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E8A6F9" w14:textId="144ACF8D" w:rsidR="00BC1E13" w:rsidRPr="0093035D" w:rsidRDefault="004900AD" w:rsidP="003A4350">
      <w:pPr>
        <w:pStyle w:val="Heading3"/>
        <w:rPr>
          <w:bCs/>
        </w:rPr>
      </w:pPr>
      <w:bookmarkStart w:id="0" w:name="_GoBack"/>
      <w:r w:rsidRPr="0093035D">
        <w:t>Determinants of c</w:t>
      </w:r>
      <w:r w:rsidR="00BE0B50" w:rsidRPr="0093035D">
        <w:t xml:space="preserve">ord </w:t>
      </w:r>
      <w:r w:rsidR="00D96042" w:rsidRPr="0093035D">
        <w:t xml:space="preserve">blood </w:t>
      </w:r>
      <w:r w:rsidR="00EC6035" w:rsidRPr="0093035D">
        <w:t>adipokines</w:t>
      </w:r>
      <w:r w:rsidR="00D96042" w:rsidRPr="0093035D">
        <w:t xml:space="preserve"> </w:t>
      </w:r>
      <w:r w:rsidRPr="0093035D">
        <w:t xml:space="preserve">and </w:t>
      </w:r>
      <w:r w:rsidR="00EF43DC" w:rsidRPr="0093035D">
        <w:t>associat</w:t>
      </w:r>
      <w:r w:rsidRPr="0093035D">
        <w:t>ion</w:t>
      </w:r>
      <w:r w:rsidR="00EF43DC" w:rsidRPr="0093035D">
        <w:t xml:space="preserve"> </w:t>
      </w:r>
      <w:r w:rsidR="00D96042" w:rsidRPr="0093035D">
        <w:t>with</w:t>
      </w:r>
      <w:r w:rsidR="00BE0B50" w:rsidRPr="0093035D">
        <w:t xml:space="preserve"> neonatal abdominal </w:t>
      </w:r>
      <w:r w:rsidR="00EB00D5" w:rsidRPr="0093035D">
        <w:t>adipose tissue</w:t>
      </w:r>
      <w:r w:rsidR="00ED418F" w:rsidRPr="0093035D">
        <w:t xml:space="preserve"> </w:t>
      </w:r>
      <w:r w:rsidR="009500F3" w:rsidRPr="0093035D">
        <w:t>distribution</w:t>
      </w:r>
      <w:r w:rsidR="00ED418F" w:rsidRPr="0093035D">
        <w:t xml:space="preserve"> </w:t>
      </w:r>
    </w:p>
    <w:bookmarkEnd w:id="0"/>
    <w:p w14:paraId="3EF6C6FC" w14:textId="7AB89AB6" w:rsidR="008B2480" w:rsidRPr="0093035D" w:rsidRDefault="002A3521" w:rsidP="008B2480">
      <w:pPr>
        <w:autoSpaceDE w:val="0"/>
        <w:autoSpaceDN w:val="0"/>
        <w:adjustRightInd w:val="0"/>
        <w:spacing w:line="480" w:lineRule="auto"/>
        <w:jc w:val="both"/>
        <w:rPr>
          <w:rFonts w:ascii="Times New Roman" w:hAnsi="Times New Roman"/>
          <w:iCs/>
          <w:sz w:val="24"/>
          <w:szCs w:val="24"/>
          <w:lang w:val="en-SG"/>
        </w:rPr>
      </w:pPr>
      <w:r w:rsidRPr="0093035D">
        <w:rPr>
          <w:rFonts w:ascii="Times New Roman" w:hAnsi="Times New Roman"/>
          <w:iCs/>
          <w:sz w:val="24"/>
          <w:szCs w:val="24"/>
          <w:lang w:val="en-SG"/>
        </w:rPr>
        <w:t>*</w:t>
      </w:r>
      <w:r w:rsidR="008B2480" w:rsidRPr="0093035D">
        <w:rPr>
          <w:rFonts w:ascii="Times New Roman" w:hAnsi="Times New Roman"/>
          <w:iCs/>
          <w:sz w:val="24"/>
          <w:szCs w:val="24"/>
          <w:lang w:val="en-SG"/>
        </w:rPr>
        <w:t xml:space="preserve">Karen </w:t>
      </w:r>
      <w:r w:rsidR="009F35DE" w:rsidRPr="0093035D">
        <w:rPr>
          <w:rFonts w:ascii="Times New Roman" w:hAnsi="Times New Roman"/>
          <w:iCs/>
          <w:sz w:val="24"/>
          <w:szCs w:val="24"/>
          <w:lang w:val="en-SG"/>
        </w:rPr>
        <w:t>Tan</w:t>
      </w:r>
      <w:r w:rsidR="009F35DE" w:rsidRPr="0093035D">
        <w:rPr>
          <w:rFonts w:ascii="Times New Roman" w:hAnsi="Times New Roman"/>
          <w:iCs/>
          <w:sz w:val="24"/>
          <w:szCs w:val="24"/>
          <w:vertAlign w:val="superscript"/>
          <w:lang w:val="en-SG"/>
        </w:rPr>
        <w:t>1</w:t>
      </w:r>
      <w:r w:rsidR="008B2480" w:rsidRPr="0093035D">
        <w:rPr>
          <w:rFonts w:ascii="Times New Roman" w:hAnsi="Times New Roman"/>
          <w:iCs/>
          <w:sz w:val="24"/>
          <w:szCs w:val="24"/>
          <w:lang w:val="en-SG"/>
        </w:rPr>
        <w:t xml:space="preserve">, </w:t>
      </w:r>
      <w:r w:rsidR="00EA78E5" w:rsidRPr="0093035D">
        <w:rPr>
          <w:rFonts w:ascii="Times New Roman" w:hAnsi="Times New Roman"/>
          <w:iCs/>
          <w:sz w:val="24"/>
          <w:szCs w:val="24"/>
          <w:lang w:val="en-SG"/>
        </w:rPr>
        <w:t>*Mya Thway Tint</w:t>
      </w:r>
      <w:r w:rsidR="00EA78E5" w:rsidRPr="0093035D">
        <w:rPr>
          <w:rFonts w:ascii="Times New Roman" w:hAnsi="Times New Roman"/>
          <w:iCs/>
          <w:sz w:val="24"/>
          <w:szCs w:val="24"/>
          <w:vertAlign w:val="superscript"/>
          <w:lang w:val="en-SG"/>
        </w:rPr>
        <w:t>1,2</w:t>
      </w:r>
      <w:r w:rsidR="00C82931" w:rsidRPr="0093035D">
        <w:rPr>
          <w:rFonts w:ascii="Times New Roman" w:hAnsi="Times New Roman"/>
          <w:iCs/>
          <w:sz w:val="24"/>
          <w:szCs w:val="24"/>
          <w:lang w:val="en-SG"/>
        </w:rPr>
        <w:t xml:space="preserve">, </w:t>
      </w:r>
      <w:r w:rsidR="0000470A" w:rsidRPr="0093035D">
        <w:rPr>
          <w:rFonts w:ascii="Times New Roman" w:hAnsi="Times New Roman"/>
          <w:iCs/>
          <w:sz w:val="24"/>
          <w:szCs w:val="24"/>
          <w:lang w:val="en-SG"/>
        </w:rPr>
        <w:t>Navin Michael</w:t>
      </w:r>
      <w:r w:rsidR="00B74F99" w:rsidRPr="0093035D">
        <w:rPr>
          <w:rFonts w:ascii="Times New Roman" w:hAnsi="Times New Roman"/>
          <w:iCs/>
          <w:sz w:val="24"/>
          <w:szCs w:val="24"/>
          <w:vertAlign w:val="superscript"/>
          <w:lang w:val="en-SG"/>
        </w:rPr>
        <w:t>1</w:t>
      </w:r>
      <w:r w:rsidR="0000470A" w:rsidRPr="0093035D">
        <w:rPr>
          <w:rFonts w:ascii="Times New Roman" w:hAnsi="Times New Roman"/>
          <w:iCs/>
          <w:sz w:val="24"/>
          <w:szCs w:val="24"/>
          <w:lang w:val="en-SG"/>
        </w:rPr>
        <w:t xml:space="preserve">, </w:t>
      </w:r>
      <w:r w:rsidR="008B2480" w:rsidRPr="0093035D">
        <w:rPr>
          <w:rFonts w:ascii="Times New Roman" w:hAnsi="Times New Roman"/>
          <w:iCs/>
          <w:sz w:val="24"/>
          <w:szCs w:val="24"/>
          <w:lang w:val="en-SG"/>
        </w:rPr>
        <w:t>Fabian Yap</w:t>
      </w:r>
      <w:r w:rsidR="00EC6035" w:rsidRPr="0093035D">
        <w:rPr>
          <w:rFonts w:ascii="Times New Roman" w:hAnsi="Times New Roman"/>
          <w:iCs/>
          <w:sz w:val="24"/>
          <w:szCs w:val="24"/>
          <w:vertAlign w:val="superscript"/>
          <w:lang w:val="en-SG"/>
        </w:rPr>
        <w:t>3,4,5</w:t>
      </w:r>
      <w:r w:rsidR="008B2480" w:rsidRPr="0093035D">
        <w:rPr>
          <w:rFonts w:ascii="Times New Roman" w:hAnsi="Times New Roman"/>
          <w:iCs/>
          <w:sz w:val="24"/>
          <w:szCs w:val="24"/>
          <w:lang w:val="en-SG"/>
        </w:rPr>
        <w:t xml:space="preserve">, </w:t>
      </w:r>
      <w:r w:rsidR="00863308" w:rsidRPr="0093035D">
        <w:rPr>
          <w:rFonts w:ascii="Times New Roman" w:hAnsi="Times New Roman"/>
          <w:iCs/>
          <w:sz w:val="24"/>
          <w:szCs w:val="24"/>
          <w:lang w:val="en-SG"/>
        </w:rPr>
        <w:t xml:space="preserve">Yap </w:t>
      </w:r>
      <w:r w:rsidR="008B2480" w:rsidRPr="0093035D">
        <w:rPr>
          <w:rFonts w:ascii="Times New Roman" w:hAnsi="Times New Roman"/>
          <w:iCs/>
          <w:sz w:val="24"/>
          <w:szCs w:val="24"/>
          <w:lang w:val="en-SG"/>
        </w:rPr>
        <w:t>Seng Chong</w:t>
      </w:r>
      <w:r w:rsidR="008B2480" w:rsidRPr="0093035D">
        <w:rPr>
          <w:rFonts w:ascii="Times New Roman" w:hAnsi="Times New Roman"/>
          <w:iCs/>
          <w:sz w:val="24"/>
          <w:szCs w:val="24"/>
          <w:vertAlign w:val="superscript"/>
          <w:lang w:val="en-SG"/>
        </w:rPr>
        <w:t>1,2</w:t>
      </w:r>
      <w:r w:rsidR="008B2480" w:rsidRPr="0093035D">
        <w:rPr>
          <w:rFonts w:ascii="Times New Roman" w:hAnsi="Times New Roman"/>
          <w:iCs/>
          <w:sz w:val="24"/>
          <w:szCs w:val="24"/>
          <w:lang w:val="en-SG"/>
        </w:rPr>
        <w:t xml:space="preserve">, </w:t>
      </w:r>
      <w:r w:rsidR="00EC6035" w:rsidRPr="0093035D">
        <w:rPr>
          <w:rFonts w:ascii="Times New Roman" w:hAnsi="Times New Roman"/>
          <w:bCs/>
          <w:sz w:val="24"/>
          <w:szCs w:val="24"/>
        </w:rPr>
        <w:t>Kok Hian Tan</w:t>
      </w:r>
      <w:r w:rsidR="003D034C" w:rsidRPr="0093035D">
        <w:rPr>
          <w:rFonts w:ascii="Times New Roman" w:hAnsi="Times New Roman"/>
          <w:bCs/>
          <w:sz w:val="24"/>
          <w:szCs w:val="24"/>
          <w:vertAlign w:val="superscript"/>
        </w:rPr>
        <w:t>3,</w:t>
      </w:r>
      <w:r w:rsidR="00EC6035" w:rsidRPr="0093035D">
        <w:rPr>
          <w:rFonts w:ascii="Times New Roman" w:hAnsi="Times New Roman"/>
          <w:bCs/>
          <w:sz w:val="24"/>
          <w:szCs w:val="24"/>
          <w:vertAlign w:val="superscript"/>
        </w:rPr>
        <w:t>5,</w:t>
      </w:r>
      <w:r w:rsidR="006B3051" w:rsidRPr="0093035D">
        <w:rPr>
          <w:rFonts w:ascii="Times New Roman" w:hAnsi="Times New Roman"/>
          <w:bCs/>
          <w:sz w:val="24"/>
          <w:szCs w:val="24"/>
          <w:vertAlign w:val="superscript"/>
        </w:rPr>
        <w:t>6</w:t>
      </w:r>
      <w:r w:rsidR="00EC6035" w:rsidRPr="0093035D">
        <w:rPr>
          <w:rFonts w:ascii="Times New Roman" w:hAnsi="Times New Roman"/>
          <w:bCs/>
          <w:sz w:val="24"/>
          <w:szCs w:val="24"/>
        </w:rPr>
        <w:t xml:space="preserve">, </w:t>
      </w:r>
      <w:r w:rsidR="008B2480" w:rsidRPr="0093035D">
        <w:rPr>
          <w:rFonts w:ascii="Times New Roman" w:hAnsi="Times New Roman"/>
          <w:iCs/>
          <w:sz w:val="24"/>
          <w:szCs w:val="24"/>
          <w:lang w:val="en-SG"/>
        </w:rPr>
        <w:t>Keith M Godfrey</w:t>
      </w:r>
      <w:r w:rsidR="006B3051" w:rsidRPr="0093035D">
        <w:rPr>
          <w:rFonts w:ascii="Times New Roman" w:hAnsi="Times New Roman"/>
          <w:iCs/>
          <w:sz w:val="24"/>
          <w:szCs w:val="24"/>
          <w:vertAlign w:val="superscript"/>
          <w:lang w:val="en-SG"/>
        </w:rPr>
        <w:t>7</w:t>
      </w:r>
      <w:r w:rsidR="002210E7">
        <w:rPr>
          <w:rFonts w:ascii="Times New Roman" w:hAnsi="Times New Roman"/>
          <w:iCs/>
          <w:sz w:val="24"/>
          <w:szCs w:val="24"/>
          <w:vertAlign w:val="superscript"/>
          <w:lang w:val="en-SG"/>
        </w:rPr>
        <w:t>,8</w:t>
      </w:r>
      <w:r w:rsidR="008B2480" w:rsidRPr="0093035D">
        <w:rPr>
          <w:rFonts w:ascii="Times New Roman" w:hAnsi="Times New Roman"/>
          <w:iCs/>
          <w:sz w:val="24"/>
          <w:szCs w:val="24"/>
          <w:lang w:val="en-SG"/>
        </w:rPr>
        <w:t xml:space="preserve">, </w:t>
      </w:r>
      <w:r w:rsidR="00C82931" w:rsidRPr="0093035D">
        <w:rPr>
          <w:rFonts w:ascii="Times New Roman" w:hAnsi="Times New Roman"/>
          <w:iCs/>
          <w:sz w:val="24"/>
          <w:szCs w:val="24"/>
          <w:lang w:val="en-SG"/>
        </w:rPr>
        <w:t>Anis Larbi</w:t>
      </w:r>
      <w:r w:rsidR="002210E7">
        <w:rPr>
          <w:rFonts w:ascii="Times New Roman" w:hAnsi="Times New Roman"/>
          <w:iCs/>
          <w:sz w:val="24"/>
          <w:szCs w:val="24"/>
          <w:vertAlign w:val="superscript"/>
          <w:lang w:val="en-SG"/>
        </w:rPr>
        <w:t>9</w:t>
      </w:r>
      <w:r w:rsidR="00C82931" w:rsidRPr="0093035D">
        <w:rPr>
          <w:rFonts w:ascii="Times New Roman" w:hAnsi="Times New Roman"/>
          <w:iCs/>
          <w:sz w:val="24"/>
          <w:szCs w:val="24"/>
          <w:lang w:val="en-SG"/>
        </w:rPr>
        <w:t xml:space="preserve">, </w:t>
      </w:r>
      <w:r w:rsidR="00DD1D03" w:rsidRPr="0093035D">
        <w:rPr>
          <w:rFonts w:ascii="Times New Roman" w:hAnsi="Times New Roman"/>
          <w:iCs/>
          <w:sz w:val="24"/>
          <w:szCs w:val="24"/>
          <w:lang w:val="en-SG"/>
        </w:rPr>
        <w:t xml:space="preserve">Yung Seng </w:t>
      </w:r>
      <w:r w:rsidR="009F35DE" w:rsidRPr="0093035D">
        <w:rPr>
          <w:rFonts w:ascii="Times New Roman" w:hAnsi="Times New Roman"/>
          <w:iCs/>
          <w:sz w:val="24"/>
          <w:szCs w:val="24"/>
          <w:lang w:val="en-SG"/>
        </w:rPr>
        <w:t>Lee</w:t>
      </w:r>
      <w:r w:rsidR="009F35DE" w:rsidRPr="0093035D">
        <w:rPr>
          <w:rFonts w:ascii="Times New Roman" w:hAnsi="Times New Roman"/>
          <w:iCs/>
          <w:sz w:val="24"/>
          <w:szCs w:val="24"/>
          <w:vertAlign w:val="superscript"/>
          <w:lang w:val="en-SG"/>
        </w:rPr>
        <w:t>1</w:t>
      </w:r>
      <w:r w:rsidR="00DD1D03" w:rsidRPr="0093035D">
        <w:rPr>
          <w:rFonts w:ascii="Times New Roman" w:hAnsi="Times New Roman"/>
          <w:iCs/>
          <w:sz w:val="24"/>
          <w:szCs w:val="24"/>
          <w:vertAlign w:val="superscript"/>
          <w:lang w:val="en-SG"/>
        </w:rPr>
        <w:t>,</w:t>
      </w:r>
      <w:r w:rsidR="002210E7">
        <w:rPr>
          <w:rFonts w:ascii="Times New Roman" w:hAnsi="Times New Roman"/>
          <w:iCs/>
          <w:sz w:val="24"/>
          <w:szCs w:val="24"/>
          <w:vertAlign w:val="superscript"/>
          <w:lang w:val="en-SG"/>
        </w:rPr>
        <w:t>10</w:t>
      </w:r>
      <w:r w:rsidR="001A4626">
        <w:rPr>
          <w:rFonts w:ascii="Times New Roman" w:hAnsi="Times New Roman"/>
          <w:iCs/>
          <w:sz w:val="24"/>
          <w:szCs w:val="24"/>
          <w:vertAlign w:val="superscript"/>
          <w:lang w:val="en-SG"/>
        </w:rPr>
        <w:t>,11</w:t>
      </w:r>
      <w:r w:rsidR="00DD1D03" w:rsidRPr="0093035D">
        <w:rPr>
          <w:rFonts w:ascii="Times New Roman" w:hAnsi="Times New Roman"/>
          <w:iCs/>
          <w:sz w:val="24"/>
          <w:szCs w:val="24"/>
          <w:lang w:val="en-SG"/>
        </w:rPr>
        <w:t xml:space="preserve">, </w:t>
      </w:r>
      <w:r w:rsidR="00C82931" w:rsidRPr="0093035D">
        <w:rPr>
          <w:rFonts w:ascii="Times New Roman" w:hAnsi="Times New Roman"/>
          <w:iCs/>
          <w:sz w:val="24"/>
          <w:szCs w:val="24"/>
          <w:lang w:val="en-SG"/>
        </w:rPr>
        <w:t>Shiao-Yng Chan</w:t>
      </w:r>
      <w:r w:rsidR="00C82931" w:rsidRPr="0093035D">
        <w:rPr>
          <w:rFonts w:ascii="Times New Roman" w:hAnsi="Times New Roman"/>
          <w:iCs/>
          <w:sz w:val="24"/>
          <w:szCs w:val="24"/>
          <w:vertAlign w:val="superscript"/>
          <w:lang w:val="en-SG"/>
        </w:rPr>
        <w:t>1,2</w:t>
      </w:r>
      <w:r w:rsidR="003305F2">
        <w:rPr>
          <w:rFonts w:ascii="Times New Roman" w:hAnsi="Times New Roman"/>
          <w:iCs/>
          <w:sz w:val="24"/>
          <w:szCs w:val="24"/>
          <w:vertAlign w:val="superscript"/>
          <w:lang w:val="en-SG"/>
        </w:rPr>
        <w:t>,12</w:t>
      </w:r>
      <w:r w:rsidR="00C82931" w:rsidRPr="0093035D">
        <w:rPr>
          <w:rFonts w:ascii="Times New Roman" w:hAnsi="Times New Roman"/>
          <w:iCs/>
          <w:sz w:val="24"/>
          <w:szCs w:val="24"/>
          <w:lang w:val="en-SG"/>
        </w:rPr>
        <w:t xml:space="preserve">, </w:t>
      </w:r>
      <w:r w:rsidR="005D4C95" w:rsidRPr="0093035D">
        <w:rPr>
          <w:rFonts w:ascii="Times New Roman" w:hAnsi="Times New Roman"/>
          <w:iCs/>
          <w:sz w:val="24"/>
          <w:szCs w:val="24"/>
          <w:lang w:val="en-SG"/>
        </w:rPr>
        <w:t xml:space="preserve">Marielle V </w:t>
      </w:r>
      <w:r w:rsidR="00EC6035" w:rsidRPr="0093035D">
        <w:rPr>
          <w:rFonts w:ascii="Times New Roman" w:hAnsi="Times New Roman"/>
          <w:iCs/>
          <w:sz w:val="24"/>
          <w:szCs w:val="24"/>
          <w:lang w:val="en-SG"/>
        </w:rPr>
        <w:t>Fortier</w:t>
      </w:r>
      <w:r w:rsidR="00EC6035" w:rsidRPr="0093035D">
        <w:rPr>
          <w:rFonts w:ascii="Times New Roman" w:hAnsi="Times New Roman"/>
          <w:iCs/>
          <w:sz w:val="24"/>
          <w:szCs w:val="24"/>
          <w:vertAlign w:val="superscript"/>
          <w:lang w:val="en-SG"/>
        </w:rPr>
        <w:t>1</w:t>
      </w:r>
      <w:r w:rsidR="003305F2">
        <w:rPr>
          <w:rFonts w:ascii="Times New Roman" w:hAnsi="Times New Roman"/>
          <w:iCs/>
          <w:sz w:val="24"/>
          <w:szCs w:val="24"/>
          <w:vertAlign w:val="superscript"/>
          <w:lang w:val="en-SG"/>
        </w:rPr>
        <w:t>3</w:t>
      </w:r>
      <w:r w:rsidR="005D4C95" w:rsidRPr="0093035D">
        <w:rPr>
          <w:rFonts w:ascii="Times New Roman" w:hAnsi="Times New Roman"/>
          <w:iCs/>
          <w:sz w:val="24"/>
          <w:szCs w:val="24"/>
          <w:lang w:val="en-SG"/>
        </w:rPr>
        <w:t xml:space="preserve">, </w:t>
      </w:r>
      <w:r w:rsidR="008B2480" w:rsidRPr="0093035D">
        <w:rPr>
          <w:rFonts w:ascii="Times New Roman" w:hAnsi="Times New Roman"/>
          <w:iCs/>
          <w:sz w:val="24"/>
          <w:szCs w:val="24"/>
          <w:lang w:val="en-SG"/>
        </w:rPr>
        <w:t>Johan G Eriksson</w:t>
      </w:r>
      <w:r w:rsidR="008B2480" w:rsidRPr="0093035D">
        <w:rPr>
          <w:rFonts w:ascii="Times New Roman" w:hAnsi="Times New Roman"/>
          <w:iCs/>
          <w:sz w:val="24"/>
          <w:szCs w:val="24"/>
          <w:vertAlign w:val="superscript"/>
          <w:lang w:val="en-SG"/>
        </w:rPr>
        <w:t>1,2</w:t>
      </w:r>
      <w:r w:rsidR="006B3051" w:rsidRPr="0093035D">
        <w:rPr>
          <w:rFonts w:ascii="Times New Roman" w:hAnsi="Times New Roman"/>
          <w:iCs/>
          <w:sz w:val="24"/>
          <w:szCs w:val="24"/>
          <w:vertAlign w:val="superscript"/>
          <w:lang w:val="en-SG"/>
        </w:rPr>
        <w:t>,1</w:t>
      </w:r>
      <w:r w:rsidR="003305F2">
        <w:rPr>
          <w:rFonts w:ascii="Times New Roman" w:hAnsi="Times New Roman"/>
          <w:iCs/>
          <w:sz w:val="24"/>
          <w:szCs w:val="24"/>
          <w:vertAlign w:val="superscript"/>
          <w:lang w:val="en-SG"/>
        </w:rPr>
        <w:t>4</w:t>
      </w:r>
      <w:r w:rsidR="00DF2F64" w:rsidRPr="0093035D">
        <w:rPr>
          <w:rFonts w:ascii="Times New Roman" w:hAnsi="Times New Roman"/>
          <w:iCs/>
          <w:sz w:val="24"/>
          <w:szCs w:val="24"/>
          <w:vertAlign w:val="superscript"/>
          <w:lang w:val="en-SG"/>
        </w:rPr>
        <w:t>,1</w:t>
      </w:r>
      <w:r w:rsidR="003305F2">
        <w:rPr>
          <w:rFonts w:ascii="Times New Roman" w:hAnsi="Times New Roman"/>
          <w:iCs/>
          <w:sz w:val="24"/>
          <w:szCs w:val="24"/>
          <w:vertAlign w:val="superscript"/>
          <w:lang w:val="en-SG"/>
        </w:rPr>
        <w:t>5</w:t>
      </w:r>
      <w:r w:rsidR="008B2480" w:rsidRPr="0093035D">
        <w:rPr>
          <w:rFonts w:ascii="Times New Roman" w:hAnsi="Times New Roman"/>
          <w:iCs/>
          <w:sz w:val="24"/>
          <w:szCs w:val="24"/>
          <w:lang w:val="en-SG"/>
        </w:rPr>
        <w:t xml:space="preserve">, Neerja </w:t>
      </w:r>
      <w:r w:rsidR="009F35DE" w:rsidRPr="0093035D">
        <w:rPr>
          <w:rFonts w:ascii="Times New Roman" w:hAnsi="Times New Roman"/>
          <w:iCs/>
          <w:sz w:val="24"/>
          <w:szCs w:val="24"/>
          <w:lang w:val="en-SG"/>
        </w:rPr>
        <w:t>Karnani</w:t>
      </w:r>
      <w:r w:rsidR="009F35DE" w:rsidRPr="0093035D">
        <w:rPr>
          <w:rFonts w:ascii="Times New Roman" w:hAnsi="Times New Roman"/>
          <w:iCs/>
          <w:sz w:val="24"/>
          <w:szCs w:val="24"/>
          <w:vertAlign w:val="superscript"/>
          <w:lang w:val="en-SG"/>
        </w:rPr>
        <w:t>1</w:t>
      </w:r>
      <w:r w:rsidR="00DD1D03" w:rsidRPr="0093035D">
        <w:rPr>
          <w:rFonts w:ascii="Times New Roman" w:hAnsi="Times New Roman"/>
          <w:iCs/>
          <w:sz w:val="24"/>
          <w:szCs w:val="24"/>
          <w:vertAlign w:val="superscript"/>
          <w:lang w:val="en-SG"/>
        </w:rPr>
        <w:t>,</w:t>
      </w:r>
      <w:r w:rsidR="00EC6035" w:rsidRPr="0093035D">
        <w:rPr>
          <w:rFonts w:ascii="Times New Roman" w:hAnsi="Times New Roman"/>
          <w:iCs/>
          <w:sz w:val="24"/>
          <w:szCs w:val="24"/>
          <w:vertAlign w:val="superscript"/>
          <w:lang w:val="en-SG"/>
        </w:rPr>
        <w:t>1</w:t>
      </w:r>
      <w:r w:rsidR="003305F2">
        <w:rPr>
          <w:rFonts w:ascii="Times New Roman" w:hAnsi="Times New Roman"/>
          <w:iCs/>
          <w:sz w:val="24"/>
          <w:szCs w:val="24"/>
          <w:vertAlign w:val="superscript"/>
          <w:lang w:val="en-SG"/>
        </w:rPr>
        <w:t>6</w:t>
      </w:r>
      <w:r w:rsidR="003D034C" w:rsidRPr="0093035D">
        <w:rPr>
          <w:rFonts w:ascii="Times New Roman" w:hAnsi="Times New Roman"/>
          <w:iCs/>
          <w:sz w:val="24"/>
          <w:szCs w:val="24"/>
          <w:vertAlign w:val="superscript"/>
          <w:lang w:val="en-SG"/>
        </w:rPr>
        <w:t>,1</w:t>
      </w:r>
      <w:r w:rsidR="003305F2">
        <w:rPr>
          <w:rFonts w:ascii="Times New Roman" w:hAnsi="Times New Roman"/>
          <w:iCs/>
          <w:sz w:val="24"/>
          <w:szCs w:val="24"/>
          <w:vertAlign w:val="superscript"/>
          <w:lang w:val="en-SG"/>
        </w:rPr>
        <w:t>7</w:t>
      </w:r>
    </w:p>
    <w:p w14:paraId="59408C32" w14:textId="769AB48C" w:rsidR="008B2480" w:rsidRPr="0093035D" w:rsidRDefault="00EA78E5" w:rsidP="008B2480">
      <w:pPr>
        <w:autoSpaceDE w:val="0"/>
        <w:autoSpaceDN w:val="0"/>
        <w:adjustRightInd w:val="0"/>
        <w:spacing w:line="480" w:lineRule="auto"/>
        <w:jc w:val="both"/>
        <w:rPr>
          <w:rFonts w:ascii="Times New Roman" w:hAnsi="Times New Roman"/>
          <w:sz w:val="24"/>
          <w:szCs w:val="24"/>
          <w:lang w:val="en-SG"/>
        </w:rPr>
      </w:pPr>
      <w:r w:rsidRPr="0093035D">
        <w:rPr>
          <w:rFonts w:ascii="Times New Roman" w:hAnsi="Times New Roman"/>
          <w:iCs/>
          <w:sz w:val="24"/>
          <w:szCs w:val="24"/>
          <w:lang w:val="en-SG"/>
        </w:rPr>
        <w:t>*These authors contributed equally.</w:t>
      </w:r>
    </w:p>
    <w:p w14:paraId="1C4F4B4F" w14:textId="77777777" w:rsidR="008B2480" w:rsidRPr="0093035D" w:rsidRDefault="008B2480" w:rsidP="008B2480">
      <w:pPr>
        <w:pStyle w:val="Default"/>
        <w:spacing w:line="480" w:lineRule="auto"/>
        <w:jc w:val="both"/>
        <w:rPr>
          <w:b/>
          <w:color w:val="auto"/>
        </w:rPr>
      </w:pPr>
      <w:r w:rsidRPr="0093035D">
        <w:rPr>
          <w:b/>
          <w:color w:val="auto"/>
        </w:rPr>
        <w:t>Author Affiliations</w:t>
      </w:r>
    </w:p>
    <w:p w14:paraId="69218001" w14:textId="3A1CD937" w:rsidR="009F35DE" w:rsidRPr="0093035D" w:rsidRDefault="009F35DE" w:rsidP="009F35DE">
      <w:pPr>
        <w:numPr>
          <w:ilvl w:val="0"/>
          <w:numId w:val="3"/>
        </w:numPr>
        <w:spacing w:line="480" w:lineRule="auto"/>
        <w:contextualSpacing/>
        <w:jc w:val="both"/>
        <w:rPr>
          <w:rFonts w:ascii="Times New Roman" w:hAnsi="Times New Roman"/>
          <w:bCs/>
          <w:sz w:val="24"/>
          <w:szCs w:val="24"/>
        </w:rPr>
      </w:pPr>
      <w:r w:rsidRPr="0093035D">
        <w:rPr>
          <w:rFonts w:ascii="Times New Roman" w:hAnsi="Times New Roman"/>
          <w:bCs/>
          <w:sz w:val="24"/>
          <w:szCs w:val="24"/>
        </w:rPr>
        <w:t>Singapore Institute for Clinical Sciences (SICS), Agency for Science, Technology and Research (A*STAR)</w:t>
      </w:r>
      <w:r w:rsidR="00446B54" w:rsidRPr="0093035D">
        <w:rPr>
          <w:rFonts w:ascii="Times New Roman" w:hAnsi="Times New Roman"/>
          <w:bCs/>
          <w:sz w:val="24"/>
          <w:szCs w:val="24"/>
        </w:rPr>
        <w:t xml:space="preserve"> Singapore</w:t>
      </w:r>
      <w:r w:rsidR="0093035D" w:rsidRPr="0093035D">
        <w:rPr>
          <w:rFonts w:ascii="Times New Roman" w:hAnsi="Times New Roman"/>
          <w:bCs/>
          <w:sz w:val="24"/>
          <w:szCs w:val="24"/>
        </w:rPr>
        <w:t>, Singapore</w:t>
      </w:r>
    </w:p>
    <w:p w14:paraId="2908D3D1" w14:textId="039E3767" w:rsidR="008B2480" w:rsidRPr="0093035D" w:rsidRDefault="003D034C" w:rsidP="003D034C">
      <w:pPr>
        <w:numPr>
          <w:ilvl w:val="0"/>
          <w:numId w:val="3"/>
        </w:numPr>
        <w:spacing w:line="480" w:lineRule="auto"/>
        <w:contextualSpacing/>
        <w:jc w:val="both"/>
        <w:rPr>
          <w:rFonts w:ascii="Times New Roman" w:hAnsi="Times New Roman"/>
          <w:bCs/>
          <w:sz w:val="24"/>
          <w:szCs w:val="24"/>
        </w:rPr>
      </w:pPr>
      <w:r w:rsidRPr="0093035D">
        <w:rPr>
          <w:rFonts w:ascii="Times New Roman" w:hAnsi="Times New Roman"/>
          <w:bCs/>
          <w:sz w:val="24"/>
          <w:szCs w:val="24"/>
        </w:rPr>
        <w:t xml:space="preserve">Human Potential Translational Research Programme, </w:t>
      </w:r>
      <w:r w:rsidR="008B2480" w:rsidRPr="0093035D">
        <w:rPr>
          <w:rFonts w:ascii="Times New Roman" w:hAnsi="Times New Roman"/>
          <w:bCs/>
          <w:sz w:val="24"/>
          <w:szCs w:val="24"/>
        </w:rPr>
        <w:t>Yong Loo Lin School of Medicine, National University of Singapore</w:t>
      </w:r>
      <w:r w:rsidR="0093035D" w:rsidRPr="0093035D">
        <w:rPr>
          <w:rFonts w:ascii="Times New Roman" w:hAnsi="Times New Roman"/>
          <w:bCs/>
          <w:sz w:val="24"/>
          <w:szCs w:val="24"/>
        </w:rPr>
        <w:t>, Singapore</w:t>
      </w:r>
    </w:p>
    <w:p w14:paraId="61D15FBA" w14:textId="6F5F1EA8" w:rsidR="00EC6035" w:rsidRPr="0093035D" w:rsidRDefault="00EC6035" w:rsidP="00EC6035">
      <w:pPr>
        <w:pStyle w:val="ListParagraph"/>
        <w:numPr>
          <w:ilvl w:val="0"/>
          <w:numId w:val="3"/>
        </w:numPr>
        <w:spacing w:after="0" w:line="480" w:lineRule="auto"/>
        <w:outlineLvl w:val="0"/>
        <w:rPr>
          <w:rFonts w:ascii="Times New Roman" w:hAnsi="Times New Roman"/>
          <w:sz w:val="24"/>
          <w:szCs w:val="24"/>
        </w:rPr>
      </w:pPr>
      <w:r w:rsidRPr="0093035D">
        <w:rPr>
          <w:rFonts w:ascii="Times New Roman" w:hAnsi="Times New Roman"/>
          <w:sz w:val="24"/>
          <w:szCs w:val="24"/>
        </w:rPr>
        <w:t>Duke-</w:t>
      </w:r>
      <w:r w:rsidRPr="0093035D">
        <w:rPr>
          <w:rFonts w:ascii="Georgia" w:hAnsi="Georgia"/>
        </w:rPr>
        <w:t xml:space="preserve">National University of Singapore </w:t>
      </w:r>
      <w:r w:rsidR="0093035D" w:rsidRPr="0093035D">
        <w:rPr>
          <w:rFonts w:ascii="Georgia" w:hAnsi="Georgia"/>
        </w:rPr>
        <w:t xml:space="preserve">(NUS) </w:t>
      </w:r>
      <w:r w:rsidRPr="0093035D">
        <w:rPr>
          <w:rFonts w:ascii="Times New Roman" w:hAnsi="Times New Roman"/>
          <w:sz w:val="24"/>
          <w:szCs w:val="24"/>
        </w:rPr>
        <w:t>Medical School, Singapore</w:t>
      </w:r>
    </w:p>
    <w:p w14:paraId="38523A63" w14:textId="6C0DCDED" w:rsidR="00EC6035" w:rsidRPr="0093035D" w:rsidRDefault="00EC6035" w:rsidP="00EC6035">
      <w:pPr>
        <w:numPr>
          <w:ilvl w:val="0"/>
          <w:numId w:val="3"/>
        </w:numPr>
        <w:spacing w:line="480" w:lineRule="auto"/>
        <w:contextualSpacing/>
        <w:jc w:val="both"/>
        <w:rPr>
          <w:rFonts w:ascii="Times New Roman" w:hAnsi="Times New Roman"/>
          <w:bCs/>
          <w:sz w:val="24"/>
          <w:szCs w:val="24"/>
        </w:rPr>
      </w:pPr>
      <w:r w:rsidRPr="0093035D">
        <w:rPr>
          <w:rFonts w:ascii="Times New Roman" w:hAnsi="Times New Roman"/>
          <w:bCs/>
          <w:sz w:val="24"/>
          <w:szCs w:val="24"/>
        </w:rPr>
        <w:t>Department of Pediatric Endocrinology, KK Women’s and Children’s Hospital</w:t>
      </w:r>
      <w:r w:rsidR="0093035D" w:rsidRPr="0093035D">
        <w:rPr>
          <w:rFonts w:ascii="Times New Roman" w:hAnsi="Times New Roman"/>
          <w:bCs/>
          <w:sz w:val="24"/>
          <w:szCs w:val="24"/>
        </w:rPr>
        <w:t>, Singapore</w:t>
      </w:r>
    </w:p>
    <w:p w14:paraId="4596BD4F" w14:textId="50F171B8" w:rsidR="00EC6035" w:rsidRPr="0093035D" w:rsidRDefault="0093035D" w:rsidP="00EC6035">
      <w:pPr>
        <w:numPr>
          <w:ilvl w:val="0"/>
          <w:numId w:val="3"/>
        </w:numPr>
        <w:spacing w:line="480" w:lineRule="auto"/>
        <w:contextualSpacing/>
        <w:jc w:val="both"/>
        <w:rPr>
          <w:rFonts w:ascii="Times New Roman" w:hAnsi="Times New Roman"/>
          <w:bCs/>
          <w:sz w:val="24"/>
          <w:szCs w:val="24"/>
        </w:rPr>
      </w:pPr>
      <w:r w:rsidRPr="0093035D">
        <w:rPr>
          <w:rFonts w:ascii="Times New Roman" w:hAnsi="Times New Roman"/>
          <w:bCs/>
          <w:sz w:val="24"/>
          <w:szCs w:val="24"/>
        </w:rPr>
        <w:t>National Technological University (NTU)-</w:t>
      </w:r>
      <w:r w:rsidR="00EC6035" w:rsidRPr="0093035D">
        <w:rPr>
          <w:rFonts w:ascii="Times New Roman" w:hAnsi="Times New Roman"/>
          <w:bCs/>
          <w:sz w:val="24"/>
          <w:szCs w:val="24"/>
        </w:rPr>
        <w:t>Lee Kong Chian School of Medicine</w:t>
      </w:r>
      <w:r w:rsidR="003D034C" w:rsidRPr="0093035D">
        <w:rPr>
          <w:rFonts w:ascii="Times New Roman" w:hAnsi="Times New Roman"/>
          <w:bCs/>
          <w:sz w:val="24"/>
          <w:szCs w:val="24"/>
        </w:rPr>
        <w:t>, Singapore</w:t>
      </w:r>
    </w:p>
    <w:p w14:paraId="316D7031" w14:textId="77777777" w:rsidR="00EC6035" w:rsidRPr="0093035D" w:rsidRDefault="00EC6035" w:rsidP="00EC6035">
      <w:pPr>
        <w:pStyle w:val="ListParagraph"/>
        <w:numPr>
          <w:ilvl w:val="0"/>
          <w:numId w:val="3"/>
        </w:numPr>
        <w:spacing w:after="0" w:line="480" w:lineRule="auto"/>
        <w:rPr>
          <w:rFonts w:ascii="Times New Roman" w:hAnsi="Times New Roman"/>
          <w:bCs/>
          <w:sz w:val="24"/>
          <w:szCs w:val="24"/>
        </w:rPr>
      </w:pPr>
      <w:r w:rsidRPr="0093035D">
        <w:rPr>
          <w:rFonts w:ascii="Times New Roman" w:hAnsi="Times New Roman"/>
          <w:bCs/>
          <w:sz w:val="24"/>
          <w:szCs w:val="24"/>
        </w:rPr>
        <w:t>Department of Maternal Fetal Medicine, KK Women’s and Children’s Hospital, Singapore</w:t>
      </w:r>
    </w:p>
    <w:p w14:paraId="49B29530" w14:textId="11F10774" w:rsidR="0093035D" w:rsidRDefault="00EC6035" w:rsidP="0093035D">
      <w:pPr>
        <w:numPr>
          <w:ilvl w:val="0"/>
          <w:numId w:val="3"/>
        </w:numPr>
        <w:spacing w:line="480" w:lineRule="auto"/>
        <w:contextualSpacing/>
        <w:jc w:val="both"/>
        <w:rPr>
          <w:rFonts w:ascii="Times New Roman" w:hAnsi="Times New Roman"/>
          <w:bCs/>
          <w:sz w:val="24"/>
          <w:szCs w:val="24"/>
        </w:rPr>
      </w:pPr>
      <w:r w:rsidRPr="0093035D">
        <w:rPr>
          <w:rFonts w:ascii="Times New Roman" w:hAnsi="Times New Roman"/>
          <w:bCs/>
          <w:sz w:val="24"/>
          <w:szCs w:val="24"/>
        </w:rPr>
        <w:t>MRC Lifecourse Epidemiology Unit</w:t>
      </w:r>
      <w:r w:rsidR="0093035D">
        <w:rPr>
          <w:rFonts w:ascii="Times New Roman" w:hAnsi="Times New Roman"/>
          <w:bCs/>
          <w:sz w:val="24"/>
          <w:szCs w:val="24"/>
        </w:rPr>
        <w:t xml:space="preserve">, </w:t>
      </w:r>
      <w:r w:rsidR="0093035D" w:rsidRPr="0093035D">
        <w:rPr>
          <w:rFonts w:ascii="Times New Roman" w:hAnsi="Times New Roman"/>
          <w:bCs/>
          <w:sz w:val="24"/>
          <w:szCs w:val="24"/>
        </w:rPr>
        <w:t>University of Southampton</w:t>
      </w:r>
      <w:r w:rsidR="0093035D">
        <w:rPr>
          <w:rFonts w:ascii="Times New Roman" w:hAnsi="Times New Roman"/>
          <w:bCs/>
          <w:sz w:val="24"/>
          <w:szCs w:val="24"/>
        </w:rPr>
        <w:t>, Southampton, United Kingdom</w:t>
      </w:r>
    </w:p>
    <w:p w14:paraId="1F8F020D" w14:textId="0D5E50E8" w:rsidR="00EC6035" w:rsidRPr="0093035D" w:rsidRDefault="00EC6035" w:rsidP="0093035D">
      <w:pPr>
        <w:numPr>
          <w:ilvl w:val="0"/>
          <w:numId w:val="3"/>
        </w:numPr>
        <w:spacing w:line="480" w:lineRule="auto"/>
        <w:contextualSpacing/>
        <w:jc w:val="both"/>
        <w:rPr>
          <w:rFonts w:ascii="Times New Roman" w:hAnsi="Times New Roman"/>
          <w:bCs/>
          <w:sz w:val="24"/>
          <w:szCs w:val="24"/>
        </w:rPr>
      </w:pPr>
      <w:r w:rsidRPr="0093035D">
        <w:rPr>
          <w:rFonts w:ascii="Times New Roman" w:hAnsi="Times New Roman"/>
          <w:bCs/>
          <w:sz w:val="24"/>
          <w:szCs w:val="24"/>
        </w:rPr>
        <w:t>NIHR Southampton Biomedical Research Centre</w:t>
      </w:r>
      <w:r w:rsidR="0093035D">
        <w:rPr>
          <w:rFonts w:ascii="Times New Roman" w:hAnsi="Times New Roman"/>
          <w:bCs/>
          <w:sz w:val="24"/>
          <w:szCs w:val="24"/>
        </w:rPr>
        <w:t xml:space="preserve">, </w:t>
      </w:r>
      <w:r w:rsidR="0093035D" w:rsidRPr="0093035D">
        <w:rPr>
          <w:rFonts w:ascii="Times New Roman" w:hAnsi="Times New Roman"/>
          <w:bCs/>
          <w:sz w:val="24"/>
          <w:szCs w:val="24"/>
        </w:rPr>
        <w:t xml:space="preserve">University of Southampton </w:t>
      </w:r>
      <w:r w:rsidR="0093035D">
        <w:rPr>
          <w:rFonts w:ascii="Times New Roman" w:hAnsi="Times New Roman"/>
          <w:bCs/>
          <w:sz w:val="24"/>
          <w:szCs w:val="24"/>
        </w:rPr>
        <w:t xml:space="preserve">&amp; </w:t>
      </w:r>
      <w:r w:rsidRPr="0093035D">
        <w:rPr>
          <w:rFonts w:ascii="Times New Roman" w:hAnsi="Times New Roman"/>
          <w:bCs/>
          <w:sz w:val="24"/>
          <w:szCs w:val="24"/>
        </w:rPr>
        <w:t>University Hospital</w:t>
      </w:r>
      <w:r w:rsidR="0093035D">
        <w:rPr>
          <w:rFonts w:ascii="Times New Roman" w:hAnsi="Times New Roman"/>
          <w:bCs/>
          <w:sz w:val="24"/>
          <w:szCs w:val="24"/>
        </w:rPr>
        <w:t>,</w:t>
      </w:r>
      <w:r w:rsidRPr="0093035D">
        <w:rPr>
          <w:rFonts w:ascii="Times New Roman" w:hAnsi="Times New Roman"/>
          <w:bCs/>
          <w:sz w:val="24"/>
          <w:szCs w:val="24"/>
        </w:rPr>
        <w:t xml:space="preserve"> Southampton</w:t>
      </w:r>
      <w:r w:rsidR="0093035D">
        <w:rPr>
          <w:rFonts w:ascii="Times New Roman" w:hAnsi="Times New Roman"/>
          <w:bCs/>
          <w:sz w:val="24"/>
          <w:szCs w:val="24"/>
        </w:rPr>
        <w:t>, United Kingdom</w:t>
      </w:r>
    </w:p>
    <w:p w14:paraId="40362C13" w14:textId="3AD38793" w:rsidR="00EC6035" w:rsidRPr="0093035D" w:rsidRDefault="00EC6035" w:rsidP="00EC6035">
      <w:pPr>
        <w:pStyle w:val="ListParagraph"/>
        <w:numPr>
          <w:ilvl w:val="0"/>
          <w:numId w:val="3"/>
        </w:numPr>
        <w:spacing w:after="0" w:line="480" w:lineRule="auto"/>
        <w:rPr>
          <w:rFonts w:ascii="Times New Roman" w:hAnsi="Times New Roman"/>
          <w:bCs/>
          <w:sz w:val="24"/>
          <w:szCs w:val="24"/>
        </w:rPr>
      </w:pPr>
      <w:r w:rsidRPr="0093035D">
        <w:rPr>
          <w:rFonts w:ascii="Times New Roman" w:hAnsi="Times New Roman"/>
          <w:bCs/>
          <w:sz w:val="24"/>
          <w:szCs w:val="24"/>
        </w:rPr>
        <w:t>Singapore Immunology Network (SIgN), Agency for Science, Technology and Research (A*STAR)</w:t>
      </w:r>
      <w:r w:rsidR="002210E7">
        <w:rPr>
          <w:rFonts w:ascii="Times New Roman" w:hAnsi="Times New Roman"/>
          <w:bCs/>
          <w:sz w:val="24"/>
          <w:szCs w:val="24"/>
        </w:rPr>
        <w:t>, Singapore</w:t>
      </w:r>
    </w:p>
    <w:p w14:paraId="10AF7C84" w14:textId="33679FBD" w:rsidR="00DD1D03" w:rsidRDefault="00DD1D03" w:rsidP="00DD1D03">
      <w:pPr>
        <w:pStyle w:val="ListParagraph"/>
        <w:numPr>
          <w:ilvl w:val="0"/>
          <w:numId w:val="3"/>
        </w:numPr>
        <w:spacing w:after="0" w:line="480" w:lineRule="auto"/>
        <w:rPr>
          <w:rFonts w:ascii="Times New Roman" w:hAnsi="Times New Roman"/>
          <w:sz w:val="24"/>
          <w:szCs w:val="24"/>
        </w:rPr>
      </w:pPr>
      <w:r w:rsidRPr="0093035D">
        <w:rPr>
          <w:rFonts w:ascii="Times New Roman" w:hAnsi="Times New Roman"/>
          <w:sz w:val="24"/>
          <w:szCs w:val="24"/>
        </w:rPr>
        <w:t>Department of Paediatrics, Yong Loo Lin School of Medicine, National University of Singapore, Singapore</w:t>
      </w:r>
    </w:p>
    <w:p w14:paraId="2967D92C" w14:textId="4EB23C88" w:rsidR="001A4626" w:rsidRDefault="001A4626" w:rsidP="00DD1D03">
      <w:pPr>
        <w:pStyle w:val="ListParagraph"/>
        <w:numPr>
          <w:ilvl w:val="0"/>
          <w:numId w:val="3"/>
        </w:numPr>
        <w:spacing w:after="0" w:line="480" w:lineRule="auto"/>
        <w:rPr>
          <w:rFonts w:ascii="Times New Roman" w:hAnsi="Times New Roman"/>
          <w:sz w:val="24"/>
          <w:szCs w:val="24"/>
        </w:rPr>
      </w:pPr>
      <w:r w:rsidRPr="001A4626">
        <w:rPr>
          <w:rFonts w:ascii="Times New Roman" w:hAnsi="Times New Roman"/>
          <w:sz w:val="24"/>
          <w:szCs w:val="24"/>
        </w:rPr>
        <w:lastRenderedPageBreak/>
        <w:t>Khoo Teck Puat – National University Children’s Medical Institute, National University Health System, Singapore</w:t>
      </w:r>
    </w:p>
    <w:p w14:paraId="26C90DD7" w14:textId="2604D118" w:rsidR="003305F2" w:rsidRPr="0093035D" w:rsidRDefault="003305F2" w:rsidP="00DD1D03">
      <w:pPr>
        <w:pStyle w:val="ListParagraph"/>
        <w:numPr>
          <w:ilvl w:val="0"/>
          <w:numId w:val="3"/>
        </w:numPr>
        <w:spacing w:after="0" w:line="480" w:lineRule="auto"/>
        <w:rPr>
          <w:rFonts w:ascii="Times New Roman" w:hAnsi="Times New Roman"/>
          <w:sz w:val="24"/>
          <w:szCs w:val="24"/>
        </w:rPr>
      </w:pPr>
      <w:r>
        <w:rPr>
          <w:rFonts w:ascii="Times New Roman" w:hAnsi="Times New Roman"/>
          <w:sz w:val="24"/>
          <w:szCs w:val="24"/>
        </w:rPr>
        <w:t>Department of Obstetrics and Gynaecology, National University Hospital, Singapore</w:t>
      </w:r>
    </w:p>
    <w:p w14:paraId="30AE1C38" w14:textId="0751ACD2" w:rsidR="00C82931" w:rsidRPr="0093035D" w:rsidRDefault="00C82931" w:rsidP="00C82931">
      <w:pPr>
        <w:numPr>
          <w:ilvl w:val="0"/>
          <w:numId w:val="3"/>
        </w:numPr>
        <w:spacing w:line="480" w:lineRule="auto"/>
        <w:contextualSpacing/>
        <w:jc w:val="both"/>
        <w:rPr>
          <w:rFonts w:ascii="Times New Roman" w:hAnsi="Times New Roman"/>
          <w:bCs/>
          <w:sz w:val="24"/>
          <w:szCs w:val="24"/>
        </w:rPr>
      </w:pPr>
      <w:r w:rsidRPr="0093035D">
        <w:rPr>
          <w:rFonts w:ascii="Times New Roman" w:hAnsi="Times New Roman"/>
          <w:bCs/>
          <w:sz w:val="24"/>
          <w:szCs w:val="24"/>
        </w:rPr>
        <w:t>Department of Diagnostic and Interventional Imaging, KK Women’s and Children’s Hospital</w:t>
      </w:r>
      <w:r w:rsidR="002210E7">
        <w:rPr>
          <w:rFonts w:ascii="Times New Roman" w:hAnsi="Times New Roman"/>
          <w:bCs/>
          <w:sz w:val="24"/>
          <w:szCs w:val="24"/>
        </w:rPr>
        <w:t>, Singapore</w:t>
      </w:r>
    </w:p>
    <w:p w14:paraId="785F2E18" w14:textId="1C1B53DF" w:rsidR="00DF2F64" w:rsidRPr="0093035D" w:rsidRDefault="00DF2F64" w:rsidP="00C82931">
      <w:pPr>
        <w:numPr>
          <w:ilvl w:val="0"/>
          <w:numId w:val="3"/>
        </w:numPr>
        <w:spacing w:line="480" w:lineRule="auto"/>
        <w:contextualSpacing/>
        <w:jc w:val="both"/>
        <w:rPr>
          <w:rFonts w:ascii="Times New Roman" w:hAnsi="Times New Roman"/>
          <w:bCs/>
          <w:sz w:val="24"/>
          <w:szCs w:val="24"/>
        </w:rPr>
      </w:pPr>
      <w:r w:rsidRPr="0093035D">
        <w:rPr>
          <w:rFonts w:ascii="Times New Roman" w:hAnsi="Times New Roman"/>
          <w:bCs/>
          <w:sz w:val="24"/>
          <w:szCs w:val="24"/>
        </w:rPr>
        <w:t>Folkhälsan Research Center, Helsinki, Finland</w:t>
      </w:r>
    </w:p>
    <w:p w14:paraId="5F6D55BF" w14:textId="1BF23FA6" w:rsidR="00DF2F64" w:rsidRPr="0093035D" w:rsidRDefault="00DF2F64" w:rsidP="00C82931">
      <w:pPr>
        <w:numPr>
          <w:ilvl w:val="0"/>
          <w:numId w:val="3"/>
        </w:numPr>
        <w:spacing w:line="480" w:lineRule="auto"/>
        <w:contextualSpacing/>
        <w:jc w:val="both"/>
        <w:rPr>
          <w:rFonts w:ascii="Times New Roman" w:hAnsi="Times New Roman"/>
          <w:bCs/>
          <w:sz w:val="24"/>
          <w:szCs w:val="24"/>
        </w:rPr>
      </w:pPr>
      <w:r w:rsidRPr="0093035D">
        <w:rPr>
          <w:rFonts w:ascii="Times New Roman" w:hAnsi="Times New Roman"/>
          <w:bCs/>
          <w:sz w:val="24"/>
          <w:szCs w:val="24"/>
        </w:rPr>
        <w:t>Department of General Practise and Primary Health Care, University of Helsinki, Helsinki, Finland</w:t>
      </w:r>
    </w:p>
    <w:p w14:paraId="70B9D4AF" w14:textId="589DB4DD" w:rsidR="00C82931" w:rsidRPr="0093035D" w:rsidRDefault="00C82931" w:rsidP="003D034C">
      <w:pPr>
        <w:pStyle w:val="ListParagraph"/>
        <w:numPr>
          <w:ilvl w:val="0"/>
          <w:numId w:val="3"/>
        </w:numPr>
        <w:spacing w:after="0" w:line="480" w:lineRule="auto"/>
        <w:rPr>
          <w:rFonts w:ascii="Times New Roman" w:hAnsi="Times New Roman"/>
          <w:sz w:val="24"/>
          <w:szCs w:val="24"/>
        </w:rPr>
      </w:pPr>
      <w:r w:rsidRPr="0093035D">
        <w:rPr>
          <w:rFonts w:ascii="Times New Roman" w:hAnsi="Times New Roman"/>
          <w:sz w:val="24"/>
          <w:szCs w:val="24"/>
        </w:rPr>
        <w:t>Department of Biochemistry, Yong Loo Lin School of Medicine, National University of Singapore, Singapore</w:t>
      </w:r>
    </w:p>
    <w:p w14:paraId="364E6DF0" w14:textId="77777777" w:rsidR="003D034C" w:rsidRPr="0093035D" w:rsidRDefault="003D034C" w:rsidP="003D034C">
      <w:pPr>
        <w:pStyle w:val="ListParagraph"/>
        <w:numPr>
          <w:ilvl w:val="0"/>
          <w:numId w:val="3"/>
        </w:numPr>
        <w:spacing w:line="480" w:lineRule="auto"/>
        <w:rPr>
          <w:rFonts w:ascii="Times New Roman" w:hAnsi="Times New Roman"/>
          <w:sz w:val="24"/>
          <w:szCs w:val="24"/>
        </w:rPr>
      </w:pPr>
      <w:r w:rsidRPr="0093035D">
        <w:rPr>
          <w:rFonts w:ascii="Times New Roman" w:hAnsi="Times New Roman"/>
          <w:sz w:val="24"/>
          <w:szCs w:val="24"/>
        </w:rPr>
        <w:t>Bioinformatics Institute (BII), Agency for Science, Technology and Research (A*STAR), Singapore</w:t>
      </w:r>
    </w:p>
    <w:p w14:paraId="353065F1" w14:textId="5F2DC74A" w:rsidR="003D034C" w:rsidRPr="0093035D" w:rsidRDefault="003D034C" w:rsidP="003D034C">
      <w:pPr>
        <w:pStyle w:val="ListParagraph"/>
        <w:spacing w:after="0" w:line="480" w:lineRule="auto"/>
        <w:ind w:left="360"/>
        <w:rPr>
          <w:rFonts w:ascii="Times New Roman" w:hAnsi="Times New Roman"/>
          <w:sz w:val="24"/>
          <w:szCs w:val="24"/>
        </w:rPr>
      </w:pPr>
    </w:p>
    <w:p w14:paraId="28B28FCF" w14:textId="6543D003" w:rsidR="009C0C02" w:rsidRPr="0093035D" w:rsidRDefault="009C0C02" w:rsidP="009C0C02">
      <w:pPr>
        <w:spacing w:line="276" w:lineRule="auto"/>
        <w:rPr>
          <w:rFonts w:ascii="Times New Roman" w:eastAsia="Times New Roman" w:hAnsi="Times New Roman"/>
          <w:sz w:val="24"/>
          <w:szCs w:val="24"/>
        </w:rPr>
      </w:pPr>
    </w:p>
    <w:p w14:paraId="22D9A7F1" w14:textId="5FE18EB7" w:rsidR="009C0C02" w:rsidRPr="0093035D" w:rsidRDefault="00D96042" w:rsidP="009C0C02">
      <w:pPr>
        <w:spacing w:line="480" w:lineRule="auto"/>
        <w:outlineLvl w:val="0"/>
        <w:rPr>
          <w:rFonts w:ascii="Times New Roman" w:hAnsi="Times New Roman"/>
          <w:sz w:val="24"/>
          <w:szCs w:val="24"/>
        </w:rPr>
      </w:pPr>
      <w:r w:rsidRPr="0093035D">
        <w:rPr>
          <w:rFonts w:ascii="Times New Roman" w:eastAsia="Times New Roman" w:hAnsi="Times New Roman"/>
          <w:b/>
          <w:sz w:val="24"/>
          <w:szCs w:val="24"/>
          <w:vertAlign w:val="superscript"/>
        </w:rPr>
        <w:t>*</w:t>
      </w:r>
      <w:r w:rsidR="009C0C02" w:rsidRPr="0093035D">
        <w:rPr>
          <w:rFonts w:ascii="Times New Roman" w:eastAsia="Times New Roman" w:hAnsi="Times New Roman"/>
          <w:b/>
          <w:sz w:val="24"/>
          <w:szCs w:val="24"/>
        </w:rPr>
        <w:t>Address reprints and correspondence to:</w:t>
      </w:r>
    </w:p>
    <w:p w14:paraId="08EE39C3" w14:textId="33FC3CD0" w:rsidR="009C0C02" w:rsidRPr="0093035D" w:rsidRDefault="009C0C02" w:rsidP="00D96042">
      <w:pPr>
        <w:spacing w:line="480" w:lineRule="auto"/>
        <w:jc w:val="both"/>
        <w:rPr>
          <w:rFonts w:ascii="Times New Roman" w:eastAsiaTheme="minorEastAsia" w:hAnsi="Times New Roman"/>
          <w:noProof/>
          <w:sz w:val="24"/>
          <w:szCs w:val="24"/>
        </w:rPr>
      </w:pPr>
      <w:r w:rsidRPr="0093035D">
        <w:rPr>
          <w:rFonts w:ascii="Times New Roman" w:hAnsi="Times New Roman"/>
          <w:b/>
          <w:sz w:val="24"/>
          <w:szCs w:val="24"/>
        </w:rPr>
        <w:t xml:space="preserve">Associate Professor </w:t>
      </w:r>
      <w:r w:rsidR="00513586" w:rsidRPr="0093035D">
        <w:rPr>
          <w:rFonts w:ascii="Times New Roman" w:hAnsi="Times New Roman"/>
          <w:b/>
          <w:sz w:val="24"/>
          <w:szCs w:val="24"/>
        </w:rPr>
        <w:t>Neerja Karnani</w:t>
      </w:r>
      <w:r w:rsidR="00D96042" w:rsidRPr="0093035D">
        <w:rPr>
          <w:rFonts w:ascii="Times New Roman" w:hAnsi="Times New Roman"/>
          <w:b/>
          <w:sz w:val="24"/>
          <w:szCs w:val="24"/>
        </w:rPr>
        <w:t>,</w:t>
      </w:r>
      <w:r w:rsidRPr="0093035D">
        <w:rPr>
          <w:rFonts w:ascii="Times New Roman" w:eastAsiaTheme="minorEastAsia" w:hAnsi="Times New Roman"/>
          <w:b/>
          <w:noProof/>
          <w:sz w:val="24"/>
          <w:szCs w:val="24"/>
        </w:rPr>
        <w:t xml:space="preserve"> </w:t>
      </w:r>
      <w:r w:rsidR="00A15FD3" w:rsidRPr="0093035D">
        <w:rPr>
          <w:rFonts w:ascii="Times New Roman" w:eastAsiaTheme="minorEastAsia" w:hAnsi="Times New Roman"/>
          <w:noProof/>
          <w:sz w:val="24"/>
          <w:szCs w:val="24"/>
        </w:rPr>
        <w:t xml:space="preserve">Singapore Institute for Clinical Sciences, Brenner Centre for Molecular Medicine, 30 Medical Drive, Singapore 117609 Tel: +654074041 Email: </w:t>
      </w:r>
      <w:r w:rsidR="00A15FD3" w:rsidRPr="0093035D">
        <w:rPr>
          <w:rStyle w:val="Hyperlink"/>
          <w:rFonts w:ascii="Times New Roman" w:hAnsi="Times New Roman"/>
          <w:bCs/>
          <w:color w:val="auto"/>
          <w:sz w:val="24"/>
          <w:szCs w:val="24"/>
          <w:u w:val="none"/>
        </w:rPr>
        <w:t>neerja_karnani@sics.a-star.edu.sg</w:t>
      </w:r>
    </w:p>
    <w:p w14:paraId="3AEC5B5F" w14:textId="77777777" w:rsidR="008B2480" w:rsidRPr="0093035D" w:rsidRDefault="008B2480" w:rsidP="00D96042">
      <w:pPr>
        <w:rPr>
          <w:rFonts w:ascii="Times New Roman" w:hAnsi="Times New Roman"/>
          <w:b/>
          <w:bCs/>
          <w:sz w:val="24"/>
          <w:szCs w:val="24"/>
          <w:vertAlign w:val="superscript"/>
        </w:rPr>
      </w:pPr>
    </w:p>
    <w:p w14:paraId="65B90492" w14:textId="3952E37E" w:rsidR="00570B28" w:rsidRPr="0093035D" w:rsidRDefault="00570B28">
      <w:pPr>
        <w:rPr>
          <w:rFonts w:ascii="Times New Roman" w:hAnsi="Times New Roman"/>
          <w:b/>
          <w:bCs/>
          <w:sz w:val="24"/>
          <w:szCs w:val="24"/>
        </w:rPr>
      </w:pPr>
      <w:r w:rsidRPr="0093035D">
        <w:rPr>
          <w:rFonts w:ascii="Times New Roman" w:hAnsi="Times New Roman"/>
          <w:b/>
          <w:bCs/>
          <w:sz w:val="24"/>
          <w:szCs w:val="24"/>
        </w:rPr>
        <w:t xml:space="preserve">Running title: </w:t>
      </w:r>
      <w:r w:rsidRPr="0093035D">
        <w:rPr>
          <w:rFonts w:ascii="Times New Roman" w:hAnsi="Times New Roman"/>
          <w:bCs/>
          <w:sz w:val="24"/>
          <w:szCs w:val="24"/>
        </w:rPr>
        <w:t xml:space="preserve">Cord adipokines and neonatal abdominal adiposity </w:t>
      </w:r>
      <w:r w:rsidR="001012E8" w:rsidRPr="0093035D">
        <w:rPr>
          <w:rFonts w:ascii="Times New Roman" w:hAnsi="Times New Roman"/>
          <w:bCs/>
          <w:sz w:val="24"/>
          <w:szCs w:val="24"/>
        </w:rPr>
        <w:t>by MRI</w:t>
      </w:r>
    </w:p>
    <w:p w14:paraId="5B08B4E1" w14:textId="77777777" w:rsidR="00570B28" w:rsidRPr="0093035D" w:rsidRDefault="00570B28">
      <w:pPr>
        <w:rPr>
          <w:rFonts w:ascii="Times New Roman" w:hAnsi="Times New Roman"/>
          <w:b/>
          <w:bCs/>
          <w:sz w:val="24"/>
          <w:szCs w:val="24"/>
        </w:rPr>
      </w:pPr>
    </w:p>
    <w:p w14:paraId="7E0C7D09" w14:textId="77777777" w:rsidR="00852A46" w:rsidRPr="0093035D" w:rsidRDefault="00570B28">
      <w:pPr>
        <w:rPr>
          <w:rFonts w:ascii="Times New Roman" w:hAnsi="Times New Roman"/>
          <w:bCs/>
          <w:sz w:val="24"/>
          <w:szCs w:val="24"/>
        </w:rPr>
      </w:pPr>
      <w:r w:rsidRPr="0093035D">
        <w:rPr>
          <w:rFonts w:ascii="Times New Roman" w:hAnsi="Times New Roman"/>
          <w:b/>
          <w:bCs/>
          <w:sz w:val="24"/>
          <w:szCs w:val="24"/>
        </w:rPr>
        <w:t xml:space="preserve">Keywords: </w:t>
      </w:r>
      <w:r w:rsidRPr="0093035D">
        <w:rPr>
          <w:rFonts w:ascii="Times New Roman" w:hAnsi="Times New Roman"/>
          <w:bCs/>
          <w:sz w:val="24"/>
          <w:szCs w:val="24"/>
        </w:rPr>
        <w:t>GUSTO, MRI, neonatal adiposity, cord leptin, cord adiponectin</w:t>
      </w:r>
    </w:p>
    <w:p w14:paraId="0AB5FC44" w14:textId="77777777" w:rsidR="00852A46" w:rsidRPr="0093035D" w:rsidRDefault="00852A46">
      <w:pPr>
        <w:rPr>
          <w:rFonts w:ascii="Times New Roman" w:hAnsi="Times New Roman"/>
          <w:bCs/>
          <w:sz w:val="24"/>
          <w:szCs w:val="24"/>
        </w:rPr>
      </w:pPr>
    </w:p>
    <w:p w14:paraId="4DECB6B9" w14:textId="653C7E28" w:rsidR="00852A46" w:rsidRPr="0093035D" w:rsidRDefault="00852A46" w:rsidP="0000470A">
      <w:pPr>
        <w:spacing w:line="480" w:lineRule="auto"/>
        <w:rPr>
          <w:rFonts w:ascii="Times New Roman" w:hAnsi="Times New Roman"/>
          <w:sz w:val="24"/>
          <w:szCs w:val="24"/>
        </w:rPr>
      </w:pPr>
      <w:r w:rsidRPr="0093035D">
        <w:rPr>
          <w:rFonts w:ascii="Times New Roman" w:hAnsi="Times New Roman"/>
          <w:b/>
          <w:bCs/>
          <w:sz w:val="24"/>
          <w:szCs w:val="24"/>
        </w:rPr>
        <w:t>Grants/Fellowships:</w:t>
      </w:r>
      <w:r w:rsidR="00423117" w:rsidRPr="0093035D">
        <w:t xml:space="preserve"> </w:t>
      </w:r>
      <w:r w:rsidR="00423117" w:rsidRPr="0093035D">
        <w:rPr>
          <w:rFonts w:ascii="Times New Roman" w:hAnsi="Times New Roman"/>
          <w:bCs/>
          <w:sz w:val="24"/>
          <w:szCs w:val="24"/>
        </w:rPr>
        <w:t xml:space="preserve">This research is supported by the Singapore National Research Foundation under its Translational and Clinical Research (TCR) Flagship Programme and administered by the Singapore Ministry of Health’s National Medical Research Council (NMRC), Singapore- NMRC/TCR/004-NUS/2008; NMRC/TCR/012-NUHS/2014. Additional funding is provided by the Singapore Institute for Clinical Sciences, Agency for </w:t>
      </w:r>
      <w:r w:rsidR="00423117" w:rsidRPr="0093035D">
        <w:rPr>
          <w:rFonts w:ascii="Times New Roman" w:hAnsi="Times New Roman"/>
          <w:bCs/>
          <w:sz w:val="24"/>
          <w:szCs w:val="24"/>
        </w:rPr>
        <w:lastRenderedPageBreak/>
        <w:t>Science, Technology and Research (A*STAR), Singapore</w:t>
      </w:r>
      <w:r w:rsidR="0000470A" w:rsidRPr="0093035D">
        <w:rPr>
          <w:rFonts w:ascii="Times New Roman" w:hAnsi="Times New Roman"/>
          <w:bCs/>
          <w:sz w:val="24"/>
          <w:szCs w:val="24"/>
        </w:rPr>
        <w:t xml:space="preserve"> including </w:t>
      </w:r>
      <w:r w:rsidR="0000470A" w:rsidRPr="0093035D">
        <w:rPr>
          <w:rFonts w:ascii="Times New Roman" w:eastAsia="Times New Roman" w:hAnsi="Times New Roman"/>
          <w:sz w:val="24"/>
          <w:szCs w:val="24"/>
        </w:rPr>
        <w:t>Industry Alignment Fund Pre-Positioning Programme (IAF-PP), H17/01/a0/005</w:t>
      </w:r>
      <w:r w:rsidR="0000470A" w:rsidRPr="0093035D">
        <w:rPr>
          <w:rFonts w:ascii="Times New Roman" w:hAnsi="Times New Roman"/>
          <w:sz w:val="24"/>
          <w:szCs w:val="24"/>
        </w:rPr>
        <w:t>.</w:t>
      </w:r>
    </w:p>
    <w:p w14:paraId="56A599A7" w14:textId="3A6B32FA" w:rsidR="008B2480" w:rsidRPr="0093035D" w:rsidRDefault="00852A46" w:rsidP="00377F39">
      <w:pPr>
        <w:spacing w:line="480" w:lineRule="auto"/>
        <w:rPr>
          <w:rFonts w:ascii="Times New Roman" w:hAnsi="Times New Roman"/>
          <w:b/>
          <w:bCs/>
          <w:sz w:val="24"/>
          <w:szCs w:val="24"/>
        </w:rPr>
      </w:pPr>
      <w:r w:rsidRPr="0093035D">
        <w:rPr>
          <w:rFonts w:ascii="Times New Roman" w:hAnsi="Times New Roman"/>
          <w:b/>
          <w:bCs/>
          <w:sz w:val="24"/>
          <w:szCs w:val="24"/>
        </w:rPr>
        <w:t>Disclosure Summary</w:t>
      </w:r>
      <w:r w:rsidRPr="0093035D">
        <w:rPr>
          <w:rFonts w:ascii="Times New Roman" w:hAnsi="Times New Roman"/>
          <w:bCs/>
          <w:sz w:val="24"/>
          <w:szCs w:val="24"/>
        </w:rPr>
        <w:t>:</w:t>
      </w:r>
      <w:r w:rsidR="00423117" w:rsidRPr="0093035D">
        <w:t xml:space="preserve"> </w:t>
      </w:r>
      <w:r w:rsidR="002A3A7A" w:rsidRPr="0093035D">
        <w:rPr>
          <w:rFonts w:ascii="Times New Roman" w:hAnsi="Times New Roman"/>
          <w:sz w:val="24"/>
          <w:szCs w:val="24"/>
        </w:rPr>
        <w:t>YSC, KMG, SYC and NK are part of an academic consortium that has received research funding from companies selling nutritional products. KMG, SYC and NK have received reimbursement for speaking at conferences sponsored by companies selling nutritional products.</w:t>
      </w:r>
      <w:r w:rsidR="002A3A7A" w:rsidRPr="0093035D">
        <w:t xml:space="preserve"> </w:t>
      </w:r>
      <w:r w:rsidR="002A3A7A" w:rsidRPr="0093035D">
        <w:rPr>
          <w:rFonts w:ascii="Times New Roman" w:hAnsi="Times New Roman"/>
          <w:bCs/>
          <w:sz w:val="24"/>
          <w:szCs w:val="24"/>
        </w:rPr>
        <w:t xml:space="preserve">KMG </w:t>
      </w:r>
      <w:r w:rsidR="00423117" w:rsidRPr="0093035D">
        <w:rPr>
          <w:rFonts w:ascii="Times New Roman" w:hAnsi="Times New Roman"/>
          <w:bCs/>
          <w:sz w:val="24"/>
          <w:szCs w:val="24"/>
        </w:rPr>
        <w:t xml:space="preserve">is supported by the </w:t>
      </w:r>
      <w:r w:rsidR="00530B72" w:rsidRPr="0093035D">
        <w:rPr>
          <w:rFonts w:ascii="Times New Roman" w:hAnsi="Times New Roman"/>
          <w:bCs/>
          <w:sz w:val="24"/>
          <w:szCs w:val="24"/>
        </w:rPr>
        <w:t xml:space="preserve">UK Medical Research Council (MC_UU_12011/4), </w:t>
      </w:r>
      <w:r w:rsidR="00423117" w:rsidRPr="0093035D">
        <w:rPr>
          <w:rFonts w:ascii="Times New Roman" w:hAnsi="Times New Roman"/>
          <w:bCs/>
          <w:sz w:val="24"/>
          <w:szCs w:val="24"/>
        </w:rPr>
        <w:t xml:space="preserve">National Institute for Health Research </w:t>
      </w:r>
      <w:r w:rsidR="00530B72" w:rsidRPr="0093035D">
        <w:rPr>
          <w:rFonts w:ascii="Times New Roman" w:hAnsi="Times New Roman"/>
          <w:bCs/>
          <w:sz w:val="24"/>
          <w:szCs w:val="24"/>
        </w:rPr>
        <w:t>(NIHR Senior Investigator (NF-SI-0515-10042), NIHR Southampton 1000DaysPlus Global Nutrition Research Group and</w:t>
      </w:r>
      <w:r w:rsidR="00423117" w:rsidRPr="0093035D">
        <w:rPr>
          <w:rFonts w:ascii="Times New Roman" w:hAnsi="Times New Roman"/>
          <w:bCs/>
          <w:sz w:val="24"/>
          <w:szCs w:val="24"/>
        </w:rPr>
        <w:t xml:space="preserve"> NIHR Southampton Biomedical Research Centre</w:t>
      </w:r>
      <w:r w:rsidR="00530B72" w:rsidRPr="0093035D">
        <w:rPr>
          <w:rFonts w:ascii="Times New Roman" w:hAnsi="Times New Roman"/>
          <w:bCs/>
          <w:sz w:val="24"/>
          <w:szCs w:val="24"/>
        </w:rPr>
        <w:t xml:space="preserve">) </w:t>
      </w:r>
      <w:r w:rsidR="00423117" w:rsidRPr="0093035D">
        <w:rPr>
          <w:rFonts w:ascii="Times New Roman" w:hAnsi="Times New Roman"/>
          <w:bCs/>
          <w:sz w:val="24"/>
          <w:szCs w:val="24"/>
        </w:rPr>
        <w:t xml:space="preserve">and by the European Union </w:t>
      </w:r>
      <w:r w:rsidR="00530B72" w:rsidRPr="0093035D">
        <w:rPr>
          <w:rFonts w:ascii="Times New Roman" w:hAnsi="Times New Roman"/>
          <w:bCs/>
          <w:sz w:val="24"/>
          <w:szCs w:val="24"/>
        </w:rPr>
        <w:t xml:space="preserve">(Erasmus+ Programme Early Nutrition eAcademy Southeast Asia-573651-EPP-1-2016-1-DE-EPPKA2-CBHE-JP). </w:t>
      </w:r>
      <w:r w:rsidR="00423117" w:rsidRPr="0093035D">
        <w:rPr>
          <w:rFonts w:ascii="Times New Roman" w:hAnsi="Times New Roman"/>
          <w:bCs/>
          <w:sz w:val="24"/>
          <w:szCs w:val="24"/>
        </w:rPr>
        <w:t>All other authors declare no financial relationships with any organisations that might have an interest in the submitted work in the previous three years, and no other relationships or activities that could appear to have influenced the submitted work.</w:t>
      </w:r>
      <w:r w:rsidR="008B2480" w:rsidRPr="0093035D">
        <w:rPr>
          <w:rFonts w:ascii="Times New Roman" w:hAnsi="Times New Roman"/>
          <w:b/>
          <w:bCs/>
          <w:sz w:val="24"/>
          <w:szCs w:val="24"/>
        </w:rPr>
        <w:br w:type="page"/>
      </w:r>
    </w:p>
    <w:p w14:paraId="63D001E4" w14:textId="5728E352" w:rsidR="003671C8" w:rsidRPr="0093035D" w:rsidRDefault="003671C8" w:rsidP="00D96042">
      <w:pPr>
        <w:rPr>
          <w:rFonts w:ascii="Times New Roman" w:hAnsi="Times New Roman"/>
          <w:b/>
          <w:bCs/>
          <w:sz w:val="24"/>
          <w:szCs w:val="24"/>
        </w:rPr>
      </w:pPr>
      <w:r w:rsidRPr="0093035D">
        <w:rPr>
          <w:rFonts w:ascii="Times New Roman" w:hAnsi="Times New Roman"/>
          <w:b/>
          <w:bCs/>
          <w:sz w:val="24"/>
          <w:szCs w:val="24"/>
        </w:rPr>
        <w:lastRenderedPageBreak/>
        <w:t>Abstract</w:t>
      </w:r>
    </w:p>
    <w:p w14:paraId="21505282" w14:textId="77777777" w:rsidR="00D96042" w:rsidRPr="0093035D" w:rsidRDefault="00D96042" w:rsidP="00D96042">
      <w:pPr>
        <w:rPr>
          <w:rFonts w:ascii="Times New Roman" w:hAnsi="Times New Roman"/>
          <w:b/>
          <w:sz w:val="24"/>
          <w:szCs w:val="24"/>
          <w:lang w:val="en-AU" w:eastAsia="en-AU"/>
        </w:rPr>
      </w:pPr>
    </w:p>
    <w:p w14:paraId="48486887" w14:textId="77777777" w:rsidR="004E2020" w:rsidRPr="0093035D" w:rsidRDefault="004E2020" w:rsidP="004E2020">
      <w:pPr>
        <w:autoSpaceDE w:val="0"/>
        <w:autoSpaceDN w:val="0"/>
        <w:spacing w:line="480" w:lineRule="auto"/>
        <w:rPr>
          <w:rFonts w:ascii="Times New Roman" w:hAnsi="Times New Roman"/>
          <w:b/>
          <w:bCs/>
          <w:sz w:val="24"/>
          <w:szCs w:val="24"/>
        </w:rPr>
      </w:pPr>
      <w:r w:rsidRPr="0093035D">
        <w:rPr>
          <w:rFonts w:ascii="Times New Roman" w:hAnsi="Times New Roman"/>
          <w:b/>
          <w:bCs/>
          <w:caps/>
          <w:sz w:val="24"/>
          <w:szCs w:val="24"/>
        </w:rPr>
        <w:t>Background</w:t>
      </w:r>
      <w:r w:rsidRPr="0093035D">
        <w:rPr>
          <w:rFonts w:ascii="Times New Roman" w:hAnsi="Times New Roman"/>
          <w:b/>
          <w:bCs/>
          <w:sz w:val="24"/>
          <w:szCs w:val="24"/>
        </w:rPr>
        <w:t xml:space="preserve">: </w:t>
      </w:r>
    </w:p>
    <w:p w14:paraId="1CDED9F6" w14:textId="43D34741" w:rsidR="004E2020" w:rsidRPr="0093035D" w:rsidRDefault="005D4C95" w:rsidP="004E2020">
      <w:pPr>
        <w:autoSpaceDE w:val="0"/>
        <w:autoSpaceDN w:val="0"/>
        <w:spacing w:line="480" w:lineRule="auto"/>
        <w:rPr>
          <w:rFonts w:ascii="Times New Roman" w:hAnsi="Times New Roman"/>
          <w:sz w:val="24"/>
          <w:szCs w:val="24"/>
        </w:rPr>
      </w:pPr>
      <w:r w:rsidRPr="0093035D">
        <w:rPr>
          <w:rFonts w:ascii="Times New Roman" w:hAnsi="Times New Roman"/>
          <w:sz w:val="24"/>
          <w:szCs w:val="24"/>
        </w:rPr>
        <w:t>C</w:t>
      </w:r>
      <w:r w:rsidR="00D96042" w:rsidRPr="0093035D">
        <w:rPr>
          <w:rFonts w:ascii="Times New Roman" w:hAnsi="Times New Roman"/>
          <w:sz w:val="24"/>
          <w:szCs w:val="24"/>
        </w:rPr>
        <w:t>ord blood</w:t>
      </w:r>
      <w:r w:rsidRPr="0093035D">
        <w:rPr>
          <w:rFonts w:ascii="Times New Roman" w:hAnsi="Times New Roman"/>
          <w:sz w:val="24"/>
          <w:szCs w:val="24"/>
        </w:rPr>
        <w:t xml:space="preserve"> </w:t>
      </w:r>
      <w:r w:rsidR="00D96042" w:rsidRPr="0093035D">
        <w:rPr>
          <w:rFonts w:ascii="Times New Roman" w:hAnsi="Times New Roman"/>
          <w:sz w:val="24"/>
          <w:szCs w:val="24"/>
        </w:rPr>
        <w:t xml:space="preserve">leptin and adiponectin are </w:t>
      </w:r>
      <w:r w:rsidR="003413F8" w:rsidRPr="0093035D">
        <w:rPr>
          <w:rFonts w:ascii="Times New Roman" w:hAnsi="Times New Roman"/>
          <w:sz w:val="24"/>
          <w:szCs w:val="24"/>
        </w:rPr>
        <w:t xml:space="preserve">adipokines </w:t>
      </w:r>
      <w:r w:rsidR="00D96042" w:rsidRPr="0093035D">
        <w:rPr>
          <w:rFonts w:ascii="Times New Roman" w:hAnsi="Times New Roman"/>
          <w:sz w:val="24"/>
          <w:szCs w:val="24"/>
        </w:rPr>
        <w:t xml:space="preserve">known to </w:t>
      </w:r>
      <w:r w:rsidR="00C23479" w:rsidRPr="0093035D">
        <w:rPr>
          <w:rFonts w:ascii="Times New Roman" w:hAnsi="Times New Roman"/>
          <w:sz w:val="24"/>
          <w:szCs w:val="24"/>
        </w:rPr>
        <w:t xml:space="preserve">be </w:t>
      </w:r>
      <w:r w:rsidR="00D96042" w:rsidRPr="0093035D">
        <w:rPr>
          <w:rFonts w:ascii="Times New Roman" w:hAnsi="Times New Roman"/>
          <w:sz w:val="24"/>
          <w:szCs w:val="24"/>
        </w:rPr>
        <w:t>associate</w:t>
      </w:r>
      <w:r w:rsidR="00C23479" w:rsidRPr="0093035D">
        <w:rPr>
          <w:rFonts w:ascii="Times New Roman" w:hAnsi="Times New Roman"/>
          <w:sz w:val="24"/>
          <w:szCs w:val="24"/>
        </w:rPr>
        <w:t>d</w:t>
      </w:r>
      <w:r w:rsidR="00D96042" w:rsidRPr="0093035D">
        <w:rPr>
          <w:rFonts w:ascii="Times New Roman" w:hAnsi="Times New Roman"/>
          <w:sz w:val="24"/>
          <w:szCs w:val="24"/>
        </w:rPr>
        <w:t xml:space="preserve"> with birth </w:t>
      </w:r>
      <w:r w:rsidR="00182A20" w:rsidRPr="0093035D">
        <w:rPr>
          <w:rFonts w:ascii="Times New Roman" w:hAnsi="Times New Roman"/>
          <w:sz w:val="24"/>
          <w:szCs w:val="24"/>
        </w:rPr>
        <w:t>weight</w:t>
      </w:r>
      <w:r w:rsidR="00AB762B" w:rsidRPr="0093035D">
        <w:rPr>
          <w:rFonts w:ascii="Times New Roman" w:hAnsi="Times New Roman"/>
          <w:sz w:val="24"/>
          <w:szCs w:val="24"/>
        </w:rPr>
        <w:t xml:space="preserve"> </w:t>
      </w:r>
      <w:r w:rsidR="00D96042" w:rsidRPr="0093035D">
        <w:rPr>
          <w:rFonts w:ascii="Times New Roman" w:hAnsi="Times New Roman"/>
          <w:sz w:val="24"/>
          <w:szCs w:val="24"/>
        </w:rPr>
        <w:t xml:space="preserve">and </w:t>
      </w:r>
      <w:r w:rsidR="004A663E" w:rsidRPr="0093035D">
        <w:rPr>
          <w:rFonts w:ascii="Times New Roman" w:hAnsi="Times New Roman"/>
          <w:sz w:val="24"/>
          <w:szCs w:val="24"/>
        </w:rPr>
        <w:t xml:space="preserve">overall </w:t>
      </w:r>
      <w:r w:rsidR="00D96042" w:rsidRPr="0093035D">
        <w:rPr>
          <w:rFonts w:ascii="Times New Roman" w:hAnsi="Times New Roman"/>
          <w:sz w:val="24"/>
          <w:szCs w:val="24"/>
        </w:rPr>
        <w:t>infant adiposity</w:t>
      </w:r>
      <w:r w:rsidR="009F35DE" w:rsidRPr="0093035D">
        <w:rPr>
          <w:rFonts w:ascii="Times New Roman" w:hAnsi="Times New Roman"/>
          <w:sz w:val="24"/>
          <w:szCs w:val="24"/>
        </w:rPr>
        <w:t>.</w:t>
      </w:r>
      <w:r w:rsidR="00D96042" w:rsidRPr="0093035D">
        <w:rPr>
          <w:rFonts w:ascii="Times New Roman" w:hAnsi="Times New Roman"/>
          <w:sz w:val="24"/>
          <w:szCs w:val="24"/>
        </w:rPr>
        <w:t xml:space="preserve"> </w:t>
      </w:r>
      <w:r w:rsidRPr="0093035D">
        <w:rPr>
          <w:rFonts w:ascii="Times New Roman" w:hAnsi="Times New Roman"/>
          <w:sz w:val="24"/>
          <w:szCs w:val="24"/>
        </w:rPr>
        <w:t xml:space="preserve">However, </w:t>
      </w:r>
      <w:r w:rsidR="00647278" w:rsidRPr="0093035D">
        <w:rPr>
          <w:rFonts w:ascii="Times New Roman" w:hAnsi="Times New Roman"/>
          <w:sz w:val="24"/>
          <w:szCs w:val="24"/>
        </w:rPr>
        <w:t xml:space="preserve">few </w:t>
      </w:r>
      <w:r w:rsidR="00D96042" w:rsidRPr="0093035D">
        <w:rPr>
          <w:rFonts w:ascii="Times New Roman" w:hAnsi="Times New Roman"/>
          <w:sz w:val="24"/>
          <w:szCs w:val="24"/>
        </w:rPr>
        <w:t>stud</w:t>
      </w:r>
      <w:r w:rsidR="00647278" w:rsidRPr="0093035D">
        <w:rPr>
          <w:rFonts w:ascii="Times New Roman" w:hAnsi="Times New Roman"/>
          <w:sz w:val="24"/>
          <w:szCs w:val="24"/>
        </w:rPr>
        <w:t xml:space="preserve">ies have </w:t>
      </w:r>
      <w:r w:rsidRPr="0093035D">
        <w:rPr>
          <w:rFonts w:ascii="Times New Roman" w:hAnsi="Times New Roman"/>
          <w:sz w:val="24"/>
          <w:szCs w:val="24"/>
        </w:rPr>
        <w:t>investigat</w:t>
      </w:r>
      <w:r w:rsidR="00D96042" w:rsidRPr="0093035D">
        <w:rPr>
          <w:rFonts w:ascii="Times New Roman" w:hAnsi="Times New Roman"/>
          <w:sz w:val="24"/>
          <w:szCs w:val="24"/>
        </w:rPr>
        <w:t xml:space="preserve">ed </w:t>
      </w:r>
      <w:r w:rsidR="00570B28" w:rsidRPr="0093035D">
        <w:rPr>
          <w:rFonts w:ascii="Times New Roman" w:hAnsi="Times New Roman"/>
          <w:sz w:val="24"/>
          <w:szCs w:val="24"/>
        </w:rPr>
        <w:t>their</w:t>
      </w:r>
      <w:r w:rsidR="00D96042" w:rsidRPr="0093035D">
        <w:rPr>
          <w:rFonts w:ascii="Times New Roman" w:hAnsi="Times New Roman"/>
          <w:sz w:val="24"/>
          <w:szCs w:val="24"/>
        </w:rPr>
        <w:t xml:space="preserve"> association</w:t>
      </w:r>
      <w:r w:rsidRPr="0093035D">
        <w:rPr>
          <w:rFonts w:ascii="Times New Roman" w:hAnsi="Times New Roman"/>
          <w:sz w:val="24"/>
          <w:szCs w:val="24"/>
        </w:rPr>
        <w:t>s</w:t>
      </w:r>
      <w:r w:rsidR="00D96042" w:rsidRPr="0093035D">
        <w:rPr>
          <w:rFonts w:ascii="Times New Roman" w:hAnsi="Times New Roman"/>
          <w:sz w:val="24"/>
          <w:szCs w:val="24"/>
        </w:rPr>
        <w:t xml:space="preserve"> with abdominal </w:t>
      </w:r>
      <w:r w:rsidR="006C3BA6" w:rsidRPr="0093035D">
        <w:rPr>
          <w:rFonts w:ascii="Times New Roman" w:hAnsi="Times New Roman"/>
          <w:sz w:val="24"/>
          <w:szCs w:val="24"/>
        </w:rPr>
        <w:t>adiposity</w:t>
      </w:r>
      <w:r w:rsidR="00182A20" w:rsidRPr="0093035D">
        <w:rPr>
          <w:rFonts w:ascii="Times New Roman" w:hAnsi="Times New Roman"/>
          <w:sz w:val="24"/>
          <w:szCs w:val="24"/>
          <w:lang w:val="en"/>
        </w:rPr>
        <w:t xml:space="preserve"> </w:t>
      </w:r>
      <w:r w:rsidRPr="0093035D">
        <w:rPr>
          <w:rFonts w:ascii="Times New Roman" w:hAnsi="Times New Roman"/>
          <w:sz w:val="24"/>
          <w:szCs w:val="24"/>
          <w:lang w:val="en"/>
        </w:rPr>
        <w:t>in neonates</w:t>
      </w:r>
      <w:r w:rsidR="00D96042" w:rsidRPr="0093035D">
        <w:rPr>
          <w:rFonts w:ascii="Times New Roman" w:hAnsi="Times New Roman"/>
          <w:sz w:val="24"/>
          <w:szCs w:val="24"/>
        </w:rPr>
        <w:t>.</w:t>
      </w:r>
      <w:r w:rsidR="00570B28" w:rsidRPr="0093035D">
        <w:rPr>
          <w:rFonts w:ascii="Times New Roman" w:hAnsi="Times New Roman"/>
          <w:sz w:val="24"/>
          <w:szCs w:val="24"/>
          <w:lang w:val="en"/>
        </w:rPr>
        <w:t xml:space="preserve"> </w:t>
      </w:r>
      <w:r w:rsidR="00530B72" w:rsidRPr="0093035D">
        <w:rPr>
          <w:rFonts w:ascii="Times New Roman" w:hAnsi="Times New Roman"/>
          <w:sz w:val="24"/>
          <w:szCs w:val="24"/>
          <w:lang w:val="en"/>
        </w:rPr>
        <w:t>W</w:t>
      </w:r>
      <w:r w:rsidR="00570B28" w:rsidRPr="0093035D">
        <w:rPr>
          <w:rFonts w:ascii="Times New Roman" w:hAnsi="Times New Roman"/>
          <w:sz w:val="24"/>
          <w:szCs w:val="24"/>
          <w:lang w:val="en"/>
        </w:rPr>
        <w:t>e</w:t>
      </w:r>
      <w:r w:rsidR="004E2020" w:rsidRPr="0093035D">
        <w:rPr>
          <w:rFonts w:ascii="Times New Roman" w:hAnsi="Times New Roman"/>
          <w:sz w:val="24"/>
          <w:szCs w:val="24"/>
          <w:lang w:val="en"/>
        </w:rPr>
        <w:t xml:space="preserve"> </w:t>
      </w:r>
      <w:r w:rsidR="00530B72" w:rsidRPr="0093035D">
        <w:rPr>
          <w:rFonts w:ascii="Times New Roman" w:hAnsi="Times New Roman"/>
          <w:sz w:val="24"/>
          <w:szCs w:val="24"/>
          <w:lang w:val="en"/>
        </w:rPr>
        <w:t xml:space="preserve">examined </w:t>
      </w:r>
      <w:r w:rsidR="00B07FC6" w:rsidRPr="0093035D">
        <w:rPr>
          <w:rFonts w:ascii="Times New Roman" w:hAnsi="Times New Roman"/>
          <w:sz w:val="24"/>
          <w:szCs w:val="24"/>
          <w:lang w:val="en"/>
        </w:rPr>
        <w:t xml:space="preserve">maternal </w:t>
      </w:r>
      <w:r w:rsidR="004E2020" w:rsidRPr="0093035D">
        <w:rPr>
          <w:rFonts w:ascii="Times New Roman" w:hAnsi="Times New Roman"/>
          <w:sz w:val="24"/>
          <w:szCs w:val="24"/>
          <w:lang w:val="en"/>
        </w:rPr>
        <w:t>factors associat</w:t>
      </w:r>
      <w:r w:rsidRPr="0093035D">
        <w:rPr>
          <w:rFonts w:ascii="Times New Roman" w:hAnsi="Times New Roman"/>
          <w:sz w:val="24"/>
          <w:szCs w:val="24"/>
          <w:lang w:val="en"/>
        </w:rPr>
        <w:t>ed</w:t>
      </w:r>
      <w:r w:rsidR="004E2020" w:rsidRPr="0093035D">
        <w:rPr>
          <w:rFonts w:ascii="Times New Roman" w:hAnsi="Times New Roman"/>
          <w:sz w:val="24"/>
          <w:szCs w:val="24"/>
          <w:lang w:val="en"/>
        </w:rPr>
        <w:t xml:space="preserve"> with cord </w:t>
      </w:r>
      <w:r w:rsidR="009E4AC0" w:rsidRPr="0093035D">
        <w:rPr>
          <w:rFonts w:ascii="Times New Roman" w:hAnsi="Times New Roman"/>
          <w:sz w:val="24"/>
          <w:szCs w:val="24"/>
          <w:lang w:val="en"/>
        </w:rPr>
        <w:t xml:space="preserve">blood </w:t>
      </w:r>
      <w:r w:rsidR="004E2020" w:rsidRPr="0093035D">
        <w:rPr>
          <w:rFonts w:ascii="Times New Roman" w:hAnsi="Times New Roman"/>
          <w:sz w:val="24"/>
          <w:szCs w:val="24"/>
          <w:lang w:val="en"/>
        </w:rPr>
        <w:t>leptin and adiponectin</w:t>
      </w:r>
      <w:r w:rsidRPr="0093035D">
        <w:rPr>
          <w:rFonts w:ascii="Times New Roman" w:hAnsi="Times New Roman"/>
          <w:sz w:val="24"/>
          <w:szCs w:val="24"/>
          <w:lang w:val="en"/>
        </w:rPr>
        <w:t>,</w:t>
      </w:r>
      <w:r w:rsidR="004E2020" w:rsidRPr="0093035D">
        <w:rPr>
          <w:rFonts w:ascii="Times New Roman" w:hAnsi="Times New Roman"/>
          <w:sz w:val="24"/>
          <w:szCs w:val="24"/>
          <w:lang w:val="en"/>
        </w:rPr>
        <w:t xml:space="preserve"> </w:t>
      </w:r>
      <w:r w:rsidR="00570B28" w:rsidRPr="0093035D">
        <w:rPr>
          <w:rFonts w:ascii="Times New Roman" w:hAnsi="Times New Roman"/>
          <w:sz w:val="24"/>
          <w:szCs w:val="24"/>
          <w:lang w:val="en"/>
        </w:rPr>
        <w:t>and</w:t>
      </w:r>
      <w:r w:rsidR="004E2020" w:rsidRPr="0093035D">
        <w:rPr>
          <w:rFonts w:ascii="Times New Roman" w:hAnsi="Times New Roman"/>
          <w:sz w:val="24"/>
          <w:szCs w:val="24"/>
          <w:lang w:val="en"/>
        </w:rPr>
        <w:t xml:space="preserve"> </w:t>
      </w:r>
      <w:r w:rsidR="00570B28" w:rsidRPr="0093035D">
        <w:rPr>
          <w:rFonts w:ascii="Times New Roman" w:hAnsi="Times New Roman"/>
          <w:sz w:val="24"/>
          <w:szCs w:val="24"/>
          <w:lang w:val="en"/>
        </w:rPr>
        <w:t xml:space="preserve">the </w:t>
      </w:r>
      <w:r w:rsidR="00D96042" w:rsidRPr="0093035D">
        <w:rPr>
          <w:rFonts w:ascii="Times New Roman" w:hAnsi="Times New Roman"/>
          <w:sz w:val="24"/>
          <w:szCs w:val="24"/>
          <w:lang w:val="en"/>
        </w:rPr>
        <w:t xml:space="preserve">association </w:t>
      </w:r>
      <w:r w:rsidRPr="0093035D">
        <w:rPr>
          <w:rFonts w:ascii="Times New Roman" w:hAnsi="Times New Roman"/>
          <w:sz w:val="24"/>
          <w:szCs w:val="24"/>
          <w:lang w:val="en"/>
        </w:rPr>
        <w:t xml:space="preserve">of these adipokines </w:t>
      </w:r>
      <w:r w:rsidR="00D96042" w:rsidRPr="0093035D">
        <w:rPr>
          <w:rFonts w:ascii="Times New Roman" w:hAnsi="Times New Roman"/>
          <w:sz w:val="24"/>
          <w:szCs w:val="24"/>
          <w:lang w:val="en"/>
        </w:rPr>
        <w:t>with</w:t>
      </w:r>
      <w:r w:rsidR="004E2020" w:rsidRPr="0093035D">
        <w:rPr>
          <w:rFonts w:ascii="Times New Roman" w:hAnsi="Times New Roman"/>
          <w:sz w:val="24"/>
          <w:szCs w:val="24"/>
          <w:lang w:val="en"/>
        </w:rPr>
        <w:t xml:space="preserve"> </w:t>
      </w:r>
      <w:r w:rsidR="00D96042" w:rsidRPr="0093035D">
        <w:rPr>
          <w:rFonts w:ascii="Times New Roman" w:hAnsi="Times New Roman"/>
          <w:sz w:val="24"/>
          <w:szCs w:val="24"/>
          <w:lang w:val="en"/>
        </w:rPr>
        <w:t>neonatal</w:t>
      </w:r>
      <w:r w:rsidR="004E2020" w:rsidRPr="0093035D">
        <w:rPr>
          <w:rFonts w:ascii="Times New Roman" w:hAnsi="Times New Roman"/>
          <w:sz w:val="24"/>
          <w:szCs w:val="24"/>
          <w:lang w:val="en"/>
        </w:rPr>
        <w:t xml:space="preserve"> </w:t>
      </w:r>
      <w:r w:rsidR="009E4AC0" w:rsidRPr="0093035D">
        <w:rPr>
          <w:rFonts w:ascii="Times New Roman" w:hAnsi="Times New Roman"/>
          <w:sz w:val="24"/>
          <w:szCs w:val="24"/>
          <w:lang w:val="en"/>
        </w:rPr>
        <w:t xml:space="preserve">adiposity and </w:t>
      </w:r>
      <w:r w:rsidR="00C23479" w:rsidRPr="0093035D">
        <w:rPr>
          <w:rFonts w:ascii="Times New Roman" w:hAnsi="Times New Roman"/>
          <w:sz w:val="24"/>
          <w:szCs w:val="24"/>
          <w:lang w:val="en"/>
        </w:rPr>
        <w:t xml:space="preserve">abdominal </w:t>
      </w:r>
      <w:r w:rsidR="00ED418F" w:rsidRPr="0093035D">
        <w:rPr>
          <w:rFonts w:ascii="Times New Roman" w:hAnsi="Times New Roman"/>
          <w:sz w:val="24"/>
          <w:szCs w:val="24"/>
          <w:lang w:val="en"/>
        </w:rPr>
        <w:t xml:space="preserve">fat </w:t>
      </w:r>
      <w:r w:rsidR="005664E2" w:rsidRPr="0093035D">
        <w:rPr>
          <w:rFonts w:ascii="Times New Roman" w:hAnsi="Times New Roman"/>
          <w:sz w:val="24"/>
          <w:szCs w:val="24"/>
          <w:lang w:val="en"/>
        </w:rPr>
        <w:t>distribution</w:t>
      </w:r>
      <w:r w:rsidR="00ED418F" w:rsidRPr="0093035D">
        <w:rPr>
          <w:rFonts w:ascii="Times New Roman" w:hAnsi="Times New Roman"/>
          <w:sz w:val="24"/>
          <w:szCs w:val="24"/>
          <w:lang w:val="en"/>
        </w:rPr>
        <w:t xml:space="preserve"> measured by </w:t>
      </w:r>
      <w:r w:rsidR="00647278" w:rsidRPr="0093035D">
        <w:rPr>
          <w:rFonts w:ascii="Times New Roman" w:hAnsi="Times New Roman"/>
          <w:sz w:val="24"/>
          <w:szCs w:val="24"/>
          <w:lang w:val="en"/>
        </w:rPr>
        <w:t>magnetic resonance imaging (</w:t>
      </w:r>
      <w:r w:rsidR="00ED418F" w:rsidRPr="0093035D">
        <w:rPr>
          <w:rFonts w:ascii="Times New Roman" w:hAnsi="Times New Roman"/>
          <w:sz w:val="24"/>
          <w:szCs w:val="24"/>
          <w:lang w:val="en"/>
        </w:rPr>
        <w:t>MRI</w:t>
      </w:r>
      <w:r w:rsidR="00647278" w:rsidRPr="0093035D">
        <w:rPr>
          <w:rFonts w:ascii="Times New Roman" w:hAnsi="Times New Roman"/>
          <w:sz w:val="24"/>
          <w:szCs w:val="24"/>
          <w:lang w:val="en"/>
        </w:rPr>
        <w:t>)</w:t>
      </w:r>
      <w:r w:rsidR="00ED418F" w:rsidRPr="0093035D">
        <w:rPr>
          <w:rFonts w:ascii="Times New Roman" w:hAnsi="Times New Roman"/>
          <w:sz w:val="24"/>
          <w:szCs w:val="24"/>
          <w:lang w:val="en"/>
        </w:rPr>
        <w:t xml:space="preserve"> </w:t>
      </w:r>
      <w:r w:rsidRPr="0093035D">
        <w:rPr>
          <w:rFonts w:ascii="Times New Roman" w:hAnsi="Times New Roman"/>
          <w:sz w:val="24"/>
          <w:szCs w:val="24"/>
          <w:lang w:val="en"/>
        </w:rPr>
        <w:t xml:space="preserve">in </w:t>
      </w:r>
      <w:r w:rsidR="004A663E" w:rsidRPr="0093035D">
        <w:rPr>
          <w:rFonts w:ascii="Times New Roman" w:hAnsi="Times New Roman"/>
          <w:sz w:val="24"/>
          <w:szCs w:val="24"/>
          <w:lang w:val="en"/>
        </w:rPr>
        <w:t>a</w:t>
      </w:r>
      <w:r w:rsidR="00543E90" w:rsidRPr="0093035D">
        <w:rPr>
          <w:rFonts w:ascii="Times New Roman" w:hAnsi="Times New Roman"/>
          <w:sz w:val="24"/>
          <w:szCs w:val="24"/>
          <w:lang w:val="en"/>
        </w:rPr>
        <w:t>n</w:t>
      </w:r>
      <w:r w:rsidR="004A663E" w:rsidRPr="0093035D">
        <w:rPr>
          <w:rFonts w:ascii="Times New Roman" w:hAnsi="Times New Roman"/>
          <w:sz w:val="24"/>
          <w:szCs w:val="24"/>
          <w:lang w:val="en"/>
        </w:rPr>
        <w:t xml:space="preserve"> </w:t>
      </w:r>
      <w:r w:rsidRPr="0093035D">
        <w:rPr>
          <w:rFonts w:ascii="Times New Roman" w:hAnsi="Times New Roman"/>
          <w:sz w:val="24"/>
          <w:szCs w:val="24"/>
          <w:lang w:val="en"/>
        </w:rPr>
        <w:t xml:space="preserve">Asian mother-offspring </w:t>
      </w:r>
      <w:r w:rsidR="004A663E" w:rsidRPr="0093035D">
        <w:rPr>
          <w:rFonts w:ascii="Times New Roman" w:hAnsi="Times New Roman"/>
          <w:sz w:val="24"/>
          <w:szCs w:val="24"/>
          <w:lang w:val="en"/>
        </w:rPr>
        <w:t>cohort</w:t>
      </w:r>
      <w:r w:rsidR="004E2020" w:rsidRPr="0093035D">
        <w:rPr>
          <w:rFonts w:ascii="Times New Roman" w:hAnsi="Times New Roman"/>
          <w:sz w:val="24"/>
          <w:szCs w:val="24"/>
          <w:lang w:val="en"/>
        </w:rPr>
        <w:t>.</w:t>
      </w:r>
    </w:p>
    <w:p w14:paraId="2C5C80D2" w14:textId="77777777" w:rsidR="004E2020" w:rsidRPr="0093035D" w:rsidRDefault="004E2020" w:rsidP="004E2020">
      <w:pPr>
        <w:autoSpaceDE w:val="0"/>
        <w:autoSpaceDN w:val="0"/>
        <w:spacing w:line="480" w:lineRule="auto"/>
        <w:rPr>
          <w:rFonts w:ascii="Times New Roman" w:hAnsi="Times New Roman"/>
          <w:b/>
          <w:bCs/>
          <w:sz w:val="24"/>
          <w:szCs w:val="24"/>
        </w:rPr>
      </w:pPr>
      <w:r w:rsidRPr="0093035D">
        <w:rPr>
          <w:rFonts w:ascii="Times New Roman" w:hAnsi="Times New Roman"/>
          <w:b/>
          <w:bCs/>
          <w:caps/>
          <w:sz w:val="24"/>
          <w:szCs w:val="24"/>
        </w:rPr>
        <w:t>methods</w:t>
      </w:r>
      <w:r w:rsidRPr="0093035D">
        <w:rPr>
          <w:rFonts w:ascii="Times New Roman" w:hAnsi="Times New Roman"/>
          <w:b/>
          <w:bCs/>
          <w:sz w:val="24"/>
          <w:szCs w:val="24"/>
        </w:rPr>
        <w:t xml:space="preserve">: </w:t>
      </w:r>
    </w:p>
    <w:p w14:paraId="3CC51D55" w14:textId="7D9FA4B3" w:rsidR="001C49EA" w:rsidRPr="0093035D" w:rsidRDefault="004E2020" w:rsidP="004E2020">
      <w:pPr>
        <w:pStyle w:val="Styletabeltitle"/>
        <w:rPr>
          <w:b w:val="0"/>
          <w:bCs/>
          <w:szCs w:val="24"/>
        </w:rPr>
      </w:pPr>
      <w:r w:rsidRPr="0093035D">
        <w:rPr>
          <w:b w:val="0"/>
          <w:bCs/>
          <w:szCs w:val="24"/>
        </w:rPr>
        <w:t xml:space="preserve">Growing Up in Singapore Towards healthy Outcomes (GUSTO), </w:t>
      </w:r>
      <w:r w:rsidR="00B07FC6" w:rsidRPr="0093035D">
        <w:rPr>
          <w:b w:val="0"/>
          <w:bCs/>
          <w:szCs w:val="24"/>
        </w:rPr>
        <w:t xml:space="preserve">is </w:t>
      </w:r>
      <w:r w:rsidRPr="0093035D">
        <w:rPr>
          <w:b w:val="0"/>
          <w:bCs/>
          <w:szCs w:val="24"/>
        </w:rPr>
        <w:t>a</w:t>
      </w:r>
      <w:r w:rsidR="00D96042" w:rsidRPr="0093035D">
        <w:rPr>
          <w:b w:val="0"/>
          <w:bCs/>
          <w:szCs w:val="24"/>
        </w:rPr>
        <w:t xml:space="preserve"> prospective </w:t>
      </w:r>
      <w:r w:rsidR="0009066A" w:rsidRPr="0093035D">
        <w:rPr>
          <w:b w:val="0"/>
          <w:bCs/>
          <w:szCs w:val="24"/>
        </w:rPr>
        <w:t xml:space="preserve">mother-offspring </w:t>
      </w:r>
      <w:r w:rsidR="00D96042" w:rsidRPr="0093035D">
        <w:rPr>
          <w:b w:val="0"/>
          <w:bCs/>
          <w:szCs w:val="24"/>
        </w:rPr>
        <w:t>birth cohort study</w:t>
      </w:r>
      <w:r w:rsidR="005D4C95" w:rsidRPr="0093035D">
        <w:rPr>
          <w:b w:val="0"/>
          <w:bCs/>
          <w:szCs w:val="24"/>
        </w:rPr>
        <w:t xml:space="preserve"> in Singapore</w:t>
      </w:r>
      <w:r w:rsidR="00B07FC6" w:rsidRPr="0093035D">
        <w:rPr>
          <w:b w:val="0"/>
          <w:bCs/>
          <w:szCs w:val="24"/>
        </w:rPr>
        <w:t>. C</w:t>
      </w:r>
      <w:r w:rsidR="00CD0245" w:rsidRPr="0093035D">
        <w:rPr>
          <w:b w:val="0"/>
          <w:bCs/>
          <w:szCs w:val="24"/>
        </w:rPr>
        <w:t xml:space="preserve">ord blood </w:t>
      </w:r>
      <w:r w:rsidR="00627C4A" w:rsidRPr="0093035D">
        <w:rPr>
          <w:b w:val="0"/>
          <w:bCs/>
          <w:szCs w:val="24"/>
        </w:rPr>
        <w:t xml:space="preserve">plasma </w:t>
      </w:r>
      <w:r w:rsidR="00CD0245" w:rsidRPr="0093035D">
        <w:rPr>
          <w:b w:val="0"/>
          <w:bCs/>
          <w:szCs w:val="24"/>
        </w:rPr>
        <w:t xml:space="preserve">leptin and adiponectin concentrations were measured using Luminex and </w:t>
      </w:r>
      <w:r w:rsidR="00CD0245" w:rsidRPr="0093035D">
        <w:rPr>
          <w:b w:val="0"/>
          <w:szCs w:val="24"/>
        </w:rPr>
        <w:t>Enzyme-Linked Immunosorbent Assay</w:t>
      </w:r>
      <w:r w:rsidR="00CD0245" w:rsidRPr="0093035D">
        <w:rPr>
          <w:b w:val="0"/>
          <w:bCs/>
          <w:szCs w:val="24"/>
        </w:rPr>
        <w:t xml:space="preserve"> respectively</w:t>
      </w:r>
      <w:r w:rsidR="00627C4A" w:rsidRPr="0093035D">
        <w:rPr>
          <w:b w:val="0"/>
          <w:bCs/>
          <w:szCs w:val="24"/>
        </w:rPr>
        <w:t xml:space="preserve"> in 816 infants</w:t>
      </w:r>
      <w:r w:rsidR="00B07FC6" w:rsidRPr="0093035D">
        <w:rPr>
          <w:b w:val="0"/>
          <w:bCs/>
          <w:szCs w:val="24"/>
        </w:rPr>
        <w:t xml:space="preserve">. A total of </w:t>
      </w:r>
      <w:r w:rsidR="00122F85" w:rsidRPr="0093035D">
        <w:rPr>
          <w:b w:val="0"/>
          <w:bCs/>
          <w:szCs w:val="24"/>
        </w:rPr>
        <w:t xml:space="preserve">271 </w:t>
      </w:r>
      <w:r w:rsidR="00B07FC6" w:rsidRPr="0093035D">
        <w:rPr>
          <w:b w:val="0"/>
          <w:bCs/>
          <w:szCs w:val="24"/>
        </w:rPr>
        <w:t xml:space="preserve">neonates underwent MRI within the first 2-weeks after delivery. </w:t>
      </w:r>
      <w:r w:rsidRPr="0093035D">
        <w:rPr>
          <w:b w:val="0"/>
          <w:bCs/>
          <w:szCs w:val="24"/>
        </w:rPr>
        <w:t xml:space="preserve">Abdominal superficial (sSAT), deep subcutaneous (dSAT), and intra-abdominal (IAT) adipose tissue </w:t>
      </w:r>
      <w:r w:rsidR="00C23479" w:rsidRPr="0093035D">
        <w:rPr>
          <w:b w:val="0"/>
          <w:bCs/>
          <w:szCs w:val="24"/>
        </w:rPr>
        <w:t xml:space="preserve">compartment </w:t>
      </w:r>
      <w:r w:rsidR="003E26BE" w:rsidRPr="0093035D">
        <w:rPr>
          <w:b w:val="0"/>
          <w:bCs/>
          <w:szCs w:val="24"/>
        </w:rPr>
        <w:t xml:space="preserve">volumes </w:t>
      </w:r>
      <w:r w:rsidRPr="0093035D">
        <w:rPr>
          <w:b w:val="0"/>
          <w:bCs/>
          <w:szCs w:val="24"/>
        </w:rPr>
        <w:t>were quantified from MRI images.</w:t>
      </w:r>
      <w:r w:rsidR="001C49EA" w:rsidRPr="0093035D">
        <w:rPr>
          <w:b w:val="0"/>
          <w:bCs/>
          <w:szCs w:val="24"/>
        </w:rPr>
        <w:t xml:space="preserve"> </w:t>
      </w:r>
      <w:r w:rsidR="003E08CB" w:rsidRPr="0093035D">
        <w:rPr>
          <w:b w:val="0"/>
          <w:bCs/>
          <w:szCs w:val="24"/>
        </w:rPr>
        <w:t>Multivariable regression analyses were performed.</w:t>
      </w:r>
    </w:p>
    <w:p w14:paraId="28BDE41C" w14:textId="77777777" w:rsidR="004E2020" w:rsidRPr="0093035D" w:rsidRDefault="004E2020" w:rsidP="004E2020">
      <w:pPr>
        <w:spacing w:line="480" w:lineRule="auto"/>
        <w:rPr>
          <w:rFonts w:ascii="Times New Roman" w:hAnsi="Times New Roman"/>
          <w:b/>
          <w:bCs/>
          <w:caps/>
          <w:sz w:val="24"/>
          <w:szCs w:val="24"/>
        </w:rPr>
      </w:pPr>
      <w:r w:rsidRPr="0093035D">
        <w:rPr>
          <w:rFonts w:ascii="Times New Roman" w:hAnsi="Times New Roman"/>
          <w:b/>
          <w:bCs/>
          <w:caps/>
          <w:sz w:val="24"/>
          <w:szCs w:val="24"/>
        </w:rPr>
        <w:t xml:space="preserve">Results: </w:t>
      </w:r>
    </w:p>
    <w:p w14:paraId="0ACCEEC2" w14:textId="18E27118" w:rsidR="006C3BA6" w:rsidRPr="0093035D" w:rsidRDefault="00530B72" w:rsidP="004E2020">
      <w:pPr>
        <w:spacing w:line="480" w:lineRule="auto"/>
        <w:jc w:val="both"/>
        <w:rPr>
          <w:rFonts w:ascii="Times New Roman" w:hAnsi="Times New Roman"/>
          <w:sz w:val="24"/>
          <w:szCs w:val="24"/>
        </w:rPr>
      </w:pPr>
      <w:r w:rsidRPr="0093035D">
        <w:rPr>
          <w:rFonts w:ascii="Times New Roman" w:hAnsi="Times New Roman"/>
          <w:sz w:val="24"/>
          <w:szCs w:val="24"/>
        </w:rPr>
        <w:t>Indian or Malay ethnicity</w:t>
      </w:r>
      <w:r w:rsidR="002A3C96" w:rsidRPr="0093035D">
        <w:rPr>
          <w:rFonts w:ascii="Times New Roman" w:hAnsi="Times New Roman"/>
          <w:sz w:val="24"/>
          <w:szCs w:val="24"/>
        </w:rPr>
        <w:t xml:space="preserve">, </w:t>
      </w:r>
      <w:r w:rsidRPr="0093035D">
        <w:rPr>
          <w:rFonts w:ascii="Times New Roman" w:hAnsi="Times New Roman"/>
          <w:sz w:val="24"/>
          <w:szCs w:val="24"/>
        </w:rPr>
        <w:t xml:space="preserve">female </w:t>
      </w:r>
      <w:r w:rsidR="002A3C96" w:rsidRPr="0093035D">
        <w:rPr>
          <w:rFonts w:ascii="Times New Roman" w:hAnsi="Times New Roman"/>
          <w:sz w:val="24"/>
          <w:szCs w:val="24"/>
        </w:rPr>
        <w:t xml:space="preserve">sex and gestational </w:t>
      </w:r>
      <w:r w:rsidR="009E4AC0" w:rsidRPr="0093035D">
        <w:rPr>
          <w:rFonts w:ascii="Times New Roman" w:hAnsi="Times New Roman"/>
          <w:sz w:val="24"/>
          <w:szCs w:val="24"/>
        </w:rPr>
        <w:t>age</w:t>
      </w:r>
      <w:r w:rsidR="002A3C96" w:rsidRPr="0093035D">
        <w:rPr>
          <w:rFonts w:ascii="Times New Roman" w:hAnsi="Times New Roman"/>
          <w:sz w:val="24"/>
          <w:szCs w:val="24"/>
        </w:rPr>
        <w:t xml:space="preserve"> </w:t>
      </w:r>
      <w:r w:rsidR="003E26BE" w:rsidRPr="0093035D">
        <w:rPr>
          <w:rFonts w:ascii="Times New Roman" w:hAnsi="Times New Roman"/>
          <w:sz w:val="24"/>
          <w:szCs w:val="24"/>
        </w:rPr>
        <w:t xml:space="preserve">were </w:t>
      </w:r>
      <w:r w:rsidR="009E4AC0" w:rsidRPr="0093035D">
        <w:rPr>
          <w:rFonts w:ascii="Times New Roman" w:hAnsi="Times New Roman"/>
          <w:sz w:val="24"/>
          <w:szCs w:val="24"/>
        </w:rPr>
        <w:t xml:space="preserve">positively </w:t>
      </w:r>
      <w:r w:rsidR="002A3C96" w:rsidRPr="0093035D">
        <w:rPr>
          <w:rFonts w:ascii="Times New Roman" w:hAnsi="Times New Roman"/>
          <w:sz w:val="24"/>
          <w:szCs w:val="24"/>
        </w:rPr>
        <w:t xml:space="preserve">associated with cord blood leptin and adiponectin </w:t>
      </w:r>
      <w:r w:rsidR="00465C02" w:rsidRPr="0093035D">
        <w:rPr>
          <w:rFonts w:ascii="Times New Roman" w:hAnsi="Times New Roman"/>
          <w:sz w:val="24"/>
          <w:szCs w:val="24"/>
        </w:rPr>
        <w:t>concentration</w:t>
      </w:r>
      <w:r w:rsidR="002A3C96" w:rsidRPr="0093035D">
        <w:rPr>
          <w:rFonts w:ascii="Times New Roman" w:hAnsi="Times New Roman"/>
          <w:sz w:val="24"/>
          <w:szCs w:val="24"/>
        </w:rPr>
        <w:t>s</w:t>
      </w:r>
      <w:r w:rsidR="00CD0245" w:rsidRPr="0093035D">
        <w:rPr>
          <w:rFonts w:ascii="Times New Roman" w:hAnsi="Times New Roman"/>
          <w:sz w:val="24"/>
          <w:szCs w:val="24"/>
        </w:rPr>
        <w:t>. Maternal gestational diabetes (GDM) positively associated with cord blood leptin concentrations but inversely associated with cord blood adiponectin concentrations</w:t>
      </w:r>
      <w:r w:rsidR="004900AD" w:rsidRPr="0093035D">
        <w:rPr>
          <w:rFonts w:ascii="Times New Roman" w:hAnsi="Times New Roman"/>
          <w:sz w:val="24"/>
          <w:szCs w:val="24"/>
        </w:rPr>
        <w:t xml:space="preserve">. </w:t>
      </w:r>
      <w:r w:rsidR="00EB00D5" w:rsidRPr="0093035D">
        <w:rPr>
          <w:rFonts w:ascii="Times New Roman" w:hAnsi="Times New Roman"/>
          <w:sz w:val="24"/>
          <w:szCs w:val="24"/>
        </w:rPr>
        <w:t>M</w:t>
      </w:r>
      <w:r w:rsidR="00EC6035" w:rsidRPr="0093035D">
        <w:rPr>
          <w:rFonts w:ascii="Times New Roman" w:hAnsi="Times New Roman"/>
          <w:sz w:val="24"/>
          <w:szCs w:val="24"/>
        </w:rPr>
        <w:t xml:space="preserve">aternal pre-pregnancy body mass index </w:t>
      </w:r>
      <w:r w:rsidR="009E4AC0" w:rsidRPr="0093035D">
        <w:rPr>
          <w:rFonts w:ascii="Times New Roman" w:hAnsi="Times New Roman"/>
          <w:sz w:val="24"/>
          <w:szCs w:val="24"/>
        </w:rPr>
        <w:t xml:space="preserve">showed </w:t>
      </w:r>
      <w:r w:rsidR="00EB00D5" w:rsidRPr="0093035D">
        <w:rPr>
          <w:rFonts w:ascii="Times New Roman" w:hAnsi="Times New Roman"/>
          <w:sz w:val="24"/>
          <w:szCs w:val="24"/>
        </w:rPr>
        <w:t xml:space="preserve">a positive relationship </w:t>
      </w:r>
      <w:r w:rsidR="00EC6035" w:rsidRPr="0093035D">
        <w:rPr>
          <w:rFonts w:ascii="Times New Roman" w:hAnsi="Times New Roman"/>
          <w:sz w:val="24"/>
          <w:szCs w:val="24"/>
        </w:rPr>
        <w:t xml:space="preserve">with cord blood leptin </w:t>
      </w:r>
      <w:r w:rsidR="004900AD" w:rsidRPr="0093035D">
        <w:rPr>
          <w:rFonts w:ascii="Times New Roman" w:hAnsi="Times New Roman"/>
          <w:sz w:val="24"/>
          <w:szCs w:val="24"/>
        </w:rPr>
        <w:t xml:space="preserve">but not with adiponectin </w:t>
      </w:r>
      <w:r w:rsidR="00465C02" w:rsidRPr="0093035D">
        <w:rPr>
          <w:rFonts w:ascii="Times New Roman" w:hAnsi="Times New Roman"/>
          <w:sz w:val="24"/>
          <w:szCs w:val="24"/>
        </w:rPr>
        <w:t>concentration</w:t>
      </w:r>
      <w:r w:rsidR="00EC6035" w:rsidRPr="0093035D">
        <w:rPr>
          <w:rFonts w:ascii="Times New Roman" w:hAnsi="Times New Roman"/>
          <w:sz w:val="24"/>
          <w:szCs w:val="24"/>
        </w:rPr>
        <w:t>s.</w:t>
      </w:r>
      <w:r w:rsidR="00DC215A" w:rsidRPr="0093035D">
        <w:t xml:space="preserve"> </w:t>
      </w:r>
      <w:r w:rsidR="00DC215A" w:rsidRPr="0093035D">
        <w:rPr>
          <w:rFonts w:ascii="Times New Roman" w:hAnsi="Times New Roman"/>
          <w:sz w:val="24"/>
          <w:szCs w:val="24"/>
        </w:rPr>
        <w:t xml:space="preserve">Each </w:t>
      </w:r>
      <w:r w:rsidR="006A54D4" w:rsidRPr="0093035D">
        <w:rPr>
          <w:rFonts w:ascii="Times New Roman" w:hAnsi="Times New Roman"/>
          <w:sz w:val="24"/>
          <w:szCs w:val="24"/>
        </w:rPr>
        <w:t>SD</w:t>
      </w:r>
      <w:r w:rsidR="00060DBA" w:rsidRPr="0093035D">
        <w:rPr>
          <w:rFonts w:ascii="Times New Roman" w:hAnsi="Times New Roman"/>
          <w:sz w:val="24"/>
          <w:szCs w:val="24"/>
        </w:rPr>
        <w:t xml:space="preserve"> </w:t>
      </w:r>
      <w:r w:rsidR="00DC215A" w:rsidRPr="0093035D">
        <w:rPr>
          <w:rFonts w:ascii="Times New Roman" w:hAnsi="Times New Roman"/>
          <w:sz w:val="24"/>
          <w:szCs w:val="24"/>
        </w:rPr>
        <w:t xml:space="preserve">increase in cord blood leptin was associated with higher </w:t>
      </w:r>
      <w:r w:rsidR="006C5BBE" w:rsidRPr="0093035D">
        <w:rPr>
          <w:rFonts w:ascii="Times New Roman" w:hAnsi="Times New Roman"/>
          <w:sz w:val="24"/>
          <w:szCs w:val="24"/>
        </w:rPr>
        <w:t>neonatal sSAT, dSAT and IAT</w:t>
      </w:r>
      <w:r w:rsidR="0021033F" w:rsidRPr="0093035D">
        <w:rPr>
          <w:rFonts w:ascii="Times New Roman" w:hAnsi="Times New Roman"/>
          <w:sz w:val="24"/>
          <w:szCs w:val="24"/>
        </w:rPr>
        <w:t xml:space="preserve">; </w:t>
      </w:r>
      <w:r w:rsidR="006C3BA6" w:rsidRPr="0093035D">
        <w:rPr>
          <w:rFonts w:ascii="Times New Roman" w:hAnsi="Times New Roman"/>
          <w:sz w:val="24"/>
          <w:szCs w:val="24"/>
        </w:rPr>
        <w:t>differences in</w:t>
      </w:r>
      <w:r w:rsidR="005825BC" w:rsidRPr="0093035D">
        <w:rPr>
          <w:rFonts w:ascii="Times New Roman" w:hAnsi="Times New Roman"/>
          <w:sz w:val="24"/>
          <w:szCs w:val="24"/>
        </w:rPr>
        <w:t xml:space="preserve"> </w:t>
      </w:r>
      <w:r w:rsidR="00A61D39" w:rsidRPr="0093035D">
        <w:rPr>
          <w:rFonts w:ascii="Times New Roman" w:hAnsi="Times New Roman"/>
          <w:sz w:val="24"/>
          <w:szCs w:val="24"/>
        </w:rPr>
        <w:t>SD</w:t>
      </w:r>
      <w:r w:rsidR="003413F8" w:rsidRPr="0093035D">
        <w:rPr>
          <w:rFonts w:ascii="Times New Roman" w:hAnsi="Times New Roman"/>
          <w:sz w:val="24"/>
          <w:szCs w:val="24"/>
        </w:rPr>
        <w:t xml:space="preserve"> </w:t>
      </w:r>
      <w:r w:rsidR="0021033F" w:rsidRPr="0093035D">
        <w:rPr>
          <w:rFonts w:ascii="Times New Roman" w:hAnsi="Times New Roman"/>
          <w:sz w:val="24"/>
          <w:szCs w:val="24"/>
        </w:rPr>
        <w:t>(95%CI)</w:t>
      </w:r>
      <w:r w:rsidR="00EB00D5" w:rsidRPr="0093035D">
        <w:rPr>
          <w:rFonts w:ascii="Times New Roman" w:hAnsi="Times New Roman"/>
          <w:sz w:val="24"/>
          <w:szCs w:val="24"/>
        </w:rPr>
        <w:t>:</w:t>
      </w:r>
      <w:r w:rsidR="0021033F" w:rsidRPr="0093035D">
        <w:rPr>
          <w:rFonts w:ascii="Times New Roman" w:hAnsi="Times New Roman"/>
          <w:sz w:val="24"/>
          <w:szCs w:val="24"/>
        </w:rPr>
        <w:t xml:space="preserve"> </w:t>
      </w:r>
      <w:r w:rsidR="00A61D39" w:rsidRPr="0093035D">
        <w:rPr>
          <w:rFonts w:ascii="Times New Roman" w:hAnsi="Times New Roman"/>
          <w:sz w:val="24"/>
          <w:szCs w:val="24"/>
        </w:rPr>
        <w:t>0.258</w:t>
      </w:r>
      <w:r w:rsidR="0021033F" w:rsidRPr="0093035D">
        <w:rPr>
          <w:rFonts w:ascii="Times New Roman" w:hAnsi="Times New Roman"/>
          <w:sz w:val="24"/>
          <w:szCs w:val="24"/>
        </w:rPr>
        <w:t xml:space="preserve"> (</w:t>
      </w:r>
      <w:r w:rsidR="00A61D39" w:rsidRPr="0093035D">
        <w:rPr>
          <w:rFonts w:ascii="Times New Roman" w:hAnsi="Times New Roman"/>
          <w:sz w:val="24"/>
          <w:szCs w:val="24"/>
        </w:rPr>
        <w:t>0.142, 0.374</w:t>
      </w:r>
      <w:r w:rsidR="00716353" w:rsidRPr="0093035D">
        <w:rPr>
          <w:rFonts w:ascii="Times New Roman" w:hAnsi="Times New Roman"/>
          <w:sz w:val="24"/>
          <w:szCs w:val="24"/>
        </w:rPr>
        <w:t>)</w:t>
      </w:r>
      <w:r w:rsidR="004A5136" w:rsidRPr="0093035D">
        <w:rPr>
          <w:rFonts w:ascii="Times New Roman" w:hAnsi="Times New Roman"/>
          <w:sz w:val="24"/>
          <w:szCs w:val="24"/>
        </w:rPr>
        <w:t xml:space="preserve">, </w:t>
      </w:r>
      <w:r w:rsidR="00A61D39" w:rsidRPr="0093035D">
        <w:rPr>
          <w:rFonts w:ascii="Times New Roman" w:hAnsi="Times New Roman"/>
          <w:sz w:val="24"/>
          <w:szCs w:val="24"/>
        </w:rPr>
        <w:t>0.386</w:t>
      </w:r>
      <w:r w:rsidR="00716353" w:rsidRPr="0093035D">
        <w:rPr>
          <w:rFonts w:ascii="Times New Roman" w:hAnsi="Times New Roman"/>
          <w:sz w:val="24"/>
          <w:szCs w:val="24"/>
        </w:rPr>
        <w:t xml:space="preserve"> (</w:t>
      </w:r>
      <w:r w:rsidR="00A61D39" w:rsidRPr="0093035D">
        <w:rPr>
          <w:rFonts w:ascii="Times New Roman" w:hAnsi="Times New Roman"/>
          <w:sz w:val="24"/>
          <w:szCs w:val="24"/>
        </w:rPr>
        <w:t>0.254, 0.517</w:t>
      </w:r>
      <w:r w:rsidR="00716353" w:rsidRPr="0093035D">
        <w:rPr>
          <w:rFonts w:ascii="Times New Roman" w:hAnsi="Times New Roman"/>
          <w:sz w:val="24"/>
          <w:szCs w:val="24"/>
        </w:rPr>
        <w:t xml:space="preserve">) </w:t>
      </w:r>
      <w:r w:rsidR="004A5136" w:rsidRPr="0093035D">
        <w:rPr>
          <w:rFonts w:ascii="Times New Roman" w:hAnsi="Times New Roman"/>
          <w:sz w:val="24"/>
          <w:szCs w:val="24"/>
        </w:rPr>
        <w:t xml:space="preserve">and </w:t>
      </w:r>
      <w:r w:rsidR="00A61D39" w:rsidRPr="0093035D">
        <w:rPr>
          <w:rFonts w:ascii="Times New Roman" w:hAnsi="Times New Roman"/>
          <w:sz w:val="24"/>
          <w:szCs w:val="24"/>
        </w:rPr>
        <w:t>0.250</w:t>
      </w:r>
      <w:r w:rsidR="00716353" w:rsidRPr="0093035D">
        <w:rPr>
          <w:rFonts w:ascii="Times New Roman" w:hAnsi="Times New Roman"/>
          <w:sz w:val="24"/>
          <w:szCs w:val="24"/>
        </w:rPr>
        <w:t xml:space="preserve"> (</w:t>
      </w:r>
      <w:r w:rsidR="00A61D39" w:rsidRPr="0093035D">
        <w:rPr>
          <w:rFonts w:ascii="Times New Roman" w:hAnsi="Times New Roman"/>
          <w:sz w:val="24"/>
          <w:szCs w:val="24"/>
        </w:rPr>
        <w:t>0.118, 0.383</w:t>
      </w:r>
      <w:r w:rsidR="00716353" w:rsidRPr="0093035D">
        <w:rPr>
          <w:rFonts w:ascii="Times New Roman" w:hAnsi="Times New Roman"/>
          <w:sz w:val="24"/>
          <w:szCs w:val="24"/>
        </w:rPr>
        <w:t>)</w:t>
      </w:r>
      <w:r w:rsidR="009E4AC0" w:rsidRPr="0093035D">
        <w:rPr>
          <w:rFonts w:ascii="Times New Roman" w:hAnsi="Times New Roman"/>
          <w:sz w:val="24"/>
          <w:szCs w:val="24"/>
        </w:rPr>
        <w:t>,</w:t>
      </w:r>
      <w:r w:rsidR="004A5136" w:rsidRPr="0093035D">
        <w:rPr>
          <w:rFonts w:ascii="Times New Roman" w:hAnsi="Times New Roman"/>
          <w:sz w:val="24"/>
          <w:szCs w:val="24"/>
        </w:rPr>
        <w:t xml:space="preserve"> </w:t>
      </w:r>
      <w:r w:rsidR="00DC215A" w:rsidRPr="0093035D">
        <w:rPr>
          <w:rFonts w:ascii="Times New Roman" w:hAnsi="Times New Roman"/>
          <w:sz w:val="24"/>
          <w:szCs w:val="24"/>
        </w:rPr>
        <w:t xml:space="preserve">respectively. Similarly, each </w:t>
      </w:r>
      <w:r w:rsidR="003831F0" w:rsidRPr="0093035D">
        <w:rPr>
          <w:rFonts w:ascii="Times New Roman" w:hAnsi="Times New Roman"/>
          <w:sz w:val="24"/>
          <w:szCs w:val="24"/>
        </w:rPr>
        <w:t>SD</w:t>
      </w:r>
      <w:r w:rsidR="00060DBA" w:rsidRPr="0093035D">
        <w:rPr>
          <w:rFonts w:ascii="Times New Roman" w:hAnsi="Times New Roman"/>
          <w:sz w:val="24"/>
          <w:szCs w:val="24"/>
        </w:rPr>
        <w:t xml:space="preserve"> </w:t>
      </w:r>
      <w:r w:rsidR="00DC215A" w:rsidRPr="0093035D">
        <w:rPr>
          <w:rFonts w:ascii="Times New Roman" w:hAnsi="Times New Roman"/>
          <w:sz w:val="24"/>
          <w:szCs w:val="24"/>
        </w:rPr>
        <w:t xml:space="preserve">increase in cord blood adiponectin was associated with higher </w:t>
      </w:r>
      <w:r w:rsidR="006C5BBE" w:rsidRPr="0093035D">
        <w:rPr>
          <w:rFonts w:ascii="Times New Roman" w:hAnsi="Times New Roman"/>
          <w:sz w:val="24"/>
          <w:szCs w:val="24"/>
        </w:rPr>
        <w:t xml:space="preserve">neonatal </w:t>
      </w:r>
      <w:r w:rsidR="004A5136" w:rsidRPr="0093035D">
        <w:rPr>
          <w:rFonts w:ascii="Times New Roman" w:hAnsi="Times New Roman"/>
          <w:sz w:val="24"/>
          <w:szCs w:val="24"/>
        </w:rPr>
        <w:lastRenderedPageBreak/>
        <w:t>sSAT</w:t>
      </w:r>
      <w:r w:rsidR="00EB00D5" w:rsidRPr="0093035D">
        <w:rPr>
          <w:rFonts w:ascii="Times New Roman" w:hAnsi="Times New Roman"/>
          <w:sz w:val="24"/>
          <w:szCs w:val="24"/>
        </w:rPr>
        <w:t xml:space="preserve"> and</w:t>
      </w:r>
      <w:r w:rsidR="000E2ECD" w:rsidRPr="0093035D">
        <w:rPr>
          <w:rFonts w:ascii="Times New Roman" w:hAnsi="Times New Roman"/>
          <w:sz w:val="24"/>
          <w:szCs w:val="24"/>
        </w:rPr>
        <w:t xml:space="preserve"> </w:t>
      </w:r>
      <w:r w:rsidR="006C5BBE" w:rsidRPr="0093035D">
        <w:rPr>
          <w:rFonts w:ascii="Times New Roman" w:hAnsi="Times New Roman"/>
          <w:sz w:val="24"/>
          <w:szCs w:val="24"/>
        </w:rPr>
        <w:t>dSAT</w:t>
      </w:r>
      <w:r w:rsidR="004B4C79" w:rsidRPr="0093035D">
        <w:rPr>
          <w:rFonts w:ascii="Times New Roman" w:hAnsi="Times New Roman"/>
          <w:sz w:val="24"/>
          <w:szCs w:val="24"/>
        </w:rPr>
        <w:t>;</w:t>
      </w:r>
      <w:r w:rsidR="006C5BBE" w:rsidRPr="0093035D">
        <w:rPr>
          <w:rFonts w:ascii="Times New Roman" w:hAnsi="Times New Roman"/>
          <w:sz w:val="24"/>
          <w:szCs w:val="24"/>
        </w:rPr>
        <w:t xml:space="preserve"> </w:t>
      </w:r>
      <w:r w:rsidR="004B4C79" w:rsidRPr="0093035D">
        <w:rPr>
          <w:rFonts w:ascii="Times New Roman" w:hAnsi="Times New Roman"/>
          <w:sz w:val="24"/>
          <w:szCs w:val="24"/>
        </w:rPr>
        <w:t xml:space="preserve">differences in SD (95%CI): </w:t>
      </w:r>
      <w:r w:rsidR="004A5764" w:rsidRPr="0093035D">
        <w:rPr>
          <w:rFonts w:ascii="Times New Roman" w:hAnsi="Times New Roman"/>
          <w:sz w:val="24"/>
          <w:szCs w:val="24"/>
        </w:rPr>
        <w:t>0.185</w:t>
      </w:r>
      <w:r w:rsidR="006A54D4" w:rsidRPr="0093035D">
        <w:rPr>
          <w:rFonts w:ascii="Times New Roman" w:hAnsi="Times New Roman"/>
          <w:sz w:val="24"/>
          <w:szCs w:val="24"/>
        </w:rPr>
        <w:t xml:space="preserve"> </w:t>
      </w:r>
      <w:r w:rsidR="00716353" w:rsidRPr="0093035D">
        <w:rPr>
          <w:rFonts w:ascii="Times New Roman" w:hAnsi="Times New Roman"/>
          <w:sz w:val="24"/>
          <w:szCs w:val="24"/>
        </w:rPr>
        <w:t>(</w:t>
      </w:r>
      <w:r w:rsidR="004A5764" w:rsidRPr="0093035D">
        <w:rPr>
          <w:rFonts w:ascii="Times New Roman" w:hAnsi="Times New Roman"/>
          <w:sz w:val="24"/>
          <w:szCs w:val="24"/>
        </w:rPr>
        <w:t>0.096, 0.274</w:t>
      </w:r>
      <w:r w:rsidR="00716353" w:rsidRPr="0093035D">
        <w:rPr>
          <w:rFonts w:ascii="Times New Roman" w:hAnsi="Times New Roman"/>
          <w:sz w:val="24"/>
          <w:szCs w:val="24"/>
        </w:rPr>
        <w:t>)</w:t>
      </w:r>
      <w:r w:rsidR="009E4AC0" w:rsidRPr="0093035D">
        <w:rPr>
          <w:rFonts w:ascii="Times New Roman" w:hAnsi="Times New Roman"/>
          <w:sz w:val="24"/>
          <w:szCs w:val="24"/>
        </w:rPr>
        <w:t xml:space="preserve"> and </w:t>
      </w:r>
      <w:r w:rsidR="004A5764" w:rsidRPr="0093035D">
        <w:rPr>
          <w:rFonts w:ascii="Times New Roman" w:hAnsi="Times New Roman"/>
          <w:sz w:val="24"/>
          <w:szCs w:val="24"/>
        </w:rPr>
        <w:t>0.173</w:t>
      </w:r>
      <w:r w:rsidR="00716353" w:rsidRPr="0093035D">
        <w:rPr>
          <w:rFonts w:ascii="Times New Roman" w:hAnsi="Times New Roman"/>
          <w:sz w:val="24"/>
          <w:szCs w:val="24"/>
        </w:rPr>
        <w:t xml:space="preserve"> (</w:t>
      </w:r>
      <w:r w:rsidR="004A5764" w:rsidRPr="0093035D">
        <w:rPr>
          <w:rFonts w:ascii="Times New Roman" w:hAnsi="Times New Roman"/>
          <w:sz w:val="24"/>
          <w:szCs w:val="24"/>
        </w:rPr>
        <w:t>0.067, 0.278</w:t>
      </w:r>
      <w:r w:rsidR="00716353" w:rsidRPr="0093035D">
        <w:rPr>
          <w:rFonts w:ascii="Times New Roman" w:hAnsi="Times New Roman"/>
          <w:sz w:val="24"/>
          <w:szCs w:val="24"/>
        </w:rPr>
        <w:t>)</w:t>
      </w:r>
      <w:r w:rsidR="009E4AC0" w:rsidRPr="0093035D">
        <w:rPr>
          <w:rFonts w:ascii="Times New Roman" w:hAnsi="Times New Roman"/>
          <w:sz w:val="24"/>
          <w:szCs w:val="24"/>
        </w:rPr>
        <w:t>,</w:t>
      </w:r>
      <w:r w:rsidR="00716353" w:rsidRPr="0093035D">
        <w:rPr>
          <w:rFonts w:ascii="Times New Roman" w:hAnsi="Times New Roman"/>
          <w:sz w:val="24"/>
          <w:szCs w:val="24"/>
        </w:rPr>
        <w:t xml:space="preserve"> </w:t>
      </w:r>
      <w:r w:rsidR="006C5BBE" w:rsidRPr="0093035D">
        <w:rPr>
          <w:rFonts w:ascii="Times New Roman" w:hAnsi="Times New Roman"/>
          <w:sz w:val="24"/>
          <w:szCs w:val="24"/>
        </w:rPr>
        <w:t>respectively</w:t>
      </w:r>
      <w:r w:rsidR="00122F85" w:rsidRPr="0093035D">
        <w:rPr>
          <w:rFonts w:ascii="Times New Roman" w:hAnsi="Times New Roman"/>
          <w:sz w:val="24"/>
          <w:szCs w:val="24"/>
        </w:rPr>
        <w:t>. The association between cord blood adiponectin and neonatal adiposity was observed in neonates of obese mothers only.</w:t>
      </w:r>
    </w:p>
    <w:p w14:paraId="354B0226" w14:textId="15161268" w:rsidR="004E2020" w:rsidRPr="0093035D" w:rsidRDefault="004E2020" w:rsidP="004E2020">
      <w:pPr>
        <w:spacing w:line="480" w:lineRule="auto"/>
        <w:jc w:val="both"/>
        <w:rPr>
          <w:rFonts w:ascii="Times New Roman" w:hAnsi="Times New Roman"/>
          <w:sz w:val="24"/>
          <w:szCs w:val="24"/>
        </w:rPr>
      </w:pPr>
      <w:r w:rsidRPr="0093035D">
        <w:rPr>
          <w:rFonts w:ascii="Times New Roman" w:hAnsi="Times New Roman"/>
          <w:b/>
          <w:bCs/>
          <w:caps/>
          <w:sz w:val="24"/>
          <w:szCs w:val="24"/>
        </w:rPr>
        <w:t>Conclusions</w:t>
      </w:r>
      <w:r w:rsidR="00833B43" w:rsidRPr="0093035D">
        <w:rPr>
          <w:rFonts w:ascii="Times New Roman" w:hAnsi="Times New Roman"/>
          <w:b/>
          <w:bCs/>
          <w:caps/>
          <w:sz w:val="24"/>
          <w:szCs w:val="24"/>
        </w:rPr>
        <w:t>:</w:t>
      </w:r>
      <w:r w:rsidRPr="0093035D">
        <w:rPr>
          <w:rFonts w:ascii="Times New Roman" w:hAnsi="Times New Roman"/>
          <w:b/>
          <w:bCs/>
          <w:caps/>
          <w:sz w:val="24"/>
          <w:szCs w:val="24"/>
        </w:rPr>
        <w:t xml:space="preserve"> </w:t>
      </w:r>
    </w:p>
    <w:p w14:paraId="77939E1A" w14:textId="0D7182B5" w:rsidR="00DC215A" w:rsidRPr="0093035D" w:rsidRDefault="00ED418F" w:rsidP="00570B28">
      <w:pPr>
        <w:spacing w:line="480" w:lineRule="auto"/>
        <w:jc w:val="both"/>
      </w:pPr>
      <w:r w:rsidRPr="0093035D">
        <w:rPr>
          <w:rFonts w:ascii="Times New Roman" w:hAnsi="Times New Roman"/>
          <w:sz w:val="24"/>
          <w:szCs w:val="24"/>
        </w:rPr>
        <w:t xml:space="preserve">Cord blood leptin and adiponectin concentrations </w:t>
      </w:r>
      <w:r w:rsidR="00067C74" w:rsidRPr="0093035D">
        <w:rPr>
          <w:rFonts w:ascii="Times New Roman" w:hAnsi="Times New Roman"/>
          <w:sz w:val="24"/>
          <w:szCs w:val="24"/>
        </w:rPr>
        <w:t>we</w:t>
      </w:r>
      <w:r w:rsidRPr="0093035D">
        <w:rPr>
          <w:rFonts w:ascii="Times New Roman" w:hAnsi="Times New Roman"/>
          <w:sz w:val="24"/>
          <w:szCs w:val="24"/>
        </w:rPr>
        <w:t xml:space="preserve">re </w:t>
      </w:r>
      <w:r w:rsidR="00140910" w:rsidRPr="0093035D">
        <w:rPr>
          <w:rFonts w:ascii="Times New Roman" w:hAnsi="Times New Roman"/>
          <w:sz w:val="24"/>
          <w:szCs w:val="24"/>
        </w:rPr>
        <w:t xml:space="preserve">associated with </w:t>
      </w:r>
      <w:r w:rsidR="00DC215A" w:rsidRPr="0093035D">
        <w:rPr>
          <w:rFonts w:ascii="Times New Roman" w:hAnsi="Times New Roman"/>
          <w:sz w:val="24"/>
          <w:szCs w:val="24"/>
        </w:rPr>
        <w:t>ethnicity</w:t>
      </w:r>
      <w:r w:rsidR="008D780A" w:rsidRPr="0093035D">
        <w:rPr>
          <w:rFonts w:ascii="Times New Roman" w:hAnsi="Times New Roman"/>
          <w:sz w:val="24"/>
          <w:szCs w:val="24"/>
        </w:rPr>
        <w:t xml:space="preserve">, </w:t>
      </w:r>
      <w:r w:rsidR="002905FD" w:rsidRPr="0093035D">
        <w:rPr>
          <w:rFonts w:ascii="Times New Roman" w:hAnsi="Times New Roman"/>
          <w:sz w:val="24"/>
          <w:szCs w:val="24"/>
        </w:rPr>
        <w:t>maternal</w:t>
      </w:r>
      <w:r w:rsidR="00DD6763" w:rsidRPr="0093035D">
        <w:rPr>
          <w:rFonts w:ascii="Times New Roman" w:hAnsi="Times New Roman"/>
          <w:sz w:val="24"/>
          <w:szCs w:val="24"/>
        </w:rPr>
        <w:t xml:space="preserve"> BMI and</w:t>
      </w:r>
      <w:r w:rsidR="002905FD" w:rsidRPr="0093035D">
        <w:rPr>
          <w:rFonts w:ascii="Times New Roman" w:hAnsi="Times New Roman"/>
          <w:sz w:val="24"/>
          <w:szCs w:val="24"/>
        </w:rPr>
        <w:t xml:space="preserve"> </w:t>
      </w:r>
      <w:r w:rsidR="004900AD" w:rsidRPr="0093035D">
        <w:rPr>
          <w:rFonts w:ascii="Times New Roman" w:hAnsi="Times New Roman"/>
          <w:sz w:val="24"/>
          <w:szCs w:val="24"/>
        </w:rPr>
        <w:t xml:space="preserve">GDM, </w:t>
      </w:r>
      <w:r w:rsidR="008D780A" w:rsidRPr="0093035D">
        <w:rPr>
          <w:rFonts w:ascii="Times New Roman" w:hAnsi="Times New Roman"/>
          <w:sz w:val="24"/>
          <w:szCs w:val="24"/>
        </w:rPr>
        <w:t>sex and gestational age</w:t>
      </w:r>
      <w:r w:rsidR="00FE1A42" w:rsidRPr="0093035D">
        <w:rPr>
          <w:rFonts w:ascii="Times New Roman" w:hAnsi="Times New Roman"/>
          <w:sz w:val="24"/>
          <w:szCs w:val="24"/>
        </w:rPr>
        <w:t xml:space="preserve">. Both adipokines </w:t>
      </w:r>
      <w:r w:rsidR="009E4AC0" w:rsidRPr="0093035D">
        <w:rPr>
          <w:rFonts w:ascii="Times New Roman" w:hAnsi="Times New Roman"/>
          <w:sz w:val="24"/>
          <w:szCs w:val="24"/>
        </w:rPr>
        <w:t xml:space="preserve">showed </w:t>
      </w:r>
      <w:r w:rsidR="008D780A" w:rsidRPr="0093035D">
        <w:rPr>
          <w:rFonts w:ascii="Times New Roman" w:hAnsi="Times New Roman"/>
          <w:sz w:val="24"/>
          <w:szCs w:val="24"/>
        </w:rPr>
        <w:t xml:space="preserve">positive </w:t>
      </w:r>
      <w:r w:rsidR="004E2020" w:rsidRPr="0093035D">
        <w:rPr>
          <w:rFonts w:ascii="Times New Roman" w:hAnsi="Times New Roman"/>
          <w:sz w:val="24"/>
          <w:szCs w:val="24"/>
        </w:rPr>
        <w:t>asso</w:t>
      </w:r>
      <w:r w:rsidR="00833B43" w:rsidRPr="0093035D">
        <w:rPr>
          <w:rFonts w:ascii="Times New Roman" w:hAnsi="Times New Roman"/>
          <w:sz w:val="24"/>
          <w:szCs w:val="24"/>
        </w:rPr>
        <w:t>ciat</w:t>
      </w:r>
      <w:r w:rsidR="00FE1A42" w:rsidRPr="0093035D">
        <w:rPr>
          <w:rFonts w:ascii="Times New Roman" w:hAnsi="Times New Roman"/>
          <w:sz w:val="24"/>
          <w:szCs w:val="24"/>
        </w:rPr>
        <w:t>ion</w:t>
      </w:r>
      <w:r w:rsidR="00833B43" w:rsidRPr="0093035D">
        <w:rPr>
          <w:rFonts w:ascii="Times New Roman" w:hAnsi="Times New Roman"/>
          <w:sz w:val="24"/>
          <w:szCs w:val="24"/>
        </w:rPr>
        <w:t xml:space="preserve"> with </w:t>
      </w:r>
      <w:r w:rsidR="008D780A" w:rsidRPr="0093035D">
        <w:rPr>
          <w:rFonts w:ascii="Times New Roman" w:hAnsi="Times New Roman"/>
          <w:sz w:val="24"/>
          <w:szCs w:val="24"/>
        </w:rPr>
        <w:t xml:space="preserve">neonatal abdominal </w:t>
      </w:r>
      <w:r w:rsidR="00B257CC" w:rsidRPr="0093035D">
        <w:rPr>
          <w:rFonts w:ascii="Times New Roman" w:hAnsi="Times New Roman"/>
          <w:sz w:val="24"/>
          <w:szCs w:val="24"/>
        </w:rPr>
        <w:t>adiposity.</w:t>
      </w:r>
      <w:r w:rsidR="005E1158" w:rsidRPr="0093035D">
        <w:t xml:space="preserve"> </w:t>
      </w:r>
    </w:p>
    <w:p w14:paraId="674C1BF2" w14:textId="77777777" w:rsidR="00767FE1" w:rsidRPr="0093035D" w:rsidRDefault="00767FE1" w:rsidP="00570B28">
      <w:pPr>
        <w:spacing w:line="480" w:lineRule="auto"/>
        <w:jc w:val="both"/>
        <w:rPr>
          <w:rFonts w:ascii="Times New Roman" w:hAnsi="Times New Roman"/>
          <w:b/>
          <w:sz w:val="24"/>
          <w:szCs w:val="24"/>
          <w:lang w:val="en-AU" w:eastAsia="en-AU"/>
        </w:rPr>
      </w:pPr>
    </w:p>
    <w:p w14:paraId="3E23614B" w14:textId="77777777" w:rsidR="00767FE1" w:rsidRPr="0093035D" w:rsidRDefault="00767FE1" w:rsidP="00570B28">
      <w:pPr>
        <w:spacing w:line="480" w:lineRule="auto"/>
        <w:jc w:val="both"/>
        <w:rPr>
          <w:rFonts w:ascii="Times New Roman" w:hAnsi="Times New Roman"/>
          <w:b/>
          <w:sz w:val="24"/>
          <w:szCs w:val="24"/>
          <w:lang w:val="en-AU" w:eastAsia="en-AU"/>
        </w:rPr>
      </w:pPr>
    </w:p>
    <w:p w14:paraId="4192BEF2" w14:textId="77777777" w:rsidR="005F0D06" w:rsidRPr="0093035D" w:rsidRDefault="005F0D06" w:rsidP="00570B28">
      <w:pPr>
        <w:spacing w:line="480" w:lineRule="auto"/>
        <w:jc w:val="both"/>
        <w:rPr>
          <w:rFonts w:ascii="Times New Roman" w:hAnsi="Times New Roman"/>
          <w:sz w:val="24"/>
          <w:szCs w:val="24"/>
        </w:rPr>
      </w:pPr>
    </w:p>
    <w:p w14:paraId="305465E9" w14:textId="77777777" w:rsidR="00767FE1" w:rsidRPr="0093035D" w:rsidRDefault="00767FE1">
      <w:pPr>
        <w:rPr>
          <w:rFonts w:ascii="Times New Roman" w:eastAsia="MS Gothic" w:hAnsi="Times New Roman"/>
          <w:b/>
          <w:sz w:val="24"/>
          <w:szCs w:val="26"/>
          <w:lang w:val="en-AU" w:eastAsia="en-AU"/>
        </w:rPr>
      </w:pPr>
      <w:bookmarkStart w:id="1" w:name="_Toc440882654"/>
      <w:bookmarkStart w:id="2" w:name="_Toc440910759"/>
      <w:r w:rsidRPr="0093035D">
        <w:rPr>
          <w:caps/>
          <w:lang w:val="en-AU" w:eastAsia="en-AU"/>
        </w:rPr>
        <w:br w:type="page"/>
      </w:r>
    </w:p>
    <w:p w14:paraId="7BEA4152" w14:textId="4CE2B55C" w:rsidR="000930B7" w:rsidRPr="0093035D" w:rsidRDefault="00244BC8" w:rsidP="00B05E47">
      <w:pPr>
        <w:pStyle w:val="Heading2"/>
        <w:jc w:val="both"/>
        <w:rPr>
          <w:lang w:val="en-AU" w:eastAsia="en-AU"/>
        </w:rPr>
      </w:pPr>
      <w:r w:rsidRPr="0093035D">
        <w:rPr>
          <w:caps w:val="0"/>
          <w:lang w:val="en-AU" w:eastAsia="en-AU"/>
        </w:rPr>
        <w:lastRenderedPageBreak/>
        <w:t>I</w:t>
      </w:r>
      <w:r w:rsidR="000930B7" w:rsidRPr="0093035D">
        <w:rPr>
          <w:caps w:val="0"/>
          <w:lang w:val="en-AU" w:eastAsia="en-AU"/>
        </w:rPr>
        <w:t>ntroduction</w:t>
      </w:r>
      <w:bookmarkEnd w:id="1"/>
      <w:bookmarkEnd w:id="2"/>
      <w:r w:rsidR="00434D96" w:rsidRPr="0093035D">
        <w:rPr>
          <w:caps w:val="0"/>
          <w:lang w:val="en-AU" w:eastAsia="en-AU"/>
        </w:rPr>
        <w:t xml:space="preserve"> </w:t>
      </w:r>
    </w:p>
    <w:p w14:paraId="1969B5FB" w14:textId="049A931C" w:rsidR="007B2EFC" w:rsidRPr="0093035D" w:rsidRDefault="00D96E20" w:rsidP="00C56FD9">
      <w:pPr>
        <w:autoSpaceDE w:val="0"/>
        <w:autoSpaceDN w:val="0"/>
        <w:adjustRightInd w:val="0"/>
        <w:spacing w:line="480" w:lineRule="auto"/>
        <w:ind w:firstLine="720"/>
        <w:jc w:val="both"/>
        <w:rPr>
          <w:rFonts w:ascii="Times New Roman" w:hAnsi="Times New Roman"/>
          <w:sz w:val="24"/>
          <w:szCs w:val="24"/>
        </w:rPr>
      </w:pPr>
      <w:bookmarkStart w:id="3" w:name="_Toc440882655"/>
      <w:bookmarkStart w:id="4" w:name="_Toc440910760"/>
      <w:r w:rsidRPr="0093035D">
        <w:rPr>
          <w:rFonts w:ascii="Times New Roman" w:hAnsi="Times New Roman"/>
          <w:sz w:val="24"/>
          <w:szCs w:val="24"/>
        </w:rPr>
        <w:t xml:space="preserve">Adipokines </w:t>
      </w:r>
      <w:r w:rsidR="004D369F" w:rsidRPr="0093035D">
        <w:rPr>
          <w:rFonts w:ascii="Times New Roman" w:hAnsi="Times New Roman"/>
          <w:sz w:val="24"/>
          <w:szCs w:val="24"/>
        </w:rPr>
        <w:t xml:space="preserve">are hormones </w:t>
      </w:r>
      <w:r w:rsidR="006C3BA6" w:rsidRPr="0093035D">
        <w:rPr>
          <w:rFonts w:ascii="Times New Roman" w:hAnsi="Times New Roman"/>
          <w:sz w:val="24"/>
          <w:szCs w:val="24"/>
        </w:rPr>
        <w:t xml:space="preserve">secreted by adipocytes and </w:t>
      </w:r>
      <w:r w:rsidR="004D369F" w:rsidRPr="0093035D">
        <w:rPr>
          <w:rFonts w:ascii="Times New Roman" w:hAnsi="Times New Roman"/>
          <w:sz w:val="24"/>
          <w:szCs w:val="24"/>
        </w:rPr>
        <w:t xml:space="preserve"> </w:t>
      </w:r>
      <w:r w:rsidR="006C3BA6" w:rsidRPr="0093035D">
        <w:rPr>
          <w:rFonts w:ascii="Times New Roman" w:hAnsi="Times New Roman"/>
          <w:sz w:val="24"/>
          <w:szCs w:val="24"/>
        </w:rPr>
        <w:t xml:space="preserve">suggested </w:t>
      </w:r>
      <w:r w:rsidR="004D369F" w:rsidRPr="0093035D">
        <w:rPr>
          <w:rFonts w:ascii="Times New Roman" w:hAnsi="Times New Roman"/>
          <w:sz w:val="24"/>
          <w:szCs w:val="24"/>
        </w:rPr>
        <w:t xml:space="preserve">to play important roles in energy homeostasis </w:t>
      </w:r>
      <w:r w:rsidR="003212C7" w:rsidRPr="0093035D">
        <w:rPr>
          <w:rFonts w:ascii="Times New Roman" w:hAnsi="Times New Roman"/>
          <w:sz w:val="24"/>
          <w:szCs w:val="24"/>
        </w:rPr>
        <w:t xml:space="preserve">and cell metabolism </w:t>
      </w:r>
      <w:r w:rsidR="00161702" w:rsidRPr="0093035D">
        <w:rPr>
          <w:rFonts w:ascii="Times New Roman" w:hAnsi="Times New Roman"/>
          <w:sz w:val="24"/>
          <w:szCs w:val="24"/>
        </w:rPr>
        <w:fldChar w:fldCharType="begin"/>
      </w:r>
      <w:r w:rsidR="001F51D4" w:rsidRPr="0093035D">
        <w:rPr>
          <w:rFonts w:ascii="Times New Roman" w:hAnsi="Times New Roman"/>
          <w:sz w:val="24"/>
          <w:szCs w:val="24"/>
        </w:rPr>
        <w:instrText xml:space="preserve"> ADDIN EN.CITE &lt;EndNote&gt;&lt;Cite&gt;&lt;Author&gt;Kiess&lt;/Author&gt;&lt;Year&gt;2008&lt;/Year&gt;&lt;RecNum&gt;67&lt;/RecNum&gt;&lt;DisplayText&gt;(1)&lt;/DisplayText&gt;&lt;record&gt;&lt;rec-number&gt;67&lt;/rec-number&gt;&lt;foreign-keys&gt;&lt;key app="EN" db-id="x5rpwrp0d5tfwsetv2hpzvspdf99tte0xav5" timestamp="1552010122"&gt;67&lt;/key&gt;&lt;/foreign-keys&gt;&lt;ref-type name="Journal Article"&gt;17&lt;/ref-type&gt;&lt;contributors&gt;&lt;authors&gt;&lt;author&gt;Kiess, W.&lt;/author&gt;&lt;author&gt;Petzold, S.&lt;/author&gt;&lt;author&gt;Topfer, M.&lt;/author&gt;&lt;author&gt;Garten, A.&lt;/author&gt;&lt;author&gt;Bluher, S.&lt;/author&gt;&lt;author&gt;Kapellen, T.&lt;/author&gt;&lt;author&gt;Korner, A.&lt;/author&gt;&lt;author&gt;Kratzsch, J.&lt;/author&gt;&lt;/authors&gt;&lt;/contributors&gt;&lt;auth-address&gt;Hospital for Children and Adolescents, University of Leipzig, Liebigstr. 20a, D-04103 Leipzig, Germany. wieland.kiess@medizin.uni-leipzig.de&lt;/auth-address&gt;&lt;titles&gt;&lt;title&gt;Adipocytes and adipose tissue&lt;/title&gt;&lt;secondary-title&gt;Best Pract Res Clin Endocrinol Metab&lt;/secondary-title&gt;&lt;/titles&gt;&lt;periodical&gt;&lt;full-title&gt;Best Pract Res Clin Endocrinol Metab&lt;/full-title&gt;&lt;/periodical&gt;&lt;pages&gt;135-53&lt;/pages&gt;&lt;volume&gt;22&lt;/volume&gt;&lt;number&gt;1&lt;/number&gt;&lt;keywords&gt;&lt;keyword&gt;Adipocytes/*physiology&lt;/keyword&gt;&lt;keyword&gt;Adipogenesis&lt;/keyword&gt;&lt;keyword&gt;Adipokines/physiology&lt;/keyword&gt;&lt;keyword&gt;Adipose Tissue/*embryology/physiology/physiopathology&lt;/keyword&gt;&lt;keyword&gt;Animals&lt;/keyword&gt;&lt;keyword&gt;Female&lt;/keyword&gt;&lt;keyword&gt;Gene Expression Regulation, Developmental&lt;/keyword&gt;&lt;keyword&gt;Humans&lt;/keyword&gt;&lt;keyword&gt;Infant&lt;/keyword&gt;&lt;keyword&gt;Male&lt;/keyword&gt;&lt;keyword&gt;Mesenchymal Stem Cells/physiology&lt;/keyword&gt;&lt;keyword&gt;Obesity/embryology/etiology/physiopathology&lt;/keyword&gt;&lt;keyword&gt;Pregnancy&lt;/keyword&gt;&lt;/keywords&gt;&lt;dates&gt;&lt;year&gt;2008&lt;/year&gt;&lt;pub-dates&gt;&lt;date&gt;Feb&lt;/date&gt;&lt;/pub-dates&gt;&lt;/dates&gt;&lt;isbn&gt;1521-690X (Print)&amp;#xD;1521-690X (Linking)&lt;/isbn&gt;&lt;accession-num&gt;18279785&lt;/accession-num&gt;&lt;urls&gt;&lt;related-urls&gt;&lt;url&gt;https://www.ncbi.nlm.nih.gov/pubmed/18279785&lt;/url&gt;&lt;/related-urls&gt;&lt;/urls&gt;&lt;electronic-resource-num&gt;10.1016/j.beem.2007.10.002&lt;/electronic-resource-num&gt;&lt;/record&gt;&lt;/Cite&gt;&lt;/EndNote&gt;</w:instrText>
      </w:r>
      <w:r w:rsidR="00161702" w:rsidRPr="0093035D">
        <w:rPr>
          <w:rFonts w:ascii="Times New Roman" w:hAnsi="Times New Roman"/>
          <w:sz w:val="24"/>
          <w:szCs w:val="24"/>
        </w:rPr>
        <w:fldChar w:fldCharType="separate"/>
      </w:r>
      <w:r w:rsidR="001F51D4" w:rsidRPr="0093035D">
        <w:rPr>
          <w:rFonts w:ascii="Times New Roman" w:hAnsi="Times New Roman"/>
          <w:noProof/>
          <w:sz w:val="24"/>
          <w:szCs w:val="24"/>
        </w:rPr>
        <w:t>(1)</w:t>
      </w:r>
      <w:r w:rsidR="00161702" w:rsidRPr="0093035D">
        <w:rPr>
          <w:rFonts w:ascii="Times New Roman" w:hAnsi="Times New Roman"/>
          <w:sz w:val="24"/>
          <w:szCs w:val="24"/>
        </w:rPr>
        <w:fldChar w:fldCharType="end"/>
      </w:r>
      <w:r w:rsidR="008039FA" w:rsidRPr="0093035D">
        <w:rPr>
          <w:rFonts w:ascii="Times New Roman" w:hAnsi="Times New Roman"/>
          <w:sz w:val="24"/>
          <w:szCs w:val="24"/>
        </w:rPr>
        <w:t>. Leptin</w:t>
      </w:r>
      <w:r w:rsidR="00966E85" w:rsidRPr="0093035D">
        <w:rPr>
          <w:rFonts w:ascii="Times New Roman" w:hAnsi="Times New Roman"/>
          <w:sz w:val="24"/>
          <w:szCs w:val="24"/>
        </w:rPr>
        <w:t>, a</w:t>
      </w:r>
      <w:r w:rsidR="00D240A2" w:rsidRPr="0093035D">
        <w:rPr>
          <w:rFonts w:ascii="Times New Roman" w:hAnsi="Times New Roman"/>
          <w:sz w:val="24"/>
          <w:szCs w:val="24"/>
        </w:rPr>
        <w:t xml:space="preserve"> peptide</w:t>
      </w:r>
      <w:r w:rsidR="00966E85" w:rsidRPr="0093035D">
        <w:rPr>
          <w:rFonts w:ascii="Times New Roman" w:hAnsi="Times New Roman"/>
          <w:sz w:val="24"/>
          <w:szCs w:val="24"/>
        </w:rPr>
        <w:t xml:space="preserve"> hormone produced by adipocytes in proportion to their triglyceride content, connects fat stores with the central control of energy balance </w:t>
      </w:r>
      <w:r w:rsidR="00966E85" w:rsidRPr="0093035D">
        <w:rPr>
          <w:rFonts w:ascii="Times New Roman" w:hAnsi="Times New Roman"/>
          <w:sz w:val="24"/>
          <w:szCs w:val="24"/>
        </w:rPr>
        <w:fldChar w:fldCharType="begin"/>
      </w:r>
      <w:r w:rsidR="001F51D4" w:rsidRPr="0093035D">
        <w:rPr>
          <w:rFonts w:ascii="Times New Roman" w:hAnsi="Times New Roman"/>
          <w:sz w:val="24"/>
          <w:szCs w:val="24"/>
        </w:rPr>
        <w:instrText xml:space="preserve"> ADDIN EN.CITE &lt;EndNote&gt;&lt;Cite&gt;&lt;Author&gt;Flak&lt;/Author&gt;&lt;Year&gt;2016&lt;/Year&gt;&lt;RecNum&gt;110&lt;/RecNum&gt;&lt;DisplayText&gt;(2)&lt;/DisplayText&gt;&lt;record&gt;&lt;rec-number&gt;110&lt;/rec-number&gt;&lt;foreign-keys&gt;&lt;key app="EN" db-id="x5rpwrp0d5tfwsetv2hpzvspdf99tte0xav5" timestamp="1559034431"&gt;110&lt;/key&gt;&lt;/foreign-keys&gt;&lt;ref-type name="Journal Article"&gt;17&lt;/ref-type&gt;&lt;contributors&gt;&lt;authors&gt;&lt;author&gt;Flak, Jonathan N.&lt;/author&gt;&lt;author&gt;Myers, Martin G., Jr.&lt;/author&gt;&lt;/authors&gt;&lt;/contributors&gt;&lt;titles&gt;&lt;title&gt;Minireview: CNS Mechanisms of Leptin Action&lt;/title&gt;&lt;secondary-title&gt;Molecular endocrinology (Baltimore, Md.)&lt;/secondary-title&gt;&lt;alt-title&gt;Mol Endocrinol&lt;/alt-title&gt;&lt;/titles&gt;&lt;periodical&gt;&lt;full-title&gt;Molecular endocrinology (Baltimore, Md.)&lt;/full-title&gt;&lt;abbr-1&gt;Mol Endocrinol&lt;/abbr-1&gt;&lt;/periodical&gt;&lt;alt-periodical&gt;&lt;full-title&gt;Molecular endocrinology (Baltimore, Md.)&lt;/full-title&gt;&lt;abbr-1&gt;Mol Endocrinol&lt;/abbr-1&gt;&lt;/alt-periodical&gt;&lt;pages&gt;3-12&lt;/pages&gt;&lt;volume&gt;30&lt;/volume&gt;&lt;number&gt;1&lt;/number&gt;&lt;edition&gt;10/20&lt;/edition&gt;&lt;keywords&gt;&lt;keyword&gt;Animals&lt;/keyword&gt;&lt;keyword&gt;Brain/*metabolism&lt;/keyword&gt;&lt;keyword&gt;Energy Metabolism/physiology&lt;/keyword&gt;&lt;keyword&gt;Homeostasis/physiology&lt;/keyword&gt;&lt;keyword&gt;Humans&lt;/keyword&gt;&lt;keyword&gt;Hypothalamus/metabolism&lt;/keyword&gt;&lt;keyword&gt;Leptin/*metabolism&lt;/keyword&gt;&lt;keyword&gt;Neurons/*metabolism&lt;/keyword&gt;&lt;keyword&gt;Receptors, Leptin/*metabolism&lt;/keyword&gt;&lt;/keywords&gt;&lt;dates&gt;&lt;year&gt;2016&lt;/year&gt;&lt;/dates&gt;&lt;publisher&gt;Endocrine Society&lt;/publisher&gt;&lt;isbn&gt;1944-9917&amp;#xD;0888-8809&lt;/isbn&gt;&lt;accession-num&gt;26484582&lt;/accession-num&gt;&lt;urls&gt;&lt;related-urls&gt;&lt;url&gt;https://www.ncbi.nlm.nih.gov/pubmed/26484582&lt;/url&gt;&lt;url&gt;https://www.ncbi.nlm.nih.gov/pmc/articles/PMC4695630/&lt;/url&gt;&lt;/related-urls&gt;&lt;/urls&gt;&lt;electronic-resource-num&gt;10.1210/me.2015-1232&lt;/electronic-resource-num&gt;&lt;remote-database-name&gt;PubMed&lt;/remote-database-name&gt;&lt;language&gt;eng&lt;/language&gt;&lt;/record&gt;&lt;/Cite&gt;&lt;/EndNote&gt;</w:instrText>
      </w:r>
      <w:r w:rsidR="00966E85" w:rsidRPr="0093035D">
        <w:rPr>
          <w:rFonts w:ascii="Times New Roman" w:hAnsi="Times New Roman"/>
          <w:sz w:val="24"/>
          <w:szCs w:val="24"/>
        </w:rPr>
        <w:fldChar w:fldCharType="separate"/>
      </w:r>
      <w:r w:rsidR="001F51D4" w:rsidRPr="0093035D">
        <w:rPr>
          <w:rFonts w:ascii="Times New Roman" w:hAnsi="Times New Roman"/>
          <w:noProof/>
          <w:sz w:val="24"/>
          <w:szCs w:val="24"/>
        </w:rPr>
        <w:t>(2)</w:t>
      </w:r>
      <w:r w:rsidR="00966E85" w:rsidRPr="0093035D">
        <w:rPr>
          <w:rFonts w:ascii="Times New Roman" w:hAnsi="Times New Roman"/>
          <w:sz w:val="24"/>
          <w:szCs w:val="24"/>
        </w:rPr>
        <w:fldChar w:fldCharType="end"/>
      </w:r>
      <w:r w:rsidR="00966E85" w:rsidRPr="0093035D">
        <w:rPr>
          <w:rFonts w:ascii="Times New Roman" w:hAnsi="Times New Roman"/>
          <w:sz w:val="24"/>
          <w:szCs w:val="24"/>
        </w:rPr>
        <w:t>. Although leptin</w:t>
      </w:r>
      <w:r w:rsidR="008039FA" w:rsidRPr="0093035D">
        <w:rPr>
          <w:rFonts w:ascii="Times New Roman" w:hAnsi="Times New Roman"/>
          <w:sz w:val="24"/>
          <w:szCs w:val="24"/>
        </w:rPr>
        <w:t xml:space="preserve"> </w:t>
      </w:r>
      <w:r w:rsidR="008815E0" w:rsidRPr="0093035D">
        <w:rPr>
          <w:rFonts w:ascii="Times New Roman" w:hAnsi="Times New Roman"/>
          <w:sz w:val="24"/>
          <w:szCs w:val="24"/>
        </w:rPr>
        <w:t>deficiency results in increased food intake and decreased</w:t>
      </w:r>
      <w:r w:rsidR="00DA5BDB" w:rsidRPr="0093035D">
        <w:rPr>
          <w:rFonts w:ascii="Times New Roman" w:hAnsi="Times New Roman"/>
          <w:sz w:val="24"/>
          <w:szCs w:val="24"/>
        </w:rPr>
        <w:t xml:space="preserve"> </w:t>
      </w:r>
      <w:r w:rsidR="008815E0" w:rsidRPr="0093035D">
        <w:rPr>
          <w:rFonts w:ascii="Times New Roman" w:hAnsi="Times New Roman"/>
          <w:sz w:val="24"/>
          <w:szCs w:val="24"/>
        </w:rPr>
        <w:t xml:space="preserve">energy expenditure </w:t>
      </w:r>
      <w:r w:rsidR="009F35DE" w:rsidRPr="0093035D">
        <w:rPr>
          <w:rFonts w:ascii="Times New Roman" w:hAnsi="Times New Roman"/>
          <w:sz w:val="24"/>
          <w:szCs w:val="24"/>
        </w:rPr>
        <w:fldChar w:fldCharType="begin"/>
      </w:r>
      <w:r w:rsidR="001F51D4" w:rsidRPr="0093035D">
        <w:rPr>
          <w:rFonts w:ascii="Times New Roman" w:hAnsi="Times New Roman"/>
          <w:sz w:val="24"/>
          <w:szCs w:val="24"/>
        </w:rPr>
        <w:instrText xml:space="preserve"> ADDIN EN.CITE &lt;EndNote&gt;&lt;Cite&gt;&lt;Author&gt;Farooqi&lt;/Author&gt;&lt;Year&gt;2009&lt;/Year&gt;&lt;RecNum&gt;65&lt;/RecNum&gt;&lt;DisplayText&gt;(3)&lt;/DisplayText&gt;&lt;record&gt;&lt;rec-number&gt;65&lt;/rec-number&gt;&lt;foreign-keys&gt;&lt;key app="EN" db-id="x5rpwrp0d5tfwsetv2hpzvspdf99tte0xav5" timestamp="1552007983"&gt;65&lt;/key&gt;&lt;/foreign-keys&gt;&lt;ref-type name="Journal Article"&gt;17&lt;/ref-type&gt;&lt;contributors&gt;&lt;authors&gt;&lt;author&gt;Farooqi, I. S.&lt;/author&gt;&lt;author&gt;O&amp;apos;Rahilly, S.&lt;/author&gt;&lt;/authors&gt;&lt;/contributors&gt;&lt;auth-address&gt;University of Cambridge Metabolic Research Laboratories, Institute of Metabolic Science, Box 289, Addenbrooke&amp;apos;s Hospital, Cambridge CB2 0QQ, United Kingdom. isf20@cam.ac.uk&lt;/auth-address&gt;&lt;titles&gt;&lt;title&gt;Leptin: a pivotal regulator of human energy homeostasis&lt;/title&gt;&lt;secondary-title&gt;Am J Clin Nutr&lt;/secondary-title&gt;&lt;/titles&gt;&lt;periodical&gt;&lt;full-title&gt;Am J Clin Nutr&lt;/full-title&gt;&lt;/periodical&gt;&lt;pages&gt;980S-984S&lt;/pages&gt;&lt;volume&gt;89&lt;/volume&gt;&lt;number&gt;3&lt;/number&gt;&lt;keywords&gt;&lt;keyword&gt;Adipose Tissue/metabolism&lt;/keyword&gt;&lt;keyword&gt;Animals&lt;/keyword&gt;&lt;keyword&gt;Energy Intake/*physiology&lt;/keyword&gt;&lt;keyword&gt;Energy Metabolism/*physiology&lt;/keyword&gt;&lt;keyword&gt;Homeostasis/physiology&lt;/keyword&gt;&lt;keyword&gt;Humans&lt;/keyword&gt;&lt;keyword&gt;Leptin/deficiency/*physiology&lt;/keyword&gt;&lt;/keywords&gt;&lt;dates&gt;&lt;year&gt;2009&lt;/year&gt;&lt;pub-dates&gt;&lt;date&gt;Mar&lt;/date&gt;&lt;/pub-dates&gt;&lt;/dates&gt;&lt;isbn&gt;1938-3207 (Electronic)&amp;#xD;0002-9165 (Linking)&lt;/isbn&gt;&lt;accession-num&gt;19211814&lt;/accession-num&gt;&lt;urls&gt;&lt;related-urls&gt;&lt;url&gt;https://www.ncbi.nlm.nih.gov/pubmed/19211814&lt;/url&gt;&lt;/related-urls&gt;&lt;/urls&gt;&lt;electronic-resource-num&gt;10.3945/ajcn.2008.26788C&lt;/electronic-resource-num&gt;&lt;/record&gt;&lt;/Cite&gt;&lt;/EndNote&gt;</w:instrText>
      </w:r>
      <w:r w:rsidR="009F35DE" w:rsidRPr="0093035D">
        <w:rPr>
          <w:rFonts w:ascii="Times New Roman" w:hAnsi="Times New Roman"/>
          <w:sz w:val="24"/>
          <w:szCs w:val="24"/>
        </w:rPr>
        <w:fldChar w:fldCharType="separate"/>
      </w:r>
      <w:r w:rsidR="001F51D4" w:rsidRPr="0093035D">
        <w:rPr>
          <w:rFonts w:ascii="Times New Roman" w:hAnsi="Times New Roman"/>
          <w:noProof/>
          <w:sz w:val="24"/>
          <w:szCs w:val="24"/>
        </w:rPr>
        <w:t>(3)</w:t>
      </w:r>
      <w:r w:rsidR="009F35DE" w:rsidRPr="0093035D">
        <w:rPr>
          <w:rFonts w:ascii="Times New Roman" w:hAnsi="Times New Roman"/>
          <w:sz w:val="24"/>
          <w:szCs w:val="24"/>
        </w:rPr>
        <w:fldChar w:fldCharType="end"/>
      </w:r>
      <w:r w:rsidR="00966E85" w:rsidRPr="0093035D">
        <w:rPr>
          <w:rFonts w:ascii="Times New Roman" w:hAnsi="Times New Roman"/>
          <w:sz w:val="24"/>
          <w:szCs w:val="24"/>
        </w:rPr>
        <w:t>, m</w:t>
      </w:r>
      <w:r w:rsidR="008815E0" w:rsidRPr="0093035D">
        <w:rPr>
          <w:rFonts w:ascii="Times New Roman" w:hAnsi="Times New Roman"/>
          <w:sz w:val="24"/>
          <w:szCs w:val="24"/>
        </w:rPr>
        <w:t xml:space="preserve">ost obese individuals have elevated leptin </w:t>
      </w:r>
      <w:r w:rsidR="00465C02" w:rsidRPr="0093035D">
        <w:rPr>
          <w:rFonts w:ascii="Times New Roman" w:hAnsi="Times New Roman"/>
          <w:sz w:val="24"/>
          <w:szCs w:val="24"/>
        </w:rPr>
        <w:t>concentration</w:t>
      </w:r>
      <w:r w:rsidR="008815E0" w:rsidRPr="0093035D">
        <w:rPr>
          <w:rFonts w:ascii="Times New Roman" w:hAnsi="Times New Roman"/>
          <w:sz w:val="24"/>
          <w:szCs w:val="24"/>
        </w:rPr>
        <w:t>s</w:t>
      </w:r>
      <w:r w:rsidR="006C3BA6" w:rsidRPr="0093035D">
        <w:rPr>
          <w:rFonts w:ascii="Times New Roman" w:hAnsi="Times New Roman"/>
          <w:sz w:val="24"/>
          <w:szCs w:val="24"/>
        </w:rPr>
        <w:t xml:space="preserve"> which is </w:t>
      </w:r>
      <w:r w:rsidR="00CA71D3" w:rsidRPr="0093035D">
        <w:rPr>
          <w:rFonts w:ascii="Times New Roman" w:hAnsi="Times New Roman"/>
          <w:sz w:val="24"/>
          <w:szCs w:val="24"/>
        </w:rPr>
        <w:t>thought to be a</w:t>
      </w:r>
      <w:r w:rsidR="00966E85" w:rsidRPr="0093035D">
        <w:rPr>
          <w:rFonts w:ascii="Times New Roman" w:hAnsi="Times New Roman"/>
          <w:sz w:val="24"/>
          <w:szCs w:val="24"/>
        </w:rPr>
        <w:t xml:space="preserve"> leptin resistant state </w:t>
      </w:r>
      <w:r w:rsidR="00966E85" w:rsidRPr="0093035D">
        <w:rPr>
          <w:rFonts w:ascii="Times New Roman" w:hAnsi="Times New Roman"/>
          <w:sz w:val="24"/>
          <w:szCs w:val="24"/>
        </w:rPr>
        <w:fldChar w:fldCharType="begin"/>
      </w:r>
      <w:r w:rsidR="001F51D4" w:rsidRPr="0093035D">
        <w:rPr>
          <w:rFonts w:ascii="Times New Roman" w:hAnsi="Times New Roman"/>
          <w:sz w:val="24"/>
          <w:szCs w:val="24"/>
        </w:rPr>
        <w:instrText xml:space="preserve"> ADDIN EN.CITE &lt;EndNote&gt;&lt;Cite&gt;&lt;Author&gt;Flak&lt;/Author&gt;&lt;Year&gt;2016&lt;/Year&gt;&lt;RecNum&gt;110&lt;/RecNum&gt;&lt;DisplayText&gt;(2)&lt;/DisplayText&gt;&lt;record&gt;&lt;rec-number&gt;110&lt;/rec-number&gt;&lt;foreign-keys&gt;&lt;key app="EN" db-id="x5rpwrp0d5tfwsetv2hpzvspdf99tte0xav5" timestamp="1559034431"&gt;110&lt;/key&gt;&lt;/foreign-keys&gt;&lt;ref-type name="Journal Article"&gt;17&lt;/ref-type&gt;&lt;contributors&gt;&lt;authors&gt;&lt;author&gt;Flak, Jonathan N.&lt;/author&gt;&lt;author&gt;Myers, Martin G., Jr.&lt;/author&gt;&lt;/authors&gt;&lt;/contributors&gt;&lt;titles&gt;&lt;title&gt;Minireview: CNS Mechanisms of Leptin Action&lt;/title&gt;&lt;secondary-title&gt;Molecular endocrinology (Baltimore, Md.)&lt;/secondary-title&gt;&lt;alt-title&gt;Mol Endocrinol&lt;/alt-title&gt;&lt;/titles&gt;&lt;periodical&gt;&lt;full-title&gt;Molecular endocrinology (Baltimore, Md.)&lt;/full-title&gt;&lt;abbr-1&gt;Mol Endocrinol&lt;/abbr-1&gt;&lt;/periodical&gt;&lt;alt-periodical&gt;&lt;full-title&gt;Molecular endocrinology (Baltimore, Md.)&lt;/full-title&gt;&lt;abbr-1&gt;Mol Endocrinol&lt;/abbr-1&gt;&lt;/alt-periodical&gt;&lt;pages&gt;3-12&lt;/pages&gt;&lt;volume&gt;30&lt;/volume&gt;&lt;number&gt;1&lt;/number&gt;&lt;edition&gt;10/20&lt;/edition&gt;&lt;keywords&gt;&lt;keyword&gt;Animals&lt;/keyword&gt;&lt;keyword&gt;Brain/*metabolism&lt;/keyword&gt;&lt;keyword&gt;Energy Metabolism/physiology&lt;/keyword&gt;&lt;keyword&gt;Homeostasis/physiology&lt;/keyword&gt;&lt;keyword&gt;Humans&lt;/keyword&gt;&lt;keyword&gt;Hypothalamus/metabolism&lt;/keyword&gt;&lt;keyword&gt;Leptin/*metabolism&lt;/keyword&gt;&lt;keyword&gt;Neurons/*metabolism&lt;/keyword&gt;&lt;keyword&gt;Receptors, Leptin/*metabolism&lt;/keyword&gt;&lt;/keywords&gt;&lt;dates&gt;&lt;year&gt;2016&lt;/year&gt;&lt;/dates&gt;&lt;publisher&gt;Endocrine Society&lt;/publisher&gt;&lt;isbn&gt;1944-9917&amp;#xD;0888-8809&lt;/isbn&gt;&lt;accession-num&gt;26484582&lt;/accession-num&gt;&lt;urls&gt;&lt;related-urls&gt;&lt;url&gt;https://www.ncbi.nlm.nih.gov/pubmed/26484582&lt;/url&gt;&lt;url&gt;https://www.ncbi.nlm.nih.gov/pmc/articles/PMC4695630/&lt;/url&gt;&lt;/related-urls&gt;&lt;/urls&gt;&lt;electronic-resource-num&gt;10.1210/me.2015-1232&lt;/electronic-resource-num&gt;&lt;remote-database-name&gt;PubMed&lt;/remote-database-name&gt;&lt;language&gt;eng&lt;/language&gt;&lt;/record&gt;&lt;/Cite&gt;&lt;/EndNote&gt;</w:instrText>
      </w:r>
      <w:r w:rsidR="00966E85" w:rsidRPr="0093035D">
        <w:rPr>
          <w:rFonts w:ascii="Times New Roman" w:hAnsi="Times New Roman"/>
          <w:sz w:val="24"/>
          <w:szCs w:val="24"/>
        </w:rPr>
        <w:fldChar w:fldCharType="separate"/>
      </w:r>
      <w:r w:rsidR="001F51D4" w:rsidRPr="0093035D">
        <w:rPr>
          <w:rFonts w:ascii="Times New Roman" w:hAnsi="Times New Roman"/>
          <w:noProof/>
          <w:sz w:val="24"/>
          <w:szCs w:val="24"/>
        </w:rPr>
        <w:t>(2)</w:t>
      </w:r>
      <w:r w:rsidR="00966E85" w:rsidRPr="0093035D">
        <w:rPr>
          <w:rFonts w:ascii="Times New Roman" w:hAnsi="Times New Roman"/>
          <w:sz w:val="24"/>
          <w:szCs w:val="24"/>
        </w:rPr>
        <w:fldChar w:fldCharType="end"/>
      </w:r>
      <w:r w:rsidR="00966E85" w:rsidRPr="0093035D">
        <w:rPr>
          <w:rFonts w:ascii="Times New Roman" w:hAnsi="Times New Roman"/>
          <w:sz w:val="24"/>
          <w:szCs w:val="24"/>
        </w:rPr>
        <w:t>.</w:t>
      </w:r>
      <w:r w:rsidR="008815E0" w:rsidRPr="0093035D">
        <w:rPr>
          <w:rFonts w:ascii="Times New Roman" w:hAnsi="Times New Roman"/>
          <w:sz w:val="24"/>
          <w:szCs w:val="24"/>
        </w:rPr>
        <w:t xml:space="preserve"> </w:t>
      </w:r>
      <w:r w:rsidR="0017203E" w:rsidRPr="0093035D">
        <w:rPr>
          <w:rFonts w:ascii="Times New Roman" w:hAnsi="Times New Roman"/>
          <w:sz w:val="24"/>
          <w:szCs w:val="24"/>
        </w:rPr>
        <w:t>Adult l</w:t>
      </w:r>
      <w:r w:rsidR="00BC284B" w:rsidRPr="0093035D">
        <w:rPr>
          <w:rFonts w:ascii="Times New Roman" w:hAnsi="Times New Roman"/>
          <w:sz w:val="24"/>
          <w:szCs w:val="24"/>
        </w:rPr>
        <w:t xml:space="preserve">eptin concentrations </w:t>
      </w:r>
      <w:r w:rsidR="009803E5" w:rsidRPr="0093035D">
        <w:rPr>
          <w:rFonts w:ascii="Times New Roman" w:hAnsi="Times New Roman"/>
          <w:sz w:val="24"/>
          <w:szCs w:val="24"/>
        </w:rPr>
        <w:t>are</w:t>
      </w:r>
      <w:r w:rsidR="0017203E" w:rsidRPr="0093035D">
        <w:rPr>
          <w:rFonts w:ascii="Times New Roman" w:hAnsi="Times New Roman"/>
          <w:sz w:val="24"/>
          <w:szCs w:val="24"/>
        </w:rPr>
        <w:t xml:space="preserve"> higher in Indians and Malays compared to Chinese</w:t>
      </w:r>
      <w:r w:rsidR="00BC284B" w:rsidRPr="0093035D">
        <w:rPr>
          <w:rFonts w:ascii="Times New Roman" w:hAnsi="Times New Roman"/>
          <w:sz w:val="24"/>
          <w:szCs w:val="24"/>
        </w:rPr>
        <w:t xml:space="preserve"> </w:t>
      </w:r>
      <w:r w:rsidR="0017203E" w:rsidRPr="0093035D">
        <w:rPr>
          <w:rFonts w:ascii="Times New Roman" w:hAnsi="Times New Roman"/>
          <w:sz w:val="24"/>
          <w:szCs w:val="24"/>
        </w:rPr>
        <w:fldChar w:fldCharType="begin">
          <w:fldData xml:space="preserve">PEVuZE5vdGU+PENpdGU+PEF1dGhvcj5QYXJ2YXJlc2ggUml6aTwvQXV0aG9yPjxZZWFyPjIwMTU8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QyNDktNTY8L3BhZ2VzPjx2b2x1bWU+MTAwPC92b2x1bWU+PG51bWJlcj4xMTwvbnVt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</w:fldData>
        </w:fldChar>
      </w:r>
      <w:r w:rsidR="001F51D4" w:rsidRPr="0093035D">
        <w:rPr>
          <w:rFonts w:ascii="Times New Roman" w:hAnsi="Times New Roman"/>
          <w:sz w:val="24"/>
          <w:szCs w:val="24"/>
        </w:rPr>
        <w:instrText xml:space="preserve"> ADDIN EN.CITE </w:instrText>
      </w:r>
      <w:r w:rsidR="001F51D4" w:rsidRPr="0093035D">
        <w:rPr>
          <w:rFonts w:ascii="Times New Roman" w:hAnsi="Times New Roman"/>
          <w:sz w:val="24"/>
          <w:szCs w:val="24"/>
        </w:rPr>
        <w:fldChar w:fldCharType="begin">
          <w:fldData xml:space="preserve">PEVuZE5vdGU+PENpdGU+PEF1dGhvcj5QYXJ2YXJlc2ggUml6aTwvQXV0aG9yPjxZZWFyPjIwMTU8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HBhZ2VzPjQyNDktNTY8L3BhZ2VzPjx2b2x1bWU+MTAwPC92b2x1bWU+PG51bWJlcj4xMTwvbnVt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</w:fldData>
        </w:fldChar>
      </w:r>
      <w:r w:rsidR="001F51D4" w:rsidRPr="0093035D">
        <w:rPr>
          <w:rFonts w:ascii="Times New Roman" w:hAnsi="Times New Roman"/>
          <w:sz w:val="24"/>
          <w:szCs w:val="24"/>
        </w:rPr>
        <w:instrText xml:space="preserve"> ADDIN EN.CITE.DATA </w:instrText>
      </w:r>
      <w:r w:rsidR="001F51D4" w:rsidRPr="0093035D">
        <w:rPr>
          <w:rFonts w:ascii="Times New Roman" w:hAnsi="Times New Roman"/>
          <w:sz w:val="24"/>
          <w:szCs w:val="24"/>
        </w:rPr>
      </w:r>
      <w:r w:rsidR="001F51D4" w:rsidRPr="0093035D">
        <w:rPr>
          <w:rFonts w:ascii="Times New Roman" w:hAnsi="Times New Roman"/>
          <w:sz w:val="24"/>
          <w:szCs w:val="24"/>
        </w:rPr>
        <w:fldChar w:fldCharType="end"/>
      </w:r>
      <w:r w:rsidR="0017203E" w:rsidRPr="0093035D">
        <w:rPr>
          <w:rFonts w:ascii="Times New Roman" w:hAnsi="Times New Roman"/>
          <w:sz w:val="24"/>
          <w:szCs w:val="24"/>
        </w:rPr>
      </w:r>
      <w:r w:rsidR="0017203E" w:rsidRPr="0093035D">
        <w:rPr>
          <w:rFonts w:ascii="Times New Roman" w:hAnsi="Times New Roman"/>
          <w:sz w:val="24"/>
          <w:szCs w:val="24"/>
        </w:rPr>
        <w:fldChar w:fldCharType="separate"/>
      </w:r>
      <w:r w:rsidR="001F51D4" w:rsidRPr="0093035D">
        <w:rPr>
          <w:rFonts w:ascii="Times New Roman" w:hAnsi="Times New Roman"/>
          <w:noProof/>
          <w:sz w:val="24"/>
          <w:szCs w:val="24"/>
        </w:rPr>
        <w:t>(4)</w:t>
      </w:r>
      <w:r w:rsidR="0017203E" w:rsidRPr="0093035D">
        <w:rPr>
          <w:rFonts w:ascii="Times New Roman" w:hAnsi="Times New Roman"/>
          <w:sz w:val="24"/>
          <w:szCs w:val="24"/>
        </w:rPr>
        <w:fldChar w:fldCharType="end"/>
      </w:r>
      <w:r w:rsidR="00BC284B" w:rsidRPr="0093035D">
        <w:rPr>
          <w:rFonts w:ascii="Times New Roman" w:hAnsi="Times New Roman"/>
          <w:sz w:val="24"/>
          <w:szCs w:val="24"/>
        </w:rPr>
        <w:t xml:space="preserve">. </w:t>
      </w:r>
      <w:r w:rsidR="00966E85" w:rsidRPr="0093035D">
        <w:rPr>
          <w:rFonts w:ascii="Times New Roman" w:hAnsi="Times New Roman"/>
          <w:sz w:val="24"/>
          <w:szCs w:val="24"/>
        </w:rPr>
        <w:t xml:space="preserve">Many studies have shown positive associations of cord blood leptin and birth weight </w:t>
      </w:r>
      <w:r w:rsidR="00966E85" w:rsidRPr="0093035D">
        <w:rPr>
          <w:rFonts w:ascii="Times New Roman" w:hAnsi="Times New Roman"/>
          <w:sz w:val="24"/>
          <w:szCs w:val="24"/>
        </w:rPr>
        <w:fldChar w:fldCharType="begin">
          <w:fldData xml:space="preserve">PEVuZE5vdGU+PENpdGU+PEF1dGhvcj5LYXJha29zdGE8L0F1dGhvcj48WWVhcj4yMDExPC9ZZWFy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L3BlcmlvZGljYWw+PHBhZ2VzPjExNDUtODwvcGFnZXM+PHZvbHVtZT44NDwvdm9sdW1lPjxudW1i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</w:fldData>
        </w:fldChar>
      </w:r>
      <w:r w:rsidR="001F51D4" w:rsidRPr="0093035D">
        <w:rPr>
          <w:rFonts w:ascii="Times New Roman" w:hAnsi="Times New Roman"/>
          <w:sz w:val="24"/>
          <w:szCs w:val="24"/>
        </w:rPr>
        <w:instrText xml:space="preserve"> ADDIN EN.CITE </w:instrText>
      </w:r>
      <w:r w:rsidR="001F51D4" w:rsidRPr="0093035D">
        <w:rPr>
          <w:rFonts w:ascii="Times New Roman" w:hAnsi="Times New Roman"/>
          <w:sz w:val="24"/>
          <w:szCs w:val="24"/>
        </w:rPr>
        <w:fldChar w:fldCharType="begin">
          <w:fldData xml:space="preserve">PEVuZE5vdGU+PENpdGU+PEF1dGhvcj5LYXJha29zdGE8L0F1dGhvcj48WWVhcj4yMDExPC9ZZWFy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L3BlcmlvZGljYWw+PHBhZ2VzPjExNDUtODwvcGFnZXM+PHZvbHVtZT44NDwvdm9sdW1lPjxudW1i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</w:fldData>
        </w:fldChar>
      </w:r>
      <w:r w:rsidR="001F51D4" w:rsidRPr="0093035D">
        <w:rPr>
          <w:rFonts w:ascii="Times New Roman" w:hAnsi="Times New Roman"/>
          <w:sz w:val="24"/>
          <w:szCs w:val="24"/>
        </w:rPr>
        <w:instrText xml:space="preserve"> ADDIN EN.CITE.DATA </w:instrText>
      </w:r>
      <w:r w:rsidR="001F51D4" w:rsidRPr="0093035D">
        <w:rPr>
          <w:rFonts w:ascii="Times New Roman" w:hAnsi="Times New Roman"/>
          <w:sz w:val="24"/>
          <w:szCs w:val="24"/>
        </w:rPr>
      </w:r>
      <w:r w:rsidR="001F51D4" w:rsidRPr="0093035D">
        <w:rPr>
          <w:rFonts w:ascii="Times New Roman" w:hAnsi="Times New Roman"/>
          <w:sz w:val="24"/>
          <w:szCs w:val="24"/>
        </w:rPr>
        <w:fldChar w:fldCharType="end"/>
      </w:r>
      <w:r w:rsidR="00966E85" w:rsidRPr="0093035D">
        <w:rPr>
          <w:rFonts w:ascii="Times New Roman" w:hAnsi="Times New Roman"/>
          <w:sz w:val="24"/>
          <w:szCs w:val="24"/>
        </w:rPr>
      </w:r>
      <w:r w:rsidR="00966E85" w:rsidRPr="0093035D">
        <w:rPr>
          <w:rFonts w:ascii="Times New Roman" w:hAnsi="Times New Roman"/>
          <w:sz w:val="24"/>
          <w:szCs w:val="24"/>
        </w:rPr>
        <w:fldChar w:fldCharType="separate"/>
      </w:r>
      <w:r w:rsidR="001F51D4" w:rsidRPr="0093035D">
        <w:rPr>
          <w:rFonts w:ascii="Times New Roman" w:hAnsi="Times New Roman"/>
          <w:noProof/>
          <w:sz w:val="24"/>
          <w:szCs w:val="24"/>
        </w:rPr>
        <w:t>(5-10)</w:t>
      </w:r>
      <w:r w:rsidR="00966E85" w:rsidRPr="0093035D">
        <w:rPr>
          <w:rFonts w:ascii="Times New Roman" w:hAnsi="Times New Roman"/>
          <w:sz w:val="24"/>
          <w:szCs w:val="24"/>
        </w:rPr>
        <w:fldChar w:fldCharType="end"/>
      </w:r>
      <w:r w:rsidR="007B2EFC" w:rsidRPr="0093035D">
        <w:rPr>
          <w:rFonts w:ascii="Times New Roman" w:hAnsi="Times New Roman"/>
          <w:sz w:val="24"/>
          <w:szCs w:val="24"/>
        </w:rPr>
        <w:t>.</w:t>
      </w:r>
      <w:r w:rsidR="002E3659" w:rsidRPr="0093035D">
        <w:rPr>
          <w:rFonts w:ascii="Times New Roman" w:hAnsi="Times New Roman"/>
          <w:sz w:val="24"/>
          <w:szCs w:val="24"/>
        </w:rPr>
        <w:t xml:space="preserve"> Maternal </w:t>
      </w:r>
      <w:r w:rsidR="00845AE2" w:rsidRPr="0093035D">
        <w:rPr>
          <w:rFonts w:ascii="Times New Roman" w:hAnsi="Times New Roman"/>
          <w:sz w:val="24"/>
          <w:szCs w:val="24"/>
        </w:rPr>
        <w:t>characteristics</w:t>
      </w:r>
      <w:r w:rsidR="002E3659" w:rsidRPr="0093035D">
        <w:rPr>
          <w:rFonts w:ascii="Times New Roman" w:hAnsi="Times New Roman"/>
          <w:sz w:val="24"/>
          <w:szCs w:val="24"/>
        </w:rPr>
        <w:t xml:space="preserve">, such as obesity </w:t>
      </w:r>
      <w:r w:rsidR="004D6B9F" w:rsidRPr="0093035D">
        <w:rPr>
          <w:rFonts w:ascii="Times New Roman" w:hAnsi="Times New Roman"/>
          <w:sz w:val="24"/>
          <w:szCs w:val="24"/>
        </w:rPr>
        <w:fldChar w:fldCharType="begin">
          <w:fldData xml:space="preserve">PEVuZE5vdGU+PENpdGU+PEF1dGhvcj5LYXJha29zdGE8L0F1dGhvcj48WWVhcj4yMDEzPC9ZZWFy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</w:fldData>
        </w:fldChar>
      </w:r>
      <w:r w:rsidR="001F51D4" w:rsidRPr="0093035D">
        <w:rPr>
          <w:rFonts w:ascii="Times New Roman" w:hAnsi="Times New Roman"/>
          <w:sz w:val="24"/>
          <w:szCs w:val="24"/>
        </w:rPr>
        <w:instrText xml:space="preserve"> ADDIN EN.CITE </w:instrText>
      </w:r>
      <w:r w:rsidR="001F51D4" w:rsidRPr="0093035D">
        <w:rPr>
          <w:rFonts w:ascii="Times New Roman" w:hAnsi="Times New Roman"/>
          <w:sz w:val="24"/>
          <w:szCs w:val="24"/>
        </w:rPr>
        <w:fldChar w:fldCharType="begin">
          <w:fldData xml:space="preserve">PEVuZE5vdGU+PENpdGU+PEF1dGhvcj5LYXJha29zdGE8L0F1dGhvcj48WWVhcj4yMDEzPC9ZZWFy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</w:fldData>
        </w:fldChar>
      </w:r>
      <w:r w:rsidR="001F51D4" w:rsidRPr="0093035D">
        <w:rPr>
          <w:rFonts w:ascii="Times New Roman" w:hAnsi="Times New Roman"/>
          <w:sz w:val="24"/>
          <w:szCs w:val="24"/>
        </w:rPr>
        <w:instrText xml:space="preserve"> ADDIN EN.CITE.DATA </w:instrText>
      </w:r>
      <w:r w:rsidR="001F51D4" w:rsidRPr="0093035D">
        <w:rPr>
          <w:rFonts w:ascii="Times New Roman" w:hAnsi="Times New Roman"/>
          <w:sz w:val="24"/>
          <w:szCs w:val="24"/>
        </w:rPr>
      </w:r>
      <w:r w:rsidR="001F51D4" w:rsidRPr="0093035D">
        <w:rPr>
          <w:rFonts w:ascii="Times New Roman" w:hAnsi="Times New Roman"/>
          <w:sz w:val="24"/>
          <w:szCs w:val="24"/>
        </w:rPr>
        <w:fldChar w:fldCharType="end"/>
      </w:r>
      <w:r w:rsidR="004D6B9F" w:rsidRPr="0093035D">
        <w:rPr>
          <w:rFonts w:ascii="Times New Roman" w:hAnsi="Times New Roman"/>
          <w:sz w:val="24"/>
          <w:szCs w:val="24"/>
        </w:rPr>
      </w:r>
      <w:r w:rsidR="004D6B9F" w:rsidRPr="0093035D">
        <w:rPr>
          <w:rFonts w:ascii="Times New Roman" w:hAnsi="Times New Roman"/>
          <w:sz w:val="24"/>
          <w:szCs w:val="24"/>
        </w:rPr>
        <w:fldChar w:fldCharType="separate"/>
      </w:r>
      <w:r w:rsidR="001F51D4" w:rsidRPr="0093035D">
        <w:rPr>
          <w:rFonts w:ascii="Times New Roman" w:hAnsi="Times New Roman"/>
          <w:noProof/>
          <w:sz w:val="24"/>
          <w:szCs w:val="24"/>
        </w:rPr>
        <w:t>(7)</w:t>
      </w:r>
      <w:r w:rsidR="004D6B9F" w:rsidRPr="0093035D">
        <w:rPr>
          <w:rFonts w:ascii="Times New Roman" w:hAnsi="Times New Roman"/>
          <w:sz w:val="24"/>
          <w:szCs w:val="24"/>
        </w:rPr>
        <w:fldChar w:fldCharType="end"/>
      </w:r>
      <w:r w:rsidR="002E3659" w:rsidRPr="0093035D">
        <w:rPr>
          <w:rFonts w:ascii="Times New Roman" w:hAnsi="Times New Roman"/>
          <w:sz w:val="24"/>
          <w:szCs w:val="24"/>
        </w:rPr>
        <w:t xml:space="preserve">, smoking </w:t>
      </w:r>
      <w:r w:rsidR="004D6B9F" w:rsidRPr="0093035D">
        <w:rPr>
          <w:rFonts w:ascii="Times New Roman" w:hAnsi="Times New Roman"/>
          <w:sz w:val="24"/>
          <w:szCs w:val="24"/>
        </w:rPr>
        <w:fldChar w:fldCharType="begin">
          <w:fldData xml:space="preserve">PEVuZE5vdGU+PENpdGU+PEF1dGhvcj5LYXllbWJhLUtheSZhcG9zO3M8L0F1dGhvcj48WWVhcj4y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</w:fldData>
        </w:fldChar>
      </w:r>
      <w:r w:rsidR="001F51D4" w:rsidRPr="0093035D">
        <w:rPr>
          <w:rFonts w:ascii="Times New Roman" w:hAnsi="Times New Roman"/>
          <w:sz w:val="24"/>
          <w:szCs w:val="24"/>
        </w:rPr>
        <w:instrText xml:space="preserve"> ADDIN EN.CITE </w:instrText>
      </w:r>
      <w:r w:rsidR="001F51D4" w:rsidRPr="0093035D">
        <w:rPr>
          <w:rFonts w:ascii="Times New Roman" w:hAnsi="Times New Roman"/>
          <w:sz w:val="24"/>
          <w:szCs w:val="24"/>
        </w:rPr>
        <w:fldChar w:fldCharType="begin">
          <w:fldData xml:space="preserve">PEVuZE5vdGU+PENpdGU+PEF1dGhvcj5LYXllbWJhLUtheSZhcG9zO3M8L0F1dGhvcj48WWVhcj4y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</w:fldData>
        </w:fldChar>
      </w:r>
      <w:r w:rsidR="001F51D4" w:rsidRPr="0093035D">
        <w:rPr>
          <w:rFonts w:ascii="Times New Roman" w:hAnsi="Times New Roman"/>
          <w:sz w:val="24"/>
          <w:szCs w:val="24"/>
        </w:rPr>
        <w:instrText xml:space="preserve"> ADDIN EN.CITE.DATA </w:instrText>
      </w:r>
      <w:r w:rsidR="001F51D4" w:rsidRPr="0093035D">
        <w:rPr>
          <w:rFonts w:ascii="Times New Roman" w:hAnsi="Times New Roman"/>
          <w:sz w:val="24"/>
          <w:szCs w:val="24"/>
        </w:rPr>
      </w:r>
      <w:r w:rsidR="001F51D4" w:rsidRPr="0093035D">
        <w:rPr>
          <w:rFonts w:ascii="Times New Roman" w:hAnsi="Times New Roman"/>
          <w:sz w:val="24"/>
          <w:szCs w:val="24"/>
        </w:rPr>
        <w:fldChar w:fldCharType="end"/>
      </w:r>
      <w:r w:rsidR="004D6B9F" w:rsidRPr="0093035D">
        <w:rPr>
          <w:rFonts w:ascii="Times New Roman" w:hAnsi="Times New Roman"/>
          <w:sz w:val="24"/>
          <w:szCs w:val="24"/>
        </w:rPr>
      </w:r>
      <w:r w:rsidR="004D6B9F" w:rsidRPr="0093035D">
        <w:rPr>
          <w:rFonts w:ascii="Times New Roman" w:hAnsi="Times New Roman"/>
          <w:sz w:val="24"/>
          <w:szCs w:val="24"/>
        </w:rPr>
        <w:fldChar w:fldCharType="separate"/>
      </w:r>
      <w:r w:rsidR="001F51D4" w:rsidRPr="0093035D">
        <w:rPr>
          <w:rFonts w:ascii="Times New Roman" w:hAnsi="Times New Roman"/>
          <w:noProof/>
          <w:sz w:val="24"/>
          <w:szCs w:val="24"/>
        </w:rPr>
        <w:t>(10)</w:t>
      </w:r>
      <w:r w:rsidR="004D6B9F" w:rsidRPr="0093035D">
        <w:rPr>
          <w:rFonts w:ascii="Times New Roman" w:hAnsi="Times New Roman"/>
          <w:sz w:val="24"/>
          <w:szCs w:val="24"/>
        </w:rPr>
        <w:fldChar w:fldCharType="end"/>
      </w:r>
      <w:r w:rsidR="004D6B9F" w:rsidRPr="0093035D">
        <w:rPr>
          <w:rFonts w:ascii="Times New Roman" w:hAnsi="Times New Roman"/>
          <w:sz w:val="24"/>
          <w:szCs w:val="24"/>
        </w:rPr>
        <w:t xml:space="preserve"> </w:t>
      </w:r>
      <w:r w:rsidR="002E3659" w:rsidRPr="0093035D">
        <w:rPr>
          <w:rFonts w:ascii="Times New Roman" w:hAnsi="Times New Roman"/>
          <w:sz w:val="24"/>
          <w:szCs w:val="24"/>
        </w:rPr>
        <w:t xml:space="preserve">and glucose </w:t>
      </w:r>
      <w:r w:rsidR="00465C02" w:rsidRPr="0093035D">
        <w:rPr>
          <w:rFonts w:ascii="Times New Roman" w:hAnsi="Times New Roman"/>
          <w:sz w:val="24"/>
          <w:szCs w:val="24"/>
        </w:rPr>
        <w:t>concentration</w:t>
      </w:r>
      <w:r w:rsidR="002E3659" w:rsidRPr="0093035D">
        <w:rPr>
          <w:rFonts w:ascii="Times New Roman" w:hAnsi="Times New Roman"/>
          <w:sz w:val="24"/>
          <w:szCs w:val="24"/>
        </w:rPr>
        <w:t>s</w:t>
      </w:r>
      <w:r w:rsidR="00C544D1" w:rsidRPr="0093035D">
        <w:rPr>
          <w:rFonts w:ascii="Times New Roman" w:hAnsi="Times New Roman"/>
          <w:sz w:val="24"/>
          <w:szCs w:val="24"/>
        </w:rPr>
        <w:t xml:space="preserve"> </w:t>
      </w:r>
      <w:r w:rsidR="00CA71D3" w:rsidRPr="0093035D">
        <w:rPr>
          <w:rFonts w:ascii="Times New Roman" w:hAnsi="Times New Roman"/>
          <w:sz w:val="24"/>
          <w:szCs w:val="24"/>
        </w:rPr>
        <w:fldChar w:fldCharType="begin">
          <w:fldData xml:space="preserve">PEVuZE5vdGU+PENpdGU+PEF1dGhvcj5MYXdsb3I8L0F1dGhvcj48WWVhcj4yMDE0PC9ZZWFyPjxS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I0OTItNTAwPC9wYWdlcz48dm9s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</w:fldData>
        </w:fldChar>
      </w:r>
      <w:r w:rsidR="001F51D4" w:rsidRPr="0093035D">
        <w:rPr>
          <w:rFonts w:ascii="Times New Roman" w:hAnsi="Times New Roman"/>
          <w:sz w:val="24"/>
          <w:szCs w:val="24"/>
        </w:rPr>
        <w:instrText xml:space="preserve"> ADDIN EN.CITE </w:instrText>
      </w:r>
      <w:r w:rsidR="001F51D4" w:rsidRPr="0093035D">
        <w:rPr>
          <w:rFonts w:ascii="Times New Roman" w:hAnsi="Times New Roman"/>
          <w:sz w:val="24"/>
          <w:szCs w:val="24"/>
        </w:rPr>
        <w:fldChar w:fldCharType="begin">
          <w:fldData xml:space="preserve">PEVuZE5vdGU+PENpdGU+PEF1dGhvcj5MYXdsb3I8L0F1dGhvcj48WWVhcj4yMDE0PC9ZZWFyPjxS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</w:fldData>
        </w:fldChar>
      </w:r>
      <w:r w:rsidR="001F51D4" w:rsidRPr="0093035D">
        <w:rPr>
          <w:rFonts w:ascii="Times New Roman" w:hAnsi="Times New Roman"/>
          <w:sz w:val="24"/>
          <w:szCs w:val="24"/>
        </w:rPr>
        <w:instrText xml:space="preserve"> ADDIN EN.CITE.DATA </w:instrText>
      </w:r>
      <w:r w:rsidR="001F51D4" w:rsidRPr="0093035D">
        <w:rPr>
          <w:rFonts w:ascii="Times New Roman" w:hAnsi="Times New Roman"/>
          <w:sz w:val="24"/>
          <w:szCs w:val="24"/>
        </w:rPr>
      </w:r>
      <w:r w:rsidR="001F51D4" w:rsidRPr="0093035D">
        <w:rPr>
          <w:rFonts w:ascii="Times New Roman" w:hAnsi="Times New Roman"/>
          <w:sz w:val="24"/>
          <w:szCs w:val="24"/>
        </w:rPr>
        <w:fldChar w:fldCharType="end"/>
      </w:r>
      <w:r w:rsidR="00CA71D3" w:rsidRPr="0093035D">
        <w:rPr>
          <w:rFonts w:ascii="Times New Roman" w:hAnsi="Times New Roman"/>
          <w:sz w:val="24"/>
          <w:szCs w:val="24"/>
        </w:rPr>
      </w:r>
      <w:r w:rsidR="00CA71D3" w:rsidRPr="0093035D">
        <w:rPr>
          <w:rFonts w:ascii="Times New Roman" w:hAnsi="Times New Roman"/>
          <w:sz w:val="24"/>
          <w:szCs w:val="24"/>
        </w:rPr>
        <w:fldChar w:fldCharType="separate"/>
      </w:r>
      <w:r w:rsidR="001F51D4" w:rsidRPr="0093035D">
        <w:rPr>
          <w:rFonts w:ascii="Times New Roman" w:hAnsi="Times New Roman"/>
          <w:noProof/>
          <w:sz w:val="24"/>
          <w:szCs w:val="24"/>
        </w:rPr>
        <w:t>(11)</w:t>
      </w:r>
      <w:r w:rsidR="00CA71D3" w:rsidRPr="0093035D">
        <w:rPr>
          <w:rFonts w:ascii="Times New Roman" w:hAnsi="Times New Roman"/>
          <w:sz w:val="24"/>
          <w:szCs w:val="24"/>
        </w:rPr>
        <w:fldChar w:fldCharType="end"/>
      </w:r>
      <w:r w:rsidR="002E3659" w:rsidRPr="0093035D">
        <w:rPr>
          <w:rFonts w:ascii="Times New Roman" w:hAnsi="Times New Roman"/>
          <w:sz w:val="24"/>
          <w:szCs w:val="24"/>
        </w:rPr>
        <w:t xml:space="preserve">, have been associated with increased cord blood leptin </w:t>
      </w:r>
      <w:r w:rsidR="00465C02" w:rsidRPr="0093035D">
        <w:rPr>
          <w:rFonts w:ascii="Times New Roman" w:hAnsi="Times New Roman"/>
          <w:sz w:val="24"/>
          <w:szCs w:val="24"/>
        </w:rPr>
        <w:t>concentration</w:t>
      </w:r>
      <w:r w:rsidR="002E3659" w:rsidRPr="0093035D">
        <w:rPr>
          <w:rFonts w:ascii="Times New Roman" w:hAnsi="Times New Roman"/>
          <w:sz w:val="24"/>
          <w:szCs w:val="24"/>
        </w:rPr>
        <w:t xml:space="preserve">s. </w:t>
      </w:r>
      <w:r w:rsidR="004D6B9F" w:rsidRPr="0093035D">
        <w:rPr>
          <w:rFonts w:ascii="Times New Roman" w:hAnsi="Times New Roman"/>
          <w:sz w:val="24"/>
          <w:szCs w:val="24"/>
        </w:rPr>
        <w:t xml:space="preserve">Fetal leptin has been proposed to influence the programming of hypothalamic neuronal networks to influence adiposity in the long term </w:t>
      </w:r>
      <w:r w:rsidR="004D6B9F" w:rsidRPr="0093035D">
        <w:rPr>
          <w:rFonts w:ascii="Times New Roman" w:hAnsi="Times New Roman"/>
          <w:sz w:val="24"/>
          <w:szCs w:val="24"/>
        </w:rPr>
        <w:fldChar w:fldCharType="begin"/>
      </w:r>
      <w:r w:rsidR="001F51D4" w:rsidRPr="0093035D">
        <w:rPr>
          <w:rFonts w:ascii="Times New Roman" w:hAnsi="Times New Roman"/>
          <w:sz w:val="24"/>
          <w:szCs w:val="24"/>
        </w:rPr>
        <w:instrText xml:space="preserve"> ADDIN EN.CITE &lt;EndNote&gt;&lt;Cite&gt;&lt;Author&gt;Bouret&lt;/Author&gt;&lt;Year&gt;2012&lt;/Year&gt;&lt;RecNum&gt;131&lt;/RecNum&gt;&lt;DisplayText&gt;(12)&lt;/DisplayText&gt;&lt;record&gt;&lt;rec-number&gt;131&lt;/rec-number&gt;&lt;foreign-keys&gt;&lt;key app="EN" db-id="x5rpwrp0d5tfwsetv2hpzvspdf99tte0xav5" timestamp="1559288703"&gt;131&lt;/key&gt;&lt;/foreign-keys&gt;&lt;ref-type name="Journal Article"&gt;17&lt;/ref-type&gt;&lt;contributors&gt;&lt;authors&gt;&lt;author&gt;Bouret, S. G.&lt;/author&gt;&lt;/authors&gt;&lt;/contributors&gt;&lt;auth-address&gt;The Saban Research Institute, Neuroscience Program, Children&amp;apos;s Hospital Los Angeles, University of Southern California, Los Angeles, CA, USA; Inserm, Jean-Pierre Aubert Research Center, U837, Neurobese Lab, University Lille 2, Lille, France.&lt;/auth-address&gt;&lt;titles&gt;&lt;title&gt;Nutritional programming of hypothalamic development: critical periods and windows of opportunity&lt;/title&gt;&lt;secondary-title&gt;Int J Obes Suppl&lt;/secondary-title&gt;&lt;alt-title&gt;International journal of obesity supplements&lt;/alt-title&gt;&lt;/titles&gt;&lt;periodical&gt;&lt;full-title&gt;Int J Obes Suppl&lt;/full-title&gt;&lt;abbr-1&gt;International journal of obesity supplements&lt;/abbr-1&gt;&lt;/periodical&gt;&lt;alt-periodical&gt;&lt;full-title&gt;Int J Obes Suppl&lt;/full-title&gt;&lt;abbr-1&gt;International journal of obesity supplements&lt;/abbr-1&gt;&lt;/alt-periodical&gt;&lt;pages&gt;S19-24&lt;/pages&gt;&lt;volume&gt;2&lt;/volume&gt;&lt;number&gt;Suppl 2&lt;/number&gt;&lt;edition&gt;2012/12/01&lt;/edition&gt;&lt;keywords&gt;&lt;keyword&gt;critical periods&lt;/keyword&gt;&lt;keyword&gt;development&lt;/keyword&gt;&lt;keyword&gt;hormone&lt;/keyword&gt;&lt;keyword&gt;hypothalamus&lt;/keyword&gt;&lt;keyword&gt;leptin&lt;/keyword&gt;&lt;keyword&gt;nutrition&lt;/keyword&gt;&lt;/keywords&gt;&lt;dates&gt;&lt;year&gt;2012&lt;/year&gt;&lt;pub-dates&gt;&lt;date&gt;Dec&lt;/date&gt;&lt;/pub-dates&gt;&lt;/dates&gt;&lt;isbn&gt;2046-2166 (Print)&amp;#xD;2046-2166&lt;/isbn&gt;&lt;accession-num&gt;27152149&lt;/accession-num&gt;&lt;urls&gt;&lt;/urls&gt;&lt;custom2&gt;PMC4850605&lt;/custom2&gt;&lt;electronic-resource-num&gt;10.1038/ijosup.2012.17&lt;/electronic-resource-num&gt;&lt;remote-database-provider&gt;NLM&lt;/remote-database-provider&gt;&lt;language&gt;eng&lt;/language&gt;&lt;/record&gt;&lt;/Cite&gt;&lt;/EndNote&gt;</w:instrText>
      </w:r>
      <w:r w:rsidR="004D6B9F" w:rsidRPr="0093035D">
        <w:rPr>
          <w:rFonts w:ascii="Times New Roman" w:hAnsi="Times New Roman"/>
          <w:sz w:val="24"/>
          <w:szCs w:val="24"/>
        </w:rPr>
        <w:fldChar w:fldCharType="separate"/>
      </w:r>
      <w:r w:rsidR="001F51D4" w:rsidRPr="0093035D">
        <w:rPr>
          <w:rFonts w:ascii="Times New Roman" w:hAnsi="Times New Roman"/>
          <w:noProof/>
          <w:sz w:val="24"/>
          <w:szCs w:val="24"/>
        </w:rPr>
        <w:t>(12)</w:t>
      </w:r>
      <w:r w:rsidR="004D6B9F" w:rsidRPr="0093035D">
        <w:rPr>
          <w:rFonts w:ascii="Times New Roman" w:hAnsi="Times New Roman"/>
          <w:sz w:val="24"/>
          <w:szCs w:val="24"/>
        </w:rPr>
        <w:fldChar w:fldCharType="end"/>
      </w:r>
      <w:r w:rsidR="004D6B9F" w:rsidRPr="0093035D">
        <w:rPr>
          <w:rFonts w:ascii="Times New Roman" w:hAnsi="Times New Roman"/>
          <w:sz w:val="24"/>
          <w:szCs w:val="24"/>
        </w:rPr>
        <w:t xml:space="preserve">. </w:t>
      </w:r>
      <w:r w:rsidR="005A4367" w:rsidRPr="0093035D">
        <w:rPr>
          <w:rFonts w:ascii="Times New Roman" w:hAnsi="Times New Roman"/>
          <w:sz w:val="24"/>
          <w:szCs w:val="24"/>
        </w:rPr>
        <w:t xml:space="preserve">Several </w:t>
      </w:r>
      <w:r w:rsidR="004D6B9F" w:rsidRPr="0093035D">
        <w:rPr>
          <w:rFonts w:ascii="Times New Roman" w:hAnsi="Times New Roman"/>
          <w:sz w:val="24"/>
          <w:szCs w:val="24"/>
        </w:rPr>
        <w:t xml:space="preserve">studies have </w:t>
      </w:r>
      <w:r w:rsidR="00BA5B03" w:rsidRPr="0093035D">
        <w:rPr>
          <w:rFonts w:ascii="Times New Roman" w:hAnsi="Times New Roman"/>
          <w:sz w:val="24"/>
          <w:szCs w:val="24"/>
        </w:rPr>
        <w:t xml:space="preserve">examined </w:t>
      </w:r>
      <w:r w:rsidR="004D6B9F" w:rsidRPr="0093035D">
        <w:rPr>
          <w:rFonts w:ascii="Times New Roman" w:hAnsi="Times New Roman"/>
          <w:sz w:val="24"/>
          <w:szCs w:val="24"/>
        </w:rPr>
        <w:t xml:space="preserve">the association of cord blood leptin </w:t>
      </w:r>
      <w:r w:rsidR="00BA5B03" w:rsidRPr="0093035D">
        <w:rPr>
          <w:rFonts w:ascii="Times New Roman" w:hAnsi="Times New Roman"/>
          <w:sz w:val="24"/>
          <w:szCs w:val="24"/>
        </w:rPr>
        <w:t xml:space="preserve">with </w:t>
      </w:r>
      <w:r w:rsidR="004D6B9F" w:rsidRPr="0093035D">
        <w:rPr>
          <w:rFonts w:ascii="Times New Roman" w:hAnsi="Times New Roman"/>
          <w:sz w:val="24"/>
          <w:szCs w:val="24"/>
        </w:rPr>
        <w:t>adiposity in later childhood</w:t>
      </w:r>
      <w:r w:rsidR="007F14E9" w:rsidRPr="0093035D">
        <w:rPr>
          <w:rFonts w:ascii="Times New Roman" w:hAnsi="Times New Roman"/>
          <w:sz w:val="24"/>
          <w:szCs w:val="24"/>
        </w:rPr>
        <w:t xml:space="preserve"> </w:t>
      </w:r>
      <w:r w:rsidR="007F14E9" w:rsidRPr="0093035D">
        <w:rPr>
          <w:rFonts w:ascii="Times New Roman" w:hAnsi="Times New Roman"/>
          <w:sz w:val="24"/>
          <w:szCs w:val="24"/>
        </w:rPr>
        <w:fldChar w:fldCharType="begin">
          <w:fldData xml:space="preserve">PEVuZE5vdGU+PENpdGU+PEF1dGhvcj5TaW1wc29uPC9BdXRob3I+PFllYXI+MjAxNzwvWWVhcj48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==
</w:fldData>
        </w:fldChar>
      </w:r>
      <w:r w:rsidR="000363A8" w:rsidRPr="0093035D">
        <w:rPr>
          <w:rFonts w:ascii="Times New Roman" w:hAnsi="Times New Roman"/>
          <w:sz w:val="24"/>
          <w:szCs w:val="24"/>
        </w:rPr>
        <w:instrText xml:space="preserve"> ADDIN EN.CITE </w:instrText>
      </w:r>
      <w:r w:rsidR="000363A8" w:rsidRPr="0093035D">
        <w:rPr>
          <w:rFonts w:ascii="Times New Roman" w:hAnsi="Times New Roman"/>
          <w:sz w:val="24"/>
          <w:szCs w:val="24"/>
        </w:rPr>
        <w:fldChar w:fldCharType="begin">
          <w:fldData xml:space="preserve">PEVuZE5vdGU+PENpdGU+PEF1dGhvcj5TaW1wc29uPC9BdXRob3I+PFllYXI+MjAxNzwvWWVhcj48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==
</w:fldData>
        </w:fldChar>
      </w:r>
      <w:r w:rsidR="000363A8" w:rsidRPr="0093035D">
        <w:rPr>
          <w:rFonts w:ascii="Times New Roman" w:hAnsi="Times New Roman"/>
          <w:sz w:val="24"/>
          <w:szCs w:val="24"/>
        </w:rPr>
        <w:instrText xml:space="preserve"> ADDIN EN.CITE.DATA </w:instrText>
      </w:r>
      <w:r w:rsidR="000363A8" w:rsidRPr="0093035D">
        <w:rPr>
          <w:rFonts w:ascii="Times New Roman" w:hAnsi="Times New Roman"/>
          <w:sz w:val="24"/>
          <w:szCs w:val="24"/>
        </w:rPr>
      </w:r>
      <w:r w:rsidR="000363A8" w:rsidRPr="0093035D">
        <w:rPr>
          <w:rFonts w:ascii="Times New Roman" w:hAnsi="Times New Roman"/>
          <w:sz w:val="24"/>
          <w:szCs w:val="24"/>
        </w:rPr>
        <w:fldChar w:fldCharType="end"/>
      </w:r>
      <w:r w:rsidR="007F14E9" w:rsidRPr="0093035D">
        <w:rPr>
          <w:rFonts w:ascii="Times New Roman" w:hAnsi="Times New Roman"/>
          <w:sz w:val="24"/>
          <w:szCs w:val="24"/>
        </w:rPr>
      </w:r>
      <w:r w:rsidR="007F14E9" w:rsidRPr="0093035D">
        <w:rPr>
          <w:rFonts w:ascii="Times New Roman" w:hAnsi="Times New Roman"/>
          <w:sz w:val="24"/>
          <w:szCs w:val="24"/>
        </w:rPr>
        <w:fldChar w:fldCharType="separate"/>
      </w:r>
      <w:r w:rsidR="001F51D4" w:rsidRPr="0093035D">
        <w:rPr>
          <w:rFonts w:ascii="Times New Roman" w:hAnsi="Times New Roman"/>
          <w:noProof/>
          <w:sz w:val="24"/>
          <w:szCs w:val="24"/>
        </w:rPr>
        <w:t>(8, 13-16)</w:t>
      </w:r>
      <w:r w:rsidR="007F14E9" w:rsidRPr="0093035D">
        <w:rPr>
          <w:rFonts w:ascii="Times New Roman" w:hAnsi="Times New Roman"/>
          <w:sz w:val="24"/>
          <w:szCs w:val="24"/>
        </w:rPr>
        <w:fldChar w:fldCharType="end"/>
      </w:r>
      <w:r w:rsidR="007F14E9" w:rsidRPr="0093035D">
        <w:rPr>
          <w:rFonts w:ascii="Times New Roman" w:hAnsi="Times New Roman"/>
          <w:sz w:val="24"/>
          <w:szCs w:val="24"/>
        </w:rPr>
        <w:t xml:space="preserve"> </w:t>
      </w:r>
      <w:r w:rsidR="00BC3C13" w:rsidRPr="0093035D">
        <w:rPr>
          <w:rFonts w:ascii="Times New Roman" w:hAnsi="Times New Roman"/>
          <w:sz w:val="24"/>
          <w:szCs w:val="24"/>
        </w:rPr>
        <w:t xml:space="preserve">and </w:t>
      </w:r>
      <w:r w:rsidR="00602C77" w:rsidRPr="0093035D">
        <w:rPr>
          <w:rFonts w:ascii="Times New Roman" w:hAnsi="Times New Roman"/>
          <w:sz w:val="24"/>
          <w:szCs w:val="24"/>
        </w:rPr>
        <w:t xml:space="preserve">a </w:t>
      </w:r>
      <w:r w:rsidR="005A4367" w:rsidRPr="0093035D">
        <w:rPr>
          <w:rFonts w:ascii="Times New Roman" w:hAnsi="Times New Roman"/>
          <w:sz w:val="24"/>
          <w:szCs w:val="24"/>
        </w:rPr>
        <w:t>report</w:t>
      </w:r>
      <w:r w:rsidR="00602C77" w:rsidRPr="0093035D">
        <w:rPr>
          <w:rFonts w:ascii="Times New Roman" w:hAnsi="Times New Roman"/>
          <w:sz w:val="24"/>
          <w:szCs w:val="24"/>
        </w:rPr>
        <w:t xml:space="preserve"> has suggested</w:t>
      </w:r>
      <w:r w:rsidR="005A4367" w:rsidRPr="0093035D">
        <w:rPr>
          <w:rFonts w:ascii="Times New Roman" w:hAnsi="Times New Roman"/>
          <w:sz w:val="24"/>
          <w:szCs w:val="24"/>
        </w:rPr>
        <w:t xml:space="preserve"> </w:t>
      </w:r>
      <w:r w:rsidR="00BC3C13" w:rsidRPr="0093035D">
        <w:rPr>
          <w:rFonts w:ascii="Times New Roman" w:hAnsi="Times New Roman"/>
          <w:sz w:val="24"/>
          <w:szCs w:val="24"/>
        </w:rPr>
        <w:t xml:space="preserve">that </w:t>
      </w:r>
      <w:r w:rsidR="00602C77" w:rsidRPr="0093035D">
        <w:rPr>
          <w:rFonts w:ascii="Times New Roman" w:hAnsi="Times New Roman"/>
          <w:sz w:val="24"/>
          <w:szCs w:val="24"/>
        </w:rPr>
        <w:t>this association changes as the child grows</w:t>
      </w:r>
      <w:r w:rsidR="00BC3C13" w:rsidRPr="0093035D">
        <w:rPr>
          <w:rFonts w:ascii="Times New Roman" w:hAnsi="Times New Roman"/>
          <w:sz w:val="24"/>
          <w:szCs w:val="24"/>
        </w:rPr>
        <w:t xml:space="preserve"> with age </w:t>
      </w:r>
      <w:r w:rsidR="00BC3C13" w:rsidRPr="0093035D">
        <w:rPr>
          <w:rFonts w:ascii="Times New Roman" w:hAnsi="Times New Roman"/>
          <w:sz w:val="24"/>
          <w:szCs w:val="24"/>
        </w:rPr>
        <w:fldChar w:fldCharType="begin"/>
      </w:r>
      <w:r w:rsidR="000363A8" w:rsidRPr="0093035D">
        <w:rPr>
          <w:rFonts w:ascii="Times New Roman" w:hAnsi="Times New Roman"/>
          <w:sz w:val="24"/>
          <w:szCs w:val="24"/>
        </w:rPr>
        <w:instrText xml:space="preserve"> ADDIN EN.CITE &lt;EndNote&gt;&lt;Cite&gt;&lt;Author&gt;Li&lt;/Author&gt;&lt;Year&gt;2018&lt;/Year&gt;&lt;RecNum&gt;63&lt;/RecNum&gt;&lt;DisplayText&gt;(14)&lt;/DisplayText&gt;&lt;record&gt;&lt;rec-number&gt;63&lt;/rec-number&gt;&lt;foreign-keys&gt;&lt;key app="EN" db-id="x5rpwrp0d5tfwsetv2hpzvspdf99tte0xav5" timestamp="1550041881"&gt;63&lt;/key&gt;&lt;/foreign-keys&gt;&lt;ref-type name="Journal Article"&gt;17&lt;/ref-type&gt;&lt;contributors&gt;&lt;authors&gt;&lt;author&gt;Li, L. J.&lt;/author&gt;&lt;author&gt;Rifas-Shiman, S. L.&lt;/author&gt;&lt;author&gt;Aris, I. M.&lt;/author&gt;&lt;author&gt;Young, J. G.&lt;/author&gt;&lt;author&gt;Mantzoros, C.&lt;/author&gt;&lt;author&gt;Hivert, M. F.&lt;/author&gt;&lt;author&gt;Oken, E.&lt;/author&gt;&lt;/authors&gt;&lt;/contributors&gt;&lt;auth-address&gt;Division of Chronic Disease Research Across the Lifecourse (CoRAL), Department of Population Medicine, Harvard Medical School and Harvard Pilgrim Health Care Institute, Boston, MA, USA.&amp;#xD;Duke-NUS Graduate Medical School, Singapore.&amp;#xD;Singapore Eye Research Institute, Singapore National Eye Centre, Singapore.&amp;#xD;Singapore Institute for Clinical Sciences, Agency for Science Technology and Research (A*STAR), Singapore.&amp;#xD;Department of Medicine, Beth Israel Deaconess Hospital, Boston, MA, USA.&amp;#xD;Diabetes Unit, Massachusetts General Hospital, Boston, MA, USA.&amp;#xD;Department of Nutrition, Harvard T.H. Chan School of Public Health, Boston, MA, USA.&lt;/auth-address&gt;&lt;titles&gt;&lt;title&gt;Associations of maternal and cord blood adipokines with offspring adiposity in Project Viva: is there an interaction with child age?&lt;/title&gt;&lt;secondary-title&gt;Int J Obes (Lond)&lt;/secondary-title&gt;&lt;/titles&gt;&lt;periodical&gt;&lt;full-title&gt;Int J Obes (Lond)&lt;/full-title&gt;&lt;/periodical&gt;&lt;pages&gt;608-617&lt;/pages&gt;&lt;volume&gt;42&lt;/volume&gt;&lt;number&gt;4&lt;/number&gt;&lt;dates&gt;&lt;year&gt;2018&lt;/year&gt;&lt;pub-dates&gt;&lt;date&gt;Apr&lt;/date&gt;&lt;/pub-dates&gt;&lt;/dates&gt;&lt;isbn&gt;1476-5497 (Electronic)&amp;#xD;0307-0565 (Linking)&lt;/isbn&gt;&lt;accession-num&gt;29026216&lt;/accession-num&gt;&lt;urls&gt;&lt;related-urls&gt;&lt;url&gt;https://www.ncbi.nlm.nih.gov/pubmed/29026216&lt;/url&gt;&lt;/related-urls&gt;&lt;/urls&gt;&lt;custom2&gt;PMC5899068&lt;/custom2&gt;&lt;electronic-resource-num&gt;10.1038/ijo.2017.256&lt;/electronic-resource-num&gt;&lt;/record&gt;&lt;/Cite&gt;&lt;/EndNote&gt;</w:instrText>
      </w:r>
      <w:r w:rsidR="00BC3C13" w:rsidRPr="0093035D">
        <w:rPr>
          <w:rFonts w:ascii="Times New Roman" w:hAnsi="Times New Roman"/>
          <w:sz w:val="24"/>
          <w:szCs w:val="24"/>
        </w:rPr>
        <w:fldChar w:fldCharType="separate"/>
      </w:r>
      <w:r w:rsidR="001F51D4" w:rsidRPr="0093035D">
        <w:rPr>
          <w:rFonts w:ascii="Times New Roman" w:hAnsi="Times New Roman"/>
          <w:noProof/>
          <w:sz w:val="24"/>
          <w:szCs w:val="24"/>
        </w:rPr>
        <w:t>(14)</w:t>
      </w:r>
      <w:r w:rsidR="00BC3C13" w:rsidRPr="0093035D">
        <w:rPr>
          <w:rFonts w:ascii="Times New Roman" w:hAnsi="Times New Roman"/>
          <w:sz w:val="24"/>
          <w:szCs w:val="24"/>
        </w:rPr>
        <w:fldChar w:fldCharType="end"/>
      </w:r>
      <w:r w:rsidR="007F14E9" w:rsidRPr="0093035D">
        <w:rPr>
          <w:rFonts w:ascii="Times New Roman" w:hAnsi="Times New Roman"/>
          <w:sz w:val="24"/>
          <w:szCs w:val="24"/>
        </w:rPr>
        <w:t xml:space="preserve">. </w:t>
      </w:r>
    </w:p>
    <w:p w14:paraId="108A6F40" w14:textId="7B259330" w:rsidR="004D369F" w:rsidRPr="0093035D" w:rsidRDefault="00D240A2" w:rsidP="00C56FD9">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Adiponectin, </w:t>
      </w:r>
      <w:r w:rsidR="000D4AC0" w:rsidRPr="0093035D">
        <w:rPr>
          <w:rFonts w:ascii="Times New Roman" w:hAnsi="Times New Roman"/>
          <w:sz w:val="24"/>
          <w:szCs w:val="24"/>
        </w:rPr>
        <w:t>one of the adipokines</w:t>
      </w:r>
      <w:r w:rsidR="007B2EFC" w:rsidRPr="0093035D">
        <w:rPr>
          <w:rFonts w:ascii="Times New Roman" w:hAnsi="Times New Roman"/>
          <w:sz w:val="24"/>
          <w:szCs w:val="24"/>
        </w:rPr>
        <w:t xml:space="preserve"> produced by adipocytes</w:t>
      </w:r>
      <w:r w:rsidRPr="0093035D">
        <w:rPr>
          <w:rFonts w:ascii="Times New Roman" w:hAnsi="Times New Roman"/>
          <w:sz w:val="24"/>
          <w:szCs w:val="24"/>
        </w:rPr>
        <w:t xml:space="preserve">, </w:t>
      </w:r>
      <w:r w:rsidR="00602C77" w:rsidRPr="0093035D">
        <w:rPr>
          <w:rFonts w:ascii="Times New Roman" w:hAnsi="Times New Roman"/>
          <w:sz w:val="24"/>
          <w:szCs w:val="24"/>
        </w:rPr>
        <w:t xml:space="preserve">mediates communication of the </w:t>
      </w:r>
      <w:r w:rsidRPr="0093035D">
        <w:rPr>
          <w:rFonts w:ascii="Times New Roman" w:hAnsi="Times New Roman"/>
          <w:sz w:val="24"/>
          <w:szCs w:val="24"/>
        </w:rPr>
        <w:t>adipose tissue with other metabolic tissues such as the liver</w:t>
      </w:r>
      <w:r w:rsidR="007C6E44" w:rsidRPr="0093035D">
        <w:rPr>
          <w:rFonts w:ascii="Times New Roman" w:hAnsi="Times New Roman"/>
          <w:sz w:val="24"/>
          <w:szCs w:val="24"/>
        </w:rPr>
        <w:t xml:space="preserve"> and skeletal muscle</w:t>
      </w:r>
      <w:r w:rsidRPr="0093035D">
        <w:rPr>
          <w:rFonts w:ascii="Times New Roman" w:hAnsi="Times New Roman"/>
          <w:sz w:val="24"/>
          <w:szCs w:val="24"/>
        </w:rPr>
        <w:t xml:space="preserve"> </w:t>
      </w:r>
      <w:r w:rsidRPr="0093035D">
        <w:rPr>
          <w:rFonts w:ascii="Times New Roman" w:hAnsi="Times New Roman"/>
          <w:sz w:val="24"/>
          <w:szCs w:val="24"/>
        </w:rPr>
        <w:fldChar w:fldCharType="begin"/>
      </w:r>
      <w:r w:rsidR="001F51D4" w:rsidRPr="0093035D">
        <w:rPr>
          <w:rFonts w:ascii="Times New Roman" w:hAnsi="Times New Roman"/>
          <w:sz w:val="24"/>
          <w:szCs w:val="24"/>
        </w:rPr>
        <w:instrText xml:space="preserve"> ADDIN EN.CITE &lt;EndNote&gt;&lt;Cite&gt;&lt;Author&gt;Wang&lt;/Author&gt;&lt;Year&gt;2016&lt;/Year&gt;&lt;RecNum&gt;66&lt;/RecNum&gt;&lt;DisplayText&gt;(17)&lt;/DisplayText&gt;&lt;record&gt;&lt;rec-number&gt;66&lt;/rec-number&gt;&lt;foreign-keys&gt;&lt;key app="EN" db-id="x5rpwrp0d5tfwsetv2hpzvspdf99tte0xav5" timestamp="1552010023"&gt;66&lt;/key&gt;&lt;/foreign-keys&gt;&lt;ref-type name="Journal Article"&gt;17&lt;/ref-type&gt;&lt;contributors&gt;&lt;authors&gt;&lt;author&gt;Wang, Z. V.&lt;/author&gt;&lt;author&gt;Scherer, P. E.&lt;/author&gt;&lt;/authors&gt;&lt;/contributors&gt;&lt;auth-address&gt;Division of Cardiology, Department of Internal Medicine, University of Texas Southwestern Medical Center, 5323 Harry Hines Blvd., Dallas, TX 75390, USA zhao.wang@utsouthwestern.edu philipp.scherer@utsouthwestern.edu.&amp;#xD;Touchstone Diabetes Center, Department of Internal Medicine, University of Texas Southwestern Medical Center, 5323 Harry Hines Blvd., Dallas, TX 75390, USA Department of Cell Biology, University of Texas Southwestern Medical Center, 5323 Harry Hines Blvd., Dallas, TX 75390, USA zhao.wang@utsouthwestern.edu philipp.scherer@utsouthwestern.edu.&lt;/auth-address&gt;&lt;titles&gt;&lt;title&gt;Adiponectin, the past two decades&lt;/title&gt;&lt;secondary-title&gt;J Mol Cell Biol&lt;/secondary-title&gt;&lt;/titles&gt;&lt;periodical&gt;&lt;full-title&gt;J Mol Cell Biol&lt;/full-title&gt;&lt;/periodical&gt;&lt;pages&gt;93-100&lt;/pages&gt;&lt;volume&gt;8&lt;/volume&gt;&lt;number&gt;2&lt;/number&gt;&lt;keywords&gt;&lt;keyword&gt;Adiponectin/chemistry/*metabolism&lt;/keyword&gt;&lt;keyword&gt;Animals&lt;/keyword&gt;&lt;keyword&gt;Cells/metabolism&lt;/keyword&gt;&lt;keyword&gt;Humans&lt;/keyword&gt;&lt;keyword&gt;Models, Molecular&lt;/keyword&gt;&lt;keyword&gt;Receptors, Adiponectin/metabolism&lt;/keyword&gt;&lt;keyword&gt;*adiponectin&lt;/keyword&gt;&lt;keyword&gt;*diabetes&lt;/keyword&gt;&lt;keyword&gt;*metabolic syndrome&lt;/keyword&gt;&lt;keyword&gt;*obesity&lt;/keyword&gt;&lt;/keywords&gt;&lt;dates&gt;&lt;year&gt;2016&lt;/year&gt;&lt;pub-dates&gt;&lt;date&gt;Apr&lt;/date&gt;&lt;/pub-dates&gt;&lt;/dates&gt;&lt;isbn&gt;1759-4685 (Electronic)&amp;#xD;1759-4685 (Linking)&lt;/isbn&gt;&lt;accession-num&gt;26993047&lt;/accession-num&gt;&lt;urls&gt;&lt;related-urls&gt;&lt;url&gt;https://www.ncbi.nlm.nih.gov/pubmed/26993047&lt;/url&gt;&lt;/related-urls&gt;&lt;/urls&gt;&lt;custom2&gt;PMC4816148&lt;/custom2&gt;&lt;electronic-resource-num&gt;10.1093/jmcb/mjw011&lt;/electronic-resource-num&gt;&lt;/record&gt;&lt;/Cite&gt;&lt;/EndNote&gt;</w:instrText>
      </w:r>
      <w:r w:rsidRPr="0093035D">
        <w:rPr>
          <w:rFonts w:ascii="Times New Roman" w:hAnsi="Times New Roman"/>
          <w:sz w:val="24"/>
          <w:szCs w:val="24"/>
        </w:rPr>
        <w:fldChar w:fldCharType="separate"/>
      </w:r>
      <w:r w:rsidR="001F51D4" w:rsidRPr="0093035D">
        <w:rPr>
          <w:rFonts w:ascii="Times New Roman" w:hAnsi="Times New Roman"/>
          <w:noProof/>
          <w:sz w:val="24"/>
          <w:szCs w:val="24"/>
        </w:rPr>
        <w:t>(17)</w:t>
      </w:r>
      <w:r w:rsidRPr="0093035D">
        <w:rPr>
          <w:rFonts w:ascii="Times New Roman" w:hAnsi="Times New Roman"/>
          <w:sz w:val="24"/>
          <w:szCs w:val="24"/>
        </w:rPr>
        <w:fldChar w:fldCharType="end"/>
      </w:r>
      <w:r w:rsidRPr="0093035D">
        <w:rPr>
          <w:rFonts w:ascii="Times New Roman" w:hAnsi="Times New Roman"/>
          <w:sz w:val="24"/>
          <w:szCs w:val="24"/>
        </w:rPr>
        <w:t xml:space="preserve">. Adiponectin </w:t>
      </w:r>
      <w:r w:rsidR="007C6E44" w:rsidRPr="0093035D">
        <w:rPr>
          <w:rFonts w:ascii="Times New Roman" w:hAnsi="Times New Roman"/>
          <w:sz w:val="24"/>
          <w:szCs w:val="24"/>
        </w:rPr>
        <w:t>suppresses hepatic gluconeogenesis and promotes insulin sensitization</w:t>
      </w:r>
      <w:r w:rsidR="00DA5BDB" w:rsidRPr="0093035D">
        <w:rPr>
          <w:rFonts w:ascii="Times New Roman" w:hAnsi="Times New Roman"/>
          <w:sz w:val="24"/>
          <w:szCs w:val="24"/>
        </w:rPr>
        <w:t xml:space="preserve"> </w:t>
      </w:r>
      <w:r w:rsidR="00602C77" w:rsidRPr="0093035D">
        <w:rPr>
          <w:rFonts w:ascii="Times New Roman" w:hAnsi="Times New Roman"/>
          <w:sz w:val="24"/>
          <w:szCs w:val="24"/>
        </w:rPr>
        <w:t>in adults</w:t>
      </w:r>
      <w:r w:rsidR="00C3039C" w:rsidRPr="0093035D">
        <w:rPr>
          <w:rFonts w:ascii="Times New Roman" w:hAnsi="Times New Roman"/>
          <w:noProof/>
          <w:sz w:val="24"/>
          <w:szCs w:val="24"/>
        </w:rPr>
        <w:t xml:space="preserve"> </w:t>
      </w:r>
      <w:r w:rsidR="002E40CC" w:rsidRPr="0093035D">
        <w:rPr>
          <w:rFonts w:ascii="Times New Roman" w:hAnsi="Times New Roman"/>
          <w:noProof/>
          <w:sz w:val="24"/>
          <w:szCs w:val="24"/>
        </w:rPr>
        <w:fldChar w:fldCharType="begin">
          <w:fldData xml:space="preserve">PEVuZE5vdGU+PENpdGU+PEF1dGhvcj5XYW5nPC9BdXRob3I+PFllYXI+MjAxNjwvWWVhcj48UmVj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==
</w:fldData>
        </w:fldChar>
      </w:r>
      <w:r w:rsidR="002E40CC" w:rsidRPr="0093035D">
        <w:rPr>
          <w:rFonts w:ascii="Times New Roman" w:hAnsi="Times New Roman"/>
          <w:noProof/>
          <w:sz w:val="24"/>
          <w:szCs w:val="24"/>
        </w:rPr>
        <w:instrText xml:space="preserve"> ADDIN EN.CITE </w:instrText>
      </w:r>
      <w:r w:rsidR="002E40CC" w:rsidRPr="0093035D">
        <w:rPr>
          <w:rFonts w:ascii="Times New Roman" w:hAnsi="Times New Roman"/>
          <w:noProof/>
          <w:sz w:val="24"/>
          <w:szCs w:val="24"/>
        </w:rPr>
        <w:fldChar w:fldCharType="begin">
          <w:fldData xml:space="preserve">PEVuZE5vdGU+PENpdGU+PEF1dGhvcj5XYW5nPC9BdXRob3I+PFllYXI+MjAxNjwvWWVhcj48UmVj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==
</w:fldData>
        </w:fldChar>
      </w:r>
      <w:r w:rsidR="002E40CC" w:rsidRPr="0093035D">
        <w:rPr>
          <w:rFonts w:ascii="Times New Roman" w:hAnsi="Times New Roman"/>
          <w:noProof/>
          <w:sz w:val="24"/>
          <w:szCs w:val="24"/>
        </w:rPr>
        <w:instrText xml:space="preserve"> ADDIN EN.CITE.DATA </w:instrText>
      </w:r>
      <w:r w:rsidR="002E40CC" w:rsidRPr="0093035D">
        <w:rPr>
          <w:rFonts w:ascii="Times New Roman" w:hAnsi="Times New Roman"/>
          <w:noProof/>
          <w:sz w:val="24"/>
          <w:szCs w:val="24"/>
        </w:rPr>
      </w:r>
      <w:r w:rsidR="002E40CC" w:rsidRPr="0093035D">
        <w:rPr>
          <w:rFonts w:ascii="Times New Roman" w:hAnsi="Times New Roman"/>
          <w:noProof/>
          <w:sz w:val="24"/>
          <w:szCs w:val="24"/>
        </w:rPr>
        <w:fldChar w:fldCharType="end"/>
      </w:r>
      <w:r w:rsidR="002E40CC" w:rsidRPr="0093035D">
        <w:rPr>
          <w:rFonts w:ascii="Times New Roman" w:hAnsi="Times New Roman"/>
          <w:noProof/>
          <w:sz w:val="24"/>
          <w:szCs w:val="24"/>
        </w:rPr>
      </w:r>
      <w:r w:rsidR="002E40CC" w:rsidRPr="0093035D">
        <w:rPr>
          <w:rFonts w:ascii="Times New Roman" w:hAnsi="Times New Roman"/>
          <w:noProof/>
          <w:sz w:val="24"/>
          <w:szCs w:val="24"/>
        </w:rPr>
        <w:fldChar w:fldCharType="separate"/>
      </w:r>
      <w:r w:rsidR="002E40CC" w:rsidRPr="0093035D">
        <w:rPr>
          <w:rFonts w:ascii="Times New Roman" w:hAnsi="Times New Roman"/>
          <w:noProof/>
          <w:sz w:val="24"/>
          <w:szCs w:val="24"/>
        </w:rPr>
        <w:t>(17, 18)</w:t>
      </w:r>
      <w:r w:rsidR="002E40CC" w:rsidRPr="0093035D">
        <w:rPr>
          <w:rFonts w:ascii="Times New Roman" w:hAnsi="Times New Roman"/>
          <w:noProof/>
          <w:sz w:val="24"/>
          <w:szCs w:val="24"/>
        </w:rPr>
        <w:fldChar w:fldCharType="end"/>
      </w:r>
      <w:r w:rsidR="007C6E44" w:rsidRPr="0093035D">
        <w:rPr>
          <w:rFonts w:ascii="Times New Roman" w:hAnsi="Times New Roman"/>
          <w:sz w:val="24"/>
          <w:szCs w:val="24"/>
        </w:rPr>
        <w:t xml:space="preserve">. In </w:t>
      </w:r>
      <w:r w:rsidR="00DA5BDB" w:rsidRPr="0093035D">
        <w:rPr>
          <w:rFonts w:ascii="Times New Roman" w:hAnsi="Times New Roman"/>
          <w:sz w:val="24"/>
          <w:szCs w:val="24"/>
        </w:rPr>
        <w:t>adults</w:t>
      </w:r>
      <w:r w:rsidR="002B67B1" w:rsidRPr="0093035D">
        <w:rPr>
          <w:rFonts w:ascii="Times New Roman" w:hAnsi="Times New Roman"/>
          <w:sz w:val="24"/>
          <w:szCs w:val="24"/>
        </w:rPr>
        <w:t>,</w:t>
      </w:r>
      <w:r w:rsidR="00DA5BDB" w:rsidRPr="0093035D">
        <w:rPr>
          <w:rFonts w:ascii="Times New Roman" w:hAnsi="Times New Roman"/>
          <w:sz w:val="24"/>
          <w:szCs w:val="24"/>
        </w:rPr>
        <w:t xml:space="preserve"> </w:t>
      </w:r>
      <w:r w:rsidR="00BA5B03" w:rsidRPr="0093035D">
        <w:rPr>
          <w:rFonts w:ascii="Times New Roman" w:hAnsi="Times New Roman"/>
          <w:sz w:val="24"/>
          <w:szCs w:val="24"/>
        </w:rPr>
        <w:t xml:space="preserve">lower </w:t>
      </w:r>
      <w:r w:rsidR="00DA5BDB" w:rsidRPr="0093035D">
        <w:rPr>
          <w:rFonts w:ascii="Times New Roman" w:hAnsi="Times New Roman"/>
          <w:sz w:val="24"/>
          <w:szCs w:val="24"/>
        </w:rPr>
        <w:t xml:space="preserve">adiponectin </w:t>
      </w:r>
      <w:r w:rsidR="00465C02" w:rsidRPr="0093035D">
        <w:rPr>
          <w:rFonts w:ascii="Times New Roman" w:hAnsi="Times New Roman"/>
          <w:sz w:val="24"/>
          <w:szCs w:val="24"/>
        </w:rPr>
        <w:t>concentration</w:t>
      </w:r>
      <w:r w:rsidR="00DA5BDB" w:rsidRPr="0093035D">
        <w:rPr>
          <w:rFonts w:ascii="Times New Roman" w:hAnsi="Times New Roman"/>
          <w:sz w:val="24"/>
          <w:szCs w:val="24"/>
        </w:rPr>
        <w:t xml:space="preserve">s are </w:t>
      </w:r>
      <w:r w:rsidR="00BA5B03" w:rsidRPr="0093035D">
        <w:rPr>
          <w:rFonts w:ascii="Times New Roman" w:hAnsi="Times New Roman"/>
          <w:sz w:val="24"/>
          <w:szCs w:val="24"/>
        </w:rPr>
        <w:t>associated</w:t>
      </w:r>
      <w:r w:rsidR="00DA5BDB" w:rsidRPr="0093035D">
        <w:rPr>
          <w:rFonts w:ascii="Times New Roman" w:hAnsi="Times New Roman"/>
          <w:sz w:val="24"/>
          <w:szCs w:val="24"/>
        </w:rPr>
        <w:t xml:space="preserve"> </w:t>
      </w:r>
      <w:r w:rsidR="00ED70F7" w:rsidRPr="0093035D">
        <w:rPr>
          <w:rFonts w:ascii="Times New Roman" w:hAnsi="Times New Roman"/>
          <w:sz w:val="24"/>
          <w:szCs w:val="24"/>
        </w:rPr>
        <w:t xml:space="preserve">with adverse </w:t>
      </w:r>
      <w:r w:rsidR="0037494B" w:rsidRPr="0093035D">
        <w:rPr>
          <w:rFonts w:ascii="Times New Roman" w:hAnsi="Times New Roman"/>
          <w:sz w:val="24"/>
          <w:szCs w:val="24"/>
        </w:rPr>
        <w:t xml:space="preserve">metabolic parameters such as </w:t>
      </w:r>
      <w:r w:rsidR="00BA5B03" w:rsidRPr="0093035D">
        <w:rPr>
          <w:rFonts w:ascii="Times New Roman" w:hAnsi="Times New Roman"/>
          <w:sz w:val="24"/>
          <w:szCs w:val="24"/>
        </w:rPr>
        <w:t xml:space="preserve">greater </w:t>
      </w:r>
      <w:r w:rsidR="00DA5BDB" w:rsidRPr="0093035D">
        <w:rPr>
          <w:rFonts w:ascii="Times New Roman" w:hAnsi="Times New Roman"/>
          <w:sz w:val="24"/>
          <w:szCs w:val="24"/>
        </w:rPr>
        <w:t>adiposity</w:t>
      </w:r>
      <w:r w:rsidR="007C6E44" w:rsidRPr="0093035D">
        <w:rPr>
          <w:rFonts w:ascii="Times New Roman" w:hAnsi="Times New Roman"/>
          <w:sz w:val="24"/>
          <w:szCs w:val="24"/>
        </w:rPr>
        <w:t>,</w:t>
      </w:r>
      <w:r w:rsidR="00DA5BDB" w:rsidRPr="0093035D">
        <w:rPr>
          <w:rFonts w:ascii="Times New Roman" w:hAnsi="Times New Roman"/>
          <w:sz w:val="24"/>
          <w:szCs w:val="24"/>
        </w:rPr>
        <w:t xml:space="preserve"> insulin resistance </w:t>
      </w:r>
      <w:r w:rsidR="0037494B" w:rsidRPr="0093035D">
        <w:rPr>
          <w:rFonts w:ascii="Times New Roman" w:hAnsi="Times New Roman"/>
          <w:sz w:val="24"/>
          <w:szCs w:val="24"/>
        </w:rPr>
        <w:t xml:space="preserve">and </w:t>
      </w:r>
      <w:r w:rsidR="008467B4" w:rsidRPr="0093035D">
        <w:rPr>
          <w:rFonts w:ascii="Times New Roman" w:hAnsi="Times New Roman"/>
          <w:sz w:val="24"/>
          <w:szCs w:val="24"/>
        </w:rPr>
        <w:t>gestational diabetes</w:t>
      </w:r>
      <w:r w:rsidR="0080188D" w:rsidRPr="0093035D">
        <w:rPr>
          <w:rFonts w:ascii="Times New Roman" w:hAnsi="Times New Roman"/>
          <w:sz w:val="24"/>
          <w:szCs w:val="24"/>
        </w:rPr>
        <w:t xml:space="preserve"> mellitus (GDM)</w:t>
      </w:r>
      <w:r w:rsidR="008F053B" w:rsidRPr="0093035D">
        <w:rPr>
          <w:rFonts w:ascii="Times New Roman" w:hAnsi="Times New Roman"/>
          <w:sz w:val="24"/>
          <w:szCs w:val="24"/>
        </w:rPr>
        <w:t xml:space="preserve"> </w:t>
      </w:r>
      <w:r w:rsidR="008F053B" w:rsidRPr="0093035D">
        <w:rPr>
          <w:rFonts w:ascii="Times New Roman" w:hAnsi="Times New Roman"/>
          <w:sz w:val="24"/>
          <w:szCs w:val="24"/>
        </w:rPr>
        <w:fldChar w:fldCharType="begin">
          <w:fldData xml:space="preserve">PEVuZE5vdGU+PENpdGU+PEF1dGhvcj5JbGlvZHJvbWl0aTwvQXV0aG9yPjxZZWFyPjIwMTY8L1ll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2OTItOTwvcGFnZXM+PHZvbHVtZT41OTwvdm9sdW1lPjxudW1iZXI+NDwvbnVtYmVyPjxlZGl0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wvcGVyaW9kaWNhbD48cGFnZXM+NTQyNy0zNDwvcGFn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</w:fldData>
        </w:fldChar>
      </w:r>
      <w:r w:rsidR="00B146AD" w:rsidRPr="0093035D">
        <w:rPr>
          <w:rFonts w:ascii="Times New Roman" w:hAnsi="Times New Roman"/>
          <w:sz w:val="24"/>
          <w:szCs w:val="24"/>
        </w:rPr>
        <w:instrText xml:space="preserve"> ADDIN EN.CITE </w:instrText>
      </w:r>
      <w:r w:rsidR="00B146AD" w:rsidRPr="0093035D">
        <w:rPr>
          <w:rFonts w:ascii="Times New Roman" w:hAnsi="Times New Roman"/>
          <w:sz w:val="24"/>
          <w:szCs w:val="24"/>
        </w:rPr>
        <w:fldChar w:fldCharType="begin">
          <w:fldData xml:space="preserve">PEVuZE5vdGU+PENpdGU+PEF1dGhvcj5JbGlvZHJvbWl0aTwvQXV0aG9yPjxZZWFyPjIwMTY8L1ll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</w:fldData>
        </w:fldChar>
      </w:r>
      <w:r w:rsidR="00B146AD" w:rsidRPr="0093035D">
        <w:rPr>
          <w:rFonts w:ascii="Times New Roman" w:hAnsi="Times New Roman"/>
          <w:sz w:val="24"/>
          <w:szCs w:val="24"/>
        </w:rPr>
        <w:instrText xml:space="preserve"> ADDIN EN.CITE.DATA </w:instrText>
      </w:r>
      <w:r w:rsidR="00B146AD" w:rsidRPr="0093035D">
        <w:rPr>
          <w:rFonts w:ascii="Times New Roman" w:hAnsi="Times New Roman"/>
          <w:sz w:val="24"/>
          <w:szCs w:val="24"/>
        </w:rPr>
      </w:r>
      <w:r w:rsidR="00B146AD" w:rsidRPr="0093035D">
        <w:rPr>
          <w:rFonts w:ascii="Times New Roman" w:hAnsi="Times New Roman"/>
          <w:sz w:val="24"/>
          <w:szCs w:val="24"/>
        </w:rPr>
        <w:fldChar w:fldCharType="end"/>
      </w:r>
      <w:r w:rsidR="008F053B" w:rsidRPr="0093035D">
        <w:rPr>
          <w:rFonts w:ascii="Times New Roman" w:hAnsi="Times New Roman"/>
          <w:sz w:val="24"/>
          <w:szCs w:val="24"/>
        </w:rPr>
      </w:r>
      <w:r w:rsidR="008F053B" w:rsidRPr="0093035D">
        <w:rPr>
          <w:rFonts w:ascii="Times New Roman" w:hAnsi="Times New Roman"/>
          <w:sz w:val="24"/>
          <w:szCs w:val="24"/>
        </w:rPr>
        <w:fldChar w:fldCharType="separate"/>
      </w:r>
      <w:r w:rsidR="00B146AD" w:rsidRPr="0093035D">
        <w:rPr>
          <w:rFonts w:ascii="Times New Roman" w:hAnsi="Times New Roman"/>
          <w:noProof/>
          <w:sz w:val="24"/>
          <w:szCs w:val="24"/>
        </w:rPr>
        <w:t>(18-20)</w:t>
      </w:r>
      <w:r w:rsidR="008F053B" w:rsidRPr="0093035D">
        <w:rPr>
          <w:rFonts w:ascii="Times New Roman" w:hAnsi="Times New Roman"/>
          <w:sz w:val="24"/>
          <w:szCs w:val="24"/>
        </w:rPr>
        <w:fldChar w:fldCharType="end"/>
      </w:r>
      <w:r w:rsidR="00871A2B" w:rsidRPr="0093035D">
        <w:rPr>
          <w:rFonts w:ascii="Times New Roman" w:hAnsi="Times New Roman"/>
          <w:sz w:val="24"/>
          <w:szCs w:val="24"/>
        </w:rPr>
        <w:t xml:space="preserve">, and </w:t>
      </w:r>
      <w:r w:rsidR="00EB7652" w:rsidRPr="0093035D">
        <w:rPr>
          <w:rFonts w:ascii="Times New Roman" w:hAnsi="Times New Roman"/>
          <w:sz w:val="24"/>
          <w:szCs w:val="24"/>
        </w:rPr>
        <w:t xml:space="preserve">Indian ethnicity </w:t>
      </w:r>
      <w:r w:rsidR="00871A2B" w:rsidRPr="0093035D">
        <w:rPr>
          <w:rFonts w:ascii="Times New Roman" w:hAnsi="Times New Roman"/>
          <w:sz w:val="24"/>
          <w:szCs w:val="24"/>
        </w:rPr>
        <w:t>compared t</w:t>
      </w:r>
      <w:r w:rsidR="00EB7652" w:rsidRPr="0093035D">
        <w:rPr>
          <w:rFonts w:ascii="Times New Roman" w:hAnsi="Times New Roman"/>
          <w:sz w:val="24"/>
          <w:szCs w:val="24"/>
        </w:rPr>
        <w:t>o Malay</w:t>
      </w:r>
      <w:r w:rsidR="00871A2B" w:rsidRPr="0093035D">
        <w:rPr>
          <w:rFonts w:ascii="Times New Roman" w:hAnsi="Times New Roman"/>
          <w:sz w:val="24"/>
          <w:szCs w:val="24"/>
        </w:rPr>
        <w:t xml:space="preserve"> and Chinese </w:t>
      </w:r>
      <w:r w:rsidR="00871A2B" w:rsidRPr="0093035D">
        <w:rPr>
          <w:rFonts w:ascii="Times New Roman" w:hAnsi="Times New Roman"/>
          <w:sz w:val="24"/>
          <w:szCs w:val="24"/>
        </w:rPr>
        <w:fldChar w:fldCharType="begin">
          <w:fldData xml:space="preserve">PEVuZE5vdGU+PENpdGU+PEF1dGhvcj5LaG9vPC9BdXRob3I+PFllYXI+MjAxMTwvWWVhcj48UmVj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xMTIwLTY8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==
</w:fldData>
        </w:fldChar>
      </w:r>
      <w:r w:rsidR="00B146AD" w:rsidRPr="0093035D">
        <w:rPr>
          <w:rFonts w:ascii="Times New Roman" w:hAnsi="Times New Roman"/>
          <w:sz w:val="24"/>
          <w:szCs w:val="24"/>
        </w:rPr>
        <w:instrText xml:space="preserve"> ADDIN EN.CITE </w:instrText>
      </w:r>
      <w:r w:rsidR="00B146AD" w:rsidRPr="0093035D">
        <w:rPr>
          <w:rFonts w:ascii="Times New Roman" w:hAnsi="Times New Roman"/>
          <w:sz w:val="24"/>
          <w:szCs w:val="24"/>
        </w:rPr>
        <w:fldChar w:fldCharType="begin">
          <w:fldData xml:space="preserve">PEVuZE5vdGU+PENpdGU+PEF1dGhvcj5LaG9vPC9BdXRob3I+PFllYXI+MjAxMTwvWWVhcj48UmVj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==
</w:fldData>
        </w:fldChar>
      </w:r>
      <w:r w:rsidR="00B146AD" w:rsidRPr="0093035D">
        <w:rPr>
          <w:rFonts w:ascii="Times New Roman" w:hAnsi="Times New Roman"/>
          <w:sz w:val="24"/>
          <w:szCs w:val="24"/>
        </w:rPr>
        <w:instrText xml:space="preserve"> ADDIN EN.CITE.DATA </w:instrText>
      </w:r>
      <w:r w:rsidR="00B146AD" w:rsidRPr="0093035D">
        <w:rPr>
          <w:rFonts w:ascii="Times New Roman" w:hAnsi="Times New Roman"/>
          <w:sz w:val="24"/>
          <w:szCs w:val="24"/>
        </w:rPr>
      </w:r>
      <w:r w:rsidR="00B146AD" w:rsidRPr="0093035D">
        <w:rPr>
          <w:rFonts w:ascii="Times New Roman" w:hAnsi="Times New Roman"/>
          <w:sz w:val="24"/>
          <w:szCs w:val="24"/>
        </w:rPr>
        <w:fldChar w:fldCharType="end"/>
      </w:r>
      <w:r w:rsidR="00871A2B" w:rsidRPr="0093035D">
        <w:rPr>
          <w:rFonts w:ascii="Times New Roman" w:hAnsi="Times New Roman"/>
          <w:sz w:val="24"/>
          <w:szCs w:val="24"/>
        </w:rPr>
      </w:r>
      <w:r w:rsidR="00871A2B" w:rsidRPr="0093035D">
        <w:rPr>
          <w:rFonts w:ascii="Times New Roman" w:hAnsi="Times New Roman"/>
          <w:sz w:val="24"/>
          <w:szCs w:val="24"/>
        </w:rPr>
        <w:fldChar w:fldCharType="separate"/>
      </w:r>
      <w:r w:rsidR="00B146AD" w:rsidRPr="0093035D">
        <w:rPr>
          <w:rFonts w:ascii="Times New Roman" w:hAnsi="Times New Roman"/>
          <w:noProof/>
          <w:sz w:val="24"/>
          <w:szCs w:val="24"/>
        </w:rPr>
        <w:t>(21)</w:t>
      </w:r>
      <w:r w:rsidR="00871A2B" w:rsidRPr="0093035D">
        <w:rPr>
          <w:rFonts w:ascii="Times New Roman" w:hAnsi="Times New Roman"/>
          <w:sz w:val="24"/>
          <w:szCs w:val="24"/>
        </w:rPr>
        <w:fldChar w:fldCharType="end"/>
      </w:r>
      <w:r w:rsidR="008D78F6" w:rsidRPr="0093035D">
        <w:rPr>
          <w:rFonts w:ascii="Times New Roman" w:hAnsi="Times New Roman"/>
          <w:sz w:val="24"/>
          <w:szCs w:val="24"/>
        </w:rPr>
        <w:t>.</w:t>
      </w:r>
      <w:r w:rsidR="00DA5BDB" w:rsidRPr="0093035D">
        <w:rPr>
          <w:rFonts w:ascii="Times New Roman" w:hAnsi="Times New Roman"/>
          <w:sz w:val="24"/>
          <w:szCs w:val="24"/>
        </w:rPr>
        <w:t xml:space="preserve"> </w:t>
      </w:r>
      <w:r w:rsidR="000D4AC0" w:rsidRPr="0093035D">
        <w:rPr>
          <w:rFonts w:ascii="Times New Roman" w:hAnsi="Times New Roman"/>
          <w:sz w:val="24"/>
          <w:szCs w:val="24"/>
        </w:rPr>
        <w:t xml:space="preserve">On the other hand, </w:t>
      </w:r>
      <w:r w:rsidR="008E7EE6" w:rsidRPr="0093035D">
        <w:rPr>
          <w:rFonts w:ascii="Times New Roman" w:hAnsi="Times New Roman"/>
          <w:sz w:val="24"/>
          <w:szCs w:val="24"/>
        </w:rPr>
        <w:t xml:space="preserve">prenatal </w:t>
      </w:r>
      <w:r w:rsidR="00822D26" w:rsidRPr="0093035D">
        <w:rPr>
          <w:rFonts w:ascii="Times New Roman" w:hAnsi="Times New Roman"/>
          <w:sz w:val="24"/>
          <w:szCs w:val="24"/>
        </w:rPr>
        <w:t xml:space="preserve">exposures such as </w:t>
      </w:r>
      <w:r w:rsidR="00C76BCB" w:rsidRPr="0093035D">
        <w:rPr>
          <w:rFonts w:ascii="Times New Roman" w:hAnsi="Times New Roman"/>
          <w:sz w:val="24"/>
          <w:szCs w:val="24"/>
        </w:rPr>
        <w:t xml:space="preserve">maternal </w:t>
      </w:r>
      <w:r w:rsidR="00822D26" w:rsidRPr="0093035D">
        <w:rPr>
          <w:rFonts w:ascii="Times New Roman" w:hAnsi="Times New Roman"/>
          <w:sz w:val="24"/>
          <w:szCs w:val="24"/>
        </w:rPr>
        <w:t xml:space="preserve">obesity </w:t>
      </w:r>
      <w:r w:rsidR="00822D26" w:rsidRPr="0093035D">
        <w:rPr>
          <w:rFonts w:ascii="Times New Roman" w:hAnsi="Times New Roman"/>
          <w:sz w:val="24"/>
          <w:szCs w:val="24"/>
        </w:rPr>
        <w:fldChar w:fldCharType="begin">
          <w:fldData xml:space="preserve">PEVuZE5vdGU+PENpdGU+PEF1dGhvcj5CcnluaGlsZHNlbjwvQXV0aG9yPjxZZWFyPjIwMTM8L1ll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</w:fldData>
        </w:fldChar>
      </w:r>
      <w:r w:rsidR="00B146AD" w:rsidRPr="0093035D">
        <w:rPr>
          <w:rFonts w:ascii="Times New Roman" w:hAnsi="Times New Roman"/>
          <w:sz w:val="24"/>
          <w:szCs w:val="24"/>
        </w:rPr>
        <w:instrText xml:space="preserve"> ADDIN EN.CITE </w:instrText>
      </w:r>
      <w:r w:rsidR="00B146AD" w:rsidRPr="0093035D">
        <w:rPr>
          <w:rFonts w:ascii="Times New Roman" w:hAnsi="Times New Roman"/>
          <w:sz w:val="24"/>
          <w:szCs w:val="24"/>
        </w:rPr>
        <w:fldChar w:fldCharType="begin">
          <w:fldData xml:space="preserve">PEVuZE5vdGU+PENpdGU+PEF1dGhvcj5CcnluaGlsZHNlbjwvQXV0aG9yPjxZZWFyPjIwMTM8L1ll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</w:fldData>
        </w:fldChar>
      </w:r>
      <w:r w:rsidR="00B146AD" w:rsidRPr="0093035D">
        <w:rPr>
          <w:rFonts w:ascii="Times New Roman" w:hAnsi="Times New Roman"/>
          <w:sz w:val="24"/>
          <w:szCs w:val="24"/>
        </w:rPr>
        <w:instrText xml:space="preserve"> ADDIN EN.CITE.DATA </w:instrText>
      </w:r>
      <w:r w:rsidR="00B146AD" w:rsidRPr="0093035D">
        <w:rPr>
          <w:rFonts w:ascii="Times New Roman" w:hAnsi="Times New Roman"/>
          <w:sz w:val="24"/>
          <w:szCs w:val="24"/>
        </w:rPr>
      </w:r>
      <w:r w:rsidR="00B146AD" w:rsidRPr="0093035D">
        <w:rPr>
          <w:rFonts w:ascii="Times New Roman" w:hAnsi="Times New Roman"/>
          <w:sz w:val="24"/>
          <w:szCs w:val="24"/>
        </w:rPr>
        <w:fldChar w:fldCharType="end"/>
      </w:r>
      <w:r w:rsidR="00822D26" w:rsidRPr="0093035D">
        <w:rPr>
          <w:rFonts w:ascii="Times New Roman" w:hAnsi="Times New Roman"/>
          <w:sz w:val="24"/>
          <w:szCs w:val="24"/>
        </w:rPr>
      </w:r>
      <w:r w:rsidR="00822D26" w:rsidRPr="0093035D">
        <w:rPr>
          <w:rFonts w:ascii="Times New Roman" w:hAnsi="Times New Roman"/>
          <w:sz w:val="24"/>
          <w:szCs w:val="24"/>
        </w:rPr>
        <w:fldChar w:fldCharType="separate"/>
      </w:r>
      <w:r w:rsidR="00B146AD" w:rsidRPr="0093035D">
        <w:rPr>
          <w:rFonts w:ascii="Times New Roman" w:hAnsi="Times New Roman"/>
          <w:noProof/>
          <w:sz w:val="24"/>
          <w:szCs w:val="24"/>
        </w:rPr>
        <w:t>(22)</w:t>
      </w:r>
      <w:r w:rsidR="00822D26" w:rsidRPr="0093035D">
        <w:rPr>
          <w:rFonts w:ascii="Times New Roman" w:hAnsi="Times New Roman"/>
          <w:sz w:val="24"/>
          <w:szCs w:val="24"/>
        </w:rPr>
        <w:fldChar w:fldCharType="end"/>
      </w:r>
      <w:r w:rsidR="00822D26" w:rsidRPr="0093035D">
        <w:rPr>
          <w:rFonts w:ascii="Times New Roman" w:hAnsi="Times New Roman"/>
          <w:sz w:val="24"/>
          <w:szCs w:val="24"/>
        </w:rPr>
        <w:t xml:space="preserve"> and GDM </w:t>
      </w:r>
      <w:r w:rsidR="00C76BCB" w:rsidRPr="0093035D">
        <w:rPr>
          <w:rFonts w:ascii="Times New Roman" w:hAnsi="Times New Roman"/>
          <w:sz w:val="24"/>
          <w:szCs w:val="24"/>
        </w:rPr>
        <w:t xml:space="preserve">status </w:t>
      </w:r>
      <w:r w:rsidR="00822D26" w:rsidRPr="0093035D">
        <w:rPr>
          <w:rFonts w:ascii="Times New Roman" w:hAnsi="Times New Roman"/>
          <w:sz w:val="24"/>
          <w:szCs w:val="24"/>
        </w:rPr>
        <w:fldChar w:fldCharType="begin">
          <w:fldData xml:space="preserve">PEVuZE5vdGU+PENpdGU+PEF1dGhvcj5BcmFtZXNoPC9BdXRob3I+PFllYXI+MjAxNzwvWWVhcj48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</w:fldData>
        </w:fldChar>
      </w:r>
      <w:r w:rsidR="00B146AD" w:rsidRPr="0093035D">
        <w:rPr>
          <w:rFonts w:ascii="Times New Roman" w:hAnsi="Times New Roman"/>
          <w:sz w:val="24"/>
          <w:szCs w:val="24"/>
        </w:rPr>
        <w:instrText xml:space="preserve"> ADDIN EN.CITE </w:instrText>
      </w:r>
      <w:r w:rsidR="00B146AD" w:rsidRPr="0093035D">
        <w:rPr>
          <w:rFonts w:ascii="Times New Roman" w:hAnsi="Times New Roman"/>
          <w:sz w:val="24"/>
          <w:szCs w:val="24"/>
        </w:rPr>
        <w:fldChar w:fldCharType="begin">
          <w:fldData xml:space="preserve">PEVuZE5vdGU+PENpdGU+PEF1dGhvcj5BcmFtZXNoPC9BdXRob3I+PFllYXI+MjAxNzwvWWVhcj48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</w:fldData>
        </w:fldChar>
      </w:r>
      <w:r w:rsidR="00B146AD" w:rsidRPr="0093035D">
        <w:rPr>
          <w:rFonts w:ascii="Times New Roman" w:hAnsi="Times New Roman"/>
          <w:sz w:val="24"/>
          <w:szCs w:val="24"/>
        </w:rPr>
        <w:instrText xml:space="preserve"> ADDIN EN.CITE.DATA </w:instrText>
      </w:r>
      <w:r w:rsidR="00B146AD" w:rsidRPr="0093035D">
        <w:rPr>
          <w:rFonts w:ascii="Times New Roman" w:hAnsi="Times New Roman"/>
          <w:sz w:val="24"/>
          <w:szCs w:val="24"/>
        </w:rPr>
      </w:r>
      <w:r w:rsidR="00B146AD" w:rsidRPr="0093035D">
        <w:rPr>
          <w:rFonts w:ascii="Times New Roman" w:hAnsi="Times New Roman"/>
          <w:sz w:val="24"/>
          <w:szCs w:val="24"/>
        </w:rPr>
        <w:fldChar w:fldCharType="end"/>
      </w:r>
      <w:r w:rsidR="00822D26" w:rsidRPr="0093035D">
        <w:rPr>
          <w:rFonts w:ascii="Times New Roman" w:hAnsi="Times New Roman"/>
          <w:sz w:val="24"/>
          <w:szCs w:val="24"/>
        </w:rPr>
      </w:r>
      <w:r w:rsidR="00822D26" w:rsidRPr="0093035D">
        <w:rPr>
          <w:rFonts w:ascii="Times New Roman" w:hAnsi="Times New Roman"/>
          <w:sz w:val="24"/>
          <w:szCs w:val="24"/>
        </w:rPr>
        <w:fldChar w:fldCharType="separate"/>
      </w:r>
      <w:r w:rsidR="00B146AD" w:rsidRPr="0093035D">
        <w:rPr>
          <w:rFonts w:ascii="Times New Roman" w:hAnsi="Times New Roman"/>
          <w:noProof/>
          <w:sz w:val="24"/>
          <w:szCs w:val="24"/>
        </w:rPr>
        <w:t>(23)</w:t>
      </w:r>
      <w:r w:rsidR="00822D26" w:rsidRPr="0093035D">
        <w:rPr>
          <w:rFonts w:ascii="Times New Roman" w:hAnsi="Times New Roman"/>
          <w:sz w:val="24"/>
          <w:szCs w:val="24"/>
        </w:rPr>
        <w:fldChar w:fldCharType="end"/>
      </w:r>
      <w:r w:rsidR="00822D26" w:rsidRPr="0093035D">
        <w:rPr>
          <w:rFonts w:ascii="Times New Roman" w:hAnsi="Times New Roman"/>
          <w:sz w:val="24"/>
          <w:szCs w:val="24"/>
        </w:rPr>
        <w:t xml:space="preserve"> have been associated with higher cord blood adiponectin concentrations.</w:t>
      </w:r>
      <w:r w:rsidR="002B67B1" w:rsidRPr="0093035D">
        <w:rPr>
          <w:rFonts w:ascii="Times New Roman" w:hAnsi="Times New Roman"/>
          <w:sz w:val="24"/>
          <w:szCs w:val="24"/>
        </w:rPr>
        <w:t xml:space="preserve"> C</w:t>
      </w:r>
      <w:r w:rsidR="00DD39E2" w:rsidRPr="0093035D">
        <w:rPr>
          <w:rFonts w:ascii="Times New Roman" w:hAnsi="Times New Roman"/>
          <w:sz w:val="24"/>
          <w:szCs w:val="24"/>
        </w:rPr>
        <w:t xml:space="preserve">ord blood adiponectin </w:t>
      </w:r>
      <w:r w:rsidR="00465C02" w:rsidRPr="0093035D">
        <w:rPr>
          <w:rFonts w:ascii="Times New Roman" w:hAnsi="Times New Roman"/>
          <w:sz w:val="24"/>
          <w:szCs w:val="24"/>
        </w:rPr>
        <w:t>concentration</w:t>
      </w:r>
      <w:r w:rsidR="00DD39E2" w:rsidRPr="0093035D">
        <w:rPr>
          <w:rFonts w:ascii="Times New Roman" w:hAnsi="Times New Roman"/>
          <w:sz w:val="24"/>
          <w:szCs w:val="24"/>
        </w:rPr>
        <w:t xml:space="preserve"> </w:t>
      </w:r>
      <w:r w:rsidR="000D4AC0" w:rsidRPr="0093035D">
        <w:rPr>
          <w:rFonts w:ascii="Times New Roman" w:hAnsi="Times New Roman"/>
          <w:sz w:val="24"/>
          <w:szCs w:val="24"/>
        </w:rPr>
        <w:t>was</w:t>
      </w:r>
      <w:r w:rsidR="00A91143" w:rsidRPr="0093035D">
        <w:rPr>
          <w:rFonts w:ascii="Times New Roman" w:hAnsi="Times New Roman"/>
          <w:sz w:val="24"/>
          <w:szCs w:val="24"/>
        </w:rPr>
        <w:t xml:space="preserve"> </w:t>
      </w:r>
      <w:r w:rsidR="000D4AC0" w:rsidRPr="0093035D">
        <w:rPr>
          <w:rFonts w:ascii="Times New Roman" w:hAnsi="Times New Roman"/>
          <w:sz w:val="24"/>
          <w:szCs w:val="24"/>
        </w:rPr>
        <w:t xml:space="preserve">shown to be </w:t>
      </w:r>
      <w:r w:rsidR="00DD39E2" w:rsidRPr="0093035D">
        <w:rPr>
          <w:rFonts w:ascii="Times New Roman" w:hAnsi="Times New Roman"/>
          <w:sz w:val="24"/>
          <w:szCs w:val="24"/>
        </w:rPr>
        <w:t xml:space="preserve">positively associated with cord blood leptin </w:t>
      </w:r>
      <w:r w:rsidR="00465C02" w:rsidRPr="0093035D">
        <w:rPr>
          <w:rFonts w:ascii="Times New Roman" w:hAnsi="Times New Roman"/>
          <w:sz w:val="24"/>
          <w:szCs w:val="24"/>
        </w:rPr>
        <w:t>concentration</w:t>
      </w:r>
      <w:r w:rsidR="00A91143" w:rsidRPr="0093035D">
        <w:rPr>
          <w:rFonts w:ascii="Times New Roman" w:hAnsi="Times New Roman"/>
          <w:sz w:val="24"/>
          <w:szCs w:val="24"/>
        </w:rPr>
        <w:t>, fetal growth</w:t>
      </w:r>
      <w:r w:rsidR="00DD39E2" w:rsidRPr="0093035D">
        <w:rPr>
          <w:rFonts w:ascii="Times New Roman" w:hAnsi="Times New Roman"/>
          <w:sz w:val="24"/>
          <w:szCs w:val="24"/>
        </w:rPr>
        <w:t xml:space="preserve"> and birthweight </w:t>
      </w:r>
      <w:r w:rsidR="00DD39E2" w:rsidRPr="0093035D">
        <w:rPr>
          <w:rFonts w:ascii="Times New Roman" w:hAnsi="Times New Roman"/>
          <w:sz w:val="24"/>
          <w:szCs w:val="24"/>
        </w:rPr>
        <w:fldChar w:fldCharType="begin">
          <w:fldData xml:space="preserve">PEVuZE5vdGU+PENpdGU+PEF1dGhvcj5Uc2FpPC9BdXRob3I+PFllYXI+MjAwNDwvWWVhcj48UmVj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</w:fldData>
        </w:fldChar>
      </w:r>
      <w:r w:rsidR="009A0CAB" w:rsidRPr="0093035D">
        <w:rPr>
          <w:rFonts w:ascii="Times New Roman" w:hAnsi="Times New Roman"/>
          <w:sz w:val="24"/>
          <w:szCs w:val="24"/>
        </w:rPr>
        <w:instrText xml:space="preserve"> ADDIN EN.CITE </w:instrText>
      </w:r>
      <w:r w:rsidR="009A0CAB" w:rsidRPr="0093035D">
        <w:rPr>
          <w:rFonts w:ascii="Times New Roman" w:hAnsi="Times New Roman"/>
          <w:sz w:val="24"/>
          <w:szCs w:val="24"/>
        </w:rPr>
        <w:fldChar w:fldCharType="begin">
          <w:fldData xml:space="preserve">PEVuZE5vdGU+PENpdGU+PEF1dGhvcj5Uc2FpPC9BdXRob3I+PFllYXI+MjAwNDwvWWVhcj48UmVj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</w:fldData>
        </w:fldChar>
      </w:r>
      <w:r w:rsidR="009A0CAB" w:rsidRPr="0093035D">
        <w:rPr>
          <w:rFonts w:ascii="Times New Roman" w:hAnsi="Times New Roman"/>
          <w:sz w:val="24"/>
          <w:szCs w:val="24"/>
        </w:rPr>
        <w:instrText xml:space="preserve"> ADDIN EN.CITE.DATA </w:instrText>
      </w:r>
      <w:r w:rsidR="009A0CAB" w:rsidRPr="0093035D">
        <w:rPr>
          <w:rFonts w:ascii="Times New Roman" w:hAnsi="Times New Roman"/>
          <w:sz w:val="24"/>
          <w:szCs w:val="24"/>
        </w:rPr>
      </w:r>
      <w:r w:rsidR="009A0CAB" w:rsidRPr="0093035D">
        <w:rPr>
          <w:rFonts w:ascii="Times New Roman" w:hAnsi="Times New Roman"/>
          <w:sz w:val="24"/>
          <w:szCs w:val="24"/>
        </w:rPr>
        <w:fldChar w:fldCharType="end"/>
      </w:r>
      <w:r w:rsidR="00DD39E2" w:rsidRPr="0093035D">
        <w:rPr>
          <w:rFonts w:ascii="Times New Roman" w:hAnsi="Times New Roman"/>
          <w:sz w:val="24"/>
          <w:szCs w:val="24"/>
        </w:rPr>
      </w:r>
      <w:r w:rsidR="00DD39E2" w:rsidRPr="0093035D">
        <w:rPr>
          <w:rFonts w:ascii="Times New Roman" w:hAnsi="Times New Roman"/>
          <w:sz w:val="24"/>
          <w:szCs w:val="24"/>
        </w:rPr>
        <w:fldChar w:fldCharType="separate"/>
      </w:r>
      <w:r w:rsidR="009A0CAB" w:rsidRPr="0093035D">
        <w:rPr>
          <w:rFonts w:ascii="Times New Roman" w:hAnsi="Times New Roman"/>
          <w:noProof/>
          <w:sz w:val="24"/>
          <w:szCs w:val="24"/>
        </w:rPr>
        <w:t>(9, 24-26)</w:t>
      </w:r>
      <w:r w:rsidR="00DD39E2" w:rsidRPr="0093035D">
        <w:rPr>
          <w:rFonts w:ascii="Times New Roman" w:hAnsi="Times New Roman"/>
          <w:sz w:val="24"/>
          <w:szCs w:val="24"/>
        </w:rPr>
        <w:fldChar w:fldCharType="end"/>
      </w:r>
      <w:r w:rsidR="004418CB" w:rsidRPr="0093035D">
        <w:rPr>
          <w:rFonts w:ascii="Times New Roman" w:hAnsi="Times New Roman"/>
          <w:sz w:val="24"/>
          <w:szCs w:val="24"/>
        </w:rPr>
        <w:t xml:space="preserve">, and fetal adiponectin concentration is higher than adult adiponectin concentration </w:t>
      </w:r>
      <w:r w:rsidR="004418CB" w:rsidRPr="0093035D">
        <w:rPr>
          <w:rFonts w:ascii="Times New Roman" w:hAnsi="Times New Roman"/>
          <w:sz w:val="24"/>
          <w:szCs w:val="24"/>
        </w:rPr>
        <w:fldChar w:fldCharType="begin">
          <w:fldData xml:space="preserve">PEVuZE5vdGU+PENpdGU+PEF1dGhvcj5Lb3Rhbmk8L0F1dGhvcj48WWVhcj4yMDA0PC9ZZWFyPjxS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</w:fldData>
        </w:fldChar>
      </w:r>
      <w:r w:rsidR="009A0CAB" w:rsidRPr="0093035D">
        <w:rPr>
          <w:rFonts w:ascii="Times New Roman" w:hAnsi="Times New Roman"/>
          <w:sz w:val="24"/>
          <w:szCs w:val="24"/>
        </w:rPr>
        <w:instrText xml:space="preserve"> ADDIN EN.CITE </w:instrText>
      </w:r>
      <w:r w:rsidR="009A0CAB" w:rsidRPr="0093035D">
        <w:rPr>
          <w:rFonts w:ascii="Times New Roman" w:hAnsi="Times New Roman"/>
          <w:sz w:val="24"/>
          <w:szCs w:val="24"/>
        </w:rPr>
        <w:fldChar w:fldCharType="begin">
          <w:fldData xml:space="preserve">PEVuZE5vdGU+PENpdGU+PEF1dGhvcj5Lb3Rhbmk8L0F1dGhvcj48WWVhcj4yMDA0PC9ZZWFyPjxS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</w:fldData>
        </w:fldChar>
      </w:r>
      <w:r w:rsidR="009A0CAB" w:rsidRPr="0093035D">
        <w:rPr>
          <w:rFonts w:ascii="Times New Roman" w:hAnsi="Times New Roman"/>
          <w:sz w:val="24"/>
          <w:szCs w:val="24"/>
        </w:rPr>
        <w:instrText xml:space="preserve"> ADDIN EN.CITE.DATA </w:instrText>
      </w:r>
      <w:r w:rsidR="009A0CAB" w:rsidRPr="0093035D">
        <w:rPr>
          <w:rFonts w:ascii="Times New Roman" w:hAnsi="Times New Roman"/>
          <w:sz w:val="24"/>
          <w:szCs w:val="24"/>
        </w:rPr>
      </w:r>
      <w:r w:rsidR="009A0CAB" w:rsidRPr="0093035D">
        <w:rPr>
          <w:rFonts w:ascii="Times New Roman" w:hAnsi="Times New Roman"/>
          <w:sz w:val="24"/>
          <w:szCs w:val="24"/>
        </w:rPr>
        <w:fldChar w:fldCharType="end"/>
      </w:r>
      <w:r w:rsidR="004418CB" w:rsidRPr="0093035D">
        <w:rPr>
          <w:rFonts w:ascii="Times New Roman" w:hAnsi="Times New Roman"/>
          <w:sz w:val="24"/>
          <w:szCs w:val="24"/>
        </w:rPr>
      </w:r>
      <w:r w:rsidR="004418CB" w:rsidRPr="0093035D">
        <w:rPr>
          <w:rFonts w:ascii="Times New Roman" w:hAnsi="Times New Roman"/>
          <w:sz w:val="24"/>
          <w:szCs w:val="24"/>
        </w:rPr>
        <w:fldChar w:fldCharType="separate"/>
      </w:r>
      <w:r w:rsidR="009A0CAB" w:rsidRPr="0093035D">
        <w:rPr>
          <w:rFonts w:ascii="Times New Roman" w:hAnsi="Times New Roman"/>
          <w:noProof/>
          <w:sz w:val="24"/>
          <w:szCs w:val="24"/>
        </w:rPr>
        <w:t>(27, 28)</w:t>
      </w:r>
      <w:r w:rsidR="004418CB" w:rsidRPr="0093035D">
        <w:rPr>
          <w:rFonts w:ascii="Times New Roman" w:hAnsi="Times New Roman"/>
          <w:sz w:val="24"/>
          <w:szCs w:val="24"/>
        </w:rPr>
        <w:fldChar w:fldCharType="end"/>
      </w:r>
      <w:r w:rsidR="004418CB" w:rsidRPr="0093035D">
        <w:rPr>
          <w:rFonts w:ascii="Times New Roman" w:hAnsi="Times New Roman"/>
          <w:sz w:val="24"/>
          <w:szCs w:val="24"/>
        </w:rPr>
        <w:t xml:space="preserve">. </w:t>
      </w:r>
      <w:r w:rsidR="00224A24" w:rsidRPr="0093035D">
        <w:rPr>
          <w:rFonts w:ascii="Times New Roman" w:hAnsi="Times New Roman"/>
          <w:sz w:val="24"/>
          <w:szCs w:val="24"/>
        </w:rPr>
        <w:t xml:space="preserve">Maternal adiponectin concentrations have shown to be inversely </w:t>
      </w:r>
      <w:r w:rsidR="00224A24" w:rsidRPr="0093035D">
        <w:rPr>
          <w:rFonts w:ascii="Times New Roman" w:hAnsi="Times New Roman"/>
          <w:sz w:val="24"/>
          <w:szCs w:val="24"/>
        </w:rPr>
        <w:lastRenderedPageBreak/>
        <w:t xml:space="preserve">associated with offspring’s birth weight and adiposity measures </w:t>
      </w:r>
      <w:r w:rsidR="00F21740" w:rsidRPr="0093035D">
        <w:rPr>
          <w:rFonts w:ascii="Times New Roman" w:hAnsi="Times New Roman"/>
          <w:sz w:val="24"/>
          <w:szCs w:val="24"/>
        </w:rPr>
        <w:fldChar w:fldCharType="begin">
          <w:fldData xml:space="preserve">PEVuZE5vdGU+PENpdGU+PEF1dGhvcj5IaW5rbGU8L0F1dGhvcj48WWVhcj4yMDE4PC9ZZWFyPjxS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IaW5rbGU8L0F1dGhvcj48WWVhcj4yMDE4PC9ZZWFyPjxS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F21740" w:rsidRPr="0093035D">
        <w:rPr>
          <w:rFonts w:ascii="Times New Roman" w:hAnsi="Times New Roman"/>
          <w:sz w:val="24"/>
          <w:szCs w:val="24"/>
        </w:rPr>
      </w:r>
      <w:r w:rsidR="00F21740" w:rsidRPr="0093035D">
        <w:rPr>
          <w:rFonts w:ascii="Times New Roman" w:hAnsi="Times New Roman"/>
          <w:sz w:val="24"/>
          <w:szCs w:val="24"/>
        </w:rPr>
        <w:fldChar w:fldCharType="separate"/>
      </w:r>
      <w:r w:rsidR="00F21740" w:rsidRPr="0093035D">
        <w:rPr>
          <w:rFonts w:ascii="Times New Roman" w:hAnsi="Times New Roman"/>
          <w:noProof/>
          <w:sz w:val="24"/>
          <w:szCs w:val="24"/>
        </w:rPr>
        <w:t>(29-31)</w:t>
      </w:r>
      <w:r w:rsidR="00F21740" w:rsidRPr="0093035D">
        <w:rPr>
          <w:rFonts w:ascii="Times New Roman" w:hAnsi="Times New Roman"/>
          <w:sz w:val="24"/>
          <w:szCs w:val="24"/>
        </w:rPr>
        <w:fldChar w:fldCharType="end"/>
      </w:r>
      <w:r w:rsidR="00F21740" w:rsidRPr="0093035D">
        <w:rPr>
          <w:rFonts w:ascii="Times New Roman" w:hAnsi="Times New Roman"/>
          <w:sz w:val="24"/>
          <w:szCs w:val="24"/>
        </w:rPr>
        <w:t xml:space="preserve">. </w:t>
      </w:r>
      <w:r w:rsidR="004418CB" w:rsidRPr="0093035D">
        <w:rPr>
          <w:rFonts w:ascii="Times New Roman" w:hAnsi="Times New Roman"/>
          <w:sz w:val="24"/>
          <w:szCs w:val="24"/>
        </w:rPr>
        <w:t xml:space="preserve">During </w:t>
      </w:r>
      <w:r w:rsidR="00E85596" w:rsidRPr="0093035D">
        <w:rPr>
          <w:rFonts w:ascii="Times New Roman" w:hAnsi="Times New Roman"/>
          <w:sz w:val="24"/>
          <w:szCs w:val="24"/>
        </w:rPr>
        <w:t>pregnancy</w:t>
      </w:r>
      <w:r w:rsidR="004418CB" w:rsidRPr="0093035D">
        <w:rPr>
          <w:rFonts w:ascii="Times New Roman" w:hAnsi="Times New Roman"/>
          <w:sz w:val="24"/>
          <w:szCs w:val="24"/>
        </w:rPr>
        <w:t xml:space="preserve">, </w:t>
      </w:r>
      <w:r w:rsidR="00EB0D1F" w:rsidRPr="0093035D">
        <w:rPr>
          <w:rFonts w:ascii="Times New Roman" w:hAnsi="Times New Roman"/>
          <w:sz w:val="24"/>
          <w:szCs w:val="24"/>
        </w:rPr>
        <w:t xml:space="preserve">adiponectin levels decrease as </w:t>
      </w:r>
      <w:r w:rsidR="00E85596" w:rsidRPr="0093035D">
        <w:rPr>
          <w:rFonts w:ascii="Times New Roman" w:hAnsi="Times New Roman"/>
          <w:sz w:val="24"/>
          <w:szCs w:val="24"/>
        </w:rPr>
        <w:t xml:space="preserve">the mother develops an insulin-resistant state to support reduced glucose uptake and increased lipolysis, </w:t>
      </w:r>
      <w:r w:rsidR="001A3E03" w:rsidRPr="0093035D">
        <w:rPr>
          <w:rFonts w:ascii="Times New Roman" w:hAnsi="Times New Roman"/>
          <w:sz w:val="24"/>
          <w:szCs w:val="24"/>
        </w:rPr>
        <w:t xml:space="preserve">shifting nutrients such as </w:t>
      </w:r>
      <w:r w:rsidR="004418CB" w:rsidRPr="0093035D">
        <w:rPr>
          <w:rFonts w:ascii="Times New Roman" w:hAnsi="Times New Roman"/>
          <w:sz w:val="24"/>
          <w:szCs w:val="24"/>
        </w:rPr>
        <w:t xml:space="preserve">glucose </w:t>
      </w:r>
      <w:r w:rsidR="001A3E03" w:rsidRPr="0093035D">
        <w:rPr>
          <w:rFonts w:ascii="Times New Roman" w:hAnsi="Times New Roman"/>
          <w:sz w:val="24"/>
          <w:szCs w:val="24"/>
        </w:rPr>
        <w:t>and lipids to</w:t>
      </w:r>
      <w:r w:rsidR="004418CB" w:rsidRPr="0093035D">
        <w:rPr>
          <w:rFonts w:ascii="Times New Roman" w:hAnsi="Times New Roman"/>
          <w:sz w:val="24"/>
          <w:szCs w:val="24"/>
        </w:rPr>
        <w:t xml:space="preserve"> the fetus</w:t>
      </w:r>
      <w:r w:rsidR="001A3E03" w:rsidRPr="0093035D">
        <w:rPr>
          <w:rFonts w:ascii="Times New Roman" w:hAnsi="Times New Roman"/>
          <w:sz w:val="24"/>
          <w:szCs w:val="24"/>
        </w:rPr>
        <w:t xml:space="preserve"> </w:t>
      </w:r>
      <w:r w:rsidR="001A3E03" w:rsidRPr="0093035D">
        <w:rPr>
          <w:rFonts w:ascii="Times New Roman" w:hAnsi="Times New Roman"/>
          <w:sz w:val="24"/>
          <w:szCs w:val="24"/>
        </w:rPr>
        <w:fldChar w:fldCharType="begin">
          <w:fldData xml:space="preserve">PEVuZE5vdGU+PENpdGU+PEF1dGhvcj5BeWU8L0F1dGhvcj48WWVhcj4yMDEzPC9ZZWFyPjxSZWNO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</w:fldData>
        </w:fldChar>
      </w:r>
      <w:r w:rsidR="00224A24" w:rsidRPr="0093035D">
        <w:rPr>
          <w:rFonts w:ascii="Times New Roman" w:hAnsi="Times New Roman"/>
          <w:sz w:val="24"/>
          <w:szCs w:val="24"/>
        </w:rPr>
        <w:instrText xml:space="preserve"> ADDIN EN.CITE </w:instrText>
      </w:r>
      <w:r w:rsidR="00224A24" w:rsidRPr="0093035D">
        <w:rPr>
          <w:rFonts w:ascii="Times New Roman" w:hAnsi="Times New Roman"/>
          <w:sz w:val="24"/>
          <w:szCs w:val="24"/>
        </w:rPr>
        <w:fldChar w:fldCharType="begin">
          <w:fldData xml:space="preserve">PEVuZE5vdGU+PENpdGU+PEF1dGhvcj5BeWU8L0F1dGhvcj48WWVhcj4yMDEzPC9ZZWFyPjxSZWNO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</w:fldData>
        </w:fldChar>
      </w:r>
      <w:r w:rsidR="00224A24" w:rsidRPr="0093035D">
        <w:rPr>
          <w:rFonts w:ascii="Times New Roman" w:hAnsi="Times New Roman"/>
          <w:sz w:val="24"/>
          <w:szCs w:val="24"/>
        </w:rPr>
        <w:instrText xml:space="preserve"> ADDIN EN.CITE.DATA </w:instrText>
      </w:r>
      <w:r w:rsidR="00224A24" w:rsidRPr="0093035D">
        <w:rPr>
          <w:rFonts w:ascii="Times New Roman" w:hAnsi="Times New Roman"/>
          <w:sz w:val="24"/>
          <w:szCs w:val="24"/>
        </w:rPr>
      </w:r>
      <w:r w:rsidR="00224A24" w:rsidRPr="0093035D">
        <w:rPr>
          <w:rFonts w:ascii="Times New Roman" w:hAnsi="Times New Roman"/>
          <w:sz w:val="24"/>
          <w:szCs w:val="24"/>
        </w:rPr>
        <w:fldChar w:fldCharType="end"/>
      </w:r>
      <w:r w:rsidR="001A3E03" w:rsidRPr="0093035D">
        <w:rPr>
          <w:rFonts w:ascii="Times New Roman" w:hAnsi="Times New Roman"/>
          <w:sz w:val="24"/>
          <w:szCs w:val="24"/>
        </w:rPr>
      </w:r>
      <w:r w:rsidR="001A3E03" w:rsidRPr="0093035D">
        <w:rPr>
          <w:rFonts w:ascii="Times New Roman" w:hAnsi="Times New Roman"/>
          <w:sz w:val="24"/>
          <w:szCs w:val="24"/>
        </w:rPr>
        <w:fldChar w:fldCharType="separate"/>
      </w:r>
      <w:r w:rsidR="00224A24" w:rsidRPr="0093035D">
        <w:rPr>
          <w:rFonts w:ascii="Times New Roman" w:hAnsi="Times New Roman"/>
          <w:noProof/>
          <w:sz w:val="24"/>
          <w:szCs w:val="24"/>
        </w:rPr>
        <w:t>(29, 32)</w:t>
      </w:r>
      <w:r w:rsidR="001A3E03" w:rsidRPr="0093035D">
        <w:rPr>
          <w:rFonts w:ascii="Times New Roman" w:hAnsi="Times New Roman"/>
          <w:sz w:val="24"/>
          <w:szCs w:val="24"/>
        </w:rPr>
        <w:fldChar w:fldCharType="end"/>
      </w:r>
      <w:r w:rsidR="00FD2489" w:rsidRPr="0093035D">
        <w:rPr>
          <w:rFonts w:ascii="Times New Roman" w:hAnsi="Times New Roman"/>
          <w:sz w:val="24"/>
          <w:szCs w:val="24"/>
        </w:rPr>
        <w:t>A</w:t>
      </w:r>
      <w:r w:rsidR="004418CB" w:rsidRPr="0093035D">
        <w:rPr>
          <w:rFonts w:ascii="Times New Roman" w:hAnsi="Times New Roman"/>
          <w:sz w:val="24"/>
          <w:szCs w:val="24"/>
        </w:rPr>
        <w:t xml:space="preserve"> high concentration of adiponectin in the fetus may enhance the growth‐promoting effect of insulin through its insulin‐sensitizing action</w:t>
      </w:r>
      <w:r w:rsidR="00F329A4" w:rsidRPr="0093035D">
        <w:rPr>
          <w:rFonts w:ascii="Times New Roman" w:hAnsi="Times New Roman"/>
          <w:sz w:val="24"/>
          <w:szCs w:val="24"/>
        </w:rPr>
        <w:t xml:space="preserve"> </w:t>
      </w:r>
      <w:r w:rsidR="00F329A4" w:rsidRPr="0093035D">
        <w:rPr>
          <w:rFonts w:ascii="Times New Roman" w:hAnsi="Times New Roman"/>
          <w:sz w:val="24"/>
          <w:szCs w:val="24"/>
        </w:rPr>
        <w:fldChar w:fldCharType="begin">
          <w:fldData xml:space="preserve">PEVuZE5vdGU+PENpdGU+PEF1dGhvcj5Uc2FpPC9BdXRob3I+PFllYXI+MjAwNDwvWWVhcj48UmVj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</w:fldData>
        </w:fldChar>
      </w:r>
      <w:r w:rsidR="00F329A4" w:rsidRPr="0093035D">
        <w:rPr>
          <w:rFonts w:ascii="Times New Roman" w:hAnsi="Times New Roman"/>
          <w:sz w:val="24"/>
          <w:szCs w:val="24"/>
        </w:rPr>
        <w:instrText xml:space="preserve"> ADDIN EN.CITE </w:instrText>
      </w:r>
      <w:r w:rsidR="00F329A4" w:rsidRPr="0093035D">
        <w:rPr>
          <w:rFonts w:ascii="Times New Roman" w:hAnsi="Times New Roman"/>
          <w:sz w:val="24"/>
          <w:szCs w:val="24"/>
        </w:rPr>
        <w:fldChar w:fldCharType="begin">
          <w:fldData xml:space="preserve">PEVuZE5vdGU+PENpdGU+PEF1dGhvcj5Uc2FpPC9BdXRob3I+PFllYXI+MjAwNDwvWWVhcj48UmVj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</w:fldData>
        </w:fldChar>
      </w:r>
      <w:r w:rsidR="00F329A4" w:rsidRPr="0093035D">
        <w:rPr>
          <w:rFonts w:ascii="Times New Roman" w:hAnsi="Times New Roman"/>
          <w:sz w:val="24"/>
          <w:szCs w:val="24"/>
        </w:rPr>
        <w:instrText xml:space="preserve"> ADDIN EN.CITE.DATA </w:instrText>
      </w:r>
      <w:r w:rsidR="00F329A4" w:rsidRPr="0093035D">
        <w:rPr>
          <w:rFonts w:ascii="Times New Roman" w:hAnsi="Times New Roman"/>
          <w:sz w:val="24"/>
          <w:szCs w:val="24"/>
        </w:rPr>
      </w:r>
      <w:r w:rsidR="00F329A4" w:rsidRPr="0093035D">
        <w:rPr>
          <w:rFonts w:ascii="Times New Roman" w:hAnsi="Times New Roman"/>
          <w:sz w:val="24"/>
          <w:szCs w:val="24"/>
        </w:rPr>
        <w:fldChar w:fldCharType="end"/>
      </w:r>
      <w:r w:rsidR="00F329A4" w:rsidRPr="0093035D">
        <w:rPr>
          <w:rFonts w:ascii="Times New Roman" w:hAnsi="Times New Roman"/>
          <w:sz w:val="24"/>
          <w:szCs w:val="24"/>
        </w:rPr>
      </w:r>
      <w:r w:rsidR="00F329A4" w:rsidRPr="0093035D">
        <w:rPr>
          <w:rFonts w:ascii="Times New Roman" w:hAnsi="Times New Roman"/>
          <w:sz w:val="24"/>
          <w:szCs w:val="24"/>
        </w:rPr>
        <w:fldChar w:fldCharType="separate"/>
      </w:r>
      <w:r w:rsidR="00F329A4" w:rsidRPr="0093035D">
        <w:rPr>
          <w:rFonts w:ascii="Times New Roman" w:hAnsi="Times New Roman"/>
          <w:noProof/>
          <w:sz w:val="24"/>
          <w:szCs w:val="24"/>
        </w:rPr>
        <w:t>(9)</w:t>
      </w:r>
      <w:r w:rsidR="00F329A4" w:rsidRPr="0093035D">
        <w:rPr>
          <w:rFonts w:ascii="Times New Roman" w:hAnsi="Times New Roman"/>
          <w:sz w:val="24"/>
          <w:szCs w:val="24"/>
        </w:rPr>
        <w:fldChar w:fldCharType="end"/>
      </w:r>
      <w:r w:rsidR="003E77CE" w:rsidRPr="0093035D">
        <w:rPr>
          <w:rFonts w:ascii="Times New Roman" w:hAnsi="Times New Roman"/>
          <w:sz w:val="24"/>
          <w:szCs w:val="24"/>
        </w:rPr>
        <w:t>.</w:t>
      </w:r>
      <w:r w:rsidR="00FD2489" w:rsidRPr="0093035D">
        <w:rPr>
          <w:rFonts w:ascii="Times New Roman" w:hAnsi="Times New Roman"/>
          <w:sz w:val="24"/>
          <w:szCs w:val="24"/>
        </w:rPr>
        <w:t xml:space="preserve"> Studies in mice have shown that fetal adiponectin enhances fetal fat deposition and plays a role in maternal obesity-induced increased birth weight </w:t>
      </w:r>
      <w:r w:rsidR="00FD2489"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Qiao&lt;/Author&gt;&lt;Year&gt;2012&lt;/Year&gt;&lt;RecNum&gt;151&lt;/RecNum&gt;&lt;DisplayText&gt;(33)&lt;/DisplayText&gt;&lt;record&gt;&lt;rec-number&gt;151&lt;/rec-number&gt;&lt;foreign-keys&gt;&lt;key app="EN" db-id="x5rpwrp0d5tfwsetv2hpzvspdf99tte0xav5" timestamp="1629940808"&gt;151&lt;/key&gt;&lt;/foreign-keys&gt;&lt;ref-type name="Journal Article"&gt;17&lt;/ref-type&gt;&lt;contributors&gt;&lt;authors&gt;&lt;author&gt;Qiao, L.&lt;/author&gt;&lt;author&gt;Yoo, H. S.&lt;/author&gt;&lt;author&gt;Madon, A.&lt;/author&gt;&lt;author&gt;Kinney, B.&lt;/author&gt;&lt;author&gt;Hay, W. W., Jr.&lt;/author&gt;&lt;author&gt;Shao, J.&lt;/author&gt;&lt;/authors&gt;&lt;/contributors&gt;&lt;auth-address&gt;Department of Pediatrics, University of California San Diego, La Jolla, California, USA.&lt;/auth-address&gt;&lt;titles&gt;&lt;title&gt;Adiponectin enhances mouse fetal fat deposition&lt;/title&gt;&lt;secondary-title&gt;Diabetes&lt;/secondary-title&gt;&lt;alt-title&gt;Diabetes&lt;/alt-title&gt;&lt;/titles&gt;&lt;periodical&gt;&lt;full-title&gt;Diabetes&lt;/full-title&gt;&lt;/periodical&gt;&lt;alt-periodical&gt;&lt;full-title&gt;Diabetes&lt;/full-title&gt;&lt;/alt-periodical&gt;&lt;pages&gt;3199-207&lt;/pages&gt;&lt;volume&gt;61&lt;/volume&gt;&lt;number&gt;12&lt;/number&gt;&lt;edition&gt;2012/08/09&lt;/edition&gt;&lt;keywords&gt;&lt;keyword&gt;Adiponectin/genetics/*metabolism&lt;/keyword&gt;&lt;keyword&gt;Adipose Tissue/*metabolism&lt;/keyword&gt;&lt;keyword&gt;Adiposity/genetics/physiology&lt;/keyword&gt;&lt;keyword&gt;Animals&lt;/keyword&gt;&lt;keyword&gt;Diet, High-Fat/adverse effects&lt;/keyword&gt;&lt;keyword&gt;Fats/*metabolism&lt;/keyword&gt;&lt;keyword&gt;Female&lt;/keyword&gt;&lt;keyword&gt;Fetus/*metabolism&lt;/keyword&gt;&lt;keyword&gt;Male&lt;/keyword&gt;&lt;keyword&gt;Mice&lt;/keyword&gt;&lt;keyword&gt;Mice, Knockout&lt;/keyword&gt;&lt;keyword&gt;Obesity/chemically induced/*physiopathology&lt;/keyword&gt;&lt;/keywords&gt;&lt;dates&gt;&lt;year&gt;2012&lt;/year&gt;&lt;pub-dates&gt;&lt;date&gt;Dec&lt;/date&gt;&lt;/pub-dates&gt;&lt;/dates&gt;&lt;isbn&gt;0012-1797 (Print)&amp;#xD;0012-1797&lt;/isbn&gt;&lt;accession-num&gt;22872236&lt;/accession-num&gt;&lt;urls&gt;&lt;/urls&gt;&lt;custom2&gt;PMC3501876&lt;/custom2&gt;&lt;electronic-resource-num&gt;10.2337/db12-0055&lt;/electronic-resource-num&gt;&lt;remote-database-provider&gt;NLM&lt;/remote-database-provider&gt;&lt;language&gt;eng&lt;/language&gt;&lt;/record&gt;&lt;/Cite&gt;&lt;/EndNote&gt;</w:instrText>
      </w:r>
      <w:r w:rsidR="00FD2489" w:rsidRPr="0093035D">
        <w:rPr>
          <w:rFonts w:ascii="Times New Roman" w:hAnsi="Times New Roman"/>
          <w:sz w:val="24"/>
          <w:szCs w:val="24"/>
        </w:rPr>
        <w:fldChar w:fldCharType="separate"/>
      </w:r>
      <w:r w:rsidR="00FD2489" w:rsidRPr="0093035D">
        <w:rPr>
          <w:rFonts w:ascii="Times New Roman" w:hAnsi="Times New Roman"/>
          <w:noProof/>
          <w:sz w:val="24"/>
          <w:szCs w:val="24"/>
        </w:rPr>
        <w:t>(33)</w:t>
      </w:r>
      <w:r w:rsidR="00FD2489" w:rsidRPr="0093035D">
        <w:rPr>
          <w:rFonts w:ascii="Times New Roman" w:hAnsi="Times New Roman"/>
          <w:sz w:val="24"/>
          <w:szCs w:val="24"/>
        </w:rPr>
        <w:fldChar w:fldCharType="end"/>
      </w:r>
      <w:r w:rsidR="00FD2489" w:rsidRPr="0093035D">
        <w:rPr>
          <w:rFonts w:ascii="Times New Roman" w:hAnsi="Times New Roman"/>
          <w:sz w:val="24"/>
          <w:szCs w:val="24"/>
        </w:rPr>
        <w:t>.</w:t>
      </w:r>
    </w:p>
    <w:p w14:paraId="671C34FB" w14:textId="08E01EC0" w:rsidR="005E1158" w:rsidRPr="0093035D" w:rsidRDefault="00C82931" w:rsidP="005E1158">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Increased abdominal adiposity (AA) is a known</w:t>
      </w:r>
      <w:r w:rsidR="005E1158" w:rsidRPr="0093035D">
        <w:rPr>
          <w:rFonts w:ascii="Times New Roman" w:hAnsi="Times New Roman"/>
          <w:sz w:val="24"/>
          <w:szCs w:val="24"/>
        </w:rPr>
        <w:t xml:space="preserve"> independent risk factor for adverse cardio-metabolic outcomes in adults</w:t>
      </w:r>
      <w:r w:rsidR="00C0335C" w:rsidRPr="0093035D">
        <w:rPr>
          <w:rFonts w:ascii="Times New Roman" w:hAnsi="Times New Roman"/>
          <w:sz w:val="24"/>
          <w:szCs w:val="24"/>
        </w:rPr>
        <w:t xml:space="preserve"> </w:t>
      </w:r>
      <w:r w:rsidR="00C06106"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Despres&lt;/Author&gt;&lt;Year&gt;2012&lt;/Year&gt;&lt;RecNum&gt;11&lt;/RecNum&gt;&lt;DisplayText&gt;(34)&lt;/DisplayText&gt;&lt;record&gt;&lt;rec-number&gt;11&lt;/rec-number&gt;&lt;foreign-keys&gt;&lt;key app="EN" db-id="x5rpwrp0d5tfwsetv2hpzvspdf99tte0xav5" timestamp="1549876548"&gt;11&lt;/key&gt;&lt;/foreign-keys&gt;&lt;ref-type name="Journal Article"&gt;17&lt;/ref-type&gt;&lt;contributors&gt;&lt;authors&gt;&lt;author&gt;Despres, J. P.&lt;/author&gt;&lt;/authors&gt;&lt;/contributors&gt;&lt;auth-address&gt;FAHA, FIAS, Centre de Recherche de l&amp;apos;Institut Universitaire de Cardiologie et de Pneumologie de Quebec, Pavilion Marguerite-D&amp;apos;Youville, 4th Floor, 2725 Chemin Ste-Foy, Quebec QC G1V 4G5, Canada. jean-pierre.despres@criucpq.ulaval.ca&lt;/auth-address&gt;&lt;titles&gt;&lt;title&gt;Body fat distribution and risk of cardiovascular disease: an update&lt;/title&gt;&lt;secondary-title&gt;Circulation&lt;/secondary-title&gt;&lt;/titles&gt;&lt;periodical&gt;&lt;full-title&gt;Circulation&lt;/full-title&gt;&lt;/periodical&gt;&lt;pages&gt;1301-13&lt;/pages&gt;&lt;volume&gt;126&lt;/volume&gt;&lt;number&gt;10&lt;/number&gt;&lt;keywords&gt;&lt;keyword&gt;Body Fat Distribution/*statistics &amp;amp; numerical data&lt;/keyword&gt;&lt;keyword&gt;Cardiovascular Diseases/*epidemiology&lt;/keyword&gt;&lt;keyword&gt;Diabetes Mellitus, Type 2/epidemiology&lt;/keyword&gt;&lt;keyword&gt;Humans&lt;/keyword&gt;&lt;keyword&gt;Obesity/*epidemiology&lt;/keyword&gt;&lt;keyword&gt;Prevalence&lt;/keyword&gt;&lt;keyword&gt;Risk Factors&lt;/keyword&gt;&lt;/keywords&gt;&lt;dates&gt;&lt;year&gt;2012&lt;/year&gt;&lt;pub-dates&gt;&lt;date&gt;Sep 4&lt;/date&gt;&lt;/pub-dates&gt;&lt;/dates&gt;&lt;isbn&gt;1524-4539 (Electronic)&amp;#xD;0009-7322 (Linking)&lt;/isbn&gt;&lt;accession-num&gt;22949540&lt;/accession-num&gt;&lt;urls&gt;&lt;related-urls&gt;&lt;url&gt;https://www.ncbi.nlm.nih.gov/pubmed/22949540&lt;/url&gt;&lt;/related-urls&gt;&lt;/urls&gt;&lt;electronic-resource-num&gt;10.1161/CIRCULATIONAHA.111.067264&lt;/electronic-resource-num&gt;&lt;/record&gt;&lt;/Cite&gt;&lt;/EndNote&gt;</w:instrText>
      </w:r>
      <w:r w:rsidR="00C06106" w:rsidRPr="0093035D">
        <w:rPr>
          <w:rFonts w:ascii="Times New Roman" w:hAnsi="Times New Roman"/>
          <w:sz w:val="24"/>
          <w:szCs w:val="24"/>
        </w:rPr>
        <w:fldChar w:fldCharType="separate"/>
      </w:r>
      <w:r w:rsidR="00FD2489" w:rsidRPr="0093035D">
        <w:rPr>
          <w:rFonts w:ascii="Times New Roman" w:hAnsi="Times New Roman"/>
          <w:noProof/>
          <w:sz w:val="24"/>
          <w:szCs w:val="24"/>
        </w:rPr>
        <w:t>(34)</w:t>
      </w:r>
      <w:r w:rsidR="00C06106" w:rsidRPr="0093035D">
        <w:rPr>
          <w:rFonts w:ascii="Times New Roman" w:hAnsi="Times New Roman"/>
          <w:sz w:val="24"/>
          <w:szCs w:val="24"/>
        </w:rPr>
        <w:fldChar w:fldCharType="end"/>
      </w:r>
      <w:r w:rsidR="005E1158" w:rsidRPr="0093035D">
        <w:rPr>
          <w:rFonts w:ascii="Times New Roman" w:hAnsi="Times New Roman"/>
          <w:sz w:val="24"/>
          <w:szCs w:val="24"/>
        </w:rPr>
        <w:t xml:space="preserve">. </w:t>
      </w:r>
      <w:r w:rsidRPr="0093035D">
        <w:rPr>
          <w:rFonts w:ascii="Times New Roman" w:hAnsi="Times New Roman"/>
          <w:sz w:val="24"/>
          <w:szCs w:val="24"/>
        </w:rPr>
        <w:t>Increased v</w:t>
      </w:r>
      <w:r w:rsidR="005E1158" w:rsidRPr="0093035D">
        <w:rPr>
          <w:rFonts w:ascii="Times New Roman" w:hAnsi="Times New Roman"/>
          <w:sz w:val="24"/>
          <w:szCs w:val="24"/>
        </w:rPr>
        <w:t xml:space="preserve">isceral fat deposition in older children and adolescents </w:t>
      </w:r>
      <w:r w:rsidRPr="0093035D">
        <w:rPr>
          <w:rFonts w:ascii="Times New Roman" w:hAnsi="Times New Roman"/>
          <w:sz w:val="24"/>
          <w:szCs w:val="24"/>
        </w:rPr>
        <w:t>has also been associated with</w:t>
      </w:r>
      <w:r w:rsidR="005E1158" w:rsidRPr="0093035D">
        <w:rPr>
          <w:rFonts w:ascii="Times New Roman" w:hAnsi="Times New Roman"/>
          <w:sz w:val="24"/>
          <w:szCs w:val="24"/>
        </w:rPr>
        <w:t xml:space="preserve"> insulin resistance, </w:t>
      </w:r>
      <w:r w:rsidRPr="0093035D">
        <w:rPr>
          <w:rFonts w:ascii="Times New Roman" w:hAnsi="Times New Roman"/>
          <w:sz w:val="24"/>
          <w:szCs w:val="24"/>
        </w:rPr>
        <w:t xml:space="preserve">and </w:t>
      </w:r>
      <w:r w:rsidR="005A4367" w:rsidRPr="0093035D">
        <w:rPr>
          <w:rFonts w:ascii="Times New Roman" w:hAnsi="Times New Roman"/>
          <w:sz w:val="24"/>
          <w:szCs w:val="24"/>
        </w:rPr>
        <w:t xml:space="preserve">an increased </w:t>
      </w:r>
      <w:r w:rsidR="00BA5B03" w:rsidRPr="0093035D">
        <w:rPr>
          <w:rFonts w:ascii="Times New Roman" w:hAnsi="Times New Roman"/>
          <w:sz w:val="24"/>
          <w:szCs w:val="24"/>
        </w:rPr>
        <w:t xml:space="preserve">risk of </w:t>
      </w:r>
      <w:r w:rsidR="005E1158" w:rsidRPr="0093035D">
        <w:rPr>
          <w:rFonts w:ascii="Times New Roman" w:hAnsi="Times New Roman"/>
          <w:sz w:val="24"/>
          <w:szCs w:val="24"/>
        </w:rPr>
        <w:t xml:space="preserve">cardiovascular </w:t>
      </w:r>
      <w:r w:rsidR="005A4367" w:rsidRPr="0093035D">
        <w:rPr>
          <w:rFonts w:ascii="Times New Roman" w:hAnsi="Times New Roman"/>
          <w:sz w:val="24"/>
          <w:szCs w:val="24"/>
        </w:rPr>
        <w:t xml:space="preserve">disease </w:t>
      </w:r>
      <w:r w:rsidR="005E1158" w:rsidRPr="0093035D">
        <w:rPr>
          <w:rFonts w:ascii="Times New Roman" w:hAnsi="Times New Roman"/>
          <w:sz w:val="24"/>
          <w:szCs w:val="24"/>
        </w:rPr>
        <w:t xml:space="preserve">and diabetes </w:t>
      </w:r>
      <w:r w:rsidR="00C06106" w:rsidRPr="0093035D">
        <w:rPr>
          <w:rFonts w:ascii="Times New Roman" w:hAnsi="Times New Roman"/>
          <w:sz w:val="24"/>
          <w:szCs w:val="24"/>
        </w:rPr>
        <w:fldChar w:fldCharType="begin">
          <w:fldData xml:space="preserve">PEVuZE5vdGU+PENpdGU+PEF1dGhvcj5LZWxpc2hhZGk8L0F1dGhvcj48WWVhcj4yMDE1PC9ZZWFy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LZWxpc2hhZGk8L0F1dGhvcj48WWVhcj4yMDE1PC9ZZWFy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C06106" w:rsidRPr="0093035D">
        <w:rPr>
          <w:rFonts w:ascii="Times New Roman" w:hAnsi="Times New Roman"/>
          <w:sz w:val="24"/>
          <w:szCs w:val="24"/>
        </w:rPr>
      </w:r>
      <w:r w:rsidR="00C06106" w:rsidRPr="0093035D">
        <w:rPr>
          <w:rFonts w:ascii="Times New Roman" w:hAnsi="Times New Roman"/>
          <w:sz w:val="24"/>
          <w:szCs w:val="24"/>
        </w:rPr>
        <w:fldChar w:fldCharType="separate"/>
      </w:r>
      <w:r w:rsidR="00FD2489" w:rsidRPr="0093035D">
        <w:rPr>
          <w:rFonts w:ascii="Times New Roman" w:hAnsi="Times New Roman"/>
          <w:noProof/>
          <w:sz w:val="24"/>
          <w:szCs w:val="24"/>
        </w:rPr>
        <w:t>(35, 36)</w:t>
      </w:r>
      <w:r w:rsidR="00C06106" w:rsidRPr="0093035D">
        <w:rPr>
          <w:rFonts w:ascii="Times New Roman" w:hAnsi="Times New Roman"/>
          <w:sz w:val="24"/>
          <w:szCs w:val="24"/>
        </w:rPr>
        <w:fldChar w:fldCharType="end"/>
      </w:r>
      <w:r w:rsidR="005E1158" w:rsidRPr="0093035D">
        <w:rPr>
          <w:rFonts w:ascii="Times New Roman" w:hAnsi="Times New Roman"/>
          <w:sz w:val="24"/>
          <w:szCs w:val="24"/>
        </w:rPr>
        <w:t>. South Asians are characterized by greater abdominal obesity and higher insulin resistance as compared to Caucasians of similar body mass index</w:t>
      </w:r>
      <w:r w:rsidR="00825AE7" w:rsidRPr="0093035D">
        <w:rPr>
          <w:rFonts w:ascii="Times New Roman" w:hAnsi="Times New Roman"/>
          <w:sz w:val="24"/>
          <w:szCs w:val="24"/>
        </w:rPr>
        <w:t xml:space="preserve"> (BMI)</w:t>
      </w:r>
      <w:r w:rsidR="00C06106" w:rsidRPr="0093035D">
        <w:rPr>
          <w:rFonts w:ascii="Times New Roman" w:hAnsi="Times New Roman"/>
          <w:sz w:val="24"/>
          <w:szCs w:val="24"/>
        </w:rPr>
        <w:t xml:space="preserve"> </w:t>
      </w:r>
      <w:r w:rsidR="00C06106" w:rsidRPr="0093035D">
        <w:rPr>
          <w:rFonts w:ascii="Times New Roman" w:hAnsi="Times New Roman"/>
          <w:sz w:val="24"/>
          <w:szCs w:val="24"/>
        </w:rPr>
        <w:fldChar w:fldCharType="begin">
          <w:fldData xml:space="preserve">PEVuZE5vdGU+PENpdGU+PEF1dGhvcj5CYWphajwvQXV0aG9yPjxZZWFyPjIwMTQ8L1llYXI+PFJl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CYWphajwvQXV0aG9yPjxZZWFyPjIwMTQ8L1llYXI+PFJl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C06106" w:rsidRPr="0093035D">
        <w:rPr>
          <w:rFonts w:ascii="Times New Roman" w:hAnsi="Times New Roman"/>
          <w:sz w:val="24"/>
          <w:szCs w:val="24"/>
        </w:rPr>
      </w:r>
      <w:r w:rsidR="00C06106" w:rsidRPr="0093035D">
        <w:rPr>
          <w:rFonts w:ascii="Times New Roman" w:hAnsi="Times New Roman"/>
          <w:sz w:val="24"/>
          <w:szCs w:val="24"/>
        </w:rPr>
        <w:fldChar w:fldCharType="separate"/>
      </w:r>
      <w:r w:rsidR="00FD2489" w:rsidRPr="0093035D">
        <w:rPr>
          <w:rFonts w:ascii="Times New Roman" w:hAnsi="Times New Roman"/>
          <w:noProof/>
          <w:sz w:val="24"/>
          <w:szCs w:val="24"/>
        </w:rPr>
        <w:t>(37)</w:t>
      </w:r>
      <w:r w:rsidR="00C06106" w:rsidRPr="0093035D">
        <w:rPr>
          <w:rFonts w:ascii="Times New Roman" w:hAnsi="Times New Roman"/>
          <w:sz w:val="24"/>
          <w:szCs w:val="24"/>
        </w:rPr>
        <w:fldChar w:fldCharType="end"/>
      </w:r>
      <w:r w:rsidR="005E1158" w:rsidRPr="0093035D">
        <w:rPr>
          <w:rFonts w:ascii="Times New Roman" w:hAnsi="Times New Roman"/>
          <w:sz w:val="24"/>
          <w:szCs w:val="24"/>
        </w:rPr>
        <w:t>. We have observed differential distribution of abdominal adipose tissue compartments</w:t>
      </w:r>
      <w:r w:rsidR="00A964C2" w:rsidRPr="0093035D">
        <w:rPr>
          <w:rFonts w:ascii="Times New Roman" w:hAnsi="Times New Roman"/>
          <w:sz w:val="24"/>
          <w:szCs w:val="24"/>
        </w:rPr>
        <w:t xml:space="preserve"> (AAT)</w:t>
      </w:r>
      <w:r w:rsidR="005E1158" w:rsidRPr="0093035D">
        <w:rPr>
          <w:rFonts w:ascii="Times New Roman" w:hAnsi="Times New Roman"/>
          <w:sz w:val="24"/>
          <w:szCs w:val="24"/>
        </w:rPr>
        <w:t xml:space="preserve"> in neonates </w:t>
      </w:r>
      <w:r w:rsidR="004E2F24" w:rsidRPr="0093035D">
        <w:rPr>
          <w:rFonts w:ascii="Times New Roman" w:hAnsi="Times New Roman"/>
          <w:sz w:val="24"/>
          <w:szCs w:val="24"/>
        </w:rPr>
        <w:t xml:space="preserve">among Asian </w:t>
      </w:r>
      <w:r w:rsidR="00C06106" w:rsidRPr="0093035D">
        <w:rPr>
          <w:rFonts w:ascii="Times New Roman" w:hAnsi="Times New Roman"/>
          <w:sz w:val="24"/>
          <w:szCs w:val="24"/>
        </w:rPr>
        <w:t>ethnic group</w:t>
      </w:r>
      <w:r w:rsidR="004E2F24" w:rsidRPr="0093035D">
        <w:rPr>
          <w:rFonts w:ascii="Times New Roman" w:hAnsi="Times New Roman"/>
          <w:sz w:val="24"/>
          <w:szCs w:val="24"/>
        </w:rPr>
        <w:t>s</w:t>
      </w:r>
      <w:r w:rsidR="00C06106" w:rsidRPr="0093035D">
        <w:rPr>
          <w:rFonts w:ascii="Times New Roman" w:hAnsi="Times New Roman"/>
          <w:sz w:val="24"/>
          <w:szCs w:val="24"/>
        </w:rPr>
        <w:t xml:space="preserve"> </w:t>
      </w:r>
      <w:r w:rsidR="004E2F24" w:rsidRPr="0093035D">
        <w:rPr>
          <w:rFonts w:ascii="Times New Roman" w:hAnsi="Times New Roman"/>
          <w:sz w:val="24"/>
          <w:szCs w:val="24"/>
        </w:rPr>
        <w:t>in Singapore</w:t>
      </w:r>
      <w:r w:rsidR="00A964C2" w:rsidRPr="0093035D">
        <w:rPr>
          <w:rFonts w:ascii="Times New Roman" w:hAnsi="Times New Roman"/>
          <w:sz w:val="24"/>
          <w:szCs w:val="24"/>
        </w:rPr>
        <w:t xml:space="preserve"> </w:t>
      </w:r>
      <w:r w:rsidR="0030276D"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30276D" w:rsidRPr="0093035D">
        <w:rPr>
          <w:rFonts w:ascii="Times New Roman" w:hAnsi="Times New Roman"/>
          <w:sz w:val="24"/>
          <w:szCs w:val="24"/>
        </w:rPr>
      </w:r>
      <w:r w:rsidR="0030276D" w:rsidRPr="0093035D">
        <w:rPr>
          <w:rFonts w:ascii="Times New Roman" w:hAnsi="Times New Roman"/>
          <w:sz w:val="24"/>
          <w:szCs w:val="24"/>
        </w:rPr>
        <w:fldChar w:fldCharType="separate"/>
      </w:r>
      <w:r w:rsidR="00FD2489" w:rsidRPr="0093035D">
        <w:rPr>
          <w:rFonts w:ascii="Times New Roman" w:hAnsi="Times New Roman"/>
          <w:noProof/>
          <w:sz w:val="24"/>
          <w:szCs w:val="24"/>
        </w:rPr>
        <w:t>(38)</w:t>
      </w:r>
      <w:r w:rsidR="0030276D" w:rsidRPr="0093035D">
        <w:rPr>
          <w:rFonts w:ascii="Times New Roman" w:hAnsi="Times New Roman"/>
          <w:sz w:val="24"/>
          <w:szCs w:val="24"/>
        </w:rPr>
        <w:fldChar w:fldCharType="end"/>
      </w:r>
      <w:r w:rsidR="00BA5B03" w:rsidRPr="0093035D">
        <w:rPr>
          <w:rFonts w:ascii="Times New Roman" w:hAnsi="Times New Roman"/>
          <w:sz w:val="24"/>
          <w:szCs w:val="24"/>
        </w:rPr>
        <w:t>, with</w:t>
      </w:r>
      <w:r w:rsidR="00A964C2" w:rsidRPr="0093035D">
        <w:rPr>
          <w:rFonts w:ascii="Times New Roman" w:hAnsi="Times New Roman"/>
          <w:sz w:val="24"/>
          <w:szCs w:val="24"/>
        </w:rPr>
        <w:t xml:space="preserve"> higher </w:t>
      </w:r>
      <w:r w:rsidR="000D34A4" w:rsidRPr="0093035D">
        <w:rPr>
          <w:rFonts w:ascii="Times New Roman" w:hAnsi="Times New Roman"/>
          <w:sz w:val="24"/>
          <w:szCs w:val="24"/>
        </w:rPr>
        <w:t xml:space="preserve">abdominal subcutaneous adipose tissue </w:t>
      </w:r>
      <w:r w:rsidR="00A964C2" w:rsidRPr="0093035D">
        <w:rPr>
          <w:rFonts w:ascii="Times New Roman" w:hAnsi="Times New Roman"/>
          <w:sz w:val="24"/>
          <w:szCs w:val="24"/>
        </w:rPr>
        <w:t>among Indian</w:t>
      </w:r>
      <w:r w:rsidR="000D34A4" w:rsidRPr="0093035D">
        <w:rPr>
          <w:rFonts w:ascii="Times New Roman" w:hAnsi="Times New Roman"/>
          <w:sz w:val="24"/>
          <w:szCs w:val="24"/>
        </w:rPr>
        <w:t xml:space="preserve"> neonate</w:t>
      </w:r>
      <w:r w:rsidR="00A964C2" w:rsidRPr="0093035D">
        <w:rPr>
          <w:rFonts w:ascii="Times New Roman" w:hAnsi="Times New Roman"/>
          <w:sz w:val="24"/>
          <w:szCs w:val="24"/>
        </w:rPr>
        <w:t>s despite lower birth weight. This finding</w:t>
      </w:r>
      <w:r w:rsidR="005E1158" w:rsidRPr="0093035D">
        <w:rPr>
          <w:rFonts w:ascii="Times New Roman" w:hAnsi="Times New Roman"/>
          <w:sz w:val="24"/>
          <w:szCs w:val="24"/>
        </w:rPr>
        <w:t xml:space="preserve"> </w:t>
      </w:r>
      <w:r w:rsidR="000D34A4" w:rsidRPr="0093035D">
        <w:rPr>
          <w:rFonts w:ascii="Times New Roman" w:hAnsi="Times New Roman"/>
          <w:sz w:val="24"/>
          <w:szCs w:val="24"/>
        </w:rPr>
        <w:t xml:space="preserve">is in line with </w:t>
      </w:r>
      <w:r w:rsidR="005E1158" w:rsidRPr="0093035D">
        <w:rPr>
          <w:rFonts w:ascii="Times New Roman" w:hAnsi="Times New Roman"/>
          <w:sz w:val="24"/>
          <w:szCs w:val="24"/>
        </w:rPr>
        <w:t xml:space="preserve">the notion that </w:t>
      </w:r>
      <w:r w:rsidR="000D34A4" w:rsidRPr="0093035D">
        <w:rPr>
          <w:rFonts w:ascii="Times New Roman" w:hAnsi="Times New Roman"/>
          <w:sz w:val="24"/>
          <w:szCs w:val="24"/>
        </w:rPr>
        <w:t xml:space="preserve">Indian newborns are born </w:t>
      </w:r>
      <w:r w:rsidR="000846E2" w:rsidRPr="0093035D">
        <w:rPr>
          <w:rFonts w:ascii="Times New Roman" w:hAnsi="Times New Roman"/>
          <w:sz w:val="24"/>
          <w:szCs w:val="24"/>
        </w:rPr>
        <w:t xml:space="preserve">light </w:t>
      </w:r>
      <w:r w:rsidR="000D34A4" w:rsidRPr="0093035D">
        <w:rPr>
          <w:rFonts w:ascii="Times New Roman" w:hAnsi="Times New Roman"/>
          <w:sz w:val="24"/>
          <w:szCs w:val="24"/>
        </w:rPr>
        <w:t xml:space="preserve">but </w:t>
      </w:r>
      <w:r w:rsidR="00557420" w:rsidRPr="0093035D">
        <w:rPr>
          <w:rFonts w:ascii="Times New Roman" w:hAnsi="Times New Roman"/>
          <w:sz w:val="24"/>
          <w:szCs w:val="24"/>
        </w:rPr>
        <w:t xml:space="preserve">with higher body </w:t>
      </w:r>
      <w:r w:rsidR="005E1158" w:rsidRPr="0093035D">
        <w:rPr>
          <w:rFonts w:ascii="Times New Roman" w:hAnsi="Times New Roman"/>
          <w:sz w:val="24"/>
          <w:szCs w:val="24"/>
        </w:rPr>
        <w:t xml:space="preserve">fat </w:t>
      </w:r>
      <w:r w:rsidR="0030276D"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Yajnik&lt;/Author&gt;&lt;Year&gt;2002&lt;/Year&gt;&lt;RecNum&gt;17&lt;/RecNum&gt;&lt;DisplayText&gt;(39)&lt;/DisplayText&gt;&lt;record&gt;&lt;rec-number&gt;17&lt;/rec-number&gt;&lt;foreign-keys&gt;&lt;key app="EN" db-id="x5rpwrp0d5tfwsetv2hpzvspdf99tte0xav5" timestamp="1549877318"&gt;17&lt;/key&gt;&lt;/foreign-keys&gt;&lt;ref-type name="Journal Article"&gt;17&lt;/ref-type&gt;&lt;contributors&gt;&lt;authors&gt;&lt;author&gt;Yajnik, C. S.&lt;/author&gt;&lt;author&gt;Lubree, H. G.&lt;/author&gt;&lt;author&gt;Rege, S. S.&lt;/author&gt;&lt;author&gt;Naik, S. S.&lt;/author&gt;&lt;author&gt;Deshpande, J. A.&lt;/author&gt;&lt;author&gt;Deshpande, S. S.&lt;/author&gt;&lt;author&gt;Joglekar, C. V.&lt;/author&gt;&lt;author&gt;Yudkin, J. S.&lt;/author&gt;&lt;/authors&gt;&lt;/contributors&gt;&lt;auth-address&gt;Diabetes Unit, King Edward Memorial Hospital Research Centre, Pune 411011, India. diabetes@vsnl.com&lt;/auth-address&gt;&lt;titles&gt;&lt;title&gt;Adiposity and hyperinsulinemia in Indians are present at birth&lt;/title&gt;&lt;secondary-title&gt;J Clin Endocrinol Metab&lt;/secondary-title&gt;&lt;/titles&gt;&lt;periodical&gt;&lt;full-title&gt;J Clin Endocrinol Metab&lt;/full-title&gt;&lt;/periodical&gt;&lt;pages&gt;5575-80&lt;/pages&gt;&lt;volume&gt;87&lt;/volume&gt;&lt;number&gt;12&lt;/number&gt;&lt;keywords&gt;&lt;keyword&gt;Adipose Tissue/*pathology&lt;/keyword&gt;&lt;keyword&gt;Adult&lt;/keyword&gt;&lt;keyword&gt;Anthropometry&lt;/keyword&gt;&lt;keyword&gt;Birth Weight&lt;/keyword&gt;&lt;keyword&gt;Body Constitution&lt;/keyword&gt;&lt;keyword&gt;*European Continental Ancestry Group&lt;/keyword&gt;&lt;keyword&gt;Female&lt;/keyword&gt;&lt;keyword&gt;Fetal Blood&lt;/keyword&gt;&lt;keyword&gt;Humans&lt;/keyword&gt;&lt;keyword&gt;Hyperinsulinism/*congenital/ethnology/*pathology&lt;/keyword&gt;&lt;keyword&gt;India&lt;/keyword&gt;&lt;keyword&gt;Infant, Newborn&lt;/keyword&gt;&lt;keyword&gt;Insulin/blood&lt;/keyword&gt;&lt;keyword&gt;Leptin/blood&lt;/keyword&gt;&lt;keyword&gt;London&lt;/keyword&gt;&lt;keyword&gt;Mothers&lt;/keyword&gt;&lt;keyword&gt;Osmolar Concentration&lt;/keyword&gt;&lt;keyword&gt;*Parturition&lt;/keyword&gt;&lt;/keywords&gt;&lt;dates&gt;&lt;year&gt;2002&lt;/year&gt;&lt;pub-dates&gt;&lt;date&gt;Dec&lt;/date&gt;&lt;/pub-dates&gt;&lt;/dates&gt;&lt;isbn&gt;0021-972X (Print)&amp;#xD;0021-972X (Linking)&lt;/isbn&gt;&lt;accession-num&gt;12466355&lt;/accession-num&gt;&lt;urls&gt;&lt;related-urls&gt;&lt;url&gt;https://www.ncbi.nlm.nih.gov/pubmed/12466355&lt;/url&gt;&lt;/related-urls&gt;&lt;/urls&gt;&lt;electronic-resource-num&gt;10.1210/jc.2002-020434&lt;/electronic-resource-num&gt;&lt;/record&gt;&lt;/Cite&gt;&lt;/EndNote&gt;</w:instrText>
      </w:r>
      <w:r w:rsidR="0030276D" w:rsidRPr="0093035D">
        <w:rPr>
          <w:rFonts w:ascii="Times New Roman" w:hAnsi="Times New Roman"/>
          <w:sz w:val="24"/>
          <w:szCs w:val="24"/>
        </w:rPr>
        <w:fldChar w:fldCharType="separate"/>
      </w:r>
      <w:r w:rsidR="00FD2489" w:rsidRPr="0093035D">
        <w:rPr>
          <w:rFonts w:ascii="Times New Roman" w:hAnsi="Times New Roman"/>
          <w:noProof/>
          <w:sz w:val="24"/>
          <w:szCs w:val="24"/>
        </w:rPr>
        <w:t>(39)</w:t>
      </w:r>
      <w:r w:rsidR="0030276D" w:rsidRPr="0093035D">
        <w:rPr>
          <w:rFonts w:ascii="Times New Roman" w:hAnsi="Times New Roman"/>
          <w:sz w:val="24"/>
          <w:szCs w:val="24"/>
        </w:rPr>
        <w:fldChar w:fldCharType="end"/>
      </w:r>
      <w:r w:rsidR="009B0739" w:rsidRPr="0093035D">
        <w:rPr>
          <w:rFonts w:ascii="Times New Roman" w:hAnsi="Times New Roman"/>
          <w:sz w:val="24"/>
          <w:szCs w:val="24"/>
        </w:rPr>
        <w:t>.</w:t>
      </w:r>
      <w:r w:rsidR="000D34A4" w:rsidRPr="0093035D">
        <w:rPr>
          <w:rFonts w:ascii="Times New Roman" w:hAnsi="Times New Roman"/>
          <w:sz w:val="24"/>
          <w:szCs w:val="24"/>
        </w:rPr>
        <w:t xml:space="preserve"> </w:t>
      </w:r>
      <w:r w:rsidR="0030276D" w:rsidRPr="0093035D">
        <w:rPr>
          <w:rFonts w:ascii="Times New Roman" w:hAnsi="Times New Roman"/>
          <w:sz w:val="24"/>
          <w:szCs w:val="24"/>
        </w:rPr>
        <w:t>W</w:t>
      </w:r>
      <w:r w:rsidR="005E1158" w:rsidRPr="0093035D">
        <w:rPr>
          <w:rFonts w:ascii="Times New Roman" w:hAnsi="Times New Roman"/>
          <w:sz w:val="24"/>
          <w:szCs w:val="24"/>
        </w:rPr>
        <w:t xml:space="preserve">ith the increasing prevalence of childhood obesity </w:t>
      </w:r>
      <w:r w:rsidR="001F51D4"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Strauss&lt;/Author&gt;&lt;Year&gt;2001&lt;/Year&gt;&lt;RecNum&gt;111&lt;/RecNum&gt;&lt;DisplayText&gt;(40)&lt;/DisplayText&gt;&lt;record&gt;&lt;rec-number&gt;111&lt;/rec-number&gt;&lt;foreign-keys&gt;&lt;key app="EN" db-id="x5rpwrp0d5tfwsetv2hpzvspdf99tte0xav5" timestamp="1624868786"&gt;111&lt;/key&gt;&lt;/foreign-keys&gt;&lt;ref-type name="Journal Article"&gt;17&lt;/ref-type&gt;&lt;contributors&gt;&lt;authors&gt;&lt;author&gt;Strauss, R. S.&lt;/author&gt;&lt;author&gt;Pollack, H. A.&lt;/author&gt;&lt;/authors&gt;&lt;/contributors&gt;&lt;auth-address&gt;Childhood Weight Control Program, Division of Pediatric Gastroenterology &amp;amp; Nutrition, UMDNJ-Robert Wood Johnson Medical School, One Robert Wood Johnson Place, CN-19, New Brunswick, NJ 08903, USA. strausrs@rwja.umdnj.edu&lt;/auth-address&gt;&lt;titles&gt;&lt;title&gt;Epidemic increase in childhood overweight, 1986-1998&lt;/title&gt;&lt;secondary-title&gt;Jama&lt;/secondary-title&gt;&lt;alt-title&gt;Jama&lt;/alt-title&gt;&lt;/titles&gt;&lt;periodical&gt;&lt;full-title&gt;Jama&lt;/full-title&gt;&lt;abbr-1&gt;Jama&lt;/abbr-1&gt;&lt;/periodical&gt;&lt;alt-periodical&gt;&lt;full-title&gt;Jama&lt;/full-title&gt;&lt;abbr-1&gt;Jama&lt;/abbr-1&gt;&lt;/alt-periodical&gt;&lt;pages&gt;2845-8&lt;/pages&gt;&lt;volume&gt;286&lt;/volume&gt;&lt;number&gt;22&lt;/number&gt;&lt;edition&gt;2001/12/12&lt;/edition&gt;&lt;keywords&gt;&lt;keyword&gt;African Americans/statistics &amp;amp; numerical data&lt;/keyword&gt;&lt;keyword&gt;Body Mass Index&lt;/keyword&gt;&lt;keyword&gt;Child&lt;/keyword&gt;&lt;keyword&gt;Child, Preschool&lt;/keyword&gt;&lt;keyword&gt;European Continental Ancestry Group/statistics &amp;amp; numerical data&lt;/keyword&gt;&lt;keyword&gt;Female&lt;/keyword&gt;&lt;keyword&gt;Hispanic Americans/statistics &amp;amp; numerical data&lt;/keyword&gt;&lt;keyword&gt;Humans&lt;/keyword&gt;&lt;keyword&gt;Longitudinal Studies&lt;/keyword&gt;&lt;keyword&gt;Male&lt;/keyword&gt;&lt;keyword&gt;Obesity/*epidemiology/ethnology&lt;/keyword&gt;&lt;keyword&gt;Prevalence&lt;/keyword&gt;&lt;keyword&gt;Socioeconomic Factors&lt;/keyword&gt;&lt;keyword&gt;United States/epidemiology&lt;/keyword&gt;&lt;/keywords&gt;&lt;dates&gt;&lt;year&gt;2001&lt;/year&gt;&lt;pub-dates&gt;&lt;date&gt;Dec 12&lt;/date&gt;&lt;/pub-dates&gt;&lt;/dates&gt;&lt;isbn&gt;0098-7484 (Print)&amp;#xD;0098-7484&lt;/isbn&gt;&lt;accession-num&gt;11735760&lt;/accession-num&gt;&lt;urls&gt;&lt;/urls&gt;&lt;electronic-resource-num&gt;10.1001/jama.286.22.2845&lt;/electronic-resource-num&gt;&lt;remote-database-provider&gt;NLM&lt;/remote-database-provider&gt;&lt;language&gt;eng&lt;/language&gt;&lt;/record&gt;&lt;/Cite&gt;&lt;/EndNote&gt;</w:instrText>
      </w:r>
      <w:r w:rsidR="001F51D4" w:rsidRPr="0093035D">
        <w:rPr>
          <w:rFonts w:ascii="Times New Roman" w:hAnsi="Times New Roman"/>
          <w:sz w:val="24"/>
          <w:szCs w:val="24"/>
        </w:rPr>
        <w:fldChar w:fldCharType="separate"/>
      </w:r>
      <w:r w:rsidR="00FD2489" w:rsidRPr="0093035D">
        <w:rPr>
          <w:rFonts w:ascii="Times New Roman" w:hAnsi="Times New Roman"/>
          <w:noProof/>
          <w:sz w:val="24"/>
          <w:szCs w:val="24"/>
        </w:rPr>
        <w:t>(40)</w:t>
      </w:r>
      <w:r w:rsidR="001F51D4" w:rsidRPr="0093035D">
        <w:rPr>
          <w:rFonts w:ascii="Times New Roman" w:hAnsi="Times New Roman"/>
          <w:sz w:val="24"/>
          <w:szCs w:val="24"/>
        </w:rPr>
        <w:fldChar w:fldCharType="end"/>
      </w:r>
      <w:r w:rsidR="001F51D4" w:rsidRPr="0093035D">
        <w:rPr>
          <w:rFonts w:ascii="Times New Roman" w:hAnsi="Times New Roman"/>
          <w:sz w:val="24"/>
          <w:szCs w:val="24"/>
        </w:rPr>
        <w:t xml:space="preserve"> </w:t>
      </w:r>
      <w:r w:rsidR="005E1158" w:rsidRPr="0093035D">
        <w:rPr>
          <w:rFonts w:ascii="Times New Roman" w:hAnsi="Times New Roman"/>
          <w:sz w:val="24"/>
          <w:szCs w:val="24"/>
        </w:rPr>
        <w:t>and the prevalence of metabolic syndrome among children and adolescents</w:t>
      </w:r>
      <w:r w:rsidR="001E31EB" w:rsidRPr="0093035D">
        <w:rPr>
          <w:rFonts w:ascii="Times New Roman" w:hAnsi="Times New Roman"/>
          <w:sz w:val="24"/>
          <w:szCs w:val="24"/>
        </w:rPr>
        <w:t xml:space="preserve"> </w:t>
      </w:r>
      <w:r w:rsidR="001E31EB" w:rsidRPr="0093035D">
        <w:rPr>
          <w:rFonts w:ascii="Times New Roman" w:hAnsi="Times New Roman"/>
          <w:sz w:val="24"/>
          <w:szCs w:val="24"/>
        </w:rPr>
        <w:fldChar w:fldCharType="begin">
          <w:fldData xml:space="preserve">PEVuZE5vdGU+PENpdGU+PEF1dGhvcj5XZWlzczwvQXV0aG9yPjxZZWFyPjIwMDQ8L1llYXI+PFJl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zNjItNzQ8L3BhZ2VzPjx2b2x1bWU+MzUwPC92b2x1bWU+PG51bWJlcj4yMzwvbnVtYmVy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XZWlzczwvQXV0aG9yPjxZZWFyPjIwMDQ8L1llYXI+PFJl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zNjItNzQ8L3BhZ2VzPjx2b2x1bWU+MzUwPC92b2x1bWU+PG51bWJlcj4yMzwvbnVtYmVy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1E31EB" w:rsidRPr="0093035D">
        <w:rPr>
          <w:rFonts w:ascii="Times New Roman" w:hAnsi="Times New Roman"/>
          <w:sz w:val="24"/>
          <w:szCs w:val="24"/>
        </w:rPr>
      </w:r>
      <w:r w:rsidR="001E31EB" w:rsidRPr="0093035D">
        <w:rPr>
          <w:rFonts w:ascii="Times New Roman" w:hAnsi="Times New Roman"/>
          <w:sz w:val="24"/>
          <w:szCs w:val="24"/>
        </w:rPr>
        <w:fldChar w:fldCharType="separate"/>
      </w:r>
      <w:r w:rsidR="00FD2489" w:rsidRPr="0093035D">
        <w:rPr>
          <w:rFonts w:ascii="Times New Roman" w:hAnsi="Times New Roman"/>
          <w:noProof/>
          <w:sz w:val="24"/>
          <w:szCs w:val="24"/>
        </w:rPr>
        <w:t>(41)</w:t>
      </w:r>
      <w:r w:rsidR="001E31EB" w:rsidRPr="0093035D">
        <w:rPr>
          <w:rFonts w:ascii="Times New Roman" w:hAnsi="Times New Roman"/>
          <w:sz w:val="24"/>
          <w:szCs w:val="24"/>
        </w:rPr>
        <w:fldChar w:fldCharType="end"/>
      </w:r>
      <w:r w:rsidR="005E1158" w:rsidRPr="0093035D">
        <w:rPr>
          <w:rFonts w:ascii="Times New Roman" w:hAnsi="Times New Roman"/>
          <w:sz w:val="24"/>
          <w:szCs w:val="24"/>
        </w:rPr>
        <w:t>, it is important to better understand the early life factors influencing AA.</w:t>
      </w:r>
    </w:p>
    <w:p w14:paraId="63A8E0B0" w14:textId="666C7F92" w:rsidR="009646B8" w:rsidRPr="0093035D" w:rsidRDefault="00C56FD9" w:rsidP="00334CA5">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Both cord blood leptin and adiponectin have been reported to be positively associated with birth weight and </w:t>
      </w:r>
      <w:r w:rsidR="00C23479" w:rsidRPr="0093035D">
        <w:rPr>
          <w:rFonts w:ascii="Times New Roman" w:hAnsi="Times New Roman"/>
          <w:sz w:val="24"/>
          <w:szCs w:val="24"/>
        </w:rPr>
        <w:t xml:space="preserve">overall </w:t>
      </w:r>
      <w:r w:rsidRPr="0093035D">
        <w:rPr>
          <w:rFonts w:ascii="Times New Roman" w:hAnsi="Times New Roman"/>
          <w:sz w:val="24"/>
          <w:szCs w:val="24"/>
        </w:rPr>
        <w:t>adiposity at birth</w:t>
      </w:r>
      <w:r w:rsidR="003831F0" w:rsidRPr="0093035D">
        <w:rPr>
          <w:rFonts w:ascii="Times New Roman" w:hAnsi="Times New Roman"/>
          <w:sz w:val="24"/>
          <w:szCs w:val="24"/>
        </w:rPr>
        <w:t xml:space="preserve"> measured mostly by simple anthropometry</w:t>
      </w:r>
      <w:r w:rsidR="00825AE7" w:rsidRPr="0093035D">
        <w:rPr>
          <w:rFonts w:ascii="Times New Roman" w:hAnsi="Times New Roman"/>
          <w:sz w:val="24"/>
          <w:szCs w:val="24"/>
        </w:rPr>
        <w:t xml:space="preserve"> such as BMI</w:t>
      </w:r>
      <w:r w:rsidR="00C23479" w:rsidRPr="0093035D">
        <w:rPr>
          <w:rFonts w:ascii="Times New Roman" w:hAnsi="Times New Roman"/>
          <w:sz w:val="24"/>
          <w:szCs w:val="24"/>
        </w:rPr>
        <w:t xml:space="preserve"> and skinfold thickness</w:t>
      </w:r>
      <w:r w:rsidR="00834CB5" w:rsidRPr="0093035D">
        <w:rPr>
          <w:rFonts w:ascii="Times New Roman" w:hAnsi="Times New Roman"/>
          <w:sz w:val="24"/>
          <w:szCs w:val="24"/>
        </w:rPr>
        <w:t xml:space="preserve"> </w:t>
      </w:r>
      <w:r w:rsidR="00834CB5" w:rsidRPr="0093035D">
        <w:rPr>
          <w:rFonts w:ascii="Times New Roman" w:hAnsi="Times New Roman"/>
          <w:sz w:val="24"/>
          <w:szCs w:val="24"/>
        </w:rPr>
        <w:fldChar w:fldCharType="begin">
          <w:fldData xml:space="preserve">PEVuZE5vdGU+PENpdGU+PEF1dGhvcj5NZXllcjwvQXV0aG9yPjxZZWFyPjIwMTc8L1llYXI+PFJl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NDkyLTUwMDwvcGFnZXM+PHZvbHVtZT41Nzwvdm9sdW1lPjxudW1iZXI+MTI8L251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</w:fldData>
        </w:fldChar>
      </w:r>
      <w:r w:rsidR="009A0CAB" w:rsidRPr="0093035D">
        <w:rPr>
          <w:rFonts w:ascii="Times New Roman" w:hAnsi="Times New Roman"/>
          <w:sz w:val="24"/>
          <w:szCs w:val="24"/>
        </w:rPr>
        <w:instrText xml:space="preserve"> ADDIN EN.CITE </w:instrText>
      </w:r>
      <w:r w:rsidR="009A0CAB" w:rsidRPr="0093035D">
        <w:rPr>
          <w:rFonts w:ascii="Times New Roman" w:hAnsi="Times New Roman"/>
          <w:sz w:val="24"/>
          <w:szCs w:val="24"/>
        </w:rPr>
        <w:fldChar w:fldCharType="begin">
          <w:fldData xml:space="preserve">PEVuZE5vdGU+PENpdGU+PEF1dGhvcj5NZXllcjwvQXV0aG9yPjxZZWFyPjIwMTc8L1llYXI+PFJl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NDkyLTUwMDwvcGFnZXM+PHZvbHVtZT41Nzwvdm9sdW1lPjxudW1iZXI+MTI8L251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</w:fldData>
        </w:fldChar>
      </w:r>
      <w:r w:rsidR="009A0CAB" w:rsidRPr="0093035D">
        <w:rPr>
          <w:rFonts w:ascii="Times New Roman" w:hAnsi="Times New Roman"/>
          <w:sz w:val="24"/>
          <w:szCs w:val="24"/>
        </w:rPr>
        <w:instrText xml:space="preserve"> ADDIN EN.CITE.DATA </w:instrText>
      </w:r>
      <w:r w:rsidR="009A0CAB" w:rsidRPr="0093035D">
        <w:rPr>
          <w:rFonts w:ascii="Times New Roman" w:hAnsi="Times New Roman"/>
          <w:sz w:val="24"/>
          <w:szCs w:val="24"/>
        </w:rPr>
      </w:r>
      <w:r w:rsidR="009A0CAB" w:rsidRPr="0093035D">
        <w:rPr>
          <w:rFonts w:ascii="Times New Roman" w:hAnsi="Times New Roman"/>
          <w:sz w:val="24"/>
          <w:szCs w:val="24"/>
        </w:rPr>
        <w:fldChar w:fldCharType="end"/>
      </w:r>
      <w:r w:rsidR="00834CB5" w:rsidRPr="0093035D">
        <w:rPr>
          <w:rFonts w:ascii="Times New Roman" w:hAnsi="Times New Roman"/>
          <w:sz w:val="24"/>
          <w:szCs w:val="24"/>
        </w:rPr>
      </w:r>
      <w:r w:rsidR="00834CB5" w:rsidRPr="0093035D">
        <w:rPr>
          <w:rFonts w:ascii="Times New Roman" w:hAnsi="Times New Roman"/>
          <w:sz w:val="24"/>
          <w:szCs w:val="24"/>
        </w:rPr>
        <w:fldChar w:fldCharType="separate"/>
      </w:r>
      <w:r w:rsidR="009A0CAB" w:rsidRPr="0093035D">
        <w:rPr>
          <w:rFonts w:ascii="Times New Roman" w:hAnsi="Times New Roman"/>
          <w:noProof/>
          <w:sz w:val="24"/>
          <w:szCs w:val="24"/>
        </w:rPr>
        <w:t>(6, 7, 9-11, 14, 24, 25, 28)</w:t>
      </w:r>
      <w:r w:rsidR="00834CB5" w:rsidRPr="0093035D">
        <w:rPr>
          <w:rFonts w:ascii="Times New Roman" w:hAnsi="Times New Roman"/>
          <w:sz w:val="24"/>
          <w:szCs w:val="24"/>
        </w:rPr>
        <w:fldChar w:fldCharType="end"/>
      </w:r>
      <w:r w:rsidRPr="0093035D">
        <w:rPr>
          <w:rFonts w:ascii="Times New Roman" w:hAnsi="Times New Roman"/>
          <w:sz w:val="24"/>
          <w:szCs w:val="24"/>
        </w:rPr>
        <w:t xml:space="preserve">. </w:t>
      </w:r>
      <w:r w:rsidR="00394B65" w:rsidRPr="0093035D">
        <w:rPr>
          <w:rFonts w:ascii="Times New Roman" w:hAnsi="Times New Roman"/>
          <w:sz w:val="24"/>
          <w:szCs w:val="24"/>
        </w:rPr>
        <w:t xml:space="preserve">However, </w:t>
      </w:r>
      <w:r w:rsidR="00204BB8" w:rsidRPr="0093035D">
        <w:rPr>
          <w:rFonts w:ascii="Times New Roman" w:hAnsi="Times New Roman"/>
          <w:sz w:val="24"/>
          <w:szCs w:val="24"/>
        </w:rPr>
        <w:t xml:space="preserve">although leptin is known to be correlated with </w:t>
      </w:r>
      <w:r w:rsidR="00A21C61" w:rsidRPr="0093035D">
        <w:rPr>
          <w:rFonts w:ascii="Times New Roman" w:hAnsi="Times New Roman"/>
          <w:sz w:val="24"/>
          <w:szCs w:val="24"/>
        </w:rPr>
        <w:t xml:space="preserve">abdominal </w:t>
      </w:r>
      <w:r w:rsidR="00204BB8" w:rsidRPr="0093035D">
        <w:rPr>
          <w:rFonts w:ascii="Times New Roman" w:hAnsi="Times New Roman"/>
          <w:sz w:val="24"/>
          <w:szCs w:val="24"/>
        </w:rPr>
        <w:t>adipos</w:t>
      </w:r>
      <w:r w:rsidR="00A21C61" w:rsidRPr="0093035D">
        <w:rPr>
          <w:rFonts w:ascii="Times New Roman" w:hAnsi="Times New Roman"/>
          <w:sz w:val="24"/>
          <w:szCs w:val="24"/>
        </w:rPr>
        <w:t>ity</w:t>
      </w:r>
      <w:r w:rsidR="000461B6" w:rsidRPr="0093035D">
        <w:rPr>
          <w:rFonts w:ascii="Times New Roman" w:hAnsi="Times New Roman"/>
          <w:sz w:val="24"/>
          <w:szCs w:val="24"/>
        </w:rPr>
        <w:t xml:space="preserve"> </w:t>
      </w:r>
      <w:r w:rsidR="000461B6" w:rsidRPr="0093035D">
        <w:rPr>
          <w:rFonts w:ascii="Times New Roman" w:hAnsi="Times New Roman"/>
          <w:sz w:val="24"/>
          <w:szCs w:val="24"/>
        </w:rPr>
        <w:fldChar w:fldCharType="begin">
          <w:fldData xml:space="preserve">PEVuZE5vdGU+PENpdGU+PEF1dGhvcj5TaW1wc29uPC9BdXRob3I+PFllYXI+MjAxNzwvWWVhcj48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</w:fldData>
        </w:fldChar>
      </w:r>
      <w:r w:rsidR="000363A8" w:rsidRPr="0093035D">
        <w:rPr>
          <w:rFonts w:ascii="Times New Roman" w:hAnsi="Times New Roman"/>
          <w:sz w:val="24"/>
          <w:szCs w:val="24"/>
        </w:rPr>
        <w:instrText xml:space="preserve"> ADDIN EN.CITE </w:instrText>
      </w:r>
      <w:r w:rsidR="000363A8" w:rsidRPr="0093035D">
        <w:rPr>
          <w:rFonts w:ascii="Times New Roman" w:hAnsi="Times New Roman"/>
          <w:sz w:val="24"/>
          <w:szCs w:val="24"/>
        </w:rPr>
        <w:fldChar w:fldCharType="begin">
          <w:fldData xml:space="preserve">PEVuZE5vdGU+PENpdGU+PEF1dGhvcj5TaW1wc29uPC9BdXRob3I+PFllYXI+MjAxNzwvWWVhcj48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</w:fldData>
        </w:fldChar>
      </w:r>
      <w:r w:rsidR="000363A8" w:rsidRPr="0093035D">
        <w:rPr>
          <w:rFonts w:ascii="Times New Roman" w:hAnsi="Times New Roman"/>
          <w:sz w:val="24"/>
          <w:szCs w:val="24"/>
        </w:rPr>
        <w:instrText xml:space="preserve"> ADDIN EN.CITE.DATA </w:instrText>
      </w:r>
      <w:r w:rsidR="000363A8" w:rsidRPr="0093035D">
        <w:rPr>
          <w:rFonts w:ascii="Times New Roman" w:hAnsi="Times New Roman"/>
          <w:sz w:val="24"/>
          <w:szCs w:val="24"/>
        </w:rPr>
      </w:r>
      <w:r w:rsidR="000363A8" w:rsidRPr="0093035D">
        <w:rPr>
          <w:rFonts w:ascii="Times New Roman" w:hAnsi="Times New Roman"/>
          <w:sz w:val="24"/>
          <w:szCs w:val="24"/>
        </w:rPr>
        <w:fldChar w:fldCharType="end"/>
      </w:r>
      <w:r w:rsidR="000461B6" w:rsidRPr="0093035D">
        <w:rPr>
          <w:rFonts w:ascii="Times New Roman" w:hAnsi="Times New Roman"/>
          <w:sz w:val="24"/>
          <w:szCs w:val="24"/>
        </w:rPr>
      </w:r>
      <w:r w:rsidR="000461B6" w:rsidRPr="0093035D">
        <w:rPr>
          <w:rFonts w:ascii="Times New Roman" w:hAnsi="Times New Roman"/>
          <w:sz w:val="24"/>
          <w:szCs w:val="24"/>
        </w:rPr>
        <w:fldChar w:fldCharType="separate"/>
      </w:r>
      <w:r w:rsidR="001F51D4" w:rsidRPr="0093035D">
        <w:rPr>
          <w:rFonts w:ascii="Times New Roman" w:hAnsi="Times New Roman"/>
          <w:noProof/>
          <w:sz w:val="24"/>
          <w:szCs w:val="24"/>
        </w:rPr>
        <w:t>(13-16)</w:t>
      </w:r>
      <w:r w:rsidR="000461B6" w:rsidRPr="0093035D">
        <w:rPr>
          <w:rFonts w:ascii="Times New Roman" w:hAnsi="Times New Roman"/>
          <w:sz w:val="24"/>
          <w:szCs w:val="24"/>
        </w:rPr>
        <w:fldChar w:fldCharType="end"/>
      </w:r>
      <w:r w:rsidR="000461B6" w:rsidRPr="0093035D">
        <w:rPr>
          <w:rFonts w:ascii="Times New Roman" w:hAnsi="Times New Roman"/>
          <w:sz w:val="24"/>
          <w:szCs w:val="24"/>
        </w:rPr>
        <w:t>,</w:t>
      </w:r>
      <w:r w:rsidR="00204BB8" w:rsidRPr="0093035D">
        <w:rPr>
          <w:rFonts w:ascii="Times New Roman" w:hAnsi="Times New Roman"/>
          <w:sz w:val="24"/>
          <w:szCs w:val="24"/>
        </w:rPr>
        <w:t xml:space="preserve"> </w:t>
      </w:r>
      <w:r w:rsidR="008D2CF5" w:rsidRPr="0093035D">
        <w:rPr>
          <w:rFonts w:ascii="Times New Roman" w:hAnsi="Times New Roman"/>
          <w:sz w:val="24"/>
          <w:szCs w:val="24"/>
        </w:rPr>
        <w:t xml:space="preserve">few </w:t>
      </w:r>
      <w:r w:rsidR="00394B65" w:rsidRPr="0093035D">
        <w:rPr>
          <w:rFonts w:ascii="Times New Roman" w:hAnsi="Times New Roman"/>
          <w:sz w:val="24"/>
          <w:szCs w:val="24"/>
        </w:rPr>
        <w:t xml:space="preserve">of these studies have included </w:t>
      </w:r>
      <w:r w:rsidR="00025FC4" w:rsidRPr="0093035D">
        <w:rPr>
          <w:rFonts w:ascii="Times New Roman" w:hAnsi="Times New Roman"/>
          <w:sz w:val="24"/>
          <w:szCs w:val="24"/>
        </w:rPr>
        <w:t xml:space="preserve">more </w:t>
      </w:r>
      <w:r w:rsidR="00A21C61" w:rsidRPr="0093035D">
        <w:rPr>
          <w:rFonts w:ascii="Times New Roman" w:hAnsi="Times New Roman"/>
          <w:sz w:val="24"/>
          <w:szCs w:val="24"/>
        </w:rPr>
        <w:t xml:space="preserve">accurate </w:t>
      </w:r>
      <w:r w:rsidR="00025FC4" w:rsidRPr="0093035D">
        <w:rPr>
          <w:rFonts w:ascii="Times New Roman" w:hAnsi="Times New Roman"/>
          <w:sz w:val="24"/>
          <w:szCs w:val="24"/>
        </w:rPr>
        <w:t xml:space="preserve">measurements of </w:t>
      </w:r>
      <w:r w:rsidR="00974BF5" w:rsidRPr="0093035D">
        <w:rPr>
          <w:rFonts w:ascii="Times New Roman" w:hAnsi="Times New Roman"/>
          <w:sz w:val="24"/>
          <w:szCs w:val="24"/>
        </w:rPr>
        <w:t xml:space="preserve">AA </w:t>
      </w:r>
      <w:r w:rsidR="004B755C" w:rsidRPr="0093035D">
        <w:rPr>
          <w:rFonts w:ascii="Times New Roman" w:hAnsi="Times New Roman"/>
          <w:sz w:val="24"/>
          <w:szCs w:val="24"/>
        </w:rPr>
        <w:t>compartment</w:t>
      </w:r>
      <w:r w:rsidR="00394B65" w:rsidRPr="0093035D">
        <w:rPr>
          <w:rFonts w:ascii="Times New Roman" w:hAnsi="Times New Roman"/>
          <w:sz w:val="24"/>
          <w:szCs w:val="24"/>
        </w:rPr>
        <w:t xml:space="preserve"> volumes by MRI in </w:t>
      </w:r>
      <w:r w:rsidR="00A964C2" w:rsidRPr="0093035D">
        <w:rPr>
          <w:rFonts w:ascii="Times New Roman" w:hAnsi="Times New Roman"/>
          <w:sz w:val="24"/>
          <w:szCs w:val="24"/>
        </w:rPr>
        <w:t>early infancy</w:t>
      </w:r>
      <w:r w:rsidR="00394B65" w:rsidRPr="0093035D">
        <w:rPr>
          <w:rFonts w:ascii="Times New Roman" w:hAnsi="Times New Roman"/>
          <w:sz w:val="24"/>
          <w:szCs w:val="24"/>
        </w:rPr>
        <w:t>.</w:t>
      </w:r>
      <w:r w:rsidR="00334CA5" w:rsidRPr="0093035D">
        <w:rPr>
          <w:rFonts w:ascii="Times New Roman" w:hAnsi="Times New Roman"/>
          <w:sz w:val="24"/>
          <w:szCs w:val="24"/>
        </w:rPr>
        <w:t xml:space="preserve"> </w:t>
      </w:r>
      <w:r w:rsidR="009646B8" w:rsidRPr="0093035D">
        <w:rPr>
          <w:rFonts w:ascii="Times New Roman" w:hAnsi="Times New Roman"/>
          <w:sz w:val="24"/>
          <w:szCs w:val="24"/>
        </w:rPr>
        <w:t xml:space="preserve">This study aimed to determine </w:t>
      </w:r>
      <w:r w:rsidR="00A964C2" w:rsidRPr="0093035D">
        <w:rPr>
          <w:rFonts w:ascii="Times New Roman" w:hAnsi="Times New Roman"/>
          <w:sz w:val="24"/>
          <w:szCs w:val="24"/>
        </w:rPr>
        <w:t xml:space="preserve">(1) </w:t>
      </w:r>
      <w:r w:rsidR="00975D9D" w:rsidRPr="0093035D">
        <w:rPr>
          <w:rFonts w:ascii="Times New Roman" w:hAnsi="Times New Roman"/>
          <w:sz w:val="24"/>
          <w:szCs w:val="24"/>
        </w:rPr>
        <w:t>maternal and fetal determinants of</w:t>
      </w:r>
      <w:r w:rsidR="00A24F1D" w:rsidRPr="0093035D">
        <w:rPr>
          <w:rFonts w:ascii="Times New Roman" w:hAnsi="Times New Roman"/>
          <w:sz w:val="24"/>
          <w:szCs w:val="24"/>
        </w:rPr>
        <w:t xml:space="preserve"> cord </w:t>
      </w:r>
      <w:r w:rsidR="00025FC4" w:rsidRPr="0093035D">
        <w:rPr>
          <w:rFonts w:ascii="Times New Roman" w:hAnsi="Times New Roman"/>
          <w:sz w:val="24"/>
          <w:szCs w:val="24"/>
        </w:rPr>
        <w:t xml:space="preserve">blood </w:t>
      </w:r>
      <w:r w:rsidR="00A24F1D" w:rsidRPr="0093035D">
        <w:rPr>
          <w:rFonts w:ascii="Times New Roman" w:hAnsi="Times New Roman"/>
          <w:sz w:val="24"/>
          <w:szCs w:val="24"/>
        </w:rPr>
        <w:t xml:space="preserve">leptin and adiponectin </w:t>
      </w:r>
      <w:r w:rsidR="00465C02" w:rsidRPr="0093035D">
        <w:rPr>
          <w:rFonts w:ascii="Times New Roman" w:hAnsi="Times New Roman"/>
          <w:sz w:val="24"/>
          <w:szCs w:val="24"/>
        </w:rPr>
        <w:lastRenderedPageBreak/>
        <w:t>concentration</w:t>
      </w:r>
      <w:r w:rsidR="00A24F1D" w:rsidRPr="0093035D">
        <w:rPr>
          <w:rFonts w:ascii="Times New Roman" w:hAnsi="Times New Roman"/>
          <w:sz w:val="24"/>
          <w:szCs w:val="24"/>
        </w:rPr>
        <w:t xml:space="preserve">s </w:t>
      </w:r>
      <w:r w:rsidR="002A3521" w:rsidRPr="0093035D">
        <w:rPr>
          <w:rFonts w:ascii="Times New Roman" w:hAnsi="Times New Roman"/>
          <w:sz w:val="24"/>
          <w:szCs w:val="24"/>
        </w:rPr>
        <w:t xml:space="preserve">in Asian neonates, and </w:t>
      </w:r>
      <w:r w:rsidR="00A964C2" w:rsidRPr="0093035D">
        <w:rPr>
          <w:rFonts w:ascii="Times New Roman" w:hAnsi="Times New Roman"/>
          <w:sz w:val="24"/>
          <w:szCs w:val="24"/>
        </w:rPr>
        <w:t>(2)</w:t>
      </w:r>
      <w:r w:rsidR="000F64F8" w:rsidRPr="0093035D">
        <w:rPr>
          <w:rFonts w:ascii="Times New Roman" w:hAnsi="Times New Roman"/>
          <w:sz w:val="24"/>
          <w:szCs w:val="24"/>
        </w:rPr>
        <w:t xml:space="preserve"> </w:t>
      </w:r>
      <w:r w:rsidR="00A24F1D" w:rsidRPr="0093035D">
        <w:rPr>
          <w:rFonts w:ascii="Times New Roman" w:hAnsi="Times New Roman"/>
          <w:sz w:val="24"/>
          <w:szCs w:val="24"/>
        </w:rPr>
        <w:t xml:space="preserve">the association between cord </w:t>
      </w:r>
      <w:r w:rsidR="00025FC4" w:rsidRPr="0093035D">
        <w:rPr>
          <w:rFonts w:ascii="Times New Roman" w:hAnsi="Times New Roman"/>
          <w:sz w:val="24"/>
          <w:szCs w:val="24"/>
        </w:rPr>
        <w:t xml:space="preserve">blood </w:t>
      </w:r>
      <w:r w:rsidR="00A24F1D" w:rsidRPr="0093035D">
        <w:rPr>
          <w:rFonts w:ascii="Times New Roman" w:hAnsi="Times New Roman"/>
          <w:sz w:val="24"/>
          <w:szCs w:val="24"/>
        </w:rPr>
        <w:t xml:space="preserve">leptin and adiponectin </w:t>
      </w:r>
      <w:r w:rsidR="00465C02" w:rsidRPr="0093035D">
        <w:rPr>
          <w:rFonts w:ascii="Times New Roman" w:hAnsi="Times New Roman"/>
          <w:sz w:val="24"/>
          <w:szCs w:val="24"/>
        </w:rPr>
        <w:t>concentration</w:t>
      </w:r>
      <w:r w:rsidR="00A24F1D" w:rsidRPr="0093035D">
        <w:rPr>
          <w:rFonts w:ascii="Times New Roman" w:hAnsi="Times New Roman"/>
          <w:sz w:val="24"/>
          <w:szCs w:val="24"/>
        </w:rPr>
        <w:t xml:space="preserve">s and </w:t>
      </w:r>
      <w:r w:rsidR="002A3521" w:rsidRPr="0093035D">
        <w:rPr>
          <w:rFonts w:ascii="Times New Roman" w:hAnsi="Times New Roman"/>
          <w:sz w:val="24"/>
          <w:szCs w:val="24"/>
        </w:rPr>
        <w:t>AA</w:t>
      </w:r>
      <w:r w:rsidR="00290FE4" w:rsidRPr="0093035D">
        <w:rPr>
          <w:rFonts w:ascii="Times New Roman" w:hAnsi="Times New Roman"/>
          <w:sz w:val="24"/>
          <w:szCs w:val="24"/>
        </w:rPr>
        <w:t>,</w:t>
      </w:r>
      <w:r w:rsidR="009646B8" w:rsidRPr="0093035D">
        <w:rPr>
          <w:rFonts w:ascii="Times New Roman" w:hAnsi="Times New Roman"/>
          <w:sz w:val="24"/>
          <w:szCs w:val="24"/>
        </w:rPr>
        <w:t xml:space="preserve"> </w:t>
      </w:r>
      <w:r w:rsidR="00CC72BC" w:rsidRPr="0093035D">
        <w:rPr>
          <w:rFonts w:ascii="Times New Roman" w:hAnsi="Times New Roman"/>
          <w:sz w:val="24"/>
          <w:szCs w:val="24"/>
        </w:rPr>
        <w:t xml:space="preserve">as </w:t>
      </w:r>
      <w:r w:rsidR="009646B8" w:rsidRPr="0093035D">
        <w:rPr>
          <w:rFonts w:ascii="Times New Roman" w:hAnsi="Times New Roman"/>
          <w:sz w:val="24"/>
          <w:szCs w:val="24"/>
        </w:rPr>
        <w:t xml:space="preserve">measured by </w:t>
      </w:r>
      <w:r w:rsidR="009646B8" w:rsidRPr="0093035D">
        <w:rPr>
          <w:rFonts w:ascii="Times New Roman" w:hAnsi="Times New Roman"/>
          <w:sz w:val="24"/>
          <w:szCs w:val="24"/>
          <w:lang w:val="en"/>
        </w:rPr>
        <w:t>MRI</w:t>
      </w:r>
      <w:r w:rsidR="00290FE4" w:rsidRPr="0093035D">
        <w:rPr>
          <w:rFonts w:ascii="Times New Roman" w:hAnsi="Times New Roman"/>
          <w:sz w:val="24"/>
          <w:szCs w:val="24"/>
          <w:lang w:val="en"/>
        </w:rPr>
        <w:t>,</w:t>
      </w:r>
      <w:r w:rsidR="009646B8" w:rsidRPr="0093035D">
        <w:rPr>
          <w:rFonts w:ascii="Times New Roman" w:hAnsi="Times New Roman"/>
          <w:sz w:val="24"/>
          <w:szCs w:val="24"/>
          <w:lang w:val="en"/>
        </w:rPr>
        <w:t xml:space="preserve"> </w:t>
      </w:r>
      <w:r w:rsidR="00723D05" w:rsidRPr="0093035D">
        <w:rPr>
          <w:rFonts w:ascii="Times New Roman" w:hAnsi="Times New Roman"/>
          <w:sz w:val="24"/>
          <w:szCs w:val="24"/>
        </w:rPr>
        <w:t xml:space="preserve">in </w:t>
      </w:r>
      <w:r w:rsidR="00F55988" w:rsidRPr="0093035D">
        <w:rPr>
          <w:rFonts w:ascii="Times New Roman" w:hAnsi="Times New Roman"/>
          <w:sz w:val="24"/>
          <w:szCs w:val="24"/>
        </w:rPr>
        <w:t>early infancy</w:t>
      </w:r>
      <w:r w:rsidR="00394B65" w:rsidRPr="0093035D">
        <w:rPr>
          <w:rFonts w:ascii="Times New Roman" w:hAnsi="Times New Roman"/>
          <w:sz w:val="24"/>
          <w:szCs w:val="24"/>
        </w:rPr>
        <w:t xml:space="preserve"> in a</w:t>
      </w:r>
      <w:r w:rsidR="00A20A2F" w:rsidRPr="0093035D">
        <w:rPr>
          <w:rFonts w:ascii="Times New Roman" w:hAnsi="Times New Roman"/>
          <w:sz w:val="24"/>
          <w:szCs w:val="24"/>
        </w:rPr>
        <w:t xml:space="preserve"> multi-ethnic Asian prospective cohort.</w:t>
      </w:r>
    </w:p>
    <w:p w14:paraId="5CE9A21D" w14:textId="77777777" w:rsidR="00244923" w:rsidRPr="0093035D" w:rsidRDefault="00244923" w:rsidP="00B05E47">
      <w:pPr>
        <w:spacing w:line="480" w:lineRule="auto"/>
        <w:jc w:val="both"/>
        <w:rPr>
          <w:rFonts w:ascii="Times New Roman" w:hAnsi="Times New Roman"/>
          <w:b/>
          <w:sz w:val="24"/>
          <w:szCs w:val="24"/>
        </w:rPr>
      </w:pPr>
    </w:p>
    <w:p w14:paraId="27F59FE9" w14:textId="38E804CB" w:rsidR="00EF145A" w:rsidRPr="0093035D" w:rsidRDefault="00EF145A" w:rsidP="00B05E47">
      <w:pPr>
        <w:spacing w:line="480" w:lineRule="auto"/>
        <w:jc w:val="both"/>
        <w:rPr>
          <w:rFonts w:ascii="Times New Roman" w:hAnsi="Times New Roman"/>
          <w:b/>
          <w:sz w:val="24"/>
          <w:szCs w:val="24"/>
        </w:rPr>
      </w:pPr>
      <w:r w:rsidRPr="0093035D">
        <w:rPr>
          <w:rFonts w:ascii="Times New Roman" w:hAnsi="Times New Roman"/>
          <w:b/>
          <w:sz w:val="24"/>
          <w:szCs w:val="24"/>
        </w:rPr>
        <w:t>Methods</w:t>
      </w:r>
    </w:p>
    <w:p w14:paraId="15047C8C" w14:textId="77777777" w:rsidR="00EF145A" w:rsidRPr="0093035D" w:rsidRDefault="00EF145A" w:rsidP="00B05E47">
      <w:pPr>
        <w:spacing w:line="480" w:lineRule="auto"/>
        <w:jc w:val="both"/>
        <w:rPr>
          <w:rFonts w:ascii="Times New Roman" w:hAnsi="Times New Roman"/>
          <w:b/>
          <w:sz w:val="24"/>
          <w:szCs w:val="24"/>
        </w:rPr>
      </w:pPr>
      <w:r w:rsidRPr="0093035D">
        <w:rPr>
          <w:rFonts w:ascii="Times New Roman" w:hAnsi="Times New Roman"/>
          <w:b/>
          <w:sz w:val="24"/>
          <w:szCs w:val="24"/>
        </w:rPr>
        <w:t>Study design and population</w:t>
      </w:r>
    </w:p>
    <w:p w14:paraId="682AC499" w14:textId="62E1F424" w:rsidR="00EF145A" w:rsidRPr="0093035D" w:rsidRDefault="00EF145A" w:rsidP="00B05E47">
      <w:pPr>
        <w:spacing w:line="480" w:lineRule="auto"/>
        <w:ind w:firstLine="720"/>
        <w:jc w:val="both"/>
        <w:rPr>
          <w:rFonts w:ascii="Times New Roman" w:hAnsi="Times New Roman"/>
          <w:sz w:val="24"/>
          <w:szCs w:val="24"/>
        </w:rPr>
      </w:pPr>
      <w:r w:rsidRPr="0093035D">
        <w:rPr>
          <w:rFonts w:ascii="Times New Roman" w:hAnsi="Times New Roman"/>
          <w:sz w:val="24"/>
          <w:szCs w:val="24"/>
        </w:rPr>
        <w:t>The study was based on mother-</w:t>
      </w:r>
      <w:r w:rsidR="00DD0DFB" w:rsidRPr="0093035D">
        <w:rPr>
          <w:rFonts w:ascii="Times New Roman" w:hAnsi="Times New Roman"/>
          <w:sz w:val="24"/>
          <w:szCs w:val="24"/>
        </w:rPr>
        <w:t xml:space="preserve">offspring </w:t>
      </w:r>
      <w:r w:rsidRPr="0093035D">
        <w:rPr>
          <w:rFonts w:ascii="Times New Roman" w:hAnsi="Times New Roman"/>
          <w:sz w:val="24"/>
          <w:szCs w:val="24"/>
        </w:rPr>
        <w:t>pairs from the Growing Up in Singapore Towards healthy Outcomes (GUSTO) study</w:t>
      </w:r>
      <w:r w:rsidR="007D6277" w:rsidRPr="0093035D">
        <w:rPr>
          <w:rFonts w:ascii="Times New Roman" w:hAnsi="Times New Roman"/>
          <w:sz w:val="24"/>
          <w:szCs w:val="24"/>
        </w:rPr>
        <w:t xml:space="preserve">, a prospective cohort study in Singapore </w:t>
      </w:r>
      <w:r w:rsidR="00FD7352"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Soh&lt;/Author&gt;&lt;Year&gt;2014&lt;/Year&gt;&lt;RecNum&gt;28&lt;/RecNum&gt;&lt;DisplayText&gt;(42)&lt;/DisplayText&gt;&lt;record&gt;&lt;rec-number&gt;28&lt;/rec-number&gt;&lt;foreign-keys&gt;&lt;key app="EN" db-id="x5rpwrp0d5tfwsetv2hpzvspdf99tte0xav5" timestamp="1549933137"&gt;28&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gt;Gusto Study Group&lt;/author&gt;&lt;/authors&gt;&lt;/contributors&gt;&lt;titles&gt;&lt;title&gt;Cohort profile: Growing Up in Singapore Towards healthy Outcomes (GUSTO) birth cohort study&lt;/title&gt;&lt;secondary-title&gt;Int J Epidemiol&lt;/secondary-title&gt;&lt;/titles&gt;&lt;periodical&gt;&lt;full-title&gt;Int J Epidemiol&lt;/full-title&gt;&lt;/periodical&gt;&lt;pages&gt;1401-9&lt;/pages&gt;&lt;volume&gt;43&lt;/volume&gt;&lt;number&gt;5&lt;/number&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1464-3685 (Electronic)&amp;#xD;0300-5771 (Linking)&lt;/isbn&gt;&lt;accession-num&gt;23912809&lt;/accession-num&gt;&lt;urls&gt;&lt;related-urls&gt;&lt;url&gt;https://www.ncbi.nlm.nih.gov/pubmed/23912809&lt;/url&gt;&lt;/related-urls&gt;&lt;/urls&gt;&lt;electronic-resource-num&gt;10.1093/ije/dyt125&lt;/electronic-resource-num&gt;&lt;/record&gt;&lt;/Cite&gt;&lt;/EndNote&gt;</w:instrText>
      </w:r>
      <w:r w:rsidR="00FD7352" w:rsidRPr="0093035D">
        <w:rPr>
          <w:rFonts w:ascii="Times New Roman" w:hAnsi="Times New Roman"/>
          <w:sz w:val="24"/>
          <w:szCs w:val="24"/>
        </w:rPr>
        <w:fldChar w:fldCharType="separate"/>
      </w:r>
      <w:r w:rsidR="00FD2489" w:rsidRPr="0093035D">
        <w:rPr>
          <w:rFonts w:ascii="Times New Roman" w:hAnsi="Times New Roman"/>
          <w:noProof/>
          <w:sz w:val="24"/>
          <w:szCs w:val="24"/>
        </w:rPr>
        <w:t>(42)</w:t>
      </w:r>
      <w:r w:rsidR="00FD7352" w:rsidRPr="0093035D">
        <w:rPr>
          <w:rFonts w:ascii="Times New Roman" w:hAnsi="Times New Roman"/>
          <w:sz w:val="24"/>
          <w:szCs w:val="24"/>
        </w:rPr>
        <w:fldChar w:fldCharType="end"/>
      </w:r>
      <w:r w:rsidRPr="0093035D">
        <w:rPr>
          <w:rFonts w:ascii="Times New Roman" w:hAnsi="Times New Roman"/>
          <w:sz w:val="24"/>
          <w:szCs w:val="24"/>
        </w:rPr>
        <w:t xml:space="preserve">. </w:t>
      </w:r>
      <w:r w:rsidR="00083079" w:rsidRPr="0093035D">
        <w:rPr>
          <w:rFonts w:ascii="Times New Roman" w:hAnsi="Times New Roman"/>
          <w:sz w:val="24"/>
          <w:szCs w:val="24"/>
        </w:rPr>
        <w:t xml:space="preserve">Pregnant women aged 18 </w:t>
      </w:r>
      <w:r w:rsidR="00FD618A" w:rsidRPr="0093035D">
        <w:rPr>
          <w:rFonts w:ascii="Times New Roman" w:hAnsi="Times New Roman"/>
          <w:sz w:val="24"/>
          <w:szCs w:val="24"/>
        </w:rPr>
        <w:t>year</w:t>
      </w:r>
      <w:r w:rsidR="00D06440" w:rsidRPr="0093035D">
        <w:rPr>
          <w:rFonts w:ascii="Times New Roman" w:hAnsi="Times New Roman"/>
          <w:sz w:val="24"/>
          <w:szCs w:val="24"/>
        </w:rPr>
        <w:t>s</w:t>
      </w:r>
      <w:r w:rsidR="00FD618A" w:rsidRPr="0093035D">
        <w:rPr>
          <w:rFonts w:ascii="Times New Roman" w:hAnsi="Times New Roman"/>
          <w:sz w:val="24"/>
          <w:szCs w:val="24"/>
        </w:rPr>
        <w:t xml:space="preserve"> </w:t>
      </w:r>
      <w:r w:rsidR="00083079" w:rsidRPr="0093035D">
        <w:rPr>
          <w:rFonts w:ascii="Times New Roman" w:hAnsi="Times New Roman"/>
          <w:sz w:val="24"/>
          <w:szCs w:val="24"/>
        </w:rPr>
        <w:t>and above were recruited between June 2009 and September 2010 during the first trimester of pregnancy (&lt; 14 weeks’ gestation based on dating ultrasound scan) from</w:t>
      </w:r>
      <w:r w:rsidR="00D06440" w:rsidRPr="0093035D">
        <w:rPr>
          <w:rFonts w:ascii="Times New Roman" w:hAnsi="Times New Roman"/>
          <w:sz w:val="24"/>
          <w:szCs w:val="24"/>
        </w:rPr>
        <w:t xml:space="preserve"> two public maternity units in Singapore</w:t>
      </w:r>
      <w:r w:rsidR="00C10660" w:rsidRPr="0093035D">
        <w:rPr>
          <w:rFonts w:ascii="Times New Roman" w:hAnsi="Times New Roman"/>
          <w:sz w:val="24"/>
          <w:szCs w:val="24"/>
        </w:rPr>
        <w:t xml:space="preserve">; </w:t>
      </w:r>
      <w:r w:rsidR="00083079" w:rsidRPr="0093035D">
        <w:rPr>
          <w:rFonts w:ascii="Times New Roman" w:hAnsi="Times New Roman"/>
          <w:sz w:val="24"/>
          <w:szCs w:val="24"/>
        </w:rPr>
        <w:t>KK Women’s and Children’s Hospital (KKH) and National University Hospital (NUH)</w:t>
      </w:r>
      <w:r w:rsidRPr="0093035D">
        <w:rPr>
          <w:rFonts w:ascii="Times New Roman" w:hAnsi="Times New Roman"/>
          <w:sz w:val="24"/>
          <w:szCs w:val="24"/>
        </w:rPr>
        <w:t xml:space="preserve">. </w:t>
      </w:r>
      <w:r w:rsidR="00FB1010" w:rsidRPr="0093035D">
        <w:rPr>
          <w:rFonts w:ascii="Times New Roman" w:hAnsi="Times New Roman"/>
          <w:sz w:val="24"/>
          <w:szCs w:val="24"/>
        </w:rPr>
        <w:t xml:space="preserve">This study was approved by the Institutional Review Board of the Singapore National Healthcare Group </w:t>
      </w:r>
      <w:r w:rsidR="007C324E" w:rsidRPr="0093035D">
        <w:rPr>
          <w:rFonts w:ascii="Times New Roman" w:hAnsi="Times New Roman"/>
          <w:sz w:val="24"/>
          <w:szCs w:val="24"/>
        </w:rPr>
        <w:t>and the Central Institutional Review Board of Singhealth. Parents of the neonates provided voluntary written consent for the study.</w:t>
      </w:r>
      <w:r w:rsidR="0032456D" w:rsidRPr="0093035D">
        <w:rPr>
          <w:rFonts w:ascii="Times New Roman" w:hAnsi="Times New Roman"/>
          <w:sz w:val="24"/>
          <w:szCs w:val="24"/>
        </w:rPr>
        <w:t xml:space="preserve"> </w:t>
      </w:r>
      <w:r w:rsidR="0032456D" w:rsidRPr="0093035D">
        <w:rPr>
          <w:rFonts w:ascii="Times New Roman" w:eastAsia="Calibri" w:hAnsi="Times New Roman"/>
          <w:sz w:val="24"/>
          <w:szCs w:val="24"/>
        </w:rPr>
        <w:t>This study was registered at clinicaltrials.gov as NCT01174875.</w:t>
      </w:r>
      <w:r w:rsidR="002026F6" w:rsidRPr="0093035D">
        <w:rPr>
          <w:rFonts w:ascii="Times New Roman" w:eastAsia="Calibri" w:hAnsi="Times New Roman"/>
          <w:sz w:val="24"/>
          <w:szCs w:val="24"/>
        </w:rPr>
        <w:t xml:space="preserve"> </w:t>
      </w:r>
    </w:p>
    <w:p w14:paraId="76DE8947" w14:textId="77777777" w:rsidR="00910AFE" w:rsidRPr="0093035D" w:rsidRDefault="00910AFE" w:rsidP="00B05E47">
      <w:pPr>
        <w:spacing w:line="480" w:lineRule="auto"/>
        <w:jc w:val="both"/>
        <w:rPr>
          <w:rFonts w:ascii="Times New Roman" w:hAnsi="Times New Roman"/>
          <w:b/>
          <w:sz w:val="24"/>
          <w:szCs w:val="24"/>
        </w:rPr>
      </w:pPr>
    </w:p>
    <w:p w14:paraId="214EFB10" w14:textId="1DD0C2B3" w:rsidR="00EF145A" w:rsidRPr="0093035D" w:rsidRDefault="00EF145A" w:rsidP="00B05E47">
      <w:pPr>
        <w:spacing w:line="480" w:lineRule="auto"/>
        <w:jc w:val="both"/>
        <w:rPr>
          <w:rFonts w:ascii="Times New Roman" w:hAnsi="Times New Roman"/>
          <w:b/>
          <w:sz w:val="24"/>
          <w:szCs w:val="24"/>
        </w:rPr>
      </w:pPr>
      <w:r w:rsidRPr="0093035D">
        <w:rPr>
          <w:rFonts w:ascii="Times New Roman" w:hAnsi="Times New Roman"/>
          <w:b/>
          <w:sz w:val="24"/>
          <w:szCs w:val="24"/>
        </w:rPr>
        <w:t>Maternal characteristics</w:t>
      </w:r>
    </w:p>
    <w:p w14:paraId="32A0DCCD" w14:textId="6B66E871" w:rsidR="00FE325F" w:rsidRPr="0093035D" w:rsidRDefault="00866A1B" w:rsidP="00C661FD">
      <w:pPr>
        <w:spacing w:line="480" w:lineRule="auto"/>
        <w:ind w:firstLine="720"/>
        <w:jc w:val="both"/>
        <w:rPr>
          <w:rFonts w:ascii="Times New Roman" w:hAnsi="Times New Roman"/>
          <w:sz w:val="24"/>
          <w:szCs w:val="24"/>
        </w:rPr>
      </w:pPr>
      <w:r w:rsidRPr="0093035D">
        <w:rPr>
          <w:rFonts w:ascii="Times New Roman" w:hAnsi="Times New Roman"/>
          <w:sz w:val="24"/>
          <w:szCs w:val="24"/>
        </w:rPr>
        <w:t>D</w:t>
      </w:r>
      <w:r w:rsidR="00EF145A" w:rsidRPr="0093035D">
        <w:rPr>
          <w:rFonts w:ascii="Times New Roman" w:hAnsi="Times New Roman"/>
          <w:sz w:val="24"/>
          <w:szCs w:val="24"/>
        </w:rPr>
        <w:t xml:space="preserve">emographic data, lifestyle, obstetric and medical history were collected at </w:t>
      </w:r>
      <w:r w:rsidR="008B1E8A" w:rsidRPr="0093035D">
        <w:rPr>
          <w:rFonts w:ascii="Times New Roman" w:hAnsi="Times New Roman"/>
          <w:sz w:val="24"/>
          <w:szCs w:val="24"/>
        </w:rPr>
        <w:t xml:space="preserve">multiple study visits </w:t>
      </w:r>
      <w:r w:rsidR="00EF145A" w:rsidRPr="0093035D">
        <w:rPr>
          <w:rFonts w:ascii="Times New Roman" w:hAnsi="Times New Roman"/>
          <w:sz w:val="24"/>
          <w:szCs w:val="24"/>
        </w:rPr>
        <w:t>using interviewer administered questionnaires</w:t>
      </w:r>
      <w:r w:rsidRPr="0093035D">
        <w:rPr>
          <w:rFonts w:ascii="Times New Roman" w:hAnsi="Times New Roman"/>
          <w:sz w:val="24"/>
          <w:szCs w:val="24"/>
        </w:rPr>
        <w:t xml:space="preserve"> </w:t>
      </w:r>
      <w:r w:rsidR="008B1E8A" w:rsidRPr="0093035D">
        <w:rPr>
          <w:rFonts w:ascii="Times New Roman" w:hAnsi="Times New Roman"/>
          <w:sz w:val="24"/>
          <w:szCs w:val="24"/>
        </w:rPr>
        <w:t>and from hospital records</w:t>
      </w:r>
      <w:r w:rsidR="00EF145A" w:rsidRPr="0093035D">
        <w:rPr>
          <w:rFonts w:ascii="Times New Roman" w:hAnsi="Times New Roman"/>
          <w:sz w:val="24"/>
          <w:szCs w:val="24"/>
        </w:rPr>
        <w:t>. Self</w:t>
      </w:r>
      <w:r w:rsidRPr="0093035D">
        <w:rPr>
          <w:rFonts w:ascii="Times New Roman" w:hAnsi="Times New Roman"/>
          <w:sz w:val="24"/>
          <w:szCs w:val="24"/>
        </w:rPr>
        <w:t>-</w:t>
      </w:r>
      <w:r w:rsidR="00EF145A" w:rsidRPr="0093035D">
        <w:rPr>
          <w:rFonts w:ascii="Times New Roman" w:hAnsi="Times New Roman"/>
          <w:sz w:val="24"/>
          <w:szCs w:val="24"/>
        </w:rPr>
        <w:t>report</w:t>
      </w:r>
      <w:r w:rsidRPr="0093035D">
        <w:rPr>
          <w:rFonts w:ascii="Times New Roman" w:hAnsi="Times New Roman"/>
          <w:sz w:val="24"/>
          <w:szCs w:val="24"/>
        </w:rPr>
        <w:t>ed</w:t>
      </w:r>
      <w:r w:rsidR="00EF145A" w:rsidRPr="0093035D">
        <w:rPr>
          <w:rFonts w:ascii="Times New Roman" w:hAnsi="Times New Roman"/>
          <w:sz w:val="24"/>
          <w:szCs w:val="24"/>
        </w:rPr>
        <w:t xml:space="preserve"> pre</w:t>
      </w:r>
      <w:r w:rsidR="00DD0DFB" w:rsidRPr="0093035D">
        <w:rPr>
          <w:rFonts w:ascii="Times New Roman" w:hAnsi="Times New Roman"/>
          <w:sz w:val="24"/>
          <w:szCs w:val="24"/>
        </w:rPr>
        <w:t>-</w:t>
      </w:r>
      <w:r w:rsidR="00EF145A" w:rsidRPr="0093035D">
        <w:rPr>
          <w:rFonts w:ascii="Times New Roman" w:hAnsi="Times New Roman"/>
          <w:sz w:val="24"/>
          <w:szCs w:val="24"/>
        </w:rPr>
        <w:t>pregnancy weight</w:t>
      </w:r>
      <w:r w:rsidRPr="0093035D">
        <w:rPr>
          <w:rFonts w:ascii="Times New Roman" w:hAnsi="Times New Roman"/>
          <w:sz w:val="24"/>
          <w:szCs w:val="24"/>
        </w:rPr>
        <w:t>s</w:t>
      </w:r>
      <w:r w:rsidR="00EF145A" w:rsidRPr="0093035D">
        <w:rPr>
          <w:rFonts w:ascii="Times New Roman" w:hAnsi="Times New Roman"/>
          <w:sz w:val="24"/>
          <w:szCs w:val="24"/>
        </w:rPr>
        <w:t xml:space="preserve"> </w:t>
      </w:r>
      <w:r w:rsidR="00C10660" w:rsidRPr="0093035D">
        <w:rPr>
          <w:rFonts w:ascii="Times New Roman" w:hAnsi="Times New Roman"/>
          <w:sz w:val="24"/>
          <w:szCs w:val="24"/>
        </w:rPr>
        <w:t xml:space="preserve">of mothers </w:t>
      </w:r>
      <w:r w:rsidR="00EF145A" w:rsidRPr="0093035D">
        <w:rPr>
          <w:rFonts w:ascii="Times New Roman" w:hAnsi="Times New Roman"/>
          <w:sz w:val="24"/>
          <w:szCs w:val="24"/>
        </w:rPr>
        <w:t xml:space="preserve">were recorded. </w:t>
      </w:r>
      <w:r w:rsidR="00CD0BC0" w:rsidRPr="0093035D">
        <w:rPr>
          <w:rFonts w:ascii="Times New Roman" w:hAnsi="Times New Roman"/>
          <w:sz w:val="24"/>
          <w:szCs w:val="24"/>
        </w:rPr>
        <w:t>Pre-pregnancy body mass index (</w:t>
      </w:r>
      <w:r w:rsidR="00990ED4" w:rsidRPr="0093035D">
        <w:rPr>
          <w:rFonts w:ascii="Times New Roman" w:hAnsi="Times New Roman"/>
          <w:sz w:val="24"/>
          <w:szCs w:val="24"/>
        </w:rPr>
        <w:t>pp</w:t>
      </w:r>
      <w:r w:rsidR="00CD0BC0" w:rsidRPr="0093035D">
        <w:rPr>
          <w:rFonts w:ascii="Times New Roman" w:hAnsi="Times New Roman"/>
          <w:sz w:val="24"/>
          <w:szCs w:val="24"/>
        </w:rPr>
        <w:t xml:space="preserve">BMI) was calculated from the self-reported pre-pregnancy weight and measured height at booking. </w:t>
      </w:r>
      <w:r w:rsidR="00765106" w:rsidRPr="0093035D">
        <w:rPr>
          <w:rFonts w:ascii="Times New Roman" w:hAnsi="Times New Roman"/>
          <w:sz w:val="24"/>
          <w:szCs w:val="24"/>
        </w:rPr>
        <w:t xml:space="preserve">ppBMI categories were defined </w:t>
      </w:r>
      <w:r w:rsidR="004D5189" w:rsidRPr="0093035D">
        <w:rPr>
          <w:rFonts w:ascii="Times New Roman" w:hAnsi="Times New Roman"/>
          <w:sz w:val="24"/>
          <w:szCs w:val="24"/>
        </w:rPr>
        <w:t>using</w:t>
      </w:r>
      <w:r w:rsidR="00765106" w:rsidRPr="0093035D">
        <w:rPr>
          <w:rFonts w:ascii="Times New Roman" w:hAnsi="Times New Roman"/>
          <w:sz w:val="24"/>
          <w:szCs w:val="24"/>
        </w:rPr>
        <w:t xml:space="preserve"> WHO recommend</w:t>
      </w:r>
      <w:r w:rsidR="004D5189" w:rsidRPr="0093035D">
        <w:rPr>
          <w:rFonts w:ascii="Times New Roman" w:hAnsi="Times New Roman"/>
          <w:sz w:val="24"/>
          <w:szCs w:val="24"/>
        </w:rPr>
        <w:t xml:space="preserve">ed BMI cutoff points </w:t>
      </w:r>
      <w:r w:rsidR="00765106" w:rsidRPr="0093035D">
        <w:rPr>
          <w:rFonts w:ascii="Times New Roman" w:hAnsi="Times New Roman"/>
          <w:sz w:val="24"/>
          <w:szCs w:val="24"/>
        </w:rPr>
        <w:t xml:space="preserve">for Asians </w:t>
      </w:r>
      <w:r w:rsidR="00AB468D"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Organization&lt;/Author&gt;&lt;Year&gt;2000&lt;/Year&gt;&lt;RecNum&gt;158&lt;/RecNum&gt;&lt;DisplayText&gt;(43)&lt;/DisplayText&gt;&lt;record&gt;&lt;rec-number&gt;158&lt;/rec-number&gt;&lt;foreign-keys&gt;&lt;key app="EN" db-id="x5rpwrp0d5tfwsetv2hpzvspdf99tte0xav5" timestamp="1626233632"&gt;158&lt;/key&gt;&lt;/foreign-keys&gt;&lt;ref-type name="Book"&gt;6&lt;/ref-type&gt;&lt;contributors&gt;&lt;authors&gt;&lt;author&gt;World Health Organization. Regional Office for the Western Pacific&lt;/author&gt;&lt;/authors&gt;&lt;/contributors&gt;&lt;titles&gt;&lt;title&gt;The Asia-Pacific perspective : redefining obesity and its treatment.&lt;/title&gt;&lt;/titles&gt;&lt;dates&gt;&lt;year&gt;2000&lt;/year&gt;&lt;/dates&gt;&lt;publisher&gt;Sydney : Health Communications Australia&lt;/publisher&gt;&lt;urls&gt;&lt;/urls&gt;&lt;electronic-resource-num&gt;https://apps.who.int/iris/handle/10665/206936&lt;/electronic-resource-num&gt;&lt;/record&gt;&lt;/Cite&gt;&lt;/EndNote&gt;</w:instrText>
      </w:r>
      <w:r w:rsidR="00AB468D" w:rsidRPr="0093035D">
        <w:rPr>
          <w:rFonts w:ascii="Times New Roman" w:hAnsi="Times New Roman"/>
          <w:sz w:val="24"/>
          <w:szCs w:val="24"/>
        </w:rPr>
        <w:fldChar w:fldCharType="separate"/>
      </w:r>
      <w:r w:rsidR="00FD2489" w:rsidRPr="0093035D">
        <w:rPr>
          <w:rFonts w:ascii="Times New Roman" w:hAnsi="Times New Roman"/>
          <w:noProof/>
          <w:sz w:val="24"/>
          <w:szCs w:val="24"/>
        </w:rPr>
        <w:t>(43)</w:t>
      </w:r>
      <w:r w:rsidR="00AB468D" w:rsidRPr="0093035D">
        <w:rPr>
          <w:rFonts w:ascii="Times New Roman" w:hAnsi="Times New Roman"/>
          <w:sz w:val="24"/>
          <w:szCs w:val="24"/>
        </w:rPr>
        <w:fldChar w:fldCharType="end"/>
      </w:r>
      <w:r w:rsidR="00765106" w:rsidRPr="0093035D">
        <w:rPr>
          <w:rFonts w:ascii="Times New Roman" w:hAnsi="Times New Roman"/>
          <w:sz w:val="24"/>
          <w:szCs w:val="24"/>
        </w:rPr>
        <w:t xml:space="preserve">. </w:t>
      </w:r>
      <w:r w:rsidR="00FE325F" w:rsidRPr="0093035D">
        <w:rPr>
          <w:rFonts w:ascii="Times New Roman" w:hAnsi="Times New Roman"/>
          <w:sz w:val="24"/>
          <w:szCs w:val="24"/>
        </w:rPr>
        <w:t xml:space="preserve">Pregnant women underwent a 2-hour 75g oral glucose tolerance test (OGTT) at 26-28 weeks gestation. Glucose </w:t>
      </w:r>
      <w:r w:rsidR="00465C02" w:rsidRPr="0093035D">
        <w:rPr>
          <w:rFonts w:ascii="Times New Roman" w:hAnsi="Times New Roman"/>
          <w:sz w:val="24"/>
          <w:szCs w:val="24"/>
        </w:rPr>
        <w:t>concentration</w:t>
      </w:r>
      <w:r w:rsidR="00FE325F" w:rsidRPr="0093035D">
        <w:rPr>
          <w:rFonts w:ascii="Times New Roman" w:hAnsi="Times New Roman"/>
          <w:sz w:val="24"/>
          <w:szCs w:val="24"/>
        </w:rPr>
        <w:t xml:space="preserve">s were measured </w:t>
      </w:r>
      <w:r w:rsidR="00381822" w:rsidRPr="0093035D">
        <w:rPr>
          <w:rFonts w:ascii="Times New Roman" w:hAnsi="Times New Roman"/>
          <w:sz w:val="24"/>
          <w:szCs w:val="24"/>
        </w:rPr>
        <w:t xml:space="preserve">using hexokinase method </w:t>
      </w:r>
      <w:r w:rsidR="00FF59EE" w:rsidRPr="0093035D">
        <w:rPr>
          <w:rFonts w:ascii="Times New Roman" w:hAnsi="Times New Roman"/>
          <w:sz w:val="24"/>
          <w:szCs w:val="24"/>
        </w:rPr>
        <w:t>(</w:t>
      </w:r>
      <w:r w:rsidR="00FE325F" w:rsidRPr="0093035D">
        <w:rPr>
          <w:rFonts w:ascii="Times New Roman" w:hAnsi="Times New Roman"/>
          <w:sz w:val="24"/>
          <w:szCs w:val="24"/>
        </w:rPr>
        <w:t xml:space="preserve">Advia 2400 Chemistry system (Siemens Medical Solutions Diagnostics) and Beckman LX20 </w:t>
      </w:r>
      <w:r w:rsidR="00FE325F" w:rsidRPr="0093035D">
        <w:rPr>
          <w:rFonts w:ascii="Times New Roman" w:hAnsi="Times New Roman"/>
          <w:sz w:val="24"/>
          <w:szCs w:val="24"/>
        </w:rPr>
        <w:lastRenderedPageBreak/>
        <w:t>Pro analyzer (Beckman Coulter)</w:t>
      </w:r>
      <w:r w:rsidR="00FF59EE" w:rsidRPr="0093035D">
        <w:rPr>
          <w:rFonts w:ascii="Times New Roman" w:hAnsi="Times New Roman"/>
          <w:sz w:val="24"/>
          <w:szCs w:val="24"/>
        </w:rPr>
        <w:t>)</w:t>
      </w:r>
      <w:r w:rsidR="00FE325F" w:rsidRPr="0093035D">
        <w:rPr>
          <w:rFonts w:ascii="Times New Roman" w:hAnsi="Times New Roman"/>
          <w:sz w:val="24"/>
          <w:szCs w:val="24"/>
        </w:rPr>
        <w:t>. GDM was diagnosed using 1999 World Health Organization (WHO) criteria: ≥7.0 mmol/L for</w:t>
      </w:r>
      <w:r w:rsidR="00FD7352" w:rsidRPr="0093035D">
        <w:rPr>
          <w:rFonts w:ascii="Times New Roman" w:hAnsi="Times New Roman"/>
          <w:sz w:val="24"/>
          <w:szCs w:val="24"/>
        </w:rPr>
        <w:t xml:space="preserve"> </w:t>
      </w:r>
      <w:r w:rsidR="00381822" w:rsidRPr="0093035D">
        <w:rPr>
          <w:rFonts w:ascii="Times New Roman" w:hAnsi="Times New Roman"/>
          <w:sz w:val="24"/>
          <w:szCs w:val="24"/>
        </w:rPr>
        <w:t>fasting plasma glucose</w:t>
      </w:r>
      <w:r w:rsidR="00FD7352" w:rsidRPr="0093035D">
        <w:rPr>
          <w:rFonts w:ascii="Times New Roman" w:hAnsi="Times New Roman"/>
          <w:sz w:val="24"/>
          <w:szCs w:val="24"/>
        </w:rPr>
        <w:t xml:space="preserve"> or ≥7.8 mmol/l for 2h</w:t>
      </w:r>
      <w:r w:rsidR="00381822" w:rsidRPr="0093035D">
        <w:rPr>
          <w:rFonts w:ascii="Times New Roman" w:hAnsi="Times New Roman"/>
          <w:sz w:val="24"/>
          <w:szCs w:val="24"/>
        </w:rPr>
        <w:t xml:space="preserve"> post-prandial glucose</w:t>
      </w:r>
      <w:r w:rsidR="00FD7352" w:rsidRPr="0093035D">
        <w:rPr>
          <w:rFonts w:ascii="Times New Roman" w:hAnsi="Times New Roman"/>
          <w:sz w:val="24"/>
          <w:szCs w:val="24"/>
        </w:rPr>
        <w:t xml:space="preserve"> </w:t>
      </w:r>
      <w:r w:rsidR="00FD7352"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World Health&lt;/Author&gt;&lt;Year&gt;1999&lt;/Year&gt;&lt;RecNum&gt;113&lt;/RecNum&gt;&lt;DisplayText&gt;(44)&lt;/DisplayText&gt;&lt;record&gt;&lt;rec-number&gt;113&lt;/rec-number&gt;&lt;foreign-keys&gt;&lt;key app="EN" db-id="x5rpwrp0d5tfwsetv2hpzvspdf99tte0xav5" timestamp="1624873098"&gt;113&lt;/key&gt;&lt;/foreign-keys&gt;&lt;ref-type name="Generic"&gt;13&lt;/ref-type&gt;&lt;contributors&gt;&lt;authors&gt;&lt;author&gt;World Health, Organization&lt;/author&gt;&lt;/authors&gt;&lt;/contributors&gt;&lt;titles&gt;&lt;title&gt;Definition, diagnosis and classification of diabetes mellitus and its complications : report of a WHO consultation. Part 1, Diagnosis and classification of diabetes mellitus&lt;/title&gt;&lt;/titles&gt;&lt;number&gt;WHO/NCD/NCS/99.2&lt;/number&gt;&lt;section&gt;WHO/NCD/NCS/99.2&amp;#xD;59 p.&lt;/section&gt;&lt;keywords&gt;&lt;keyword&gt;Diabetes Mellitus&lt;/keyword&gt;&lt;keyword&gt;complications diagnosis classification&lt;/keyword&gt;&lt;/keywords&gt;&lt;dates&gt;&lt;year&gt;1999&lt;/year&gt;&lt;pub-dates&gt;&lt;date&gt;1999&lt;/date&gt;&lt;/pub-dates&gt;&lt;/dates&gt;&lt;pub-location&gt;Geneva&lt;/pub-location&gt;&lt;publisher&gt;World Health Organization&lt;/publisher&gt;&lt;urls&gt;&lt;related-urls&gt;&lt;url&gt;https://apps.who.int/iris/handle/10665/66040&lt;/url&gt;&lt;/related-urls&gt;&lt;/urls&gt;&lt;remote-database-name&gt;WHO IRIS&lt;/remote-database-name&gt;&lt;remote-database-provider&gt;http://apps.who.int/iris/&lt;/remote-database-provider&gt;&lt;language&gt;en&lt;/language&gt;&lt;/record&gt;&lt;/Cite&gt;&lt;/EndNote&gt;</w:instrText>
      </w:r>
      <w:r w:rsidR="00FD7352" w:rsidRPr="0093035D">
        <w:rPr>
          <w:rFonts w:ascii="Times New Roman" w:hAnsi="Times New Roman"/>
          <w:sz w:val="24"/>
          <w:szCs w:val="24"/>
        </w:rPr>
        <w:fldChar w:fldCharType="separate"/>
      </w:r>
      <w:r w:rsidR="00FD2489" w:rsidRPr="0093035D">
        <w:rPr>
          <w:rFonts w:ascii="Times New Roman" w:hAnsi="Times New Roman"/>
          <w:noProof/>
          <w:sz w:val="24"/>
          <w:szCs w:val="24"/>
        </w:rPr>
        <w:t>(44)</w:t>
      </w:r>
      <w:r w:rsidR="00FD7352" w:rsidRPr="0093035D">
        <w:rPr>
          <w:rFonts w:ascii="Times New Roman" w:hAnsi="Times New Roman"/>
          <w:sz w:val="24"/>
          <w:szCs w:val="24"/>
        </w:rPr>
        <w:fldChar w:fldCharType="end"/>
      </w:r>
      <w:r w:rsidR="00FE325F" w:rsidRPr="0093035D">
        <w:rPr>
          <w:rFonts w:ascii="Times New Roman" w:hAnsi="Times New Roman"/>
          <w:sz w:val="24"/>
          <w:szCs w:val="24"/>
        </w:rPr>
        <w:t>.</w:t>
      </w:r>
      <w:r w:rsidR="00C661FD" w:rsidRPr="0093035D">
        <w:rPr>
          <w:rFonts w:ascii="Times New Roman" w:hAnsi="Times New Roman"/>
          <w:sz w:val="24"/>
          <w:szCs w:val="24"/>
        </w:rPr>
        <w:t xml:space="preserve"> Gestational weight gain (GWG) groups were defined by </w:t>
      </w:r>
      <w:r w:rsidR="00284345" w:rsidRPr="0093035D">
        <w:rPr>
          <w:rFonts w:ascii="Times New Roman" w:hAnsi="Times New Roman"/>
          <w:sz w:val="24"/>
          <w:szCs w:val="24"/>
        </w:rPr>
        <w:t xml:space="preserve">1990 </w:t>
      </w:r>
      <w:r w:rsidR="00C661FD" w:rsidRPr="0093035D">
        <w:rPr>
          <w:rFonts w:ascii="Times New Roman" w:hAnsi="Times New Roman"/>
          <w:sz w:val="24"/>
          <w:szCs w:val="24"/>
        </w:rPr>
        <w:t xml:space="preserve">Institute of Medicine </w:t>
      </w:r>
      <w:r w:rsidR="00284345" w:rsidRPr="0093035D">
        <w:rPr>
          <w:rFonts w:ascii="Times New Roman" w:hAnsi="Times New Roman"/>
          <w:sz w:val="24"/>
          <w:szCs w:val="24"/>
        </w:rPr>
        <w:t xml:space="preserve">guidelines </w:t>
      </w:r>
      <w:r w:rsidR="00C661FD" w:rsidRPr="0093035D">
        <w:rPr>
          <w:rFonts w:ascii="Times New Roman" w:hAnsi="Times New Roman"/>
          <w:sz w:val="24"/>
          <w:szCs w:val="24"/>
        </w:rPr>
        <w:t xml:space="preserve">(IOM) for rates of weight gain in the second and third trimester per week </w:t>
      </w:r>
      <w:r w:rsidR="00734C49"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Institute of Medicine Committee on Nutritional Status During&lt;/Author&gt;&lt;Year&gt;1990&lt;/Year&gt;&lt;RecNum&gt;159&lt;/RecNum&gt;&lt;DisplayText&gt;(45)&lt;/DisplayText&gt;&lt;record&gt;&lt;rec-number&gt;159&lt;/rec-number&gt;&lt;foreign-keys&gt;&lt;key app="EN" db-id="x5rpwrp0d5tfwsetv2hpzvspdf99tte0xav5" timestamp="1626334250"&gt;159&lt;/key&gt;&lt;/foreign-keys&gt;&lt;ref-type name="Book Section"&gt;5&lt;/ref-type&gt;&lt;contributors&gt;&lt;authors&gt;&lt;author&gt;Institute of Medicine Committee on Nutritional Status During, Pregnancy&lt;/author&gt;&lt;author&gt;Lactation,&lt;/author&gt;&lt;/authors&gt;&lt;/contributors&gt;&lt;titles&gt;&lt;secondary-title&gt;Nutrition During Pregnancy: Part I Weight Gain: Part II Nutrient Supplements&lt;/secondary-title&gt;&lt;/titles&gt;&lt;dates&gt;&lt;year&gt;1990&lt;/year&gt;&lt;/dates&gt;&lt;pub-location&gt;Washington (DC)&lt;/pub-location&gt;&lt;publisher&gt;National Academies Press (US)&amp;#xD;Copyright © 1990 by the National Academy of Sciences.&lt;/publisher&gt;&lt;accession-num&gt;25144018&lt;/accession-num&gt;&lt;urls&gt;&lt;/urls&gt;&lt;electronic-resource-num&gt;10.17226/1451&lt;/electronic-resource-num&gt;&lt;language&gt;eng&lt;/language&gt;&lt;/record&gt;&lt;/Cite&gt;&lt;/EndNote&gt;</w:instrText>
      </w:r>
      <w:r w:rsidR="00734C49" w:rsidRPr="0093035D">
        <w:rPr>
          <w:rFonts w:ascii="Times New Roman" w:hAnsi="Times New Roman"/>
          <w:sz w:val="24"/>
          <w:szCs w:val="24"/>
        </w:rPr>
        <w:fldChar w:fldCharType="separate"/>
      </w:r>
      <w:r w:rsidR="00FD2489" w:rsidRPr="0093035D">
        <w:rPr>
          <w:rFonts w:ascii="Times New Roman" w:hAnsi="Times New Roman"/>
          <w:noProof/>
          <w:sz w:val="24"/>
          <w:szCs w:val="24"/>
        </w:rPr>
        <w:t>(45)</w:t>
      </w:r>
      <w:r w:rsidR="00734C49" w:rsidRPr="0093035D">
        <w:rPr>
          <w:rFonts w:ascii="Times New Roman" w:hAnsi="Times New Roman"/>
          <w:sz w:val="24"/>
          <w:szCs w:val="24"/>
        </w:rPr>
        <w:fldChar w:fldCharType="end"/>
      </w:r>
      <w:r w:rsidR="00C661FD" w:rsidRPr="0093035D">
        <w:rPr>
          <w:rFonts w:ascii="Times New Roman" w:hAnsi="Times New Roman"/>
          <w:sz w:val="24"/>
          <w:szCs w:val="24"/>
        </w:rPr>
        <w:t>.</w:t>
      </w:r>
    </w:p>
    <w:p w14:paraId="3A99DF09" w14:textId="4176969F" w:rsidR="00DD1D03" w:rsidRPr="0093035D" w:rsidRDefault="00DD1D03" w:rsidP="00DD1D03">
      <w:pPr>
        <w:spacing w:line="480" w:lineRule="auto"/>
        <w:jc w:val="both"/>
        <w:rPr>
          <w:rFonts w:ascii="Times New Roman" w:hAnsi="Times New Roman"/>
          <w:sz w:val="24"/>
          <w:szCs w:val="24"/>
        </w:rPr>
      </w:pPr>
    </w:p>
    <w:p w14:paraId="41C6D50B" w14:textId="77777777" w:rsidR="00244923" w:rsidRPr="0093035D" w:rsidRDefault="00244923" w:rsidP="00244923">
      <w:pPr>
        <w:spacing w:line="480" w:lineRule="auto"/>
        <w:jc w:val="both"/>
        <w:rPr>
          <w:rFonts w:ascii="Times New Roman" w:hAnsi="Times New Roman"/>
          <w:b/>
          <w:sz w:val="24"/>
          <w:szCs w:val="24"/>
        </w:rPr>
      </w:pPr>
      <w:r w:rsidRPr="0093035D">
        <w:rPr>
          <w:rFonts w:ascii="Times New Roman" w:hAnsi="Times New Roman"/>
          <w:b/>
          <w:sz w:val="24"/>
          <w:szCs w:val="24"/>
        </w:rPr>
        <w:t>Infant measurements</w:t>
      </w:r>
    </w:p>
    <w:p w14:paraId="03E7D3A7" w14:textId="030246F4" w:rsidR="00244923" w:rsidRPr="0093035D" w:rsidRDefault="00244923" w:rsidP="00244923">
      <w:pPr>
        <w:spacing w:line="480" w:lineRule="auto"/>
        <w:jc w:val="both"/>
        <w:rPr>
          <w:rFonts w:ascii="Times New Roman" w:hAnsi="Times New Roman"/>
          <w:sz w:val="24"/>
          <w:szCs w:val="24"/>
        </w:rPr>
      </w:pPr>
      <w:r w:rsidRPr="0093035D">
        <w:rPr>
          <w:rFonts w:ascii="Times New Roman" w:hAnsi="Times New Roman"/>
          <w:sz w:val="24"/>
          <w:szCs w:val="24"/>
        </w:rPr>
        <w:tab/>
      </w:r>
      <w:r w:rsidR="005F5450" w:rsidRPr="0093035D">
        <w:rPr>
          <w:rFonts w:ascii="Times New Roman" w:hAnsi="Times New Roman"/>
          <w:sz w:val="24"/>
          <w:szCs w:val="24"/>
        </w:rPr>
        <w:t>Information on b</w:t>
      </w:r>
      <w:r w:rsidRPr="0093035D">
        <w:rPr>
          <w:rFonts w:ascii="Times New Roman" w:hAnsi="Times New Roman"/>
          <w:sz w:val="24"/>
          <w:szCs w:val="24"/>
        </w:rPr>
        <w:t xml:space="preserve">irth weight, birth length and head circumference were obtained from medical records. Triceps and subscapular skinfolds were measured on the right side in triplicates to the nearest 0.2 mm using Holtain skinfold calipers (Holtain Ltd, Crymych, UK). The </w:t>
      </w:r>
      <w:r w:rsidR="003249F3" w:rsidRPr="0093035D">
        <w:rPr>
          <w:rFonts w:ascii="Times New Roman" w:hAnsi="Times New Roman"/>
          <w:sz w:val="24"/>
          <w:szCs w:val="24"/>
        </w:rPr>
        <w:t xml:space="preserve">validated </w:t>
      </w:r>
      <w:r w:rsidRPr="0093035D">
        <w:rPr>
          <w:rFonts w:ascii="Times New Roman" w:hAnsi="Times New Roman"/>
          <w:sz w:val="24"/>
          <w:szCs w:val="24"/>
        </w:rPr>
        <w:t>GUSTO equation for estimating fat mass (Fat Mass</w:t>
      </w:r>
      <w:r w:rsidRPr="0093035D">
        <w:rPr>
          <w:rFonts w:ascii="Times New Roman" w:hAnsi="Times New Roman"/>
          <w:sz w:val="24"/>
          <w:szCs w:val="24"/>
          <w:vertAlign w:val="subscript"/>
        </w:rPr>
        <w:t>GUSTO</w:t>
      </w:r>
      <w:r w:rsidRPr="0093035D">
        <w:rPr>
          <w:rFonts w:ascii="Times New Roman" w:hAnsi="Times New Roman"/>
          <w:sz w:val="24"/>
          <w:szCs w:val="24"/>
        </w:rPr>
        <w:t xml:space="preserve"> = - 0.022 + (0.307 x weight) – (0.077 x gender) + (0.028 x subscapular skinfolds) – (0.019 x gestational age), where gender =1 for male, 0 for female) was used to calculate fat mass </w:t>
      </w:r>
      <w:r w:rsidRPr="0093035D">
        <w:rPr>
          <w:rFonts w:ascii="Times New Roman" w:hAnsi="Times New Roman"/>
          <w:sz w:val="24"/>
          <w:szCs w:val="24"/>
        </w:rPr>
        <w:fldChar w:fldCharType="begin">
          <w:fldData xml:space="preserve">PEVuZE5vdGU+PENpdGU+PEF1dGhvcj5BcmlzPC9BdXRob3I+PFllYXI+MjAxMzwvWWVhcj48UmVj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BcmlzPC9BdXRob3I+PFllYXI+MjAxMzwvWWVhcj48UmVj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Pr="0093035D">
        <w:rPr>
          <w:rFonts w:ascii="Times New Roman" w:hAnsi="Times New Roman"/>
          <w:sz w:val="24"/>
          <w:szCs w:val="24"/>
        </w:rPr>
      </w:r>
      <w:r w:rsidRPr="0093035D">
        <w:rPr>
          <w:rFonts w:ascii="Times New Roman" w:hAnsi="Times New Roman"/>
          <w:sz w:val="24"/>
          <w:szCs w:val="24"/>
        </w:rPr>
        <w:fldChar w:fldCharType="separate"/>
      </w:r>
      <w:r w:rsidR="00FD2489" w:rsidRPr="0093035D">
        <w:rPr>
          <w:rFonts w:ascii="Times New Roman" w:hAnsi="Times New Roman"/>
          <w:noProof/>
          <w:sz w:val="24"/>
          <w:szCs w:val="24"/>
        </w:rPr>
        <w:t>(46)</w:t>
      </w:r>
      <w:r w:rsidRPr="0093035D">
        <w:rPr>
          <w:rFonts w:ascii="Times New Roman" w:hAnsi="Times New Roman"/>
          <w:sz w:val="24"/>
          <w:szCs w:val="24"/>
        </w:rPr>
        <w:fldChar w:fldCharType="end"/>
      </w:r>
      <w:r w:rsidRPr="0093035D">
        <w:rPr>
          <w:rFonts w:ascii="Times New Roman" w:hAnsi="Times New Roman"/>
          <w:sz w:val="24"/>
          <w:szCs w:val="24"/>
        </w:rPr>
        <w:t>. The PEA POD</w:t>
      </w:r>
      <w:r w:rsidR="003C32D2" w:rsidRPr="0093035D">
        <w:rPr>
          <w:rFonts w:ascii="Times New Roman" w:hAnsi="Times New Roman"/>
          <w:sz w:val="24"/>
          <w:szCs w:val="24"/>
          <w:vertAlign w:val="superscript"/>
        </w:rPr>
        <w:t>®</w:t>
      </w:r>
      <w:r w:rsidRPr="0093035D">
        <w:rPr>
          <w:rFonts w:ascii="Times New Roman" w:hAnsi="Times New Roman"/>
          <w:sz w:val="24"/>
          <w:szCs w:val="24"/>
          <w:vertAlign w:val="superscript"/>
        </w:rPr>
        <w:t xml:space="preserve"> </w:t>
      </w:r>
      <w:r w:rsidRPr="0093035D">
        <w:rPr>
          <w:rFonts w:ascii="Times New Roman" w:hAnsi="Times New Roman"/>
          <w:sz w:val="24"/>
          <w:szCs w:val="24"/>
        </w:rPr>
        <w:t xml:space="preserve">Infant Body Composition System Version 3.1.0 (Cosmed, Italy) was used to measure body composition, i.e., fat mass  and fat free mass </w:t>
      </w:r>
      <w:r w:rsidRPr="0093035D">
        <w:rPr>
          <w:rFonts w:ascii="Times New Roman" w:hAnsi="Times New Roman"/>
          <w:sz w:val="24"/>
          <w:szCs w:val="24"/>
        </w:rPr>
        <w:fldChar w:fldCharType="begin">
          <w:fldData xml:space="preserve">PEVuZE5vdGU+PENpdGU+PEF1dGhvcj5IYXdrZXM8L0F1dGhvcj48WWVhcj4yMDExPC9ZZWFyPjxS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ZTY0NS01MTwvcGFnZXM+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IYXdrZXM8L0F1dGhvcj48WWVhcj4yMDExPC9ZZWFyPjxS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ZTY0NS01MTwvcGFnZXM+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Pr="0093035D">
        <w:rPr>
          <w:rFonts w:ascii="Times New Roman" w:hAnsi="Times New Roman"/>
          <w:sz w:val="24"/>
          <w:szCs w:val="24"/>
        </w:rPr>
      </w:r>
      <w:r w:rsidRPr="0093035D">
        <w:rPr>
          <w:rFonts w:ascii="Times New Roman" w:hAnsi="Times New Roman"/>
          <w:sz w:val="24"/>
          <w:szCs w:val="24"/>
        </w:rPr>
        <w:fldChar w:fldCharType="separate"/>
      </w:r>
      <w:r w:rsidR="00FD2489" w:rsidRPr="0093035D">
        <w:rPr>
          <w:rFonts w:ascii="Times New Roman" w:hAnsi="Times New Roman"/>
          <w:noProof/>
          <w:sz w:val="24"/>
          <w:szCs w:val="24"/>
        </w:rPr>
        <w:t>(47, 48)</w:t>
      </w:r>
      <w:r w:rsidRPr="0093035D">
        <w:rPr>
          <w:rFonts w:ascii="Times New Roman" w:hAnsi="Times New Roman"/>
          <w:sz w:val="24"/>
          <w:szCs w:val="24"/>
        </w:rPr>
        <w:fldChar w:fldCharType="end"/>
      </w:r>
      <w:r w:rsidR="0006572E" w:rsidRPr="0093035D">
        <w:rPr>
          <w:rFonts w:ascii="Times New Roman" w:hAnsi="Times New Roman"/>
          <w:sz w:val="24"/>
          <w:szCs w:val="24"/>
        </w:rPr>
        <w:t>.</w:t>
      </w:r>
      <w:r w:rsidR="00D0580E" w:rsidRPr="0093035D">
        <w:rPr>
          <w:rFonts w:ascii="Times New Roman" w:hAnsi="Times New Roman"/>
          <w:sz w:val="24"/>
          <w:szCs w:val="24"/>
        </w:rPr>
        <w:t xml:space="preserve"> </w:t>
      </w:r>
      <w:r w:rsidR="00E7057C" w:rsidRPr="0093035D">
        <w:rPr>
          <w:rFonts w:ascii="Times New Roman" w:hAnsi="Times New Roman"/>
          <w:sz w:val="24"/>
          <w:szCs w:val="24"/>
        </w:rPr>
        <w:t>After excluding neonates whose parents did not consent for PEA POD</w:t>
      </w:r>
      <w:r w:rsidR="00E7057C" w:rsidRPr="0093035D">
        <w:rPr>
          <w:rFonts w:ascii="Times New Roman" w:hAnsi="Times New Roman"/>
          <w:sz w:val="24"/>
          <w:szCs w:val="24"/>
          <w:vertAlign w:val="superscript"/>
        </w:rPr>
        <w:t>®</w:t>
      </w:r>
      <w:r w:rsidR="00E7057C" w:rsidRPr="0093035D">
        <w:rPr>
          <w:rFonts w:ascii="Times New Roman" w:hAnsi="Times New Roman"/>
          <w:sz w:val="24"/>
          <w:szCs w:val="24"/>
        </w:rPr>
        <w:t xml:space="preserve"> measurement, and those that had &lt; 2.5kg birthweight, &lt;5% percent body fat in PEA POD</w:t>
      </w:r>
      <w:r w:rsidR="00E7057C" w:rsidRPr="0093035D">
        <w:rPr>
          <w:rFonts w:ascii="Times New Roman" w:hAnsi="Times New Roman"/>
          <w:sz w:val="24"/>
          <w:szCs w:val="24"/>
          <w:vertAlign w:val="superscript"/>
        </w:rPr>
        <w:t>®</w:t>
      </w:r>
      <w:r w:rsidR="00E7057C" w:rsidRPr="0093035D">
        <w:rPr>
          <w:rFonts w:ascii="Times New Roman" w:hAnsi="Times New Roman"/>
          <w:sz w:val="24"/>
          <w:szCs w:val="24"/>
        </w:rPr>
        <w:t xml:space="preserve"> assessment </w:t>
      </w:r>
      <w:r w:rsidR="00221987" w:rsidRPr="0093035D">
        <w:rPr>
          <w:rFonts w:ascii="Times New Roman" w:hAnsi="Times New Roman"/>
          <w:sz w:val="24"/>
          <w:szCs w:val="24"/>
        </w:rPr>
        <w:fldChar w:fldCharType="begin">
          <w:fldData xml:space="preserve">PEVuZE5vdGU+PENpdGU+PEF1dGhvcj5BcmlzPC9BdXRob3I+PFllYXI+MjAxMzwvWWVhcj48UmVj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BcmlzPC9BdXRob3I+PFllYXI+MjAxMzwvWWVhcj48UmVj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221987" w:rsidRPr="0093035D">
        <w:rPr>
          <w:rFonts w:ascii="Times New Roman" w:hAnsi="Times New Roman"/>
          <w:sz w:val="24"/>
          <w:szCs w:val="24"/>
        </w:rPr>
      </w:r>
      <w:r w:rsidR="00221987" w:rsidRPr="0093035D">
        <w:rPr>
          <w:rFonts w:ascii="Times New Roman" w:hAnsi="Times New Roman"/>
          <w:sz w:val="24"/>
          <w:szCs w:val="24"/>
        </w:rPr>
        <w:fldChar w:fldCharType="separate"/>
      </w:r>
      <w:r w:rsidR="00FD2489" w:rsidRPr="0093035D">
        <w:rPr>
          <w:rFonts w:ascii="Times New Roman" w:hAnsi="Times New Roman"/>
          <w:noProof/>
          <w:sz w:val="24"/>
          <w:szCs w:val="24"/>
        </w:rPr>
        <w:t>(46)</w:t>
      </w:r>
      <w:r w:rsidR="00221987" w:rsidRPr="0093035D">
        <w:rPr>
          <w:rFonts w:ascii="Times New Roman" w:hAnsi="Times New Roman"/>
          <w:sz w:val="24"/>
          <w:szCs w:val="24"/>
        </w:rPr>
        <w:fldChar w:fldCharType="end"/>
      </w:r>
      <w:r w:rsidR="0006572E" w:rsidRPr="0093035D">
        <w:rPr>
          <w:rFonts w:ascii="Times New Roman" w:hAnsi="Times New Roman"/>
          <w:sz w:val="24"/>
          <w:szCs w:val="24"/>
        </w:rPr>
        <w:t xml:space="preserve">, </w:t>
      </w:r>
      <w:r w:rsidR="00E7057C" w:rsidRPr="0093035D">
        <w:rPr>
          <w:rFonts w:ascii="Times New Roman" w:eastAsia="Calibri" w:hAnsi="Times New Roman"/>
          <w:iCs/>
          <w:sz w:val="24"/>
          <w:szCs w:val="24"/>
        </w:rPr>
        <w:t>and no cord blood adipokines measured, a total of 259  neonates remained for subsequent analysis on PEA POD</w:t>
      </w:r>
      <w:r w:rsidR="00E7057C" w:rsidRPr="0093035D">
        <w:rPr>
          <w:rFonts w:ascii="Times New Roman" w:hAnsi="Times New Roman"/>
          <w:sz w:val="24"/>
          <w:szCs w:val="24"/>
          <w:vertAlign w:val="superscript"/>
        </w:rPr>
        <w:t>®</w:t>
      </w:r>
      <w:r w:rsidR="00E7057C" w:rsidRPr="0093035D">
        <w:rPr>
          <w:rFonts w:ascii="Times New Roman" w:eastAsia="Calibri" w:hAnsi="Times New Roman"/>
          <w:iCs/>
          <w:sz w:val="24"/>
          <w:szCs w:val="24"/>
        </w:rPr>
        <w:t xml:space="preserve"> – adipokine association</w:t>
      </w:r>
      <w:r w:rsidRPr="0093035D">
        <w:rPr>
          <w:rFonts w:ascii="Times New Roman" w:hAnsi="Times New Roman"/>
          <w:sz w:val="24"/>
          <w:szCs w:val="24"/>
        </w:rPr>
        <w:t xml:space="preserve">. </w:t>
      </w:r>
      <w:r w:rsidR="00B654BF" w:rsidRPr="0093035D">
        <w:rPr>
          <w:rFonts w:ascii="Times New Roman" w:hAnsi="Times New Roman"/>
          <w:sz w:val="24"/>
          <w:szCs w:val="24"/>
        </w:rPr>
        <w:t>Clothing was removed from the infant and the infant was placed on the scale for body mass measurement and inside the chamber for body volume measurement. Percent body fat was computed by the PEA POD system. Age and sex-specific densities of</w:t>
      </w:r>
      <w:r w:rsidR="00A45A62" w:rsidRPr="0093035D">
        <w:rPr>
          <w:rFonts w:ascii="Times New Roman" w:hAnsi="Times New Roman"/>
          <w:sz w:val="24"/>
          <w:szCs w:val="24"/>
        </w:rPr>
        <w:t xml:space="preserve"> free fat mass</w:t>
      </w:r>
      <w:r w:rsidR="00B654BF" w:rsidRPr="0093035D">
        <w:rPr>
          <w:rFonts w:ascii="Times New Roman" w:hAnsi="Times New Roman"/>
          <w:sz w:val="24"/>
          <w:szCs w:val="24"/>
        </w:rPr>
        <w:t xml:space="preserve"> based on multi-compartment studies are used by the PEA POD</w:t>
      </w:r>
      <w:r w:rsidR="00E7057C" w:rsidRPr="0093035D">
        <w:rPr>
          <w:rFonts w:ascii="Times New Roman" w:hAnsi="Times New Roman"/>
          <w:sz w:val="24"/>
          <w:szCs w:val="24"/>
          <w:vertAlign w:val="superscript"/>
        </w:rPr>
        <w:t>®</w:t>
      </w:r>
      <w:r w:rsidR="00B654BF" w:rsidRPr="0093035D">
        <w:rPr>
          <w:rFonts w:ascii="Times New Roman" w:hAnsi="Times New Roman"/>
          <w:sz w:val="24"/>
          <w:szCs w:val="24"/>
        </w:rPr>
        <w:t xml:space="preserve"> </w:t>
      </w:r>
      <w:r w:rsidR="00743859" w:rsidRPr="0093035D">
        <w:rPr>
          <w:rFonts w:ascii="Times New Roman" w:hAnsi="Times New Roman"/>
          <w:sz w:val="24"/>
          <w:szCs w:val="24"/>
        </w:rPr>
        <w:fldChar w:fldCharType="begin">
          <w:fldData xml:space="preserve">PEVuZE5vdGU+PENpdGUgRXhjbHVkZVllYXI9IjEiPjxBdXRob3I+QXJpczwvQXV0aG9yPjxZZWFy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gRXhjbHVkZVllYXI9IjEiPjxBdXRob3I+QXJpczwvQXV0aG9yPjxZZWFy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743859" w:rsidRPr="0093035D">
        <w:rPr>
          <w:rFonts w:ascii="Times New Roman" w:hAnsi="Times New Roman"/>
          <w:sz w:val="24"/>
          <w:szCs w:val="24"/>
        </w:rPr>
      </w:r>
      <w:r w:rsidR="00743859" w:rsidRPr="0093035D">
        <w:rPr>
          <w:rFonts w:ascii="Times New Roman" w:hAnsi="Times New Roman"/>
          <w:sz w:val="24"/>
          <w:szCs w:val="24"/>
        </w:rPr>
        <w:fldChar w:fldCharType="separate"/>
      </w:r>
      <w:r w:rsidR="00FD2489" w:rsidRPr="0093035D">
        <w:rPr>
          <w:rFonts w:ascii="Times New Roman" w:hAnsi="Times New Roman"/>
          <w:noProof/>
          <w:sz w:val="24"/>
          <w:szCs w:val="24"/>
        </w:rPr>
        <w:t>(46)</w:t>
      </w:r>
      <w:r w:rsidR="00743859" w:rsidRPr="0093035D">
        <w:rPr>
          <w:rFonts w:ascii="Times New Roman" w:hAnsi="Times New Roman"/>
          <w:sz w:val="24"/>
          <w:szCs w:val="24"/>
        </w:rPr>
        <w:fldChar w:fldCharType="end"/>
      </w:r>
      <w:r w:rsidR="00A505F2" w:rsidRPr="0093035D">
        <w:rPr>
          <w:rFonts w:ascii="Times New Roman" w:hAnsi="Times New Roman"/>
          <w:sz w:val="24"/>
          <w:szCs w:val="24"/>
        </w:rPr>
        <w:t>.</w:t>
      </w:r>
    </w:p>
    <w:p w14:paraId="63AA31DA" w14:textId="77777777" w:rsidR="00244923" w:rsidRPr="0093035D" w:rsidRDefault="00244923" w:rsidP="00824598">
      <w:pPr>
        <w:spacing w:line="480" w:lineRule="auto"/>
        <w:jc w:val="both"/>
        <w:rPr>
          <w:rFonts w:ascii="Times New Roman" w:hAnsi="Times New Roman"/>
          <w:b/>
          <w:sz w:val="24"/>
          <w:szCs w:val="24"/>
        </w:rPr>
      </w:pPr>
    </w:p>
    <w:p w14:paraId="2256CA7C" w14:textId="37848B24" w:rsidR="00824598" w:rsidRPr="0093035D" w:rsidRDefault="00824598" w:rsidP="00824598">
      <w:pPr>
        <w:spacing w:line="480" w:lineRule="auto"/>
        <w:jc w:val="both"/>
        <w:rPr>
          <w:rFonts w:ascii="Times New Roman" w:hAnsi="Times New Roman"/>
          <w:b/>
          <w:sz w:val="24"/>
          <w:szCs w:val="24"/>
        </w:rPr>
      </w:pPr>
      <w:r w:rsidRPr="0093035D">
        <w:rPr>
          <w:rFonts w:ascii="Times New Roman" w:hAnsi="Times New Roman"/>
          <w:b/>
          <w:sz w:val="24"/>
          <w:szCs w:val="24"/>
        </w:rPr>
        <w:t xml:space="preserve">Cord blood adipokine </w:t>
      </w:r>
      <w:r w:rsidR="00465C02" w:rsidRPr="0093035D">
        <w:rPr>
          <w:rFonts w:ascii="Times New Roman" w:hAnsi="Times New Roman"/>
          <w:b/>
          <w:sz w:val="24"/>
          <w:szCs w:val="24"/>
        </w:rPr>
        <w:t>concentration</w:t>
      </w:r>
      <w:r w:rsidRPr="0093035D">
        <w:rPr>
          <w:rFonts w:ascii="Times New Roman" w:hAnsi="Times New Roman"/>
          <w:b/>
          <w:sz w:val="24"/>
          <w:szCs w:val="24"/>
        </w:rPr>
        <w:t>s</w:t>
      </w:r>
    </w:p>
    <w:p w14:paraId="158E748D" w14:textId="724E0DA3" w:rsidR="00FE325F" w:rsidRPr="0093035D" w:rsidRDefault="00824598" w:rsidP="001409A4">
      <w:pPr>
        <w:spacing w:line="480" w:lineRule="auto"/>
        <w:ind w:firstLine="720"/>
        <w:jc w:val="both"/>
        <w:rPr>
          <w:rFonts w:ascii="Times New Roman" w:hAnsi="Times New Roman"/>
          <w:sz w:val="24"/>
          <w:szCs w:val="24"/>
        </w:rPr>
      </w:pPr>
      <w:r w:rsidRPr="0093035D">
        <w:rPr>
          <w:rFonts w:ascii="Times New Roman" w:hAnsi="Times New Roman"/>
          <w:sz w:val="24"/>
          <w:szCs w:val="24"/>
        </w:rPr>
        <w:lastRenderedPageBreak/>
        <w:t xml:space="preserve">Umbilical cord blood leptin was measured in EDTA plasma from venous cord blood using the Procarta-5-plex-DropArray Luminex assay. The coefficient of variation (CV) of a pooled plasma control was 17.3%. Umbilical cord blood </w:t>
      </w:r>
      <w:r w:rsidR="003249F3" w:rsidRPr="0093035D">
        <w:rPr>
          <w:rFonts w:ascii="Times New Roman" w:hAnsi="Times New Roman"/>
          <w:sz w:val="24"/>
          <w:szCs w:val="24"/>
        </w:rPr>
        <w:t xml:space="preserve">total </w:t>
      </w:r>
      <w:r w:rsidRPr="0093035D">
        <w:rPr>
          <w:rFonts w:ascii="Times New Roman" w:hAnsi="Times New Roman"/>
          <w:sz w:val="24"/>
          <w:szCs w:val="24"/>
        </w:rPr>
        <w:t>adiponectin was measured in EDTA plasma from venous cord blood using the Adiponectin Human in vitro ELISA (Enzyme-Linked Immunosorbent Assay) kit (Abcam). The CV of a pooled plasma control was 13.3%. Adjustment for plate effect was performed using median centering where the median of each plate was shifted to the global median for all plates.</w:t>
      </w:r>
    </w:p>
    <w:p w14:paraId="6B754986" w14:textId="77777777" w:rsidR="00244923" w:rsidRPr="0093035D" w:rsidRDefault="00244923" w:rsidP="00FE325F">
      <w:pPr>
        <w:spacing w:line="480" w:lineRule="auto"/>
        <w:jc w:val="both"/>
        <w:rPr>
          <w:rFonts w:ascii="Times New Roman" w:hAnsi="Times New Roman"/>
          <w:sz w:val="24"/>
          <w:szCs w:val="24"/>
        </w:rPr>
      </w:pPr>
    </w:p>
    <w:p w14:paraId="1D3C3F96" w14:textId="77777777" w:rsidR="00DD1D03" w:rsidRPr="0093035D" w:rsidRDefault="00DD1D03" w:rsidP="00DD1D03">
      <w:pPr>
        <w:spacing w:line="480" w:lineRule="auto"/>
        <w:jc w:val="both"/>
        <w:rPr>
          <w:rFonts w:ascii="Times New Roman" w:hAnsi="Times New Roman"/>
          <w:b/>
          <w:sz w:val="24"/>
          <w:szCs w:val="24"/>
        </w:rPr>
      </w:pPr>
      <w:r w:rsidRPr="0093035D">
        <w:rPr>
          <w:rFonts w:ascii="Times New Roman" w:hAnsi="Times New Roman"/>
          <w:b/>
          <w:sz w:val="24"/>
          <w:szCs w:val="24"/>
        </w:rPr>
        <w:t>Quantification of abdominal adipose tissue compartments</w:t>
      </w:r>
    </w:p>
    <w:p w14:paraId="2B60298C" w14:textId="2A15C451" w:rsidR="00DD1D03" w:rsidRPr="0093035D" w:rsidRDefault="00DD1D03" w:rsidP="00DD1D03">
      <w:pPr>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333 healthy neonates born ≥34 weeks gestation with birth weight (BW) ≥2000g had abdominal adipose tissue compartment (AAT) volumes </w:t>
      </w:r>
      <w:r w:rsidR="003229B4" w:rsidRPr="0093035D">
        <w:rPr>
          <w:rFonts w:ascii="Times New Roman" w:hAnsi="Times New Roman"/>
          <w:sz w:val="24"/>
          <w:szCs w:val="24"/>
        </w:rPr>
        <w:t>data available from</w:t>
      </w:r>
      <w:r w:rsidRPr="0093035D">
        <w:rPr>
          <w:rFonts w:ascii="Times New Roman" w:hAnsi="Times New Roman"/>
          <w:sz w:val="24"/>
          <w:szCs w:val="24"/>
        </w:rPr>
        <w:t xml:space="preserve"> MRI </w:t>
      </w:r>
      <w:r w:rsidR="003229B4" w:rsidRPr="0093035D">
        <w:rPr>
          <w:rFonts w:ascii="Times New Roman" w:hAnsi="Times New Roman"/>
          <w:sz w:val="24"/>
          <w:szCs w:val="24"/>
        </w:rPr>
        <w:t xml:space="preserve">scans </w:t>
      </w:r>
      <w:r w:rsidRPr="0093035D">
        <w:rPr>
          <w:rFonts w:ascii="Times New Roman" w:hAnsi="Times New Roman"/>
          <w:sz w:val="24"/>
          <w:szCs w:val="24"/>
        </w:rPr>
        <w:t xml:space="preserve">performed within two weeks </w:t>
      </w:r>
      <w:r w:rsidR="00F60C47" w:rsidRPr="0093035D">
        <w:rPr>
          <w:rFonts w:ascii="Times New Roman" w:hAnsi="Times New Roman"/>
          <w:sz w:val="24"/>
          <w:szCs w:val="24"/>
        </w:rPr>
        <w:t>post-birth</w:t>
      </w:r>
      <w:r w:rsidR="00A17932" w:rsidRPr="0093035D">
        <w:rPr>
          <w:rFonts w:ascii="Times New Roman" w:hAnsi="Times New Roman"/>
          <w:sz w:val="24"/>
          <w:szCs w:val="24"/>
        </w:rPr>
        <w:t xml:space="preserve">. </w:t>
      </w:r>
      <w:r w:rsidR="00F60C47" w:rsidRPr="0093035D">
        <w:rPr>
          <w:rFonts w:ascii="Times New Roman" w:hAnsi="Times New Roman"/>
          <w:sz w:val="24"/>
          <w:szCs w:val="24"/>
        </w:rPr>
        <w:t xml:space="preserve">A detailed participant selection flowchart can be accessed from Tint MT et al. </w:t>
      </w:r>
      <w:r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Pr="0093035D">
        <w:rPr>
          <w:rFonts w:ascii="Times New Roman" w:hAnsi="Times New Roman"/>
          <w:sz w:val="24"/>
          <w:szCs w:val="24"/>
        </w:rPr>
      </w:r>
      <w:r w:rsidRPr="0093035D">
        <w:rPr>
          <w:rFonts w:ascii="Times New Roman" w:hAnsi="Times New Roman"/>
          <w:sz w:val="24"/>
          <w:szCs w:val="24"/>
        </w:rPr>
        <w:fldChar w:fldCharType="separate"/>
      </w:r>
      <w:r w:rsidR="00FD2489" w:rsidRPr="0093035D">
        <w:rPr>
          <w:rFonts w:ascii="Times New Roman" w:hAnsi="Times New Roman"/>
          <w:noProof/>
          <w:sz w:val="24"/>
          <w:szCs w:val="24"/>
        </w:rPr>
        <w:t>(38)</w:t>
      </w:r>
      <w:r w:rsidRPr="0093035D">
        <w:rPr>
          <w:rFonts w:ascii="Times New Roman" w:hAnsi="Times New Roman"/>
          <w:sz w:val="24"/>
          <w:szCs w:val="24"/>
        </w:rPr>
        <w:fldChar w:fldCharType="end"/>
      </w:r>
      <w:r w:rsidRPr="0093035D">
        <w:rPr>
          <w:rFonts w:ascii="Times New Roman" w:hAnsi="Times New Roman"/>
          <w:sz w:val="24"/>
          <w:szCs w:val="24"/>
        </w:rPr>
        <w:t xml:space="preserve">. </w:t>
      </w:r>
      <w:r w:rsidR="00F60C47" w:rsidRPr="0093035D">
        <w:rPr>
          <w:rFonts w:ascii="Times New Roman" w:hAnsi="Times New Roman"/>
          <w:sz w:val="24"/>
          <w:szCs w:val="24"/>
        </w:rPr>
        <w:t xml:space="preserve">Of these 333 neonates, cord blood adipokines data was available for 271 neonates. </w:t>
      </w:r>
      <w:r w:rsidRPr="0093035D">
        <w:rPr>
          <w:rFonts w:ascii="Times New Roman" w:hAnsi="Times New Roman"/>
          <w:sz w:val="24"/>
          <w:szCs w:val="24"/>
        </w:rPr>
        <w:t xml:space="preserve">Briefly, </w:t>
      </w:r>
      <w:r w:rsidR="00A41C0E" w:rsidRPr="0093035D">
        <w:rPr>
          <w:rFonts w:ascii="Times New Roman" w:hAnsi="Times New Roman"/>
          <w:sz w:val="24"/>
          <w:szCs w:val="24"/>
        </w:rPr>
        <w:t>non-sedated neonates were placed in an immobilization bag within an adult head coil. The abdomen was scanned from the diaphragm to the symphysis pubis. T1-weighted water-suppressed (WS) and non-WS axial fast-spin echo sequences were acquired by GE Signa HDxt 1.5 tesla magnetic resonance scanner (GE Healthcare). Pulse and oxygen saturation amounts of the neonate were monitored in the presence of a neonatologist.</w:t>
      </w:r>
      <w:r w:rsidR="00A41C0E" w:rsidRPr="0093035D" w:rsidDel="00A41C0E">
        <w:rPr>
          <w:rFonts w:ascii="Times New Roman" w:hAnsi="Times New Roman"/>
          <w:sz w:val="24"/>
          <w:szCs w:val="24"/>
        </w:rPr>
        <w:t xml:space="preserve"> </w:t>
      </w:r>
      <w:r w:rsidR="00A41C0E" w:rsidRPr="0093035D">
        <w:rPr>
          <w:rFonts w:ascii="Times New Roman" w:hAnsi="Times New Roman"/>
          <w:sz w:val="24"/>
          <w:szCs w:val="24"/>
        </w:rPr>
        <w:t>WS images were processed to yield quantitative values of abdominal adipose tissue volumes. Non-WS images were used to assist in the localization of anatomical structures if necessary.</w:t>
      </w:r>
      <w:r w:rsidR="00A41C0E" w:rsidRPr="0093035D" w:rsidDel="00A41C0E">
        <w:rPr>
          <w:rFonts w:ascii="Times New Roman" w:hAnsi="Times New Roman"/>
          <w:sz w:val="24"/>
          <w:szCs w:val="24"/>
        </w:rPr>
        <w:t xml:space="preserve"> </w:t>
      </w:r>
      <w:r w:rsidRPr="0093035D">
        <w:rPr>
          <w:rFonts w:ascii="Times New Roman" w:hAnsi="Times New Roman"/>
          <w:sz w:val="24"/>
          <w:szCs w:val="24"/>
        </w:rPr>
        <w:t xml:space="preserve">The AAT was categorized into superficial (sSAT), deep (dSAT) subcutaneous and internal (IAT) adipose tissue. MRI images were processed by an in-house semi-automated quantitative analysis algorithm using MATLAB 7.13 software (The MathWorks Inc., Natick, Massachusetts, USA). </w:t>
      </w:r>
      <w:r w:rsidR="001945CD" w:rsidRPr="0093035D">
        <w:rPr>
          <w:rFonts w:ascii="Times New Roman" w:hAnsi="Times New Roman"/>
          <w:sz w:val="24"/>
          <w:szCs w:val="24"/>
        </w:rPr>
        <w:t xml:space="preserve">All MRI images were analyzed by a physician and an experienced magnetic resonance </w:t>
      </w:r>
      <w:r w:rsidR="00F50B99" w:rsidRPr="0093035D">
        <w:rPr>
          <w:rFonts w:ascii="Times New Roman" w:hAnsi="Times New Roman"/>
          <w:sz w:val="24"/>
          <w:szCs w:val="24"/>
        </w:rPr>
        <w:t>analyst</w:t>
      </w:r>
      <w:r w:rsidR="001945CD" w:rsidRPr="0093035D">
        <w:rPr>
          <w:rFonts w:ascii="Times New Roman" w:hAnsi="Times New Roman"/>
          <w:sz w:val="24"/>
          <w:szCs w:val="24"/>
        </w:rPr>
        <w:t>.</w:t>
      </w:r>
    </w:p>
    <w:p w14:paraId="6141AB6E" w14:textId="07343DFA" w:rsidR="004D2774" w:rsidRPr="0093035D" w:rsidRDefault="00182CF6" w:rsidP="00423117">
      <w:pPr>
        <w:tabs>
          <w:tab w:val="left" w:pos="5700"/>
        </w:tabs>
        <w:spacing w:line="480" w:lineRule="auto"/>
        <w:jc w:val="both"/>
        <w:rPr>
          <w:rFonts w:ascii="Times New Roman" w:hAnsi="Times New Roman"/>
          <w:sz w:val="24"/>
          <w:szCs w:val="24"/>
        </w:rPr>
      </w:pPr>
      <w:r w:rsidRPr="0093035D">
        <w:rPr>
          <w:rFonts w:ascii="Times New Roman" w:hAnsi="Times New Roman"/>
          <w:sz w:val="24"/>
          <w:szCs w:val="24"/>
        </w:rPr>
        <w:lastRenderedPageBreak/>
        <w:tab/>
      </w:r>
      <w:r w:rsidR="00BB6E64" w:rsidRPr="0093035D">
        <w:rPr>
          <w:rFonts w:ascii="Times New Roman" w:hAnsi="Times New Roman"/>
          <w:b/>
          <w:sz w:val="24"/>
          <w:szCs w:val="24"/>
        </w:rPr>
        <w:tab/>
      </w:r>
    </w:p>
    <w:p w14:paraId="4334D352" w14:textId="637EE199" w:rsidR="00EF145A" w:rsidRPr="0093035D" w:rsidRDefault="00EF145A" w:rsidP="00B05E47">
      <w:pPr>
        <w:spacing w:line="480" w:lineRule="auto"/>
        <w:jc w:val="both"/>
        <w:rPr>
          <w:rFonts w:ascii="Times New Roman" w:hAnsi="Times New Roman"/>
          <w:b/>
          <w:sz w:val="24"/>
          <w:szCs w:val="24"/>
        </w:rPr>
      </w:pPr>
      <w:r w:rsidRPr="0093035D">
        <w:rPr>
          <w:rFonts w:ascii="Times New Roman" w:hAnsi="Times New Roman"/>
          <w:b/>
          <w:sz w:val="24"/>
          <w:szCs w:val="24"/>
        </w:rPr>
        <w:t>Statistical analysis</w:t>
      </w:r>
    </w:p>
    <w:p w14:paraId="092AA85C" w14:textId="016150EE" w:rsidR="006A3C78" w:rsidRPr="0093035D" w:rsidRDefault="003914BA" w:rsidP="00E01BF5">
      <w:pPr>
        <w:spacing w:line="480" w:lineRule="auto"/>
        <w:ind w:firstLine="720"/>
        <w:jc w:val="both"/>
        <w:rPr>
          <w:rFonts w:ascii="Times New Roman" w:hAnsi="Times New Roman"/>
          <w:sz w:val="24"/>
          <w:szCs w:val="24"/>
        </w:rPr>
      </w:pPr>
      <w:r w:rsidRPr="0093035D">
        <w:rPr>
          <w:rFonts w:ascii="Times New Roman" w:hAnsi="Times New Roman"/>
          <w:sz w:val="24"/>
          <w:szCs w:val="24"/>
        </w:rPr>
        <w:t>The characteristics of mothers and offspring were compared among th</w:t>
      </w:r>
      <w:r w:rsidR="005768B6" w:rsidRPr="0093035D">
        <w:rPr>
          <w:rFonts w:ascii="Times New Roman" w:hAnsi="Times New Roman"/>
          <w:sz w:val="24"/>
          <w:szCs w:val="24"/>
        </w:rPr>
        <w:t>e whole</w:t>
      </w:r>
      <w:r w:rsidRPr="0093035D">
        <w:rPr>
          <w:rFonts w:ascii="Times New Roman" w:hAnsi="Times New Roman"/>
          <w:sz w:val="24"/>
          <w:szCs w:val="24"/>
        </w:rPr>
        <w:t xml:space="preserve"> c</w:t>
      </w:r>
      <w:r w:rsidR="00F76EA2" w:rsidRPr="0093035D">
        <w:rPr>
          <w:rFonts w:ascii="Times New Roman" w:hAnsi="Times New Roman"/>
          <w:sz w:val="24"/>
          <w:szCs w:val="24"/>
        </w:rPr>
        <w:t>o</w:t>
      </w:r>
      <w:r w:rsidRPr="0093035D">
        <w:rPr>
          <w:rFonts w:ascii="Times New Roman" w:hAnsi="Times New Roman"/>
          <w:sz w:val="24"/>
          <w:szCs w:val="24"/>
        </w:rPr>
        <w:t>hort vs.</w:t>
      </w:r>
      <w:r w:rsidR="006A3C78" w:rsidRPr="0093035D">
        <w:rPr>
          <w:rFonts w:ascii="Times New Roman" w:hAnsi="Times New Roman"/>
          <w:sz w:val="24"/>
          <w:szCs w:val="24"/>
        </w:rPr>
        <w:t xml:space="preserve"> </w:t>
      </w:r>
      <w:r w:rsidR="00E2355E" w:rsidRPr="0093035D">
        <w:rPr>
          <w:rFonts w:ascii="Times New Roman" w:hAnsi="Times New Roman"/>
          <w:sz w:val="24"/>
          <w:szCs w:val="24"/>
        </w:rPr>
        <w:t>MRI and PEAPOD</w:t>
      </w:r>
      <w:r w:rsidRPr="0093035D">
        <w:rPr>
          <w:rFonts w:ascii="Times New Roman" w:hAnsi="Times New Roman"/>
          <w:sz w:val="24"/>
          <w:szCs w:val="24"/>
          <w:vertAlign w:val="superscript"/>
        </w:rPr>
        <w:sym w:font="Symbol" w:char="F0D2"/>
      </w:r>
      <w:r w:rsidR="00E2355E" w:rsidRPr="0093035D">
        <w:rPr>
          <w:rFonts w:ascii="Times New Roman" w:hAnsi="Times New Roman"/>
          <w:sz w:val="24"/>
          <w:szCs w:val="24"/>
        </w:rPr>
        <w:t xml:space="preserve"> subsets</w:t>
      </w:r>
      <w:r w:rsidRPr="0093035D">
        <w:rPr>
          <w:rFonts w:ascii="Times New Roman" w:hAnsi="Times New Roman"/>
          <w:sz w:val="24"/>
          <w:szCs w:val="24"/>
        </w:rPr>
        <w:t xml:space="preserve"> using</w:t>
      </w:r>
      <w:r w:rsidR="00E2355E" w:rsidRPr="0093035D">
        <w:rPr>
          <w:rFonts w:ascii="Times New Roman" w:hAnsi="Times New Roman"/>
          <w:sz w:val="24"/>
          <w:szCs w:val="24"/>
        </w:rPr>
        <w:t xml:space="preserve"> </w:t>
      </w:r>
      <w:r w:rsidR="006A3C78" w:rsidRPr="0093035D">
        <w:rPr>
          <w:rFonts w:ascii="Times New Roman" w:hAnsi="Times New Roman"/>
          <w:sz w:val="24"/>
          <w:szCs w:val="24"/>
        </w:rPr>
        <w:t>independent sample T-tests for continuous variables</w:t>
      </w:r>
      <w:r w:rsidRPr="0093035D">
        <w:rPr>
          <w:rFonts w:ascii="Times New Roman" w:hAnsi="Times New Roman"/>
          <w:sz w:val="24"/>
          <w:szCs w:val="24"/>
        </w:rPr>
        <w:t xml:space="preserve"> and</w:t>
      </w:r>
      <w:r w:rsidR="00EB6641" w:rsidRPr="0093035D">
        <w:rPr>
          <w:rFonts w:ascii="Times New Roman" w:hAnsi="Times New Roman"/>
          <w:sz w:val="24"/>
          <w:szCs w:val="24"/>
        </w:rPr>
        <w:t xml:space="preserve"> </w:t>
      </w:r>
      <w:r w:rsidRPr="0093035D">
        <w:rPr>
          <w:rFonts w:ascii="Times New Roman" w:hAnsi="Times New Roman"/>
          <w:sz w:val="24"/>
          <w:szCs w:val="24"/>
        </w:rPr>
        <w:t>c</w:t>
      </w:r>
      <w:r w:rsidR="006A3C78" w:rsidRPr="0093035D">
        <w:rPr>
          <w:rFonts w:ascii="Times New Roman" w:hAnsi="Times New Roman"/>
          <w:sz w:val="24"/>
          <w:szCs w:val="24"/>
        </w:rPr>
        <w:t>hi square tests for categorical variables</w:t>
      </w:r>
      <w:r w:rsidRPr="0093035D">
        <w:rPr>
          <w:rFonts w:ascii="Times New Roman" w:hAnsi="Times New Roman"/>
          <w:sz w:val="24"/>
          <w:szCs w:val="24"/>
        </w:rPr>
        <w:t>.</w:t>
      </w:r>
      <w:r w:rsidR="006A3C78" w:rsidRPr="0093035D">
        <w:rPr>
          <w:rFonts w:ascii="Times New Roman" w:hAnsi="Times New Roman"/>
          <w:sz w:val="24"/>
          <w:szCs w:val="24"/>
        </w:rPr>
        <w:t xml:space="preserve"> </w:t>
      </w:r>
      <w:r w:rsidRPr="0093035D">
        <w:rPr>
          <w:rFonts w:ascii="Times New Roman" w:hAnsi="Times New Roman"/>
          <w:sz w:val="24"/>
          <w:szCs w:val="24"/>
        </w:rPr>
        <w:t xml:space="preserve">Cord blood leptin and adiponectin concentrations were not normally distributed thus </w:t>
      </w:r>
      <w:r w:rsidR="006A3C78" w:rsidRPr="0093035D">
        <w:rPr>
          <w:rFonts w:ascii="Times New Roman" w:hAnsi="Times New Roman"/>
          <w:sz w:val="24"/>
          <w:szCs w:val="24"/>
        </w:rPr>
        <w:t xml:space="preserve">Mann-Whitney U tests </w:t>
      </w:r>
      <w:r w:rsidRPr="0093035D">
        <w:rPr>
          <w:rFonts w:ascii="Times New Roman" w:hAnsi="Times New Roman"/>
          <w:sz w:val="24"/>
          <w:szCs w:val="24"/>
        </w:rPr>
        <w:t>were used for group comparison.</w:t>
      </w:r>
    </w:p>
    <w:p w14:paraId="73D5BF20" w14:textId="466CAAF8" w:rsidR="00E01BF5" w:rsidRPr="0093035D" w:rsidRDefault="00E01BF5" w:rsidP="00E01BF5">
      <w:pPr>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Multivariable regression analyses were performed to determine maternal and neonatal factors associated with cord </w:t>
      </w:r>
      <w:r w:rsidR="005143D7" w:rsidRPr="0093035D">
        <w:rPr>
          <w:rFonts w:ascii="Times New Roman" w:hAnsi="Times New Roman"/>
          <w:sz w:val="24"/>
          <w:szCs w:val="24"/>
        </w:rPr>
        <w:t xml:space="preserve">blood </w:t>
      </w:r>
      <w:r w:rsidRPr="0093035D">
        <w:rPr>
          <w:rFonts w:ascii="Times New Roman" w:hAnsi="Times New Roman"/>
          <w:sz w:val="24"/>
          <w:szCs w:val="24"/>
        </w:rPr>
        <w:t>adipokines.</w:t>
      </w:r>
      <w:r w:rsidR="009902AC" w:rsidRPr="0093035D">
        <w:rPr>
          <w:rFonts w:ascii="Times New Roman" w:hAnsi="Times New Roman"/>
          <w:sz w:val="24"/>
          <w:szCs w:val="24"/>
        </w:rPr>
        <w:t xml:space="preserve"> </w:t>
      </w:r>
      <w:r w:rsidR="00831F27" w:rsidRPr="0093035D">
        <w:rPr>
          <w:rFonts w:ascii="Times New Roman" w:hAnsi="Times New Roman"/>
          <w:sz w:val="24"/>
          <w:szCs w:val="24"/>
        </w:rPr>
        <w:t>O</w:t>
      </w:r>
      <w:r w:rsidR="009902AC" w:rsidRPr="0093035D">
        <w:rPr>
          <w:rFonts w:ascii="Times New Roman" w:hAnsi="Times New Roman"/>
          <w:sz w:val="24"/>
          <w:szCs w:val="24"/>
        </w:rPr>
        <w:t xml:space="preserve">utcome variables </w:t>
      </w:r>
      <w:r w:rsidR="005768B6" w:rsidRPr="0093035D">
        <w:rPr>
          <w:rFonts w:ascii="Times New Roman" w:hAnsi="Times New Roman"/>
          <w:sz w:val="24"/>
          <w:szCs w:val="24"/>
        </w:rPr>
        <w:t xml:space="preserve">i.e adipokine concentrations </w:t>
      </w:r>
      <w:r w:rsidR="009902AC" w:rsidRPr="0093035D">
        <w:rPr>
          <w:rFonts w:ascii="Times New Roman" w:hAnsi="Times New Roman"/>
          <w:sz w:val="24"/>
          <w:szCs w:val="24"/>
        </w:rPr>
        <w:t xml:space="preserve">were transformed into standardized scores so that the strength of associations were comparable in regression model. </w:t>
      </w:r>
      <w:r w:rsidR="006A3C78" w:rsidRPr="0093035D">
        <w:rPr>
          <w:rFonts w:ascii="Times New Roman" w:hAnsi="Times New Roman"/>
          <w:sz w:val="24"/>
          <w:szCs w:val="24"/>
        </w:rPr>
        <w:t>Models were mutually adjusted for ethnicity, maternal education, tobacco exposure, parity, maternal age, maternal pre-pregnancy BMI, GWG categories, GDM status, gestational age at delivery and child’s sex.</w:t>
      </w:r>
    </w:p>
    <w:p w14:paraId="014F2A2B" w14:textId="0D6A7894" w:rsidR="00EF145A" w:rsidRPr="0093035D" w:rsidRDefault="00EF145A" w:rsidP="00B05E47">
      <w:pPr>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Multivariable regression analyses were </w:t>
      </w:r>
      <w:r w:rsidR="00824598" w:rsidRPr="0093035D">
        <w:rPr>
          <w:rFonts w:ascii="Times New Roman" w:hAnsi="Times New Roman"/>
          <w:sz w:val="24"/>
          <w:szCs w:val="24"/>
        </w:rPr>
        <w:t>perform</w:t>
      </w:r>
      <w:r w:rsidRPr="0093035D">
        <w:rPr>
          <w:rFonts w:ascii="Times New Roman" w:hAnsi="Times New Roman"/>
          <w:sz w:val="24"/>
          <w:szCs w:val="24"/>
        </w:rPr>
        <w:t>ed</w:t>
      </w:r>
      <w:r w:rsidR="003C32D2" w:rsidRPr="0093035D">
        <w:rPr>
          <w:rFonts w:ascii="Times New Roman" w:hAnsi="Times New Roman"/>
          <w:sz w:val="24"/>
          <w:szCs w:val="24"/>
        </w:rPr>
        <w:t xml:space="preserve"> with cord blood adipokines (leptin and adiponectin) as the main exposures</w:t>
      </w:r>
      <w:r w:rsidR="00670784" w:rsidRPr="0093035D">
        <w:rPr>
          <w:rFonts w:ascii="Times New Roman" w:hAnsi="Times New Roman"/>
          <w:sz w:val="24"/>
          <w:szCs w:val="24"/>
        </w:rPr>
        <w:t>,</w:t>
      </w:r>
      <w:r w:rsidR="003C32D2" w:rsidRPr="0093035D">
        <w:rPr>
          <w:rFonts w:ascii="Times New Roman" w:hAnsi="Times New Roman"/>
          <w:sz w:val="24"/>
          <w:szCs w:val="24"/>
        </w:rPr>
        <w:t xml:space="preserve"> </w:t>
      </w:r>
      <w:r w:rsidR="00670784" w:rsidRPr="0093035D">
        <w:rPr>
          <w:rFonts w:ascii="Times New Roman" w:hAnsi="Times New Roman"/>
          <w:sz w:val="24"/>
          <w:szCs w:val="24"/>
        </w:rPr>
        <w:t xml:space="preserve">birth weight, </w:t>
      </w:r>
      <w:r w:rsidR="003C32D2" w:rsidRPr="0093035D">
        <w:rPr>
          <w:rFonts w:ascii="Times New Roman" w:hAnsi="Times New Roman"/>
          <w:sz w:val="24"/>
          <w:szCs w:val="24"/>
        </w:rPr>
        <w:t xml:space="preserve"> </w:t>
      </w:r>
      <w:r w:rsidR="00670784" w:rsidRPr="0093035D">
        <w:rPr>
          <w:rFonts w:ascii="Times New Roman" w:hAnsi="Times New Roman"/>
          <w:sz w:val="24"/>
          <w:szCs w:val="24"/>
        </w:rPr>
        <w:t xml:space="preserve">skinfold thickness measurement as total adiposity measure and </w:t>
      </w:r>
      <w:r w:rsidR="005143D7" w:rsidRPr="0093035D">
        <w:rPr>
          <w:rFonts w:ascii="Times New Roman" w:hAnsi="Times New Roman"/>
          <w:sz w:val="24"/>
          <w:szCs w:val="24"/>
        </w:rPr>
        <w:t xml:space="preserve">abdominal </w:t>
      </w:r>
      <w:r w:rsidR="003C32D2" w:rsidRPr="0093035D">
        <w:rPr>
          <w:rFonts w:ascii="Times New Roman" w:hAnsi="Times New Roman"/>
          <w:sz w:val="24"/>
          <w:szCs w:val="24"/>
        </w:rPr>
        <w:t>adipose tissue compartment volumes as outcome</w:t>
      </w:r>
      <w:r w:rsidR="00670784" w:rsidRPr="0093035D">
        <w:rPr>
          <w:rFonts w:ascii="Times New Roman" w:hAnsi="Times New Roman"/>
          <w:sz w:val="24"/>
          <w:szCs w:val="24"/>
        </w:rPr>
        <w:t>s</w:t>
      </w:r>
      <w:r w:rsidR="003C32D2" w:rsidRPr="0093035D">
        <w:rPr>
          <w:rFonts w:ascii="Times New Roman" w:hAnsi="Times New Roman"/>
          <w:sz w:val="24"/>
          <w:szCs w:val="24"/>
        </w:rPr>
        <w:t xml:space="preserve"> of interest</w:t>
      </w:r>
      <w:r w:rsidRPr="0093035D">
        <w:rPr>
          <w:rFonts w:ascii="Times New Roman" w:hAnsi="Times New Roman"/>
          <w:sz w:val="24"/>
          <w:szCs w:val="24"/>
        </w:rPr>
        <w:t xml:space="preserve">. </w:t>
      </w:r>
      <w:r w:rsidR="00670784" w:rsidRPr="0093035D">
        <w:rPr>
          <w:rFonts w:ascii="Times New Roman" w:hAnsi="Times New Roman"/>
          <w:sz w:val="24"/>
          <w:szCs w:val="24"/>
        </w:rPr>
        <w:t xml:space="preserve">All </w:t>
      </w:r>
      <w:r w:rsidR="003C32D2" w:rsidRPr="0093035D">
        <w:rPr>
          <w:rFonts w:ascii="Times New Roman" w:hAnsi="Times New Roman"/>
          <w:sz w:val="24"/>
          <w:szCs w:val="24"/>
        </w:rPr>
        <w:t xml:space="preserve">exposures and outcome variables </w:t>
      </w:r>
      <w:r w:rsidR="00BB6E64" w:rsidRPr="0093035D">
        <w:rPr>
          <w:rFonts w:ascii="Times New Roman" w:hAnsi="Times New Roman"/>
          <w:sz w:val="24"/>
          <w:szCs w:val="24"/>
        </w:rPr>
        <w:t xml:space="preserve">were </w:t>
      </w:r>
      <w:r w:rsidR="003C32D2" w:rsidRPr="0093035D">
        <w:rPr>
          <w:rFonts w:ascii="Times New Roman" w:hAnsi="Times New Roman"/>
          <w:sz w:val="24"/>
          <w:szCs w:val="24"/>
        </w:rPr>
        <w:t xml:space="preserve">transformed into </w:t>
      </w:r>
      <w:r w:rsidR="009E6800" w:rsidRPr="0093035D">
        <w:rPr>
          <w:rFonts w:ascii="Times New Roman" w:hAnsi="Times New Roman"/>
          <w:sz w:val="24"/>
          <w:szCs w:val="24"/>
        </w:rPr>
        <w:t xml:space="preserve">standardized scores </w:t>
      </w:r>
      <w:r w:rsidR="00E01BF5" w:rsidRPr="0093035D">
        <w:rPr>
          <w:rFonts w:ascii="Times New Roman" w:hAnsi="Times New Roman"/>
          <w:sz w:val="24"/>
          <w:szCs w:val="24"/>
        </w:rPr>
        <w:t>so</w:t>
      </w:r>
      <w:r w:rsidR="003C32D2" w:rsidRPr="0093035D">
        <w:rPr>
          <w:rFonts w:ascii="Times New Roman" w:hAnsi="Times New Roman"/>
          <w:sz w:val="24"/>
          <w:szCs w:val="24"/>
        </w:rPr>
        <w:t xml:space="preserve"> that </w:t>
      </w:r>
      <w:r w:rsidR="00670784" w:rsidRPr="0093035D">
        <w:rPr>
          <w:rFonts w:ascii="Times New Roman" w:hAnsi="Times New Roman"/>
          <w:sz w:val="24"/>
          <w:szCs w:val="24"/>
        </w:rPr>
        <w:t xml:space="preserve">observed </w:t>
      </w:r>
      <w:r w:rsidR="003C32D2" w:rsidRPr="0093035D">
        <w:rPr>
          <w:rFonts w:ascii="Times New Roman" w:hAnsi="Times New Roman"/>
          <w:sz w:val="24"/>
          <w:szCs w:val="24"/>
        </w:rPr>
        <w:t>strength of</w:t>
      </w:r>
      <w:r w:rsidR="00E01BF5" w:rsidRPr="0093035D">
        <w:rPr>
          <w:rFonts w:ascii="Times New Roman" w:hAnsi="Times New Roman"/>
          <w:sz w:val="24"/>
          <w:szCs w:val="24"/>
        </w:rPr>
        <w:t xml:space="preserve"> associations were comparable</w:t>
      </w:r>
      <w:r w:rsidR="00BB6E64" w:rsidRPr="0093035D">
        <w:rPr>
          <w:rFonts w:ascii="Times New Roman" w:hAnsi="Times New Roman"/>
          <w:sz w:val="24"/>
          <w:szCs w:val="24"/>
        </w:rPr>
        <w:t xml:space="preserve">. </w:t>
      </w:r>
      <w:r w:rsidRPr="0093035D">
        <w:rPr>
          <w:rFonts w:ascii="Times New Roman" w:hAnsi="Times New Roman"/>
          <w:sz w:val="24"/>
          <w:szCs w:val="24"/>
        </w:rPr>
        <w:t xml:space="preserve">Covariates were controlled </w:t>
      </w:r>
      <w:r w:rsidR="00C74A82" w:rsidRPr="0093035D">
        <w:rPr>
          <w:rFonts w:ascii="Times New Roman" w:hAnsi="Times New Roman"/>
          <w:sz w:val="24"/>
          <w:szCs w:val="24"/>
        </w:rPr>
        <w:t xml:space="preserve">for </w:t>
      </w:r>
      <w:r w:rsidRPr="0093035D">
        <w:rPr>
          <w:rFonts w:ascii="Times New Roman" w:hAnsi="Times New Roman"/>
          <w:sz w:val="24"/>
          <w:szCs w:val="24"/>
        </w:rPr>
        <w:t xml:space="preserve">based on prior knowledge from </w:t>
      </w:r>
      <w:r w:rsidR="00C74A82" w:rsidRPr="0093035D">
        <w:rPr>
          <w:rFonts w:ascii="Times New Roman" w:hAnsi="Times New Roman"/>
          <w:sz w:val="24"/>
          <w:szCs w:val="24"/>
        </w:rPr>
        <w:t xml:space="preserve">the </w:t>
      </w:r>
      <w:r w:rsidRPr="0093035D">
        <w:rPr>
          <w:rFonts w:ascii="Times New Roman" w:hAnsi="Times New Roman"/>
          <w:sz w:val="24"/>
          <w:szCs w:val="24"/>
        </w:rPr>
        <w:t xml:space="preserve">literature </w:t>
      </w:r>
      <w:r w:rsidR="00C74A82" w:rsidRPr="0093035D">
        <w:rPr>
          <w:rFonts w:ascii="Times New Roman" w:hAnsi="Times New Roman"/>
          <w:sz w:val="24"/>
          <w:szCs w:val="24"/>
        </w:rPr>
        <w:t xml:space="preserve">about factors that </w:t>
      </w:r>
      <w:r w:rsidRPr="0093035D">
        <w:rPr>
          <w:rFonts w:ascii="Times New Roman" w:hAnsi="Times New Roman"/>
          <w:sz w:val="24"/>
          <w:szCs w:val="24"/>
        </w:rPr>
        <w:t xml:space="preserve">might confound the associations between </w:t>
      </w:r>
      <w:r w:rsidR="00BE518F" w:rsidRPr="0093035D">
        <w:rPr>
          <w:rFonts w:ascii="Times New Roman" w:hAnsi="Times New Roman"/>
          <w:sz w:val="24"/>
          <w:szCs w:val="24"/>
        </w:rPr>
        <w:t>maternal and cord adipokines</w:t>
      </w:r>
      <w:r w:rsidRPr="0093035D">
        <w:rPr>
          <w:rFonts w:ascii="Times New Roman" w:hAnsi="Times New Roman"/>
          <w:sz w:val="24"/>
          <w:szCs w:val="24"/>
        </w:rPr>
        <w:t xml:space="preserve"> and neonatal adiposity. </w:t>
      </w:r>
      <w:r w:rsidR="006A3C78" w:rsidRPr="0093035D">
        <w:rPr>
          <w:rFonts w:ascii="Times New Roman" w:hAnsi="Times New Roman"/>
          <w:sz w:val="24"/>
          <w:szCs w:val="24"/>
        </w:rPr>
        <w:t>Models were adjusted for ethnicity, pre-pregnancy BMI, GDM status, gestational age at delivery, and child’s sex and birth length. When studying neonatal adiposity by MRI, models were additionally adjusted for age on MRI day.</w:t>
      </w:r>
      <w:r w:rsidR="00C04901" w:rsidRPr="0093035D">
        <w:rPr>
          <w:rFonts w:ascii="Times New Roman" w:hAnsi="Times New Roman"/>
          <w:sz w:val="24"/>
          <w:szCs w:val="24"/>
        </w:rPr>
        <w:t xml:space="preserve"> </w:t>
      </w:r>
      <w:r w:rsidR="00C04901" w:rsidRPr="0093035D">
        <w:rPr>
          <w:rFonts w:ascii="Times New Roman" w:hAnsi="Times New Roman"/>
          <w:i/>
          <w:sz w:val="24"/>
          <w:szCs w:val="24"/>
        </w:rPr>
        <w:t>P</w:t>
      </w:r>
      <w:r w:rsidR="00C04901" w:rsidRPr="0093035D">
        <w:rPr>
          <w:rFonts w:ascii="Times New Roman" w:hAnsi="Times New Roman"/>
          <w:sz w:val="24"/>
          <w:szCs w:val="24"/>
        </w:rPr>
        <w:t xml:space="preserve"> values were corrected using Benjamini-Hockberg method with false discovery rate (FDR) of 0.05(25).</w:t>
      </w:r>
      <w:r w:rsidRPr="0093035D">
        <w:rPr>
          <w:rFonts w:ascii="Times New Roman" w:hAnsi="Times New Roman"/>
          <w:sz w:val="24"/>
          <w:szCs w:val="24"/>
        </w:rPr>
        <w:t xml:space="preserve">All statistical analyses used SPSS Statistics for Windows, Version </w:t>
      </w:r>
      <w:r w:rsidR="008D2CF5" w:rsidRPr="0093035D">
        <w:rPr>
          <w:rFonts w:ascii="Times New Roman" w:hAnsi="Times New Roman"/>
          <w:sz w:val="24"/>
          <w:szCs w:val="24"/>
        </w:rPr>
        <w:t>23</w:t>
      </w:r>
      <w:r w:rsidRPr="0093035D">
        <w:rPr>
          <w:rFonts w:ascii="Times New Roman" w:hAnsi="Times New Roman"/>
          <w:sz w:val="24"/>
          <w:szCs w:val="24"/>
        </w:rPr>
        <w:t>.0. (IBM Corp., Armonk, NY).</w:t>
      </w:r>
      <w:r w:rsidR="00C04901" w:rsidRPr="0093035D">
        <w:t xml:space="preserve"> </w:t>
      </w:r>
    </w:p>
    <w:p w14:paraId="551166B9" w14:textId="77777777" w:rsidR="00EF145A" w:rsidRPr="0093035D" w:rsidRDefault="00EF145A" w:rsidP="00B05E47">
      <w:pPr>
        <w:spacing w:line="480" w:lineRule="auto"/>
        <w:jc w:val="both"/>
        <w:rPr>
          <w:rFonts w:ascii="Times New Roman" w:hAnsi="Times New Roman"/>
          <w:sz w:val="24"/>
          <w:szCs w:val="24"/>
        </w:rPr>
      </w:pPr>
    </w:p>
    <w:p w14:paraId="179E9C68" w14:textId="2789D5C1" w:rsidR="00EF145A" w:rsidRPr="0093035D" w:rsidRDefault="00EF145A" w:rsidP="00F06973">
      <w:pPr>
        <w:pStyle w:val="Heading2"/>
        <w:tabs>
          <w:tab w:val="left" w:pos="1620"/>
        </w:tabs>
        <w:jc w:val="both"/>
        <w:rPr>
          <w:caps w:val="0"/>
          <w:szCs w:val="24"/>
        </w:rPr>
      </w:pPr>
      <w:r w:rsidRPr="0093035D">
        <w:rPr>
          <w:caps w:val="0"/>
          <w:szCs w:val="24"/>
        </w:rPr>
        <w:lastRenderedPageBreak/>
        <w:t>Results</w:t>
      </w:r>
      <w:r w:rsidR="00F06973" w:rsidRPr="0093035D">
        <w:rPr>
          <w:caps w:val="0"/>
          <w:szCs w:val="24"/>
        </w:rPr>
        <w:tab/>
      </w:r>
    </w:p>
    <w:p w14:paraId="04C3430D" w14:textId="608D9F99" w:rsidR="002263B0" w:rsidRPr="0093035D" w:rsidRDefault="002263B0" w:rsidP="002263B0">
      <w:pPr>
        <w:spacing w:line="480" w:lineRule="auto"/>
        <w:jc w:val="both"/>
        <w:rPr>
          <w:rFonts w:ascii="Times New Roman" w:hAnsi="Times New Roman"/>
          <w:b/>
          <w:i/>
          <w:sz w:val="24"/>
          <w:szCs w:val="24"/>
        </w:rPr>
      </w:pPr>
      <w:r w:rsidRPr="0093035D">
        <w:rPr>
          <w:rFonts w:ascii="Times New Roman" w:hAnsi="Times New Roman"/>
          <w:b/>
          <w:i/>
          <w:sz w:val="24"/>
          <w:szCs w:val="24"/>
        </w:rPr>
        <w:t>Distribution of cord blood adipokine</w:t>
      </w:r>
      <w:r w:rsidR="00C01E35" w:rsidRPr="0093035D">
        <w:rPr>
          <w:rFonts w:ascii="Times New Roman" w:hAnsi="Times New Roman"/>
          <w:b/>
          <w:i/>
          <w:sz w:val="24"/>
          <w:szCs w:val="24"/>
        </w:rPr>
        <w:t>s</w:t>
      </w:r>
    </w:p>
    <w:p w14:paraId="305FDAFF" w14:textId="6B248904" w:rsidR="00C01E35" w:rsidRPr="0093035D" w:rsidRDefault="00F83A1A" w:rsidP="000C03EE">
      <w:pPr>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A flow chart of this study is shown in Supplementary Figure 1. </w:t>
      </w:r>
      <w:r w:rsidR="00D51C96" w:rsidRPr="0093035D">
        <w:rPr>
          <w:rFonts w:ascii="Times New Roman" w:hAnsi="Times New Roman"/>
          <w:sz w:val="24"/>
          <w:szCs w:val="24"/>
        </w:rPr>
        <w:t xml:space="preserve">The characteristics of the </w:t>
      </w:r>
      <w:r w:rsidR="00207AEC" w:rsidRPr="0093035D">
        <w:rPr>
          <w:rFonts w:ascii="Times New Roman" w:hAnsi="Times New Roman"/>
          <w:sz w:val="24"/>
          <w:szCs w:val="24"/>
        </w:rPr>
        <w:t xml:space="preserve">study </w:t>
      </w:r>
      <w:r w:rsidR="00BC635A" w:rsidRPr="0093035D">
        <w:rPr>
          <w:rFonts w:ascii="Times New Roman" w:hAnsi="Times New Roman"/>
          <w:sz w:val="24"/>
          <w:szCs w:val="24"/>
        </w:rPr>
        <w:t xml:space="preserve">participants </w:t>
      </w:r>
      <w:r w:rsidR="002026F6" w:rsidRPr="0093035D">
        <w:rPr>
          <w:rFonts w:ascii="Times New Roman" w:hAnsi="Times New Roman"/>
          <w:sz w:val="24"/>
          <w:szCs w:val="24"/>
        </w:rPr>
        <w:t>(whole cohort vs. MRI and PEA POD subsets)</w:t>
      </w:r>
      <w:r w:rsidR="000E2ECD" w:rsidRPr="0093035D">
        <w:rPr>
          <w:rFonts w:ascii="Times New Roman" w:hAnsi="Times New Roman"/>
          <w:sz w:val="24"/>
          <w:szCs w:val="24"/>
        </w:rPr>
        <w:t xml:space="preserve"> </w:t>
      </w:r>
      <w:r w:rsidR="00D51C96" w:rsidRPr="0093035D">
        <w:rPr>
          <w:rFonts w:ascii="Times New Roman" w:hAnsi="Times New Roman"/>
          <w:sz w:val="24"/>
          <w:szCs w:val="24"/>
        </w:rPr>
        <w:t>are</w:t>
      </w:r>
      <w:r w:rsidR="00C471C7" w:rsidRPr="0093035D">
        <w:rPr>
          <w:rFonts w:ascii="Times New Roman" w:hAnsi="Times New Roman"/>
          <w:sz w:val="24"/>
          <w:szCs w:val="24"/>
        </w:rPr>
        <w:t xml:space="preserve"> </w:t>
      </w:r>
      <w:r w:rsidR="00D51C96" w:rsidRPr="0093035D">
        <w:rPr>
          <w:rFonts w:ascii="Times New Roman" w:hAnsi="Times New Roman"/>
          <w:sz w:val="24"/>
          <w:szCs w:val="24"/>
        </w:rPr>
        <w:t xml:space="preserve">shown in </w:t>
      </w:r>
      <w:r w:rsidR="002026F6" w:rsidRPr="0093035D">
        <w:rPr>
          <w:rFonts w:ascii="Times New Roman" w:hAnsi="Times New Roman"/>
          <w:sz w:val="24"/>
          <w:szCs w:val="24"/>
        </w:rPr>
        <w:t>Supplementary Table 1</w:t>
      </w:r>
      <w:r w:rsidR="00D51C96" w:rsidRPr="0093035D">
        <w:rPr>
          <w:rFonts w:ascii="Times New Roman" w:hAnsi="Times New Roman"/>
          <w:sz w:val="24"/>
          <w:szCs w:val="24"/>
        </w:rPr>
        <w:t xml:space="preserve">. The </w:t>
      </w:r>
      <w:r w:rsidR="00670784" w:rsidRPr="0093035D">
        <w:rPr>
          <w:rFonts w:ascii="Times New Roman" w:hAnsi="Times New Roman"/>
          <w:sz w:val="24"/>
          <w:szCs w:val="24"/>
        </w:rPr>
        <w:t>mothers of the neonates who</w:t>
      </w:r>
      <w:r w:rsidR="00207AEC" w:rsidRPr="0093035D">
        <w:rPr>
          <w:rFonts w:ascii="Times New Roman" w:hAnsi="Times New Roman"/>
          <w:sz w:val="24"/>
          <w:szCs w:val="24"/>
        </w:rPr>
        <w:t xml:space="preserve"> underwent MRI </w:t>
      </w:r>
      <w:r w:rsidR="00E46A02" w:rsidRPr="0093035D">
        <w:rPr>
          <w:rFonts w:ascii="Times New Roman" w:hAnsi="Times New Roman"/>
          <w:sz w:val="24"/>
          <w:szCs w:val="24"/>
        </w:rPr>
        <w:t xml:space="preserve">and PEA POD measurements </w:t>
      </w:r>
      <w:r w:rsidR="00670784" w:rsidRPr="0093035D">
        <w:rPr>
          <w:rFonts w:ascii="Times New Roman" w:hAnsi="Times New Roman"/>
          <w:sz w:val="24"/>
          <w:szCs w:val="24"/>
        </w:rPr>
        <w:t>were</w:t>
      </w:r>
      <w:r w:rsidR="005143D7" w:rsidRPr="0093035D">
        <w:rPr>
          <w:rFonts w:ascii="Times New Roman" w:hAnsi="Times New Roman"/>
          <w:sz w:val="24"/>
          <w:szCs w:val="24"/>
        </w:rPr>
        <w:t xml:space="preserve"> </w:t>
      </w:r>
      <w:r w:rsidR="00D51C96" w:rsidRPr="0093035D">
        <w:rPr>
          <w:rFonts w:ascii="Times New Roman" w:hAnsi="Times New Roman"/>
          <w:sz w:val="24"/>
          <w:szCs w:val="24"/>
        </w:rPr>
        <w:t xml:space="preserve">slightly younger, with </w:t>
      </w:r>
      <w:r w:rsidR="00E7057C" w:rsidRPr="0093035D">
        <w:rPr>
          <w:rFonts w:ascii="Times New Roman" w:hAnsi="Times New Roman"/>
          <w:sz w:val="24"/>
          <w:szCs w:val="24"/>
        </w:rPr>
        <w:t xml:space="preserve">lower </w:t>
      </w:r>
      <w:r w:rsidR="00D51C96" w:rsidRPr="0093035D">
        <w:rPr>
          <w:rFonts w:ascii="Times New Roman" w:hAnsi="Times New Roman"/>
          <w:sz w:val="24"/>
          <w:szCs w:val="24"/>
        </w:rPr>
        <w:t xml:space="preserve">2h </w:t>
      </w:r>
      <w:r w:rsidR="0087146E" w:rsidRPr="0093035D">
        <w:rPr>
          <w:rFonts w:ascii="Times New Roman" w:hAnsi="Times New Roman"/>
          <w:sz w:val="24"/>
          <w:szCs w:val="24"/>
        </w:rPr>
        <w:t>post-</w:t>
      </w:r>
      <w:r w:rsidR="00D51C96" w:rsidRPr="0093035D">
        <w:rPr>
          <w:rFonts w:ascii="Times New Roman" w:hAnsi="Times New Roman"/>
          <w:sz w:val="24"/>
          <w:szCs w:val="24"/>
        </w:rPr>
        <w:t xml:space="preserve">OGTT glucose </w:t>
      </w:r>
      <w:r w:rsidR="00465C02" w:rsidRPr="0093035D">
        <w:rPr>
          <w:rFonts w:ascii="Times New Roman" w:hAnsi="Times New Roman"/>
          <w:sz w:val="24"/>
          <w:szCs w:val="24"/>
        </w:rPr>
        <w:t>concentration</w:t>
      </w:r>
      <w:r w:rsidR="00D51C96" w:rsidRPr="0093035D">
        <w:rPr>
          <w:rFonts w:ascii="Times New Roman" w:hAnsi="Times New Roman"/>
          <w:sz w:val="24"/>
          <w:szCs w:val="24"/>
        </w:rPr>
        <w:t>s</w:t>
      </w:r>
      <w:r w:rsidR="00670784" w:rsidRPr="0093035D">
        <w:rPr>
          <w:rFonts w:ascii="Times New Roman" w:hAnsi="Times New Roman"/>
          <w:sz w:val="24"/>
          <w:szCs w:val="24"/>
        </w:rPr>
        <w:t xml:space="preserve"> compared to</w:t>
      </w:r>
      <w:r w:rsidR="002026F6" w:rsidRPr="0093035D">
        <w:rPr>
          <w:rFonts w:ascii="Times New Roman" w:hAnsi="Times New Roman"/>
          <w:sz w:val="24"/>
          <w:szCs w:val="24"/>
        </w:rPr>
        <w:t xml:space="preserve"> mothers of the neonates who did not undergo MRI and PEA POD measurements</w:t>
      </w:r>
      <w:r w:rsidR="00D51C96" w:rsidRPr="0093035D">
        <w:rPr>
          <w:rFonts w:ascii="Times New Roman" w:hAnsi="Times New Roman"/>
          <w:sz w:val="24"/>
          <w:szCs w:val="24"/>
        </w:rPr>
        <w:t xml:space="preserve">, and </w:t>
      </w:r>
      <w:r w:rsidR="00207AEC" w:rsidRPr="0093035D">
        <w:rPr>
          <w:rFonts w:ascii="Times New Roman" w:hAnsi="Times New Roman"/>
          <w:sz w:val="24"/>
          <w:szCs w:val="24"/>
        </w:rPr>
        <w:t xml:space="preserve">with a </w:t>
      </w:r>
      <w:r w:rsidR="00BC635A" w:rsidRPr="0093035D">
        <w:rPr>
          <w:rFonts w:ascii="Times New Roman" w:hAnsi="Times New Roman"/>
          <w:sz w:val="24"/>
          <w:szCs w:val="24"/>
        </w:rPr>
        <w:t xml:space="preserve">greater proportion of </w:t>
      </w:r>
      <w:r w:rsidR="00D51C96" w:rsidRPr="0093035D">
        <w:rPr>
          <w:rFonts w:ascii="Times New Roman" w:hAnsi="Times New Roman"/>
          <w:sz w:val="24"/>
          <w:szCs w:val="24"/>
        </w:rPr>
        <w:t>Malay</w:t>
      </w:r>
      <w:r w:rsidR="00BC635A" w:rsidRPr="0093035D">
        <w:rPr>
          <w:rFonts w:ascii="Times New Roman" w:hAnsi="Times New Roman"/>
          <w:sz w:val="24"/>
          <w:szCs w:val="24"/>
        </w:rPr>
        <w:t xml:space="preserve"> </w:t>
      </w:r>
      <w:r w:rsidR="00207AEC" w:rsidRPr="0093035D">
        <w:rPr>
          <w:rFonts w:ascii="Times New Roman" w:hAnsi="Times New Roman"/>
          <w:sz w:val="24"/>
          <w:szCs w:val="24"/>
        </w:rPr>
        <w:t>participants</w:t>
      </w:r>
      <w:r w:rsidR="00BC635A" w:rsidRPr="0093035D">
        <w:rPr>
          <w:rFonts w:ascii="Times New Roman" w:hAnsi="Times New Roman"/>
          <w:sz w:val="24"/>
          <w:szCs w:val="24"/>
        </w:rPr>
        <w:t xml:space="preserve">, </w:t>
      </w:r>
      <w:r w:rsidR="00207AEC" w:rsidRPr="0093035D">
        <w:rPr>
          <w:rFonts w:ascii="Times New Roman" w:hAnsi="Times New Roman"/>
          <w:sz w:val="24"/>
          <w:szCs w:val="24"/>
        </w:rPr>
        <w:t xml:space="preserve">more </w:t>
      </w:r>
      <w:r w:rsidR="00D51C96" w:rsidRPr="0093035D">
        <w:rPr>
          <w:rFonts w:ascii="Times New Roman" w:hAnsi="Times New Roman"/>
          <w:sz w:val="24"/>
          <w:szCs w:val="24"/>
        </w:rPr>
        <w:t>mothers</w:t>
      </w:r>
      <w:r w:rsidR="005C10E1" w:rsidRPr="0093035D">
        <w:rPr>
          <w:rFonts w:ascii="Times New Roman" w:hAnsi="Times New Roman"/>
          <w:sz w:val="24"/>
          <w:szCs w:val="24"/>
        </w:rPr>
        <w:t xml:space="preserve"> </w:t>
      </w:r>
      <w:r w:rsidR="00D51C96" w:rsidRPr="0093035D">
        <w:rPr>
          <w:rFonts w:ascii="Times New Roman" w:hAnsi="Times New Roman"/>
          <w:sz w:val="24"/>
          <w:szCs w:val="24"/>
        </w:rPr>
        <w:t>who smoked, an</w:t>
      </w:r>
      <w:r w:rsidR="0087146E" w:rsidRPr="0093035D">
        <w:rPr>
          <w:rFonts w:ascii="Times New Roman" w:hAnsi="Times New Roman"/>
          <w:sz w:val="24"/>
          <w:szCs w:val="24"/>
        </w:rPr>
        <w:t xml:space="preserve">d </w:t>
      </w:r>
      <w:r w:rsidR="00207AEC" w:rsidRPr="0093035D">
        <w:rPr>
          <w:rFonts w:ascii="Times New Roman" w:hAnsi="Times New Roman"/>
          <w:sz w:val="24"/>
          <w:szCs w:val="24"/>
        </w:rPr>
        <w:t xml:space="preserve">a </w:t>
      </w:r>
      <w:r w:rsidR="00BC635A" w:rsidRPr="0093035D">
        <w:rPr>
          <w:rFonts w:ascii="Times New Roman" w:hAnsi="Times New Roman"/>
          <w:sz w:val="24"/>
          <w:szCs w:val="24"/>
        </w:rPr>
        <w:t xml:space="preserve">lower proportion of </w:t>
      </w:r>
      <w:r w:rsidR="0087146E" w:rsidRPr="0093035D">
        <w:rPr>
          <w:rFonts w:ascii="Times New Roman" w:hAnsi="Times New Roman"/>
          <w:sz w:val="24"/>
          <w:szCs w:val="24"/>
        </w:rPr>
        <w:t xml:space="preserve">mothers with </w:t>
      </w:r>
      <w:r w:rsidR="00BC635A" w:rsidRPr="0093035D">
        <w:rPr>
          <w:rFonts w:ascii="Times New Roman" w:hAnsi="Times New Roman"/>
          <w:sz w:val="24"/>
          <w:szCs w:val="24"/>
        </w:rPr>
        <w:t>higher</w:t>
      </w:r>
      <w:r w:rsidR="0087146E" w:rsidRPr="0093035D">
        <w:rPr>
          <w:rFonts w:ascii="Times New Roman" w:hAnsi="Times New Roman"/>
          <w:sz w:val="24"/>
          <w:szCs w:val="24"/>
        </w:rPr>
        <w:t xml:space="preserve"> education.</w:t>
      </w:r>
      <w:r w:rsidR="00D51C96" w:rsidRPr="0093035D">
        <w:rPr>
          <w:rFonts w:ascii="Times New Roman" w:hAnsi="Times New Roman"/>
          <w:sz w:val="24"/>
          <w:szCs w:val="24"/>
        </w:rPr>
        <w:t xml:space="preserve"> </w:t>
      </w:r>
      <w:r w:rsidR="0072708C" w:rsidRPr="0093035D">
        <w:rPr>
          <w:rFonts w:ascii="Times New Roman" w:hAnsi="Times New Roman"/>
          <w:sz w:val="24"/>
          <w:szCs w:val="24"/>
        </w:rPr>
        <w:t xml:space="preserve">Cord </w:t>
      </w:r>
      <w:r w:rsidR="005143D7" w:rsidRPr="0093035D">
        <w:rPr>
          <w:rFonts w:ascii="Times New Roman" w:hAnsi="Times New Roman"/>
          <w:sz w:val="24"/>
          <w:szCs w:val="24"/>
        </w:rPr>
        <w:t xml:space="preserve">blood </w:t>
      </w:r>
      <w:r w:rsidR="0072708C" w:rsidRPr="0093035D">
        <w:rPr>
          <w:rFonts w:ascii="Times New Roman" w:hAnsi="Times New Roman"/>
          <w:sz w:val="24"/>
          <w:szCs w:val="24"/>
        </w:rPr>
        <w:t>leptin concentrations ranged from 0.</w:t>
      </w:r>
      <w:r w:rsidR="00070CF3" w:rsidRPr="0093035D">
        <w:rPr>
          <w:rFonts w:ascii="Times New Roman" w:hAnsi="Times New Roman"/>
          <w:sz w:val="24"/>
          <w:szCs w:val="24"/>
        </w:rPr>
        <w:t xml:space="preserve">3 </w:t>
      </w:r>
      <w:r w:rsidR="0072708C" w:rsidRPr="0093035D">
        <w:rPr>
          <w:rFonts w:ascii="Times New Roman" w:hAnsi="Times New Roman"/>
          <w:sz w:val="24"/>
          <w:szCs w:val="24"/>
        </w:rPr>
        <w:t xml:space="preserve">- 20.4 ng/mL and cord adiponectin concentrations from 0.3 - 28.4 µg/mL. </w:t>
      </w:r>
      <w:r w:rsidR="000E2ECD" w:rsidRPr="0093035D">
        <w:rPr>
          <w:rFonts w:ascii="Times New Roman" w:hAnsi="Times New Roman"/>
          <w:sz w:val="24"/>
          <w:szCs w:val="24"/>
        </w:rPr>
        <w:t>There was a positive correlation between c</w:t>
      </w:r>
      <w:r w:rsidR="006C19B9" w:rsidRPr="0093035D">
        <w:rPr>
          <w:rFonts w:ascii="Times New Roman" w:hAnsi="Times New Roman"/>
          <w:sz w:val="24"/>
          <w:szCs w:val="24"/>
        </w:rPr>
        <w:t xml:space="preserve">ord leptin and adiponectin </w:t>
      </w:r>
      <w:r w:rsidR="00B643CC" w:rsidRPr="0093035D">
        <w:rPr>
          <w:rFonts w:ascii="Times New Roman" w:hAnsi="Times New Roman"/>
          <w:sz w:val="24"/>
          <w:szCs w:val="24"/>
        </w:rPr>
        <w:t>(r = 0.103, p = 0.003).</w:t>
      </w:r>
      <w:r w:rsidR="002263B0" w:rsidRPr="0093035D">
        <w:rPr>
          <w:rFonts w:ascii="Times New Roman" w:hAnsi="Times New Roman"/>
          <w:sz w:val="24"/>
          <w:szCs w:val="24"/>
        </w:rPr>
        <w:t xml:space="preserve"> </w:t>
      </w:r>
    </w:p>
    <w:p w14:paraId="559238C7" w14:textId="77777777" w:rsidR="001945CD" w:rsidRPr="0093035D" w:rsidRDefault="001945CD" w:rsidP="00465C02">
      <w:pPr>
        <w:spacing w:line="480" w:lineRule="auto"/>
        <w:ind w:firstLine="720"/>
        <w:jc w:val="both"/>
        <w:rPr>
          <w:rFonts w:ascii="Times New Roman" w:hAnsi="Times New Roman"/>
          <w:sz w:val="24"/>
          <w:szCs w:val="24"/>
        </w:rPr>
      </w:pPr>
    </w:p>
    <w:p w14:paraId="645DD7CE" w14:textId="46AA47A1" w:rsidR="00E46706" w:rsidRPr="0093035D" w:rsidRDefault="00E46706" w:rsidP="00E46706">
      <w:pPr>
        <w:spacing w:line="480" w:lineRule="auto"/>
        <w:jc w:val="both"/>
        <w:rPr>
          <w:rFonts w:ascii="Times New Roman" w:hAnsi="Times New Roman"/>
          <w:b/>
          <w:i/>
          <w:sz w:val="24"/>
          <w:szCs w:val="24"/>
        </w:rPr>
      </w:pPr>
      <w:r w:rsidRPr="0093035D">
        <w:rPr>
          <w:rFonts w:ascii="Times New Roman" w:hAnsi="Times New Roman"/>
          <w:b/>
          <w:i/>
          <w:sz w:val="24"/>
          <w:szCs w:val="24"/>
        </w:rPr>
        <w:t xml:space="preserve">Factors associated with cord blood adipokine </w:t>
      </w:r>
      <w:r w:rsidR="00465C02" w:rsidRPr="0093035D">
        <w:rPr>
          <w:rFonts w:ascii="Times New Roman" w:hAnsi="Times New Roman"/>
          <w:b/>
          <w:i/>
          <w:sz w:val="24"/>
          <w:szCs w:val="24"/>
        </w:rPr>
        <w:t>concentration</w:t>
      </w:r>
      <w:r w:rsidRPr="0093035D">
        <w:rPr>
          <w:rFonts w:ascii="Times New Roman" w:hAnsi="Times New Roman"/>
          <w:b/>
          <w:i/>
          <w:sz w:val="24"/>
          <w:szCs w:val="24"/>
        </w:rPr>
        <w:t xml:space="preserve">s </w:t>
      </w:r>
    </w:p>
    <w:p w14:paraId="7C0E6E0F" w14:textId="0A7E5012" w:rsidR="008A7E5D" w:rsidRPr="0093035D" w:rsidRDefault="00E46706" w:rsidP="007C231D">
      <w:pPr>
        <w:spacing w:line="480" w:lineRule="auto"/>
        <w:jc w:val="both"/>
        <w:rPr>
          <w:rFonts w:ascii="Times New Roman" w:hAnsi="Times New Roman"/>
          <w:strike/>
          <w:sz w:val="24"/>
          <w:szCs w:val="24"/>
        </w:rPr>
      </w:pPr>
      <w:r w:rsidRPr="0093035D">
        <w:rPr>
          <w:rFonts w:ascii="Times New Roman" w:hAnsi="Times New Roman"/>
          <w:sz w:val="24"/>
          <w:szCs w:val="24"/>
        </w:rPr>
        <w:tab/>
      </w:r>
      <w:r w:rsidR="00EA3416" w:rsidRPr="0093035D">
        <w:rPr>
          <w:rFonts w:ascii="Times New Roman" w:hAnsi="Times New Roman"/>
          <w:sz w:val="24"/>
          <w:szCs w:val="24"/>
        </w:rPr>
        <w:t xml:space="preserve">Factors associated with cord blood leptin and adiponectin are shown in </w:t>
      </w:r>
      <w:r w:rsidR="00EA3416" w:rsidRPr="0093035D">
        <w:rPr>
          <w:rFonts w:ascii="Times New Roman" w:hAnsi="Times New Roman"/>
          <w:b/>
          <w:sz w:val="24"/>
          <w:szCs w:val="24"/>
        </w:rPr>
        <w:t xml:space="preserve">Table </w:t>
      </w:r>
      <w:r w:rsidR="0026351C" w:rsidRPr="0093035D">
        <w:rPr>
          <w:rFonts w:ascii="Times New Roman" w:hAnsi="Times New Roman"/>
          <w:b/>
          <w:sz w:val="24"/>
          <w:szCs w:val="24"/>
        </w:rPr>
        <w:t>1</w:t>
      </w:r>
      <w:r w:rsidR="00EA3416" w:rsidRPr="0093035D">
        <w:rPr>
          <w:rFonts w:ascii="Times New Roman" w:hAnsi="Times New Roman"/>
          <w:sz w:val="24"/>
          <w:szCs w:val="24"/>
        </w:rPr>
        <w:t xml:space="preserve">. </w:t>
      </w:r>
      <w:r w:rsidR="005716D8" w:rsidRPr="0093035D">
        <w:rPr>
          <w:rFonts w:ascii="Times New Roman" w:hAnsi="Times New Roman"/>
          <w:sz w:val="24"/>
          <w:szCs w:val="24"/>
        </w:rPr>
        <w:t>F</w:t>
      </w:r>
      <w:r w:rsidR="00BA53E6" w:rsidRPr="0093035D">
        <w:rPr>
          <w:rFonts w:ascii="Times New Roman" w:hAnsi="Times New Roman"/>
          <w:sz w:val="24"/>
          <w:szCs w:val="24"/>
        </w:rPr>
        <w:t xml:space="preserve">emale </w:t>
      </w:r>
      <w:r w:rsidR="00744255" w:rsidRPr="0093035D">
        <w:rPr>
          <w:rFonts w:ascii="Times New Roman" w:hAnsi="Times New Roman"/>
          <w:sz w:val="24"/>
          <w:szCs w:val="24"/>
        </w:rPr>
        <w:t xml:space="preserve">sex and </w:t>
      </w:r>
      <w:r w:rsidR="00ED2E3D" w:rsidRPr="0093035D">
        <w:rPr>
          <w:rFonts w:ascii="Times New Roman" w:hAnsi="Times New Roman"/>
          <w:sz w:val="24"/>
          <w:szCs w:val="24"/>
        </w:rPr>
        <w:t>longer</w:t>
      </w:r>
      <w:r w:rsidR="00BA53E6" w:rsidRPr="0093035D">
        <w:rPr>
          <w:rFonts w:ascii="Times New Roman" w:hAnsi="Times New Roman"/>
          <w:sz w:val="24"/>
          <w:szCs w:val="24"/>
        </w:rPr>
        <w:t xml:space="preserve"> </w:t>
      </w:r>
      <w:r w:rsidR="00ED2E3D" w:rsidRPr="0093035D">
        <w:rPr>
          <w:rFonts w:ascii="Times New Roman" w:hAnsi="Times New Roman"/>
          <w:sz w:val="24"/>
          <w:szCs w:val="24"/>
        </w:rPr>
        <w:t>gestation</w:t>
      </w:r>
      <w:r w:rsidR="00744255" w:rsidRPr="0093035D">
        <w:rPr>
          <w:rFonts w:ascii="Times New Roman" w:hAnsi="Times New Roman"/>
          <w:sz w:val="24"/>
          <w:szCs w:val="24"/>
        </w:rPr>
        <w:t xml:space="preserve"> were associated with </w:t>
      </w:r>
      <w:r w:rsidR="00BA53E6" w:rsidRPr="0093035D">
        <w:rPr>
          <w:rFonts w:ascii="Times New Roman" w:hAnsi="Times New Roman"/>
          <w:sz w:val="24"/>
          <w:szCs w:val="24"/>
        </w:rPr>
        <w:t xml:space="preserve">higher </w:t>
      </w:r>
      <w:r w:rsidR="00744255" w:rsidRPr="0093035D">
        <w:rPr>
          <w:rFonts w:ascii="Times New Roman" w:hAnsi="Times New Roman"/>
          <w:sz w:val="24"/>
          <w:szCs w:val="24"/>
        </w:rPr>
        <w:t xml:space="preserve">cord blood leptin </w:t>
      </w:r>
      <w:r w:rsidR="00EA3416" w:rsidRPr="0093035D">
        <w:rPr>
          <w:rFonts w:ascii="Times New Roman" w:hAnsi="Times New Roman"/>
          <w:sz w:val="24"/>
          <w:szCs w:val="24"/>
        </w:rPr>
        <w:t xml:space="preserve">and adiponectin </w:t>
      </w:r>
      <w:r w:rsidR="00465C02" w:rsidRPr="0093035D">
        <w:rPr>
          <w:rFonts w:ascii="Times New Roman" w:hAnsi="Times New Roman"/>
          <w:sz w:val="24"/>
          <w:szCs w:val="24"/>
        </w:rPr>
        <w:t>concentration</w:t>
      </w:r>
      <w:r w:rsidR="00744255" w:rsidRPr="0093035D">
        <w:rPr>
          <w:rFonts w:ascii="Times New Roman" w:hAnsi="Times New Roman"/>
          <w:sz w:val="24"/>
          <w:szCs w:val="24"/>
        </w:rPr>
        <w:t>s.</w:t>
      </w:r>
      <w:r w:rsidR="007A13A0" w:rsidRPr="0093035D">
        <w:rPr>
          <w:rFonts w:ascii="Times New Roman" w:hAnsi="Times New Roman"/>
          <w:sz w:val="24"/>
          <w:szCs w:val="24"/>
        </w:rPr>
        <w:t xml:space="preserve"> </w:t>
      </w:r>
      <w:r w:rsidR="003C3697" w:rsidRPr="0093035D">
        <w:rPr>
          <w:rFonts w:ascii="Times New Roman" w:hAnsi="Times New Roman"/>
          <w:sz w:val="24"/>
          <w:szCs w:val="24"/>
        </w:rPr>
        <w:t xml:space="preserve">Indian </w:t>
      </w:r>
      <w:r w:rsidR="007367DB" w:rsidRPr="0093035D">
        <w:rPr>
          <w:rFonts w:ascii="Times New Roman" w:hAnsi="Times New Roman"/>
          <w:sz w:val="24"/>
          <w:szCs w:val="24"/>
        </w:rPr>
        <w:t xml:space="preserve">and Malay </w:t>
      </w:r>
      <w:r w:rsidR="003C3697" w:rsidRPr="0093035D">
        <w:rPr>
          <w:rFonts w:ascii="Times New Roman" w:hAnsi="Times New Roman"/>
          <w:sz w:val="24"/>
          <w:szCs w:val="24"/>
        </w:rPr>
        <w:t>neonates had higher cord blood leptin concentration</w:t>
      </w:r>
      <w:r w:rsidR="005143D7" w:rsidRPr="0093035D">
        <w:rPr>
          <w:rFonts w:ascii="Times New Roman" w:hAnsi="Times New Roman"/>
          <w:sz w:val="24"/>
          <w:szCs w:val="24"/>
        </w:rPr>
        <w:t>s</w:t>
      </w:r>
      <w:r w:rsidR="003C3697" w:rsidRPr="0093035D">
        <w:rPr>
          <w:rFonts w:ascii="Times New Roman" w:hAnsi="Times New Roman"/>
          <w:sz w:val="24"/>
          <w:szCs w:val="24"/>
        </w:rPr>
        <w:t xml:space="preserve"> compared to Chinese neonates</w:t>
      </w:r>
      <w:r w:rsidR="007A13A0" w:rsidRPr="0093035D">
        <w:rPr>
          <w:rFonts w:ascii="Times New Roman" w:hAnsi="Times New Roman"/>
          <w:sz w:val="24"/>
          <w:szCs w:val="24"/>
        </w:rPr>
        <w:t xml:space="preserve">, while </w:t>
      </w:r>
      <w:r w:rsidR="00960462" w:rsidRPr="0093035D">
        <w:rPr>
          <w:rFonts w:ascii="Times New Roman" w:hAnsi="Times New Roman"/>
          <w:sz w:val="24"/>
          <w:szCs w:val="24"/>
        </w:rPr>
        <w:t>Malay neonates had higher cord blood adiponectin concentration</w:t>
      </w:r>
      <w:r w:rsidR="005143D7" w:rsidRPr="0093035D">
        <w:rPr>
          <w:rFonts w:ascii="Times New Roman" w:hAnsi="Times New Roman"/>
          <w:sz w:val="24"/>
          <w:szCs w:val="24"/>
        </w:rPr>
        <w:t>s</w:t>
      </w:r>
      <w:r w:rsidR="00960462" w:rsidRPr="0093035D">
        <w:rPr>
          <w:rFonts w:ascii="Times New Roman" w:hAnsi="Times New Roman"/>
          <w:sz w:val="24"/>
          <w:szCs w:val="24"/>
        </w:rPr>
        <w:t xml:space="preserve"> compared to Chinese neonates. </w:t>
      </w:r>
      <w:r w:rsidR="00960462" w:rsidRPr="0093035D" w:rsidDel="001945CD">
        <w:rPr>
          <w:rFonts w:ascii="Times New Roman" w:hAnsi="Times New Roman"/>
          <w:sz w:val="24"/>
          <w:szCs w:val="24"/>
        </w:rPr>
        <w:t xml:space="preserve"> </w:t>
      </w:r>
      <w:r w:rsidR="000E2ECD" w:rsidRPr="0093035D">
        <w:rPr>
          <w:rFonts w:ascii="Times New Roman" w:hAnsi="Times New Roman"/>
          <w:sz w:val="24"/>
          <w:szCs w:val="24"/>
        </w:rPr>
        <w:t>Infants of m</w:t>
      </w:r>
      <w:r w:rsidR="000C03EE" w:rsidRPr="0093035D" w:rsidDel="001945CD">
        <w:rPr>
          <w:rFonts w:ascii="Times New Roman" w:hAnsi="Times New Roman"/>
          <w:sz w:val="24"/>
          <w:szCs w:val="24"/>
        </w:rPr>
        <w:t xml:space="preserve">others with </w:t>
      </w:r>
      <w:r w:rsidR="0080188D" w:rsidRPr="0093035D">
        <w:rPr>
          <w:rFonts w:ascii="Times New Roman" w:hAnsi="Times New Roman"/>
          <w:sz w:val="24"/>
          <w:szCs w:val="24"/>
        </w:rPr>
        <w:t>GDM</w:t>
      </w:r>
      <w:r w:rsidR="00331A8C" w:rsidRPr="0093035D" w:rsidDel="001945CD">
        <w:rPr>
          <w:rFonts w:ascii="Times New Roman" w:hAnsi="Times New Roman"/>
          <w:sz w:val="24"/>
          <w:szCs w:val="24"/>
        </w:rPr>
        <w:t xml:space="preserve"> </w:t>
      </w:r>
      <w:r w:rsidR="000C03EE" w:rsidRPr="0093035D" w:rsidDel="001945CD">
        <w:rPr>
          <w:rFonts w:ascii="Times New Roman" w:hAnsi="Times New Roman"/>
          <w:sz w:val="24"/>
          <w:szCs w:val="24"/>
        </w:rPr>
        <w:t xml:space="preserve">had higher cord blood leptin </w:t>
      </w:r>
      <w:r w:rsidR="00465C02" w:rsidRPr="0093035D">
        <w:rPr>
          <w:rFonts w:ascii="Times New Roman" w:hAnsi="Times New Roman"/>
          <w:sz w:val="24"/>
          <w:szCs w:val="24"/>
        </w:rPr>
        <w:t>concentration</w:t>
      </w:r>
      <w:r w:rsidR="000C03EE" w:rsidRPr="0093035D" w:rsidDel="001945CD">
        <w:rPr>
          <w:rFonts w:ascii="Times New Roman" w:hAnsi="Times New Roman"/>
          <w:sz w:val="24"/>
          <w:szCs w:val="24"/>
        </w:rPr>
        <w:t xml:space="preserve">s but lower cord blood adiponectin </w:t>
      </w:r>
      <w:r w:rsidR="00465C02" w:rsidRPr="0093035D">
        <w:rPr>
          <w:rFonts w:ascii="Times New Roman" w:hAnsi="Times New Roman"/>
          <w:sz w:val="24"/>
          <w:szCs w:val="24"/>
        </w:rPr>
        <w:t>concentration</w:t>
      </w:r>
      <w:r w:rsidR="000C03EE" w:rsidRPr="0093035D" w:rsidDel="001945CD">
        <w:rPr>
          <w:rFonts w:ascii="Times New Roman" w:hAnsi="Times New Roman"/>
          <w:sz w:val="24"/>
          <w:szCs w:val="24"/>
        </w:rPr>
        <w:t>s</w:t>
      </w:r>
      <w:r w:rsidR="0051521F" w:rsidRPr="0093035D">
        <w:rPr>
          <w:rFonts w:ascii="Times New Roman" w:hAnsi="Times New Roman"/>
          <w:sz w:val="24"/>
          <w:szCs w:val="24"/>
        </w:rPr>
        <w:t xml:space="preserve"> </w:t>
      </w:r>
      <w:r w:rsidR="000E2ECD" w:rsidRPr="0093035D">
        <w:rPr>
          <w:rFonts w:ascii="Times New Roman" w:hAnsi="Times New Roman"/>
          <w:sz w:val="24"/>
          <w:szCs w:val="24"/>
        </w:rPr>
        <w:t xml:space="preserve">compared to those </w:t>
      </w:r>
      <w:r w:rsidR="005143D7" w:rsidRPr="0093035D">
        <w:rPr>
          <w:rFonts w:ascii="Times New Roman" w:hAnsi="Times New Roman"/>
          <w:sz w:val="24"/>
          <w:szCs w:val="24"/>
        </w:rPr>
        <w:t xml:space="preserve">offspring </w:t>
      </w:r>
      <w:r w:rsidR="000E2ECD" w:rsidRPr="0093035D">
        <w:rPr>
          <w:rFonts w:ascii="Times New Roman" w:hAnsi="Times New Roman"/>
          <w:sz w:val="24"/>
          <w:szCs w:val="24"/>
        </w:rPr>
        <w:t>of mothers</w:t>
      </w:r>
      <w:r w:rsidR="00331A8C" w:rsidRPr="0093035D">
        <w:rPr>
          <w:rFonts w:ascii="Times New Roman" w:hAnsi="Times New Roman"/>
          <w:sz w:val="24"/>
          <w:szCs w:val="24"/>
        </w:rPr>
        <w:t xml:space="preserve"> without </w:t>
      </w:r>
      <w:r w:rsidR="00C63BA7" w:rsidRPr="0093035D">
        <w:rPr>
          <w:rFonts w:ascii="Times New Roman" w:hAnsi="Times New Roman"/>
          <w:sz w:val="24"/>
          <w:szCs w:val="24"/>
        </w:rPr>
        <w:t>GDM</w:t>
      </w:r>
      <w:r w:rsidR="000C03EE" w:rsidRPr="0093035D" w:rsidDel="001945CD">
        <w:rPr>
          <w:rFonts w:ascii="Times New Roman" w:hAnsi="Times New Roman"/>
          <w:sz w:val="24"/>
          <w:szCs w:val="24"/>
        </w:rPr>
        <w:t>.</w:t>
      </w:r>
      <w:r w:rsidR="007A13A0" w:rsidRPr="0093035D">
        <w:rPr>
          <w:rFonts w:ascii="Times New Roman" w:hAnsi="Times New Roman"/>
          <w:sz w:val="24"/>
          <w:szCs w:val="24"/>
        </w:rPr>
        <w:t xml:space="preserve"> </w:t>
      </w:r>
      <w:r w:rsidR="005716D8" w:rsidRPr="0093035D">
        <w:rPr>
          <w:rFonts w:ascii="Times New Roman" w:hAnsi="Times New Roman"/>
          <w:sz w:val="24"/>
          <w:szCs w:val="24"/>
        </w:rPr>
        <w:t xml:space="preserve">Additionally, </w:t>
      </w:r>
      <w:r w:rsidR="00464DAA" w:rsidRPr="0093035D">
        <w:rPr>
          <w:rFonts w:ascii="Times New Roman" w:hAnsi="Times New Roman"/>
          <w:sz w:val="24"/>
          <w:szCs w:val="24"/>
        </w:rPr>
        <w:t>mothers with</w:t>
      </w:r>
      <w:r w:rsidR="005716D8" w:rsidRPr="0093035D">
        <w:rPr>
          <w:rFonts w:ascii="Times New Roman" w:hAnsi="Times New Roman"/>
          <w:sz w:val="24"/>
          <w:szCs w:val="24"/>
        </w:rPr>
        <w:t xml:space="preserve"> ppBMI </w:t>
      </w:r>
      <w:r w:rsidR="00464DAA" w:rsidRPr="0093035D">
        <w:rPr>
          <w:rFonts w:ascii="Times New Roman" w:hAnsi="Times New Roman"/>
          <w:sz w:val="24"/>
          <w:szCs w:val="24"/>
        </w:rPr>
        <w:t>in the overweight category had neonates with</w:t>
      </w:r>
      <w:r w:rsidR="005716D8" w:rsidRPr="0093035D">
        <w:rPr>
          <w:rFonts w:ascii="Times New Roman" w:hAnsi="Times New Roman"/>
          <w:sz w:val="24"/>
          <w:szCs w:val="24"/>
        </w:rPr>
        <w:t xml:space="preserve"> higher cord blood leptin concentrations</w:t>
      </w:r>
      <w:r w:rsidR="007A13A0" w:rsidRPr="0093035D">
        <w:rPr>
          <w:rFonts w:ascii="Times New Roman" w:hAnsi="Times New Roman"/>
          <w:sz w:val="24"/>
          <w:szCs w:val="24"/>
        </w:rPr>
        <w:t xml:space="preserve">. </w:t>
      </w:r>
    </w:p>
    <w:p w14:paraId="74AFE0BD" w14:textId="77777777" w:rsidR="00DA6516" w:rsidRPr="0093035D" w:rsidRDefault="00DA6516" w:rsidP="00462738">
      <w:pPr>
        <w:spacing w:line="480" w:lineRule="auto"/>
        <w:ind w:firstLine="720"/>
        <w:jc w:val="both"/>
        <w:rPr>
          <w:rFonts w:ascii="Times New Roman" w:hAnsi="Times New Roman"/>
          <w:b/>
          <w:i/>
          <w:sz w:val="24"/>
          <w:szCs w:val="24"/>
        </w:rPr>
      </w:pPr>
    </w:p>
    <w:p w14:paraId="693056DC" w14:textId="518A136E" w:rsidR="008A7E5D" w:rsidRPr="0093035D" w:rsidRDefault="002263B0" w:rsidP="008A7E5D">
      <w:pPr>
        <w:spacing w:line="480" w:lineRule="auto"/>
        <w:jc w:val="both"/>
        <w:rPr>
          <w:rFonts w:ascii="Times New Roman" w:hAnsi="Times New Roman"/>
          <w:sz w:val="24"/>
          <w:szCs w:val="24"/>
        </w:rPr>
      </w:pPr>
      <w:r w:rsidRPr="0093035D">
        <w:rPr>
          <w:rFonts w:ascii="Times New Roman" w:hAnsi="Times New Roman"/>
          <w:b/>
          <w:i/>
          <w:sz w:val="24"/>
          <w:szCs w:val="24"/>
        </w:rPr>
        <w:t>Associations between cord blood adipokines and neonatal adiposity</w:t>
      </w:r>
    </w:p>
    <w:p w14:paraId="5642A56C" w14:textId="7DB3F5D2" w:rsidR="000B49B8" w:rsidRPr="0093035D" w:rsidRDefault="00EF145A" w:rsidP="006A54D4">
      <w:pPr>
        <w:spacing w:line="480" w:lineRule="auto"/>
        <w:ind w:firstLine="720"/>
        <w:jc w:val="both"/>
        <w:rPr>
          <w:rFonts w:ascii="Times New Roman" w:hAnsi="Times New Roman"/>
          <w:sz w:val="24"/>
          <w:szCs w:val="24"/>
        </w:rPr>
      </w:pPr>
      <w:r w:rsidRPr="0093035D">
        <w:rPr>
          <w:rFonts w:ascii="Times New Roman" w:hAnsi="Times New Roman"/>
          <w:b/>
          <w:sz w:val="24"/>
          <w:szCs w:val="24"/>
        </w:rPr>
        <w:t xml:space="preserve">Table </w:t>
      </w:r>
      <w:r w:rsidR="0026351C" w:rsidRPr="0093035D">
        <w:rPr>
          <w:rFonts w:ascii="Times New Roman" w:hAnsi="Times New Roman"/>
          <w:b/>
          <w:sz w:val="24"/>
          <w:szCs w:val="24"/>
        </w:rPr>
        <w:t xml:space="preserve">2 </w:t>
      </w:r>
      <w:r w:rsidRPr="0093035D">
        <w:rPr>
          <w:rFonts w:ascii="Times New Roman" w:hAnsi="Times New Roman"/>
          <w:sz w:val="24"/>
          <w:szCs w:val="24"/>
        </w:rPr>
        <w:t xml:space="preserve">shows the associations between </w:t>
      </w:r>
      <w:r w:rsidR="00623A60" w:rsidRPr="0093035D">
        <w:rPr>
          <w:rFonts w:ascii="Times New Roman" w:hAnsi="Times New Roman"/>
          <w:sz w:val="24"/>
          <w:szCs w:val="24"/>
        </w:rPr>
        <w:t>cord</w:t>
      </w:r>
      <w:r w:rsidRPr="0093035D">
        <w:rPr>
          <w:rFonts w:ascii="Times New Roman" w:hAnsi="Times New Roman"/>
          <w:sz w:val="24"/>
          <w:szCs w:val="24"/>
        </w:rPr>
        <w:t xml:space="preserve"> </w:t>
      </w:r>
      <w:r w:rsidR="00623A60" w:rsidRPr="0093035D">
        <w:rPr>
          <w:rFonts w:ascii="Times New Roman" w:hAnsi="Times New Roman"/>
          <w:sz w:val="24"/>
          <w:szCs w:val="24"/>
        </w:rPr>
        <w:t xml:space="preserve">adipokines and </w:t>
      </w:r>
      <w:r w:rsidRPr="0093035D">
        <w:rPr>
          <w:rFonts w:ascii="Times New Roman" w:hAnsi="Times New Roman"/>
          <w:sz w:val="24"/>
          <w:szCs w:val="24"/>
        </w:rPr>
        <w:t>neonatal adiposity</w:t>
      </w:r>
      <w:r w:rsidR="00623A60" w:rsidRPr="0093035D">
        <w:rPr>
          <w:rFonts w:ascii="Times New Roman" w:eastAsia="Times New Roman" w:hAnsi="Times New Roman"/>
          <w:sz w:val="24"/>
          <w:szCs w:val="24"/>
        </w:rPr>
        <w:t xml:space="preserve">. </w:t>
      </w:r>
      <w:r w:rsidR="00507FB9" w:rsidRPr="0093035D">
        <w:rPr>
          <w:rFonts w:ascii="Times New Roman" w:hAnsi="Times New Roman"/>
          <w:sz w:val="24"/>
          <w:szCs w:val="24"/>
        </w:rPr>
        <w:t xml:space="preserve">Higher cord blood leptin and adiponectin </w:t>
      </w:r>
      <w:r w:rsidR="00465C02" w:rsidRPr="0093035D">
        <w:rPr>
          <w:rFonts w:ascii="Times New Roman" w:hAnsi="Times New Roman"/>
          <w:sz w:val="24"/>
          <w:szCs w:val="24"/>
        </w:rPr>
        <w:t>concentration</w:t>
      </w:r>
      <w:r w:rsidR="00507FB9" w:rsidRPr="0093035D">
        <w:rPr>
          <w:rFonts w:ascii="Times New Roman" w:hAnsi="Times New Roman"/>
          <w:sz w:val="24"/>
          <w:szCs w:val="24"/>
        </w:rPr>
        <w:t xml:space="preserve">s were associated with higher birth weight, </w:t>
      </w:r>
      <w:r w:rsidR="00507FB9" w:rsidRPr="0093035D">
        <w:rPr>
          <w:rFonts w:ascii="Times New Roman" w:hAnsi="Times New Roman"/>
          <w:sz w:val="24"/>
          <w:szCs w:val="24"/>
        </w:rPr>
        <w:lastRenderedPageBreak/>
        <w:t>skinfold thickness</w:t>
      </w:r>
      <w:r w:rsidR="00AA0035" w:rsidRPr="0093035D">
        <w:rPr>
          <w:rFonts w:ascii="Times New Roman" w:hAnsi="Times New Roman"/>
          <w:sz w:val="24"/>
          <w:szCs w:val="24"/>
        </w:rPr>
        <w:t>es</w:t>
      </w:r>
      <w:r w:rsidR="00A21C28" w:rsidRPr="0093035D">
        <w:rPr>
          <w:rFonts w:ascii="Times New Roman" w:hAnsi="Times New Roman"/>
          <w:sz w:val="24"/>
          <w:szCs w:val="24"/>
        </w:rPr>
        <w:t>,</w:t>
      </w:r>
      <w:r w:rsidR="00507FB9" w:rsidRPr="0093035D">
        <w:rPr>
          <w:rFonts w:ascii="Times New Roman" w:hAnsi="Times New Roman"/>
          <w:sz w:val="24"/>
          <w:szCs w:val="24"/>
        </w:rPr>
        <w:t xml:space="preserve"> </w:t>
      </w:r>
      <w:r w:rsidR="00894B92" w:rsidRPr="0093035D">
        <w:rPr>
          <w:rFonts w:ascii="Times New Roman" w:hAnsi="Times New Roman"/>
          <w:sz w:val="24"/>
          <w:szCs w:val="24"/>
        </w:rPr>
        <w:t xml:space="preserve">fat mass, </w:t>
      </w:r>
      <w:r w:rsidR="00AA006A" w:rsidRPr="0093035D">
        <w:rPr>
          <w:rFonts w:ascii="Times New Roman" w:hAnsi="Times New Roman"/>
          <w:sz w:val="24"/>
          <w:szCs w:val="24"/>
        </w:rPr>
        <w:t xml:space="preserve">and </w:t>
      </w:r>
      <w:r w:rsidR="0091789A" w:rsidRPr="0093035D">
        <w:rPr>
          <w:rFonts w:ascii="Times New Roman" w:hAnsi="Times New Roman"/>
          <w:sz w:val="24"/>
          <w:szCs w:val="24"/>
        </w:rPr>
        <w:t xml:space="preserve">higher </w:t>
      </w:r>
      <w:r w:rsidR="001F2026" w:rsidRPr="0093035D">
        <w:rPr>
          <w:rFonts w:ascii="Times New Roman" w:hAnsi="Times New Roman"/>
          <w:sz w:val="24"/>
          <w:szCs w:val="24"/>
        </w:rPr>
        <w:t>AA</w:t>
      </w:r>
      <w:r w:rsidR="002A3C96" w:rsidRPr="0093035D">
        <w:rPr>
          <w:rFonts w:ascii="Times New Roman" w:hAnsi="Times New Roman"/>
          <w:sz w:val="24"/>
          <w:szCs w:val="24"/>
        </w:rPr>
        <w:t>T</w:t>
      </w:r>
      <w:r w:rsidR="00507FB9" w:rsidRPr="0093035D">
        <w:rPr>
          <w:rFonts w:ascii="Times New Roman" w:hAnsi="Times New Roman"/>
          <w:sz w:val="24"/>
          <w:szCs w:val="24"/>
        </w:rPr>
        <w:t xml:space="preserve"> measured by MRI. </w:t>
      </w:r>
      <w:r w:rsidR="005B3174" w:rsidRPr="0093035D">
        <w:rPr>
          <w:rFonts w:ascii="Times New Roman" w:hAnsi="Times New Roman"/>
          <w:sz w:val="24"/>
          <w:szCs w:val="24"/>
        </w:rPr>
        <w:t xml:space="preserve">Each </w:t>
      </w:r>
      <w:r w:rsidR="006A54D4" w:rsidRPr="0093035D">
        <w:rPr>
          <w:rFonts w:ascii="Times New Roman" w:hAnsi="Times New Roman"/>
          <w:sz w:val="24"/>
          <w:szCs w:val="24"/>
        </w:rPr>
        <w:t>SD</w:t>
      </w:r>
      <w:r w:rsidR="003F7B9B" w:rsidRPr="0093035D">
        <w:rPr>
          <w:rFonts w:ascii="Times New Roman" w:hAnsi="Times New Roman"/>
          <w:sz w:val="24"/>
          <w:szCs w:val="24"/>
        </w:rPr>
        <w:t xml:space="preserve"> </w:t>
      </w:r>
      <w:r w:rsidR="005B3174" w:rsidRPr="0093035D">
        <w:rPr>
          <w:rFonts w:ascii="Times New Roman" w:hAnsi="Times New Roman"/>
          <w:sz w:val="24"/>
          <w:szCs w:val="24"/>
        </w:rPr>
        <w:t xml:space="preserve">increase in cord blood leptin was associated </w:t>
      </w:r>
      <w:r w:rsidR="0050580E" w:rsidRPr="0093035D">
        <w:rPr>
          <w:rFonts w:ascii="Times New Roman" w:hAnsi="Times New Roman"/>
          <w:sz w:val="24"/>
          <w:szCs w:val="24"/>
        </w:rPr>
        <w:t xml:space="preserve">with a </w:t>
      </w:r>
      <w:r w:rsidR="004A5764" w:rsidRPr="0093035D">
        <w:rPr>
          <w:rFonts w:ascii="Times New Roman" w:hAnsi="Times New Roman"/>
          <w:sz w:val="24"/>
          <w:szCs w:val="24"/>
        </w:rPr>
        <w:t>0.</w:t>
      </w:r>
      <w:r w:rsidR="00B92A11" w:rsidRPr="0093035D">
        <w:rPr>
          <w:rFonts w:ascii="Times New Roman" w:hAnsi="Times New Roman"/>
          <w:sz w:val="24"/>
          <w:szCs w:val="24"/>
        </w:rPr>
        <w:t xml:space="preserve">212 </w:t>
      </w:r>
      <w:r w:rsidR="00716353" w:rsidRPr="0093035D">
        <w:rPr>
          <w:rFonts w:ascii="Times New Roman" w:hAnsi="Times New Roman"/>
          <w:sz w:val="24"/>
          <w:szCs w:val="24"/>
        </w:rPr>
        <w:t>(</w:t>
      </w:r>
      <w:r w:rsidR="004A5764" w:rsidRPr="0093035D">
        <w:rPr>
          <w:rFonts w:ascii="Times New Roman" w:hAnsi="Times New Roman"/>
          <w:sz w:val="24"/>
          <w:szCs w:val="24"/>
        </w:rPr>
        <w:t>0.</w:t>
      </w:r>
      <w:r w:rsidR="00B92A11" w:rsidRPr="0093035D">
        <w:rPr>
          <w:rFonts w:ascii="Times New Roman" w:hAnsi="Times New Roman"/>
          <w:sz w:val="24"/>
          <w:szCs w:val="24"/>
        </w:rPr>
        <w:t>259</w:t>
      </w:r>
      <w:r w:rsidR="004A5764" w:rsidRPr="0093035D">
        <w:rPr>
          <w:rFonts w:ascii="Times New Roman" w:hAnsi="Times New Roman"/>
          <w:sz w:val="24"/>
          <w:szCs w:val="24"/>
        </w:rPr>
        <w:t>, 0.</w:t>
      </w:r>
      <w:r w:rsidR="00B92A11" w:rsidRPr="0093035D">
        <w:rPr>
          <w:rFonts w:ascii="Times New Roman" w:hAnsi="Times New Roman"/>
          <w:sz w:val="24"/>
          <w:szCs w:val="24"/>
        </w:rPr>
        <w:t>266</w:t>
      </w:r>
      <w:r w:rsidR="00716353" w:rsidRPr="0093035D">
        <w:rPr>
          <w:rFonts w:ascii="Times New Roman" w:hAnsi="Times New Roman"/>
          <w:sz w:val="24"/>
          <w:szCs w:val="24"/>
        </w:rPr>
        <w:t xml:space="preserve">) </w:t>
      </w:r>
      <w:r w:rsidR="004A5764" w:rsidRPr="0093035D">
        <w:rPr>
          <w:rFonts w:ascii="Times New Roman" w:hAnsi="Times New Roman"/>
          <w:sz w:val="24"/>
          <w:szCs w:val="24"/>
        </w:rPr>
        <w:t xml:space="preserve">SD </w:t>
      </w:r>
      <w:r w:rsidR="00BE208B" w:rsidRPr="0093035D">
        <w:rPr>
          <w:rFonts w:ascii="Times New Roman" w:hAnsi="Times New Roman"/>
          <w:sz w:val="24"/>
          <w:szCs w:val="24"/>
        </w:rPr>
        <w:t xml:space="preserve">increase in birth weight and a </w:t>
      </w:r>
      <w:r w:rsidR="004A5764" w:rsidRPr="0093035D">
        <w:rPr>
          <w:rFonts w:ascii="Times New Roman" w:hAnsi="Times New Roman"/>
          <w:sz w:val="24"/>
          <w:szCs w:val="24"/>
        </w:rPr>
        <w:t xml:space="preserve">0.378 (0.237, 0.519) SD </w:t>
      </w:r>
      <w:r w:rsidR="00BE208B" w:rsidRPr="0093035D">
        <w:rPr>
          <w:rFonts w:ascii="Times New Roman" w:hAnsi="Times New Roman"/>
          <w:sz w:val="24"/>
          <w:szCs w:val="24"/>
        </w:rPr>
        <w:t>increase in fat mass in</w:t>
      </w:r>
      <w:r w:rsidR="00244B4C" w:rsidRPr="0093035D">
        <w:rPr>
          <w:rFonts w:ascii="Times New Roman" w:hAnsi="Times New Roman"/>
          <w:sz w:val="24"/>
          <w:szCs w:val="24"/>
        </w:rPr>
        <w:t xml:space="preserve"> the</w:t>
      </w:r>
      <w:r w:rsidR="00BE208B" w:rsidRPr="0093035D">
        <w:rPr>
          <w:rFonts w:ascii="Times New Roman" w:hAnsi="Times New Roman"/>
          <w:sz w:val="24"/>
          <w:szCs w:val="24"/>
        </w:rPr>
        <w:t xml:space="preserve"> neonates.</w:t>
      </w:r>
      <w:r w:rsidR="006A54D4" w:rsidRPr="0093035D">
        <w:rPr>
          <w:rFonts w:ascii="Times New Roman" w:hAnsi="Times New Roman"/>
          <w:sz w:val="24"/>
          <w:szCs w:val="24"/>
        </w:rPr>
        <w:t xml:space="preserve"> </w:t>
      </w:r>
      <w:r w:rsidR="00BE208B" w:rsidRPr="0093035D">
        <w:rPr>
          <w:rFonts w:ascii="Times New Roman" w:hAnsi="Times New Roman"/>
          <w:sz w:val="24"/>
          <w:szCs w:val="24"/>
        </w:rPr>
        <w:t xml:space="preserve">Each </w:t>
      </w:r>
      <w:r w:rsidR="006A54D4" w:rsidRPr="0093035D">
        <w:rPr>
          <w:rFonts w:ascii="Times New Roman" w:hAnsi="Times New Roman"/>
          <w:sz w:val="24"/>
          <w:szCs w:val="24"/>
        </w:rPr>
        <w:t xml:space="preserve">SD </w:t>
      </w:r>
      <w:r w:rsidR="00BE208B" w:rsidRPr="0093035D">
        <w:rPr>
          <w:rFonts w:ascii="Times New Roman" w:hAnsi="Times New Roman"/>
          <w:sz w:val="24"/>
          <w:szCs w:val="24"/>
        </w:rPr>
        <w:t xml:space="preserve">increase in cord blood leptin was associated with </w:t>
      </w:r>
      <w:r w:rsidR="004A5764" w:rsidRPr="0093035D">
        <w:rPr>
          <w:rFonts w:ascii="Times New Roman" w:hAnsi="Times New Roman"/>
          <w:sz w:val="24"/>
          <w:szCs w:val="24"/>
        </w:rPr>
        <w:t>0.258 (0.142, 0.374), 0.386 (0.254, 0.517) and 0.250 (0.118, 0.383) SD</w:t>
      </w:r>
      <w:r w:rsidR="006A54D4" w:rsidRPr="0093035D">
        <w:rPr>
          <w:rFonts w:ascii="Times New Roman" w:hAnsi="Times New Roman"/>
          <w:sz w:val="24"/>
          <w:szCs w:val="24"/>
        </w:rPr>
        <w:t xml:space="preserve"> </w:t>
      </w:r>
      <w:r w:rsidR="00BE208B" w:rsidRPr="0093035D">
        <w:rPr>
          <w:rFonts w:ascii="Times New Roman" w:hAnsi="Times New Roman"/>
          <w:sz w:val="24"/>
          <w:szCs w:val="24"/>
        </w:rPr>
        <w:t>increase</w:t>
      </w:r>
      <w:r w:rsidR="00AA0035" w:rsidRPr="0093035D">
        <w:rPr>
          <w:rFonts w:ascii="Times New Roman" w:hAnsi="Times New Roman"/>
          <w:sz w:val="24"/>
          <w:szCs w:val="24"/>
        </w:rPr>
        <w:t>s</w:t>
      </w:r>
      <w:r w:rsidR="00BE208B" w:rsidRPr="0093035D">
        <w:rPr>
          <w:rFonts w:ascii="Times New Roman" w:hAnsi="Times New Roman"/>
          <w:sz w:val="24"/>
          <w:szCs w:val="24"/>
        </w:rPr>
        <w:t xml:space="preserve"> in</w:t>
      </w:r>
      <w:r w:rsidR="005B3174" w:rsidRPr="0093035D">
        <w:rPr>
          <w:rFonts w:ascii="Times New Roman" w:hAnsi="Times New Roman"/>
          <w:sz w:val="24"/>
          <w:szCs w:val="24"/>
        </w:rPr>
        <w:t xml:space="preserve"> sSAT, dSAT and IAT</w:t>
      </w:r>
      <w:r w:rsidR="00AA0035" w:rsidRPr="0093035D">
        <w:rPr>
          <w:rFonts w:ascii="Times New Roman" w:hAnsi="Times New Roman"/>
          <w:sz w:val="24"/>
          <w:szCs w:val="24"/>
        </w:rPr>
        <w:t>,</w:t>
      </w:r>
      <w:r w:rsidR="005B3174" w:rsidRPr="0093035D">
        <w:rPr>
          <w:rFonts w:ascii="Times New Roman" w:hAnsi="Times New Roman"/>
          <w:sz w:val="24"/>
          <w:szCs w:val="24"/>
        </w:rPr>
        <w:t xml:space="preserve"> respectively. </w:t>
      </w:r>
    </w:p>
    <w:p w14:paraId="43A2D2A2" w14:textId="09D2F0DC" w:rsidR="00BE208B" w:rsidRPr="0093035D" w:rsidRDefault="005B3174" w:rsidP="006A54D4">
      <w:pPr>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Similarly, each </w:t>
      </w:r>
      <w:r w:rsidR="006A54D4" w:rsidRPr="0093035D">
        <w:rPr>
          <w:rFonts w:ascii="Times New Roman" w:hAnsi="Times New Roman"/>
          <w:sz w:val="24"/>
          <w:szCs w:val="24"/>
        </w:rPr>
        <w:t>SD</w:t>
      </w:r>
      <w:r w:rsidR="003F7B9B" w:rsidRPr="0093035D">
        <w:rPr>
          <w:rFonts w:ascii="Times New Roman" w:hAnsi="Times New Roman"/>
          <w:sz w:val="24"/>
          <w:szCs w:val="24"/>
        </w:rPr>
        <w:t xml:space="preserve"> </w:t>
      </w:r>
      <w:r w:rsidRPr="0093035D">
        <w:rPr>
          <w:rFonts w:ascii="Times New Roman" w:hAnsi="Times New Roman"/>
          <w:sz w:val="24"/>
          <w:szCs w:val="24"/>
        </w:rPr>
        <w:t xml:space="preserve">increase in cord blood adiponectin was associated with </w:t>
      </w:r>
      <w:r w:rsidR="00BE208B" w:rsidRPr="0093035D">
        <w:rPr>
          <w:rFonts w:ascii="Times New Roman" w:hAnsi="Times New Roman"/>
          <w:sz w:val="24"/>
          <w:szCs w:val="24"/>
        </w:rPr>
        <w:t xml:space="preserve">a </w:t>
      </w:r>
      <w:r w:rsidR="004A5764" w:rsidRPr="0093035D">
        <w:rPr>
          <w:rFonts w:ascii="Times New Roman" w:hAnsi="Times New Roman"/>
          <w:sz w:val="24"/>
          <w:szCs w:val="24"/>
        </w:rPr>
        <w:t>0.110 (0.059, 0.162)</w:t>
      </w:r>
      <w:r w:rsidR="00716353" w:rsidRPr="0093035D">
        <w:rPr>
          <w:rFonts w:ascii="Times New Roman" w:hAnsi="Times New Roman"/>
          <w:sz w:val="24"/>
          <w:szCs w:val="24"/>
        </w:rPr>
        <w:t xml:space="preserve"> </w:t>
      </w:r>
      <w:r w:rsidR="004A5764" w:rsidRPr="0093035D">
        <w:rPr>
          <w:rFonts w:ascii="Times New Roman" w:hAnsi="Times New Roman"/>
          <w:sz w:val="24"/>
          <w:szCs w:val="24"/>
        </w:rPr>
        <w:t xml:space="preserve">SD </w:t>
      </w:r>
      <w:r w:rsidR="00BE208B" w:rsidRPr="0093035D">
        <w:rPr>
          <w:rFonts w:ascii="Times New Roman" w:hAnsi="Times New Roman"/>
          <w:sz w:val="24"/>
          <w:szCs w:val="24"/>
        </w:rPr>
        <w:t xml:space="preserve">increase in birth weight and a </w:t>
      </w:r>
      <w:r w:rsidR="004A5764" w:rsidRPr="0093035D">
        <w:rPr>
          <w:rFonts w:ascii="Times New Roman" w:hAnsi="Times New Roman"/>
          <w:sz w:val="24"/>
          <w:szCs w:val="24"/>
        </w:rPr>
        <w:t>0.136 (0.014, 0.257) SD</w:t>
      </w:r>
      <w:r w:rsidR="006A54D4" w:rsidRPr="0093035D">
        <w:rPr>
          <w:rFonts w:ascii="Times New Roman" w:hAnsi="Times New Roman"/>
          <w:sz w:val="24"/>
          <w:szCs w:val="24"/>
        </w:rPr>
        <w:t xml:space="preserve"> </w:t>
      </w:r>
      <w:r w:rsidR="00BE208B" w:rsidRPr="0093035D">
        <w:rPr>
          <w:rFonts w:ascii="Times New Roman" w:hAnsi="Times New Roman"/>
          <w:sz w:val="24"/>
          <w:szCs w:val="24"/>
        </w:rPr>
        <w:t xml:space="preserve">increase in fat mass by PEAPOD in neonates. Each </w:t>
      </w:r>
      <w:r w:rsidR="006A54D4" w:rsidRPr="0093035D">
        <w:rPr>
          <w:rFonts w:ascii="Times New Roman" w:hAnsi="Times New Roman"/>
          <w:sz w:val="24"/>
          <w:szCs w:val="24"/>
        </w:rPr>
        <w:t>SD</w:t>
      </w:r>
      <w:r w:rsidR="003F7B9B" w:rsidRPr="0093035D">
        <w:rPr>
          <w:rFonts w:ascii="Times New Roman" w:hAnsi="Times New Roman"/>
          <w:sz w:val="24"/>
          <w:szCs w:val="24"/>
        </w:rPr>
        <w:t xml:space="preserve"> </w:t>
      </w:r>
      <w:r w:rsidR="00BE208B" w:rsidRPr="0093035D">
        <w:rPr>
          <w:rFonts w:ascii="Times New Roman" w:hAnsi="Times New Roman"/>
          <w:sz w:val="24"/>
          <w:szCs w:val="24"/>
        </w:rPr>
        <w:t xml:space="preserve">increase in cord blood adiponectin was associated with </w:t>
      </w:r>
      <w:r w:rsidR="004A5764" w:rsidRPr="0093035D">
        <w:rPr>
          <w:rFonts w:ascii="Times New Roman" w:hAnsi="Times New Roman"/>
          <w:sz w:val="24"/>
          <w:szCs w:val="24"/>
        </w:rPr>
        <w:t xml:space="preserve">0.185 (0.096, 0.274), 0.173 (0.067, 0.278) and 0.092 (-0.011, 0.195) SD </w:t>
      </w:r>
      <w:r w:rsidR="00BE208B" w:rsidRPr="0093035D">
        <w:rPr>
          <w:rFonts w:ascii="Times New Roman" w:hAnsi="Times New Roman"/>
          <w:sz w:val="24"/>
          <w:szCs w:val="24"/>
        </w:rPr>
        <w:t>increas</w:t>
      </w:r>
      <w:r w:rsidR="004B7B5C" w:rsidRPr="0093035D">
        <w:rPr>
          <w:rFonts w:ascii="Times New Roman" w:hAnsi="Times New Roman"/>
          <w:sz w:val="24"/>
          <w:szCs w:val="24"/>
        </w:rPr>
        <w:t>e</w:t>
      </w:r>
      <w:r w:rsidR="00AA0035" w:rsidRPr="0093035D">
        <w:rPr>
          <w:rFonts w:ascii="Times New Roman" w:hAnsi="Times New Roman"/>
          <w:sz w:val="24"/>
          <w:szCs w:val="24"/>
        </w:rPr>
        <w:t>s</w:t>
      </w:r>
      <w:r w:rsidR="004B7B5C" w:rsidRPr="0093035D">
        <w:rPr>
          <w:rFonts w:ascii="Times New Roman" w:hAnsi="Times New Roman"/>
          <w:sz w:val="24"/>
          <w:szCs w:val="24"/>
        </w:rPr>
        <w:t xml:space="preserve"> in neonatal sSAT, </w:t>
      </w:r>
      <w:r w:rsidR="00BE208B" w:rsidRPr="0093035D">
        <w:rPr>
          <w:rFonts w:ascii="Times New Roman" w:hAnsi="Times New Roman"/>
          <w:sz w:val="24"/>
          <w:szCs w:val="24"/>
        </w:rPr>
        <w:t xml:space="preserve">dSAT </w:t>
      </w:r>
      <w:r w:rsidR="004B7B5C" w:rsidRPr="0093035D">
        <w:rPr>
          <w:rFonts w:ascii="Times New Roman" w:hAnsi="Times New Roman"/>
          <w:sz w:val="24"/>
          <w:szCs w:val="24"/>
        </w:rPr>
        <w:t>and IAT</w:t>
      </w:r>
      <w:r w:rsidR="00AA0035" w:rsidRPr="0093035D">
        <w:rPr>
          <w:rFonts w:ascii="Times New Roman" w:hAnsi="Times New Roman"/>
          <w:sz w:val="24"/>
          <w:szCs w:val="24"/>
        </w:rPr>
        <w:t>,</w:t>
      </w:r>
      <w:r w:rsidR="004B7B5C" w:rsidRPr="0093035D">
        <w:rPr>
          <w:rFonts w:ascii="Times New Roman" w:hAnsi="Times New Roman"/>
          <w:sz w:val="24"/>
          <w:szCs w:val="24"/>
        </w:rPr>
        <w:t xml:space="preserve"> </w:t>
      </w:r>
      <w:r w:rsidR="00BE208B" w:rsidRPr="0093035D">
        <w:rPr>
          <w:rFonts w:ascii="Times New Roman" w:hAnsi="Times New Roman"/>
          <w:sz w:val="24"/>
          <w:szCs w:val="24"/>
        </w:rPr>
        <w:t>respectively</w:t>
      </w:r>
      <w:r w:rsidRPr="0093035D">
        <w:rPr>
          <w:rFonts w:ascii="Times New Roman" w:hAnsi="Times New Roman"/>
          <w:sz w:val="24"/>
          <w:szCs w:val="24"/>
        </w:rPr>
        <w:t xml:space="preserve">.  </w:t>
      </w:r>
    </w:p>
    <w:p w14:paraId="47C4D287" w14:textId="41E3269E" w:rsidR="00DE1746" w:rsidRDefault="00F675CD" w:rsidP="00980B63">
      <w:pPr>
        <w:spacing w:line="480" w:lineRule="auto"/>
        <w:ind w:firstLine="720"/>
        <w:jc w:val="both"/>
        <w:rPr>
          <w:rFonts w:ascii="Times New Roman" w:hAnsi="Times New Roman"/>
          <w:sz w:val="24"/>
          <w:szCs w:val="24"/>
        </w:rPr>
      </w:pPr>
      <w:r w:rsidRPr="0093035D">
        <w:rPr>
          <w:rFonts w:ascii="Times New Roman" w:hAnsi="Times New Roman"/>
          <w:b/>
          <w:sz w:val="24"/>
          <w:szCs w:val="24"/>
        </w:rPr>
        <w:t xml:space="preserve">Table </w:t>
      </w:r>
      <w:r w:rsidR="0026351C" w:rsidRPr="0093035D">
        <w:rPr>
          <w:rFonts w:ascii="Times New Roman" w:hAnsi="Times New Roman"/>
          <w:b/>
          <w:sz w:val="24"/>
          <w:szCs w:val="24"/>
        </w:rPr>
        <w:t>3</w:t>
      </w:r>
      <w:r w:rsidRPr="0093035D">
        <w:rPr>
          <w:rFonts w:ascii="Times New Roman" w:hAnsi="Times New Roman"/>
          <w:b/>
          <w:sz w:val="24"/>
          <w:szCs w:val="24"/>
        </w:rPr>
        <w:t xml:space="preserve"> </w:t>
      </w:r>
      <w:r w:rsidRPr="0093035D">
        <w:rPr>
          <w:rFonts w:ascii="Times New Roman" w:hAnsi="Times New Roman"/>
          <w:sz w:val="24"/>
          <w:szCs w:val="24"/>
        </w:rPr>
        <w:t>shows the associations between cord adipokines and neonatal adiposity</w:t>
      </w:r>
      <w:r w:rsidRPr="0093035D">
        <w:rPr>
          <w:rFonts w:ascii="Times New Roman" w:eastAsia="Times New Roman" w:hAnsi="Times New Roman"/>
          <w:sz w:val="24"/>
          <w:szCs w:val="24"/>
        </w:rPr>
        <w:t xml:space="preserve"> stratified by maternal BMI</w:t>
      </w:r>
      <w:r w:rsidR="00281076" w:rsidRPr="0093035D">
        <w:rPr>
          <w:rFonts w:ascii="Times New Roman" w:eastAsia="Times New Roman" w:hAnsi="Times New Roman"/>
          <w:sz w:val="24"/>
          <w:szCs w:val="24"/>
        </w:rPr>
        <w:t xml:space="preserve"> categories</w:t>
      </w:r>
      <w:r w:rsidR="00E663BD" w:rsidRPr="0093035D">
        <w:rPr>
          <w:rFonts w:ascii="Times New Roman" w:eastAsia="Times New Roman" w:hAnsi="Times New Roman"/>
          <w:sz w:val="24"/>
          <w:szCs w:val="24"/>
        </w:rPr>
        <w:t xml:space="preserve">; underweight, </w:t>
      </w:r>
      <w:r w:rsidR="00B0665D" w:rsidRPr="0093035D">
        <w:rPr>
          <w:rFonts w:ascii="Times New Roman" w:eastAsia="Times New Roman" w:hAnsi="Times New Roman"/>
          <w:sz w:val="24"/>
          <w:szCs w:val="24"/>
        </w:rPr>
        <w:t>normal weight, overweight and obese</w:t>
      </w:r>
      <w:r w:rsidRPr="0093035D">
        <w:rPr>
          <w:rFonts w:ascii="Times New Roman" w:eastAsia="Times New Roman" w:hAnsi="Times New Roman"/>
          <w:sz w:val="24"/>
          <w:szCs w:val="24"/>
        </w:rPr>
        <w:t xml:space="preserve">. Neonates of mothers </w:t>
      </w:r>
      <w:r w:rsidR="00E663BD" w:rsidRPr="0093035D">
        <w:rPr>
          <w:rFonts w:ascii="Times New Roman" w:eastAsia="Times New Roman" w:hAnsi="Times New Roman"/>
          <w:sz w:val="24"/>
          <w:szCs w:val="24"/>
        </w:rPr>
        <w:t xml:space="preserve">of </w:t>
      </w:r>
      <w:r w:rsidR="007C3F25" w:rsidRPr="0093035D">
        <w:rPr>
          <w:rFonts w:ascii="Times New Roman" w:eastAsia="Times New Roman" w:hAnsi="Times New Roman"/>
          <w:sz w:val="24"/>
          <w:szCs w:val="24"/>
        </w:rPr>
        <w:t>all</w:t>
      </w:r>
      <w:r w:rsidR="00B0665D" w:rsidRPr="0093035D">
        <w:rPr>
          <w:rFonts w:ascii="Times New Roman" w:eastAsia="Times New Roman" w:hAnsi="Times New Roman"/>
          <w:sz w:val="24"/>
          <w:szCs w:val="24"/>
        </w:rPr>
        <w:t xml:space="preserve"> </w:t>
      </w:r>
      <w:r w:rsidRPr="0093035D">
        <w:rPr>
          <w:rFonts w:ascii="Times New Roman" w:eastAsia="Times New Roman" w:hAnsi="Times New Roman"/>
          <w:sz w:val="24"/>
          <w:szCs w:val="24"/>
        </w:rPr>
        <w:t xml:space="preserve">BMI </w:t>
      </w:r>
      <w:r w:rsidR="00E663BD" w:rsidRPr="0093035D">
        <w:rPr>
          <w:rFonts w:ascii="Times New Roman" w:eastAsia="Times New Roman" w:hAnsi="Times New Roman"/>
          <w:sz w:val="24"/>
          <w:szCs w:val="24"/>
        </w:rPr>
        <w:t xml:space="preserve">categories </w:t>
      </w:r>
      <w:r w:rsidRPr="0093035D">
        <w:rPr>
          <w:rFonts w:ascii="Times New Roman" w:eastAsia="Times New Roman" w:hAnsi="Times New Roman"/>
          <w:sz w:val="24"/>
          <w:szCs w:val="24"/>
        </w:rPr>
        <w:t xml:space="preserve">showed </w:t>
      </w:r>
      <w:r w:rsidR="00281076" w:rsidRPr="0093035D">
        <w:rPr>
          <w:rFonts w:ascii="Times New Roman" w:eastAsia="Times New Roman" w:hAnsi="Times New Roman"/>
          <w:sz w:val="24"/>
          <w:szCs w:val="24"/>
        </w:rPr>
        <w:t xml:space="preserve">a </w:t>
      </w:r>
      <w:r w:rsidRPr="0093035D">
        <w:rPr>
          <w:rFonts w:ascii="Times New Roman" w:eastAsia="Times New Roman" w:hAnsi="Times New Roman"/>
          <w:sz w:val="24"/>
          <w:szCs w:val="24"/>
        </w:rPr>
        <w:t>significant positive association between cord leptin concentrations and birth weight</w:t>
      </w:r>
      <w:r w:rsidR="007C3F25" w:rsidRPr="0093035D">
        <w:rPr>
          <w:rFonts w:ascii="Times New Roman" w:hAnsi="Times New Roman"/>
          <w:sz w:val="24"/>
          <w:szCs w:val="24"/>
        </w:rPr>
        <w:t xml:space="preserve"> a</w:t>
      </w:r>
      <w:r w:rsidR="000F44E8" w:rsidRPr="0093035D">
        <w:rPr>
          <w:rFonts w:ascii="Times New Roman" w:hAnsi="Times New Roman"/>
          <w:sz w:val="24"/>
          <w:szCs w:val="24"/>
        </w:rPr>
        <w:t>s well as measures of</w:t>
      </w:r>
      <w:r w:rsidR="007C3F25" w:rsidRPr="0093035D">
        <w:rPr>
          <w:rFonts w:ascii="Times New Roman" w:hAnsi="Times New Roman"/>
          <w:sz w:val="24"/>
          <w:szCs w:val="24"/>
        </w:rPr>
        <w:t xml:space="preserve"> neonatal adiposity. </w:t>
      </w:r>
      <w:r w:rsidR="00DE1F93" w:rsidRPr="0093035D">
        <w:rPr>
          <w:rFonts w:ascii="Times New Roman" w:eastAsia="Times New Roman" w:hAnsi="Times New Roman"/>
          <w:sz w:val="24"/>
          <w:szCs w:val="24"/>
        </w:rPr>
        <w:t xml:space="preserve">In contrast, </w:t>
      </w:r>
      <w:r w:rsidR="00602BCB" w:rsidRPr="0093035D">
        <w:rPr>
          <w:rFonts w:ascii="Times New Roman" w:eastAsia="Times New Roman" w:hAnsi="Times New Roman"/>
          <w:sz w:val="24"/>
          <w:szCs w:val="24"/>
        </w:rPr>
        <w:t xml:space="preserve">only </w:t>
      </w:r>
      <w:r w:rsidR="00DE1F93" w:rsidRPr="0093035D">
        <w:rPr>
          <w:rFonts w:ascii="Times New Roman" w:eastAsia="Times New Roman" w:hAnsi="Times New Roman"/>
          <w:sz w:val="24"/>
          <w:szCs w:val="24"/>
        </w:rPr>
        <w:t xml:space="preserve">neonates of </w:t>
      </w:r>
      <w:r w:rsidR="007A2A43" w:rsidRPr="0093035D">
        <w:rPr>
          <w:rFonts w:ascii="Times New Roman" w:eastAsia="Times New Roman" w:hAnsi="Times New Roman"/>
          <w:sz w:val="24"/>
          <w:szCs w:val="24"/>
        </w:rPr>
        <w:t xml:space="preserve">obese </w:t>
      </w:r>
      <w:r w:rsidR="00DE1F93" w:rsidRPr="0093035D">
        <w:rPr>
          <w:rFonts w:ascii="Times New Roman" w:eastAsia="Times New Roman" w:hAnsi="Times New Roman"/>
          <w:sz w:val="24"/>
          <w:szCs w:val="24"/>
        </w:rPr>
        <w:t xml:space="preserve">mothers with BMI </w:t>
      </w:r>
      <w:r w:rsidR="0060032C" w:rsidRPr="0093035D">
        <w:rPr>
          <w:rFonts w:ascii="Times New Roman" w:eastAsia="Times New Roman" w:hAnsi="Times New Roman"/>
          <w:sz w:val="24"/>
          <w:szCs w:val="24"/>
        </w:rPr>
        <w:t>≥</w:t>
      </w:r>
      <w:r w:rsidR="00DE1F93" w:rsidRPr="0093035D">
        <w:rPr>
          <w:rFonts w:ascii="Times New Roman" w:eastAsia="Times New Roman" w:hAnsi="Times New Roman"/>
          <w:sz w:val="24"/>
          <w:szCs w:val="24"/>
        </w:rPr>
        <w:t xml:space="preserve"> 2</w:t>
      </w:r>
      <w:r w:rsidR="00602BCB" w:rsidRPr="0093035D">
        <w:rPr>
          <w:rFonts w:ascii="Times New Roman" w:eastAsia="Times New Roman" w:hAnsi="Times New Roman"/>
          <w:sz w:val="24"/>
          <w:szCs w:val="24"/>
        </w:rPr>
        <w:t>5</w:t>
      </w:r>
      <w:r w:rsidR="00DE1F93" w:rsidRPr="0093035D">
        <w:rPr>
          <w:rFonts w:ascii="Times New Roman" w:eastAsia="Times New Roman" w:hAnsi="Times New Roman"/>
          <w:sz w:val="24"/>
          <w:szCs w:val="24"/>
        </w:rPr>
        <w:t xml:space="preserve"> kg/m</w:t>
      </w:r>
      <w:r w:rsidR="00DE1F93" w:rsidRPr="0093035D">
        <w:rPr>
          <w:rFonts w:ascii="Times New Roman" w:eastAsia="Times New Roman" w:hAnsi="Times New Roman"/>
          <w:sz w:val="24"/>
          <w:szCs w:val="24"/>
          <w:vertAlign w:val="superscript"/>
        </w:rPr>
        <w:t>2</w:t>
      </w:r>
      <w:r w:rsidR="00DE1F93" w:rsidRPr="0093035D">
        <w:t xml:space="preserve"> </w:t>
      </w:r>
      <w:r w:rsidR="00DE1F93" w:rsidRPr="0093035D">
        <w:rPr>
          <w:rFonts w:ascii="Times New Roman" w:hAnsi="Times New Roman"/>
          <w:sz w:val="24"/>
          <w:szCs w:val="24"/>
        </w:rPr>
        <w:t xml:space="preserve">showed statistically significant positive association between cord adiponectin concentrations and birthweight as well as measures of neonatal adiposity. </w:t>
      </w:r>
      <w:r w:rsidR="00333146" w:rsidRPr="0093035D">
        <w:rPr>
          <w:rFonts w:ascii="Times New Roman" w:hAnsi="Times New Roman"/>
          <w:sz w:val="24"/>
          <w:szCs w:val="24"/>
        </w:rPr>
        <w:t>The interaction term was significant (p&lt;0.05) for the interaction between obese maternal BMI category and the cord adiponectin concentrations in the association with predicted fat mass and sSAT (Table 3).</w:t>
      </w:r>
      <w:bookmarkStart w:id="5" w:name="_Toc440882657"/>
      <w:bookmarkStart w:id="6" w:name="_Toc440910762"/>
      <w:bookmarkEnd w:id="3"/>
      <w:bookmarkEnd w:id="4"/>
    </w:p>
    <w:p w14:paraId="424D4714" w14:textId="77777777" w:rsidR="00980B63" w:rsidRPr="0093035D" w:rsidRDefault="00980B63" w:rsidP="005462BE">
      <w:pPr>
        <w:spacing w:line="480" w:lineRule="auto"/>
        <w:jc w:val="both"/>
        <w:rPr>
          <w:rFonts w:ascii="Times New Roman" w:hAnsi="Times New Roman"/>
          <w:sz w:val="24"/>
          <w:szCs w:val="24"/>
        </w:rPr>
      </w:pPr>
    </w:p>
    <w:p w14:paraId="29D3E511" w14:textId="39166B90" w:rsidR="00EE41F0" w:rsidRPr="0093035D" w:rsidRDefault="00EE41F0" w:rsidP="00B05E47">
      <w:pPr>
        <w:pStyle w:val="Heading2"/>
        <w:jc w:val="both"/>
        <w:rPr>
          <w:caps w:val="0"/>
        </w:rPr>
      </w:pPr>
      <w:r w:rsidRPr="0093035D">
        <w:rPr>
          <w:caps w:val="0"/>
        </w:rPr>
        <w:t>Discussion</w:t>
      </w:r>
      <w:bookmarkEnd w:id="5"/>
      <w:bookmarkEnd w:id="6"/>
    </w:p>
    <w:p w14:paraId="7FFEECAE" w14:textId="7EB15A3C" w:rsidR="00FC3D21" w:rsidRPr="0093035D" w:rsidRDefault="00FC3D21" w:rsidP="00F429C7">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In this study, we examined the factors </w:t>
      </w:r>
      <w:r w:rsidR="00D731D1" w:rsidRPr="0093035D">
        <w:rPr>
          <w:rFonts w:ascii="Times New Roman" w:hAnsi="Times New Roman"/>
          <w:sz w:val="24"/>
          <w:szCs w:val="24"/>
        </w:rPr>
        <w:t xml:space="preserve">associated with </w:t>
      </w:r>
      <w:r w:rsidRPr="0093035D">
        <w:rPr>
          <w:rFonts w:ascii="Times New Roman" w:hAnsi="Times New Roman"/>
          <w:sz w:val="24"/>
          <w:szCs w:val="24"/>
        </w:rPr>
        <w:t xml:space="preserve">cord blood leptin and adiponectin concentrations and studied the association between cord adipokines and neonatal abdominal adiposity. </w:t>
      </w:r>
      <w:r w:rsidR="00F429C7" w:rsidRPr="0093035D">
        <w:rPr>
          <w:rFonts w:ascii="Times New Roman" w:hAnsi="Times New Roman"/>
          <w:sz w:val="24"/>
          <w:szCs w:val="24"/>
        </w:rPr>
        <w:t xml:space="preserve">We found that </w:t>
      </w:r>
      <w:r w:rsidRPr="0093035D">
        <w:rPr>
          <w:rFonts w:ascii="Times New Roman" w:hAnsi="Times New Roman"/>
          <w:sz w:val="24"/>
          <w:szCs w:val="24"/>
        </w:rPr>
        <w:t xml:space="preserve">sex, ethnicity, gestational age, maternal adiposity and GDM </w:t>
      </w:r>
      <w:r w:rsidR="00D731D1" w:rsidRPr="0093035D">
        <w:rPr>
          <w:rFonts w:ascii="Times New Roman" w:hAnsi="Times New Roman"/>
          <w:sz w:val="24"/>
          <w:szCs w:val="24"/>
        </w:rPr>
        <w:t xml:space="preserve">were </w:t>
      </w:r>
      <w:r w:rsidR="00D731D1" w:rsidRPr="0093035D">
        <w:rPr>
          <w:rFonts w:ascii="Times New Roman" w:hAnsi="Times New Roman"/>
          <w:sz w:val="24"/>
          <w:szCs w:val="24"/>
        </w:rPr>
        <w:lastRenderedPageBreak/>
        <w:t xml:space="preserve">associated with </w:t>
      </w:r>
      <w:r w:rsidRPr="0093035D">
        <w:rPr>
          <w:rFonts w:ascii="Times New Roman" w:hAnsi="Times New Roman"/>
          <w:sz w:val="24"/>
          <w:szCs w:val="24"/>
        </w:rPr>
        <w:t>cord blood adipokine concentrations and both cord leptin and adiponectin associated positively with neonatal abdominal adiposity.</w:t>
      </w:r>
    </w:p>
    <w:p w14:paraId="6A8CEDA5" w14:textId="61618FE9" w:rsidR="00F429C7" w:rsidRPr="0093035D" w:rsidRDefault="00FC3D21" w:rsidP="00F429C7">
      <w:pPr>
        <w:autoSpaceDE w:val="0"/>
        <w:autoSpaceDN w:val="0"/>
        <w:adjustRightInd w:val="0"/>
        <w:spacing w:line="480" w:lineRule="auto"/>
        <w:ind w:firstLine="720"/>
        <w:jc w:val="both"/>
      </w:pPr>
      <w:r w:rsidRPr="0093035D">
        <w:rPr>
          <w:rFonts w:ascii="Times New Roman" w:hAnsi="Times New Roman"/>
          <w:sz w:val="24"/>
          <w:szCs w:val="24"/>
        </w:rPr>
        <w:t>M</w:t>
      </w:r>
      <w:r w:rsidR="00F429C7" w:rsidRPr="0093035D">
        <w:rPr>
          <w:rFonts w:ascii="Times New Roman" w:hAnsi="Times New Roman"/>
          <w:sz w:val="24"/>
          <w:szCs w:val="24"/>
        </w:rPr>
        <w:t xml:space="preserve">aternal GDM was associated with higher cord blood leptin but lower cord blood adiponectin concentrations, similar to previous reports </w:t>
      </w:r>
      <w:r w:rsidR="00F429C7" w:rsidRPr="0093035D">
        <w:rPr>
          <w:rFonts w:ascii="Times New Roman" w:hAnsi="Times New Roman"/>
          <w:sz w:val="24"/>
          <w:szCs w:val="24"/>
        </w:rPr>
        <w:fldChar w:fldCharType="begin">
          <w:fldData xml:space="preserve">PEVuZE5vdGU+PENpdGU+PEF1dGhvcj5Hcm9zczwvQXV0aG9yPjxZZWFyPjE5OTg8L1llYXI+PFJl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Hcm9zczwvQXV0aG9yPjxZZWFyPjE5OTg8L1llYXI+PFJl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F429C7" w:rsidRPr="0093035D">
        <w:rPr>
          <w:rFonts w:ascii="Times New Roman" w:hAnsi="Times New Roman"/>
          <w:sz w:val="24"/>
          <w:szCs w:val="24"/>
        </w:rPr>
      </w:r>
      <w:r w:rsidR="00F429C7" w:rsidRPr="0093035D">
        <w:rPr>
          <w:rFonts w:ascii="Times New Roman" w:hAnsi="Times New Roman"/>
          <w:sz w:val="24"/>
          <w:szCs w:val="24"/>
        </w:rPr>
        <w:fldChar w:fldCharType="separate"/>
      </w:r>
      <w:r w:rsidR="00FD2489" w:rsidRPr="0093035D">
        <w:rPr>
          <w:rFonts w:ascii="Times New Roman" w:hAnsi="Times New Roman"/>
          <w:noProof/>
          <w:sz w:val="24"/>
          <w:szCs w:val="24"/>
        </w:rPr>
        <w:t>(49-51)</w:t>
      </w:r>
      <w:r w:rsidR="00F429C7" w:rsidRPr="0093035D">
        <w:rPr>
          <w:rFonts w:ascii="Times New Roman" w:hAnsi="Times New Roman"/>
          <w:sz w:val="24"/>
          <w:szCs w:val="24"/>
        </w:rPr>
        <w:fldChar w:fldCharType="end"/>
      </w:r>
      <w:r w:rsidR="00F429C7" w:rsidRPr="0093035D">
        <w:rPr>
          <w:rFonts w:ascii="Times New Roman" w:hAnsi="Times New Roman"/>
          <w:sz w:val="24"/>
          <w:szCs w:val="24"/>
        </w:rPr>
        <w:t>. This is consistent with our previous findings that maternal glycaemia is an important determinant of neonatal adiposity</w:t>
      </w:r>
      <w:r w:rsidR="00743859" w:rsidRPr="0093035D">
        <w:rPr>
          <w:rFonts w:ascii="Times New Roman" w:hAnsi="Times New Roman"/>
          <w:sz w:val="24"/>
          <w:szCs w:val="24"/>
        </w:rPr>
        <w:t xml:space="preserve"> </w:t>
      </w:r>
      <w:r w:rsidR="00743859" w:rsidRPr="0093035D">
        <w:rPr>
          <w:rFonts w:ascii="Times New Roman" w:hAnsi="Times New Roman"/>
          <w:sz w:val="24"/>
          <w:szCs w:val="24"/>
        </w:rPr>
        <w:fldChar w:fldCharType="begin">
          <w:fldData xml:space="preserve">PEVuZE5vdGU+PENpdGU+PEF1dGhvcj5BcmlzPC9BdXRob3I+PFllYXI+MjAxNDwvWWVhcj48UmVj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jQwLTc8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BcmlzPC9BdXRob3I+PFllYXI+MjAxNDwvWWVhcj48UmVj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jQwLTc8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743859" w:rsidRPr="0093035D">
        <w:rPr>
          <w:rFonts w:ascii="Times New Roman" w:hAnsi="Times New Roman"/>
          <w:sz w:val="24"/>
          <w:szCs w:val="24"/>
        </w:rPr>
      </w:r>
      <w:r w:rsidR="00743859" w:rsidRPr="0093035D">
        <w:rPr>
          <w:rFonts w:ascii="Times New Roman" w:hAnsi="Times New Roman"/>
          <w:sz w:val="24"/>
          <w:szCs w:val="24"/>
        </w:rPr>
        <w:fldChar w:fldCharType="separate"/>
      </w:r>
      <w:r w:rsidR="00FD2489" w:rsidRPr="0093035D">
        <w:rPr>
          <w:rFonts w:ascii="Times New Roman" w:hAnsi="Times New Roman"/>
          <w:noProof/>
          <w:sz w:val="24"/>
          <w:szCs w:val="24"/>
        </w:rPr>
        <w:t>(52)</w:t>
      </w:r>
      <w:r w:rsidR="00743859" w:rsidRPr="0093035D">
        <w:rPr>
          <w:rFonts w:ascii="Times New Roman" w:hAnsi="Times New Roman"/>
          <w:sz w:val="24"/>
          <w:szCs w:val="24"/>
        </w:rPr>
        <w:fldChar w:fldCharType="end"/>
      </w:r>
      <w:r w:rsidR="00743859" w:rsidRPr="0093035D">
        <w:rPr>
          <w:rFonts w:ascii="Times New Roman" w:hAnsi="Times New Roman"/>
          <w:sz w:val="24"/>
          <w:szCs w:val="24"/>
        </w:rPr>
        <w:t xml:space="preserve">. </w:t>
      </w:r>
      <w:r w:rsidR="00F429C7" w:rsidRPr="0093035D">
        <w:rPr>
          <w:rFonts w:ascii="Times New Roman" w:hAnsi="Times New Roman"/>
          <w:sz w:val="24"/>
          <w:szCs w:val="24"/>
        </w:rPr>
        <w:t>We have observed a positive association between maternal glycemia and neonatal AA across a continuum of glucose levels</w:t>
      </w:r>
      <w:r w:rsidR="00F429C7" w:rsidRPr="0093035D" w:rsidDel="0045044A">
        <w:rPr>
          <w:rFonts w:ascii="Times New Roman" w:hAnsi="Times New Roman"/>
          <w:sz w:val="24"/>
          <w:szCs w:val="24"/>
        </w:rPr>
        <w:t xml:space="preserve"> </w:t>
      </w:r>
      <w:r w:rsidR="00743859" w:rsidRPr="0093035D">
        <w:rPr>
          <w:rFonts w:ascii="Times New Roman" w:hAnsi="Times New Roman"/>
          <w:sz w:val="24"/>
          <w:szCs w:val="24"/>
        </w:rPr>
        <w:fldChar w:fldCharType="begin">
          <w:fldData xml:space="preserve">PEVuZE5vdGU+PENpdGU+PEF1dGhvcj5BcmlzPC9BdXRob3I+PFllYXI+MjAxNDwvWWVhcj48UmVj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jQwLTc8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BcmlzPC9BdXRob3I+PFllYXI+MjAxNDwvWWVhcj48UmVj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wvcGVyaW9kaWNhbD48cGFnZXM+MjQwLTc8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743859" w:rsidRPr="0093035D">
        <w:rPr>
          <w:rFonts w:ascii="Times New Roman" w:hAnsi="Times New Roman"/>
          <w:sz w:val="24"/>
          <w:szCs w:val="24"/>
        </w:rPr>
      </w:r>
      <w:r w:rsidR="00743859" w:rsidRPr="0093035D">
        <w:rPr>
          <w:rFonts w:ascii="Times New Roman" w:hAnsi="Times New Roman"/>
          <w:sz w:val="24"/>
          <w:szCs w:val="24"/>
        </w:rPr>
        <w:fldChar w:fldCharType="separate"/>
      </w:r>
      <w:r w:rsidR="00FD2489" w:rsidRPr="0093035D">
        <w:rPr>
          <w:rFonts w:ascii="Times New Roman" w:hAnsi="Times New Roman"/>
          <w:noProof/>
          <w:sz w:val="24"/>
          <w:szCs w:val="24"/>
        </w:rPr>
        <w:t>(52)</w:t>
      </w:r>
      <w:r w:rsidR="00743859" w:rsidRPr="0093035D">
        <w:rPr>
          <w:rFonts w:ascii="Times New Roman" w:hAnsi="Times New Roman"/>
          <w:sz w:val="24"/>
          <w:szCs w:val="24"/>
        </w:rPr>
        <w:fldChar w:fldCharType="end"/>
      </w:r>
      <w:r w:rsidR="00F429C7" w:rsidRPr="0093035D">
        <w:rPr>
          <w:rFonts w:ascii="Times New Roman" w:hAnsi="Times New Roman"/>
          <w:sz w:val="24"/>
          <w:szCs w:val="24"/>
        </w:rPr>
        <w:t xml:space="preserve">, and postulate that fetal adipokines may play a role in the </w:t>
      </w:r>
      <w:r w:rsidR="00D731D1" w:rsidRPr="0093035D">
        <w:rPr>
          <w:rFonts w:ascii="Times New Roman" w:hAnsi="Times New Roman"/>
          <w:sz w:val="24"/>
          <w:szCs w:val="24"/>
        </w:rPr>
        <w:t>association between</w:t>
      </w:r>
      <w:r w:rsidR="00F429C7" w:rsidRPr="0093035D">
        <w:rPr>
          <w:rFonts w:ascii="Times New Roman" w:hAnsi="Times New Roman"/>
          <w:sz w:val="24"/>
          <w:szCs w:val="24"/>
        </w:rPr>
        <w:t xml:space="preserve"> maternal glycaemia </w:t>
      </w:r>
      <w:r w:rsidR="00D731D1" w:rsidRPr="0093035D">
        <w:rPr>
          <w:rFonts w:ascii="Times New Roman" w:hAnsi="Times New Roman"/>
          <w:sz w:val="24"/>
          <w:szCs w:val="24"/>
        </w:rPr>
        <w:t xml:space="preserve">and </w:t>
      </w:r>
      <w:r w:rsidR="00F429C7" w:rsidRPr="0093035D">
        <w:rPr>
          <w:rFonts w:ascii="Times New Roman" w:hAnsi="Times New Roman"/>
          <w:sz w:val="24"/>
          <w:szCs w:val="24"/>
        </w:rPr>
        <w:t xml:space="preserve">neonatal AA status. Maternal hyperglycemia is linked to fetal hyperinsulinemia and risk of obesity in later life </w:t>
      </w:r>
      <w:r w:rsidR="00495081"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Luo&lt;/Author&gt;&lt;Year&gt;2013&lt;/Year&gt;&lt;RecNum&gt;38&lt;/RecNum&gt;&lt;DisplayText&gt;(53)&lt;/DisplayText&gt;&lt;record&gt;&lt;rec-number&gt;38&lt;/rec-number&gt;&lt;foreign-keys&gt;&lt;key app="EN" db-id="x5rpwrp0d5tfwsetv2hpzvspdf99tte0xav5" timestamp="1550035468"&gt;38&lt;/key&gt;&lt;/foreign-keys&gt;&lt;ref-type name="Journal Article"&gt;17&lt;/ref-type&gt;&lt;contributors&gt;&lt;authors&gt;&lt;author&gt;Luo, Z. C.&lt;/author&gt;&lt;author&gt;Nuyt, A. M.&lt;/author&gt;&lt;author&gt;Delvin, E.&lt;/author&gt;&lt;author&gt;Fraser, W. D.&lt;/author&gt;&lt;author&gt;Julien, P.&lt;/author&gt;&lt;author&gt;Audibert, F.&lt;/author&gt;&lt;author&gt;Girard, I.&lt;/author&gt;&lt;author&gt;Shatenstein, B.&lt;/author&gt;&lt;author&gt;Deal, C.&lt;/author&gt;&lt;author&gt;Grenier, E.&lt;/author&gt;&lt;author&gt;Garofalo, C.&lt;/author&gt;&lt;author&gt;Levy, E.&lt;/author&gt;&lt;/authors&gt;&lt;/contributors&gt;&lt;auth-address&gt;Department of Obstetrics and Gynecology, CHU Sainte Justine, University of Montreal, Montreal, Quebec, Canada. zc_luo@yahoo.com&lt;/auth-address&gt;&lt;titles&gt;&lt;title&gt;Maternal and fetal leptin, adiponectin levels and associations with fetal insulin sensitivity&lt;/title&gt;&lt;secondary-title&gt;Obesity (Silver Spring)&lt;/secondary-title&gt;&lt;alt-title&gt;Obesity (Silver Spring, Md.)&lt;/alt-title&gt;&lt;/titles&gt;&lt;periodical&gt;&lt;full-title&gt;Obesity (Silver Spring)&lt;/full-title&gt;&lt;/periodical&gt;&lt;pages&gt;210-6&lt;/pages&gt;&lt;volume&gt;21&lt;/volume&gt;&lt;number&gt;1&lt;/number&gt;&lt;edition&gt;2013/03/19&lt;/edition&gt;&lt;keywords&gt;&lt;keyword&gt;Adiponectin/*blood&lt;/keyword&gt;&lt;keyword&gt;Adult&lt;/keyword&gt;&lt;keyword&gt;Blood Glucose/metabolism&lt;/keyword&gt;&lt;keyword&gt;Female&lt;/keyword&gt;&lt;keyword&gt;Fetal Blood/*metabolism&lt;/keyword&gt;&lt;keyword&gt;Fetus/*metabolism&lt;/keyword&gt;&lt;keyword&gt;Humans&lt;/keyword&gt;&lt;keyword&gt;Insulin/*blood&lt;/keyword&gt;&lt;keyword&gt;*Insulin Resistance&lt;/keyword&gt;&lt;keyword&gt;Leptin/*blood&lt;/keyword&gt;&lt;keyword&gt;Obesity/blood/*etiology&lt;/keyword&gt;&lt;keyword&gt;Pregnancy&lt;/keyword&gt;&lt;keyword&gt;Prospective Studies&lt;/keyword&gt;&lt;/keywords&gt;&lt;dates&gt;&lt;year&gt;2013&lt;/year&gt;&lt;pub-dates&gt;&lt;date&gt;Jan&lt;/date&gt;&lt;/pub-dates&gt;&lt;/dates&gt;&lt;isbn&gt;1930-7381&lt;/isbn&gt;&lt;accession-num&gt;23505188&lt;/accession-num&gt;&lt;urls&gt;&lt;/urls&gt;&lt;electronic-resource-num&gt;10.1002/oby.20250&lt;/electronic-resource-num&gt;&lt;remote-database-provider&gt;NLM&lt;/remote-database-provider&gt;&lt;language&gt;eng&lt;/language&gt;&lt;/record&gt;&lt;/Cite&gt;&lt;/EndNote&gt;</w:instrText>
      </w:r>
      <w:r w:rsidR="00495081" w:rsidRPr="0093035D">
        <w:rPr>
          <w:rFonts w:ascii="Times New Roman" w:hAnsi="Times New Roman"/>
          <w:sz w:val="24"/>
          <w:szCs w:val="24"/>
        </w:rPr>
        <w:fldChar w:fldCharType="separate"/>
      </w:r>
      <w:r w:rsidR="00FD2489" w:rsidRPr="0093035D">
        <w:rPr>
          <w:rFonts w:ascii="Times New Roman" w:hAnsi="Times New Roman"/>
          <w:noProof/>
          <w:sz w:val="24"/>
          <w:szCs w:val="24"/>
        </w:rPr>
        <w:t>(53)</w:t>
      </w:r>
      <w:r w:rsidR="00495081" w:rsidRPr="0093035D">
        <w:rPr>
          <w:rFonts w:ascii="Times New Roman" w:hAnsi="Times New Roman"/>
          <w:sz w:val="24"/>
          <w:szCs w:val="24"/>
        </w:rPr>
        <w:fldChar w:fldCharType="end"/>
      </w:r>
      <w:r w:rsidR="00F429C7" w:rsidRPr="0093035D">
        <w:rPr>
          <w:rFonts w:ascii="Times New Roman" w:hAnsi="Times New Roman"/>
          <w:sz w:val="24"/>
          <w:szCs w:val="24"/>
        </w:rPr>
        <w:t xml:space="preserve">. Our finding that maternal gestational diabetes </w:t>
      </w:r>
      <w:r w:rsidR="00D731D1" w:rsidRPr="0093035D">
        <w:rPr>
          <w:rFonts w:ascii="Times New Roman" w:hAnsi="Times New Roman"/>
          <w:sz w:val="24"/>
          <w:szCs w:val="24"/>
        </w:rPr>
        <w:t xml:space="preserve">associates with </w:t>
      </w:r>
      <w:r w:rsidR="00F429C7" w:rsidRPr="0093035D">
        <w:rPr>
          <w:rFonts w:ascii="Times New Roman" w:hAnsi="Times New Roman"/>
          <w:sz w:val="24"/>
          <w:szCs w:val="24"/>
        </w:rPr>
        <w:t>cord adipokines suggest fetal programming of fetal adipocytes by maternal hyperglycemia.</w:t>
      </w:r>
      <w:r w:rsidR="00003D2D" w:rsidRPr="0093035D">
        <w:rPr>
          <w:rFonts w:ascii="Times New Roman" w:hAnsi="Times New Roman"/>
          <w:sz w:val="24"/>
          <w:szCs w:val="24"/>
        </w:rPr>
        <w:t xml:space="preserve"> </w:t>
      </w:r>
      <w:r w:rsidR="004C0589" w:rsidRPr="0093035D">
        <w:rPr>
          <w:rFonts w:ascii="Times New Roman" w:hAnsi="Times New Roman"/>
          <w:sz w:val="24"/>
          <w:szCs w:val="24"/>
        </w:rPr>
        <w:t>M</w:t>
      </w:r>
      <w:r w:rsidR="00003D2D" w:rsidRPr="0093035D">
        <w:rPr>
          <w:rFonts w:ascii="Times New Roman" w:hAnsi="Times New Roman"/>
          <w:sz w:val="24"/>
          <w:szCs w:val="24"/>
        </w:rPr>
        <w:t xml:space="preserve">aternal glycemia is associated with increased maternal leptin which may contribute to increased cord </w:t>
      </w:r>
      <w:r w:rsidR="004C0589" w:rsidRPr="0093035D">
        <w:rPr>
          <w:rFonts w:ascii="Times New Roman" w:hAnsi="Times New Roman"/>
          <w:sz w:val="24"/>
          <w:szCs w:val="24"/>
        </w:rPr>
        <w:t xml:space="preserve">blood </w:t>
      </w:r>
      <w:r w:rsidR="00003D2D" w:rsidRPr="0093035D">
        <w:rPr>
          <w:rFonts w:ascii="Times New Roman" w:hAnsi="Times New Roman"/>
          <w:sz w:val="24"/>
          <w:szCs w:val="24"/>
        </w:rPr>
        <w:t>leptin and fetal growth</w:t>
      </w:r>
      <w:r w:rsidR="00712FD4" w:rsidRPr="0093035D">
        <w:rPr>
          <w:rFonts w:ascii="Times New Roman" w:hAnsi="Times New Roman"/>
          <w:sz w:val="24"/>
          <w:szCs w:val="24"/>
        </w:rPr>
        <w:t xml:space="preserve"> </w:t>
      </w:r>
      <w:r w:rsidR="00712FD4" w:rsidRPr="0093035D">
        <w:rPr>
          <w:rFonts w:ascii="Times New Roman" w:hAnsi="Times New Roman"/>
          <w:sz w:val="24"/>
          <w:szCs w:val="24"/>
        </w:rPr>
        <w:fldChar w:fldCharType="begin"/>
      </w:r>
      <w:r w:rsidR="00FD2489" w:rsidRPr="0093035D">
        <w:rPr>
          <w:rFonts w:ascii="Times New Roman" w:hAnsi="Times New Roman"/>
          <w:sz w:val="24"/>
          <w:szCs w:val="24"/>
        </w:rPr>
        <w:instrText xml:space="preserve"> ADDIN EN.CITE &lt;EndNote&gt;&lt;Cite&gt;&lt;Author&gt;Forhead&lt;/Author&gt;&lt;Year&gt;2009&lt;/Year&gt;&lt;RecNum&gt;152&lt;/RecNum&gt;&lt;DisplayText&gt;(54)&lt;/DisplayText&gt;&lt;record&gt;&lt;rec-number&gt;152&lt;/rec-number&gt;&lt;foreign-keys&gt;&lt;key app="EN" db-id="x5rpwrp0d5tfwsetv2hpzvspdf99tte0xav5" timestamp="1599615383"&gt;152&lt;/key&gt;&lt;/foreign-keys&gt;&lt;ref-type name="Journal Article"&gt;17&lt;/ref-type&gt;&lt;contributors&gt;&lt;authors&gt;&lt;author&gt;Forhead, A. J.&lt;/author&gt;&lt;author&gt;Fowden, A. L.&lt;/author&gt;&lt;/authors&gt;&lt;/contributors&gt;&lt;auth-address&gt;Department of Physiology, Development and Neuroscience, University of Cambridge, Downing Street, Cambridge CB2 3EG, UK. ajf1005@cam.ac.uk&lt;/auth-address&gt;&lt;titles&gt;&lt;title&gt;The hungry fetus? Role of leptin as a nutritional signal before birth&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1145-52&lt;/pages&gt;&lt;volume&gt;587&lt;/volume&gt;&lt;number&gt;Pt 6&lt;/number&gt;&lt;edition&gt;2009/02/04&lt;/edition&gt;&lt;keywords&gt;&lt;keyword&gt;Animals&lt;/keyword&gt;&lt;keyword&gt;Energy Metabolism/*physiology&lt;/keyword&gt;&lt;keyword&gt;Female&lt;/keyword&gt;&lt;keyword&gt;Fetal Development/*physiology&lt;/keyword&gt;&lt;keyword&gt;Fetus/*physiology&lt;/keyword&gt;&lt;keyword&gt;Humans&lt;/keyword&gt;&lt;keyword&gt;Leptin/*physiology&lt;/keyword&gt;&lt;keyword&gt;*Nutritional Physiological Phenomena&lt;/keyword&gt;&lt;keyword&gt;Placenta/metabolism&lt;/keyword&gt;&lt;keyword&gt;Pregnancy&lt;/keyword&gt;&lt;keyword&gt;Pregnancy Complications/metabolism&lt;/keyword&gt;&lt;/keywords&gt;&lt;dates&gt;&lt;year&gt;2009&lt;/year&gt;&lt;pub-dates&gt;&lt;date&gt;Mar 15&lt;/date&gt;&lt;/pub-dates&gt;&lt;/dates&gt;&lt;isbn&gt;0022-3751 (Print)&amp;#xD;0022-3751&lt;/isbn&gt;&lt;accession-num&gt;19188249&lt;/accession-num&gt;&lt;urls&gt;&lt;/urls&gt;&lt;custom2&gt;PMC2674987&lt;/custom2&gt;&lt;electronic-resource-num&gt;10.1113/jphysiol.2008.167072&lt;/electronic-resource-num&gt;&lt;remote-database-provider&gt;NLM&lt;/remote-database-provider&gt;&lt;language&gt;eng&lt;/language&gt;&lt;/record&gt;&lt;/Cite&gt;&lt;/EndNote&gt;</w:instrText>
      </w:r>
      <w:r w:rsidR="00712FD4" w:rsidRPr="0093035D">
        <w:rPr>
          <w:rFonts w:ascii="Times New Roman" w:hAnsi="Times New Roman"/>
          <w:sz w:val="24"/>
          <w:szCs w:val="24"/>
        </w:rPr>
        <w:fldChar w:fldCharType="separate"/>
      </w:r>
      <w:r w:rsidR="00FD2489" w:rsidRPr="0093035D">
        <w:rPr>
          <w:rFonts w:ascii="Times New Roman" w:hAnsi="Times New Roman"/>
          <w:noProof/>
          <w:sz w:val="24"/>
          <w:szCs w:val="24"/>
        </w:rPr>
        <w:t>(54)</w:t>
      </w:r>
      <w:r w:rsidR="00712FD4" w:rsidRPr="0093035D">
        <w:rPr>
          <w:rFonts w:ascii="Times New Roman" w:hAnsi="Times New Roman"/>
          <w:sz w:val="24"/>
          <w:szCs w:val="24"/>
        </w:rPr>
        <w:fldChar w:fldCharType="end"/>
      </w:r>
      <w:r w:rsidR="00003D2D" w:rsidRPr="0093035D">
        <w:rPr>
          <w:rFonts w:ascii="Times New Roman" w:hAnsi="Times New Roman"/>
          <w:sz w:val="24"/>
          <w:szCs w:val="24"/>
        </w:rPr>
        <w:t>. On the other hand, high maternal glycemia increases maternal insulin resistance, and the reduced insulin signaling may contribute to reduced fetal growth which triggers an increase in fetal adiponectin concentration</w:t>
      </w:r>
      <w:r w:rsidR="00712FD4" w:rsidRPr="0093035D">
        <w:rPr>
          <w:rFonts w:ascii="Times New Roman" w:hAnsi="Times New Roman"/>
          <w:sz w:val="24"/>
          <w:szCs w:val="24"/>
        </w:rPr>
        <w:t xml:space="preserve"> </w:t>
      </w:r>
      <w:r w:rsidR="00712FD4" w:rsidRPr="0093035D">
        <w:rPr>
          <w:rFonts w:ascii="Times New Roman" w:hAnsi="Times New Roman"/>
          <w:sz w:val="24"/>
          <w:szCs w:val="24"/>
        </w:rPr>
        <w:fldChar w:fldCharType="begin"/>
      </w:r>
      <w:r w:rsidR="00224A24" w:rsidRPr="0093035D">
        <w:rPr>
          <w:rFonts w:ascii="Times New Roman" w:hAnsi="Times New Roman"/>
          <w:sz w:val="24"/>
          <w:szCs w:val="24"/>
        </w:rPr>
        <w:instrText xml:space="preserve"> ADDIN EN.CITE &lt;EndNote&gt;&lt;Cite&gt;&lt;Author&gt;Aye&lt;/Author&gt;&lt;Year&gt;2013&lt;/Year&gt;&lt;RecNum&gt;153&lt;/RecNum&gt;&lt;DisplayText&gt;(32)&lt;/DisplayText&gt;&lt;record&gt;&lt;rec-number&gt;153&lt;/rec-number&gt;&lt;foreign-keys&gt;&lt;key app="EN" db-id="x5rpwrp0d5tfwsetv2hpzvspdf99tte0xav5" timestamp="1599615479"&gt;153&lt;/key&gt;&lt;/foreign-keys&gt;&lt;ref-type name="Journal Article"&gt;17&lt;/ref-type&gt;&lt;contributors&gt;&lt;authors&gt;&lt;author&gt;Aye, I. L.&lt;/author&gt;&lt;author&gt;Powell, T. L.&lt;/author&gt;&lt;author&gt;Jansson, T.&lt;/author&gt;&lt;/authors&gt;&lt;/contributors&gt;&lt;auth-address&gt;Center for Pregnancy and Newborn Research, Department of Obstetrics and Gynecology, University of Texas Health Science Center, San Antonio, Mail Code 7836, 7703 Floyd Curl Drive, San Antonio, TX 78229-3900, USA. aye@uthscsa.edu&lt;/auth-address&gt;&lt;titles&gt;&lt;title&gt;Review: Adiponectin--the missing link between maternal adiposity, placental transport and fetal growth?&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S40-5&lt;/pages&gt;&lt;volume&gt;34 Suppl&lt;/volume&gt;&lt;edition&gt;2012/12/19&lt;/edition&gt;&lt;keywords&gt;&lt;keyword&gt;Adiponectin/*physiology&lt;/keyword&gt;&lt;keyword&gt;Adiposity/*physiology&lt;/keyword&gt;&lt;keyword&gt;Animals&lt;/keyword&gt;&lt;keyword&gt;Biological Transport/physiology&lt;/keyword&gt;&lt;keyword&gt;Female&lt;/keyword&gt;&lt;keyword&gt;Fetal Development/*physiology&lt;/keyword&gt;&lt;keyword&gt;Humans&lt;/keyword&gt;&lt;keyword&gt;Maternal-Fetal Exchange/physiology&lt;/keyword&gt;&lt;keyword&gt;Mice&lt;/keyword&gt;&lt;keyword&gt;Placenta/*metabolism&lt;/keyword&gt;&lt;keyword&gt;Pregnancy&lt;/keyword&gt;&lt;/keywords&gt;&lt;dates&gt;&lt;year&gt;2013&lt;/year&gt;&lt;pub-dates&gt;&lt;date&gt;Mar&lt;/date&gt;&lt;/pub-dates&gt;&lt;/dates&gt;&lt;isbn&gt;0143-4004 (Print)&amp;#xD;0143-4004&lt;/isbn&gt;&lt;accession-num&gt;23245987&lt;/accession-num&gt;&lt;urls&gt;&lt;/urls&gt;&lt;custom2&gt;PMC3650089&lt;/custom2&gt;&lt;custom6&gt;NIHMS425591&lt;/custom6&gt;&lt;electronic-resource-num&gt;10.1016/j.placenta.2012.11.024&lt;/electronic-resource-num&gt;&lt;remote-database-provider&gt;NLM&lt;/remote-database-provider&gt;&lt;language&gt;eng&lt;/language&gt;&lt;/record&gt;&lt;/Cite&gt;&lt;/EndNote&gt;</w:instrText>
      </w:r>
      <w:r w:rsidR="00712FD4" w:rsidRPr="0093035D">
        <w:rPr>
          <w:rFonts w:ascii="Times New Roman" w:hAnsi="Times New Roman"/>
          <w:sz w:val="24"/>
          <w:szCs w:val="24"/>
        </w:rPr>
        <w:fldChar w:fldCharType="separate"/>
      </w:r>
      <w:r w:rsidR="00224A24" w:rsidRPr="0093035D">
        <w:rPr>
          <w:rFonts w:ascii="Times New Roman" w:hAnsi="Times New Roman"/>
          <w:noProof/>
          <w:sz w:val="24"/>
          <w:szCs w:val="24"/>
        </w:rPr>
        <w:t>(32)</w:t>
      </w:r>
      <w:r w:rsidR="00712FD4" w:rsidRPr="0093035D">
        <w:rPr>
          <w:rFonts w:ascii="Times New Roman" w:hAnsi="Times New Roman"/>
          <w:sz w:val="24"/>
          <w:szCs w:val="24"/>
        </w:rPr>
        <w:fldChar w:fldCharType="end"/>
      </w:r>
      <w:r w:rsidR="00003D2D" w:rsidRPr="0093035D">
        <w:rPr>
          <w:rFonts w:ascii="Times New Roman" w:hAnsi="Times New Roman"/>
          <w:sz w:val="24"/>
          <w:szCs w:val="24"/>
        </w:rPr>
        <w:t>.</w:t>
      </w:r>
    </w:p>
    <w:p w14:paraId="3F5AF9AC" w14:textId="06F672B7" w:rsidR="005B29E8" w:rsidRPr="0093035D" w:rsidRDefault="00B52B21" w:rsidP="0069189D">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We observed ethnic differences in both cord blood leptin and adiponectin </w:t>
      </w:r>
      <w:r w:rsidR="00465C02" w:rsidRPr="0093035D">
        <w:rPr>
          <w:rFonts w:ascii="Times New Roman" w:hAnsi="Times New Roman"/>
          <w:sz w:val="24"/>
          <w:szCs w:val="24"/>
        </w:rPr>
        <w:t>concentration</w:t>
      </w:r>
      <w:r w:rsidR="00662D50" w:rsidRPr="0093035D">
        <w:rPr>
          <w:rFonts w:ascii="Times New Roman" w:hAnsi="Times New Roman"/>
          <w:sz w:val="24"/>
          <w:szCs w:val="24"/>
        </w:rPr>
        <w:t xml:space="preserve">s. </w:t>
      </w:r>
      <w:r w:rsidR="004561BE" w:rsidRPr="0093035D">
        <w:rPr>
          <w:rFonts w:ascii="Times New Roman" w:hAnsi="Times New Roman"/>
          <w:sz w:val="24"/>
          <w:szCs w:val="24"/>
        </w:rPr>
        <w:t xml:space="preserve">Cord blood leptin </w:t>
      </w:r>
      <w:r w:rsidR="00465C02" w:rsidRPr="0093035D">
        <w:rPr>
          <w:rFonts w:ascii="Times New Roman" w:hAnsi="Times New Roman"/>
          <w:sz w:val="24"/>
          <w:szCs w:val="24"/>
        </w:rPr>
        <w:t>concentration</w:t>
      </w:r>
      <w:r w:rsidR="004561BE" w:rsidRPr="0093035D">
        <w:rPr>
          <w:rFonts w:ascii="Times New Roman" w:hAnsi="Times New Roman"/>
          <w:sz w:val="24"/>
          <w:szCs w:val="24"/>
        </w:rPr>
        <w:t>s were highe</w:t>
      </w:r>
      <w:r w:rsidR="00D06502" w:rsidRPr="0093035D">
        <w:rPr>
          <w:rFonts w:ascii="Times New Roman" w:hAnsi="Times New Roman"/>
          <w:sz w:val="24"/>
          <w:szCs w:val="24"/>
        </w:rPr>
        <w:t>r</w:t>
      </w:r>
      <w:r w:rsidR="004561BE" w:rsidRPr="0093035D">
        <w:rPr>
          <w:rFonts w:ascii="Times New Roman" w:hAnsi="Times New Roman"/>
          <w:sz w:val="24"/>
          <w:szCs w:val="24"/>
        </w:rPr>
        <w:t xml:space="preserve"> in Indian neonates</w:t>
      </w:r>
      <w:r w:rsidR="00D06502" w:rsidRPr="0093035D">
        <w:rPr>
          <w:rFonts w:ascii="Times New Roman" w:hAnsi="Times New Roman"/>
          <w:sz w:val="24"/>
          <w:szCs w:val="24"/>
        </w:rPr>
        <w:t xml:space="preserve"> compared to</w:t>
      </w:r>
      <w:r w:rsidR="004561BE" w:rsidRPr="0093035D">
        <w:rPr>
          <w:rFonts w:ascii="Times New Roman" w:hAnsi="Times New Roman"/>
          <w:sz w:val="24"/>
          <w:szCs w:val="24"/>
        </w:rPr>
        <w:t xml:space="preserve"> Chinese neonates, while cord blood adiponectin </w:t>
      </w:r>
      <w:r w:rsidR="00465C02" w:rsidRPr="0093035D">
        <w:rPr>
          <w:rFonts w:ascii="Times New Roman" w:hAnsi="Times New Roman"/>
          <w:sz w:val="24"/>
          <w:szCs w:val="24"/>
        </w:rPr>
        <w:t>concentration</w:t>
      </w:r>
      <w:r w:rsidR="004561BE" w:rsidRPr="0093035D">
        <w:rPr>
          <w:rFonts w:ascii="Times New Roman" w:hAnsi="Times New Roman"/>
          <w:sz w:val="24"/>
          <w:szCs w:val="24"/>
        </w:rPr>
        <w:t xml:space="preserve">s were higher in Malay neonates compared to Chinese neonates. </w:t>
      </w:r>
      <w:r w:rsidR="00D06502" w:rsidRPr="0093035D">
        <w:rPr>
          <w:rFonts w:ascii="Times New Roman" w:hAnsi="Times New Roman"/>
          <w:sz w:val="24"/>
          <w:szCs w:val="24"/>
        </w:rPr>
        <w:t>Perhaps this reflects</w:t>
      </w:r>
      <w:r w:rsidR="001D4D85" w:rsidRPr="0093035D">
        <w:rPr>
          <w:rFonts w:ascii="Times New Roman" w:hAnsi="Times New Roman"/>
          <w:sz w:val="24"/>
          <w:szCs w:val="24"/>
        </w:rPr>
        <w:t xml:space="preserve"> our previous </w:t>
      </w:r>
      <w:r w:rsidR="0072612A" w:rsidRPr="0093035D">
        <w:rPr>
          <w:rFonts w:ascii="Times New Roman" w:hAnsi="Times New Roman"/>
          <w:sz w:val="24"/>
          <w:szCs w:val="24"/>
        </w:rPr>
        <w:t>observation</w:t>
      </w:r>
      <w:r w:rsidR="00C62985" w:rsidRPr="0093035D">
        <w:rPr>
          <w:rFonts w:ascii="Times New Roman" w:hAnsi="Times New Roman"/>
          <w:sz w:val="24"/>
          <w:szCs w:val="24"/>
        </w:rPr>
        <w:t>s</w:t>
      </w:r>
      <w:r w:rsidR="001D4D85" w:rsidRPr="0093035D">
        <w:rPr>
          <w:rFonts w:ascii="Times New Roman" w:hAnsi="Times New Roman"/>
          <w:sz w:val="24"/>
          <w:szCs w:val="24"/>
        </w:rPr>
        <w:t xml:space="preserve"> in </w:t>
      </w:r>
      <w:r w:rsidR="00C62985" w:rsidRPr="0093035D">
        <w:rPr>
          <w:rFonts w:ascii="Times New Roman" w:hAnsi="Times New Roman"/>
          <w:sz w:val="24"/>
          <w:szCs w:val="24"/>
        </w:rPr>
        <w:t xml:space="preserve">the </w:t>
      </w:r>
      <w:r w:rsidR="001D4D85" w:rsidRPr="0093035D">
        <w:rPr>
          <w:rFonts w:ascii="Times New Roman" w:hAnsi="Times New Roman"/>
          <w:sz w:val="24"/>
          <w:szCs w:val="24"/>
        </w:rPr>
        <w:t>GUSTO</w:t>
      </w:r>
      <w:r w:rsidR="00C62985" w:rsidRPr="0093035D">
        <w:rPr>
          <w:rFonts w:ascii="Times New Roman" w:hAnsi="Times New Roman"/>
          <w:sz w:val="24"/>
          <w:szCs w:val="24"/>
        </w:rPr>
        <w:t xml:space="preserve"> cohort that </w:t>
      </w:r>
      <w:r w:rsidR="001D4D85" w:rsidRPr="0093035D">
        <w:rPr>
          <w:rFonts w:ascii="Times New Roman" w:hAnsi="Times New Roman"/>
          <w:sz w:val="24"/>
          <w:szCs w:val="24"/>
        </w:rPr>
        <w:t>Indian and Malay neonates ha</w:t>
      </w:r>
      <w:r w:rsidR="0072612A" w:rsidRPr="0093035D">
        <w:rPr>
          <w:rFonts w:ascii="Times New Roman" w:hAnsi="Times New Roman"/>
          <w:sz w:val="24"/>
          <w:szCs w:val="24"/>
        </w:rPr>
        <w:t>d</w:t>
      </w:r>
      <w:r w:rsidR="001D4D85" w:rsidRPr="0093035D">
        <w:rPr>
          <w:rFonts w:ascii="Times New Roman" w:hAnsi="Times New Roman"/>
          <w:sz w:val="24"/>
          <w:szCs w:val="24"/>
        </w:rPr>
        <w:t xml:space="preserve"> greater </w:t>
      </w:r>
      <w:r w:rsidR="0072612A" w:rsidRPr="0093035D">
        <w:rPr>
          <w:rFonts w:ascii="Times New Roman" w:hAnsi="Times New Roman"/>
          <w:sz w:val="24"/>
          <w:szCs w:val="24"/>
        </w:rPr>
        <w:t xml:space="preserve">metabolically active </w:t>
      </w:r>
      <w:r w:rsidR="001D4D85" w:rsidRPr="0093035D">
        <w:rPr>
          <w:rFonts w:ascii="Times New Roman" w:hAnsi="Times New Roman"/>
          <w:sz w:val="24"/>
          <w:szCs w:val="24"/>
        </w:rPr>
        <w:t xml:space="preserve">dSAT volumes </w:t>
      </w:r>
      <w:r w:rsidR="0072612A" w:rsidRPr="0093035D">
        <w:rPr>
          <w:rFonts w:ascii="Times New Roman" w:hAnsi="Times New Roman"/>
          <w:sz w:val="24"/>
          <w:szCs w:val="24"/>
        </w:rPr>
        <w:t xml:space="preserve">compared to </w:t>
      </w:r>
      <w:r w:rsidR="001D4D85" w:rsidRPr="0093035D">
        <w:rPr>
          <w:rFonts w:ascii="Times New Roman" w:hAnsi="Times New Roman"/>
          <w:sz w:val="24"/>
          <w:szCs w:val="24"/>
        </w:rPr>
        <w:t xml:space="preserve">Chinese neonates </w:t>
      </w:r>
      <w:r w:rsidR="001D4D85"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1D4D85" w:rsidRPr="0093035D">
        <w:rPr>
          <w:rFonts w:ascii="Times New Roman" w:hAnsi="Times New Roman"/>
          <w:sz w:val="24"/>
          <w:szCs w:val="24"/>
        </w:rPr>
      </w:r>
      <w:r w:rsidR="001D4D85" w:rsidRPr="0093035D">
        <w:rPr>
          <w:rFonts w:ascii="Times New Roman" w:hAnsi="Times New Roman"/>
          <w:sz w:val="24"/>
          <w:szCs w:val="24"/>
        </w:rPr>
        <w:fldChar w:fldCharType="separate"/>
      </w:r>
      <w:r w:rsidR="00FD2489" w:rsidRPr="0093035D">
        <w:rPr>
          <w:rFonts w:ascii="Times New Roman" w:hAnsi="Times New Roman"/>
          <w:noProof/>
          <w:sz w:val="24"/>
          <w:szCs w:val="24"/>
        </w:rPr>
        <w:t>(38)</w:t>
      </w:r>
      <w:r w:rsidR="001D4D85" w:rsidRPr="0093035D">
        <w:rPr>
          <w:rFonts w:ascii="Times New Roman" w:hAnsi="Times New Roman"/>
          <w:sz w:val="24"/>
          <w:szCs w:val="24"/>
        </w:rPr>
        <w:fldChar w:fldCharType="end"/>
      </w:r>
      <w:r w:rsidR="001D4D85" w:rsidRPr="0093035D">
        <w:rPr>
          <w:rFonts w:ascii="Times New Roman" w:hAnsi="Times New Roman"/>
          <w:sz w:val="24"/>
          <w:szCs w:val="24"/>
        </w:rPr>
        <w:t xml:space="preserve">. </w:t>
      </w:r>
      <w:r w:rsidR="00602C77" w:rsidRPr="0093035D">
        <w:rPr>
          <w:rFonts w:ascii="Times New Roman" w:hAnsi="Times New Roman"/>
          <w:sz w:val="24"/>
          <w:szCs w:val="24"/>
        </w:rPr>
        <w:t>The ethnic difference</w:t>
      </w:r>
      <w:r w:rsidR="0072612A" w:rsidRPr="0093035D">
        <w:rPr>
          <w:rFonts w:ascii="Times New Roman" w:hAnsi="Times New Roman"/>
          <w:sz w:val="24"/>
          <w:szCs w:val="24"/>
        </w:rPr>
        <w:t>s</w:t>
      </w:r>
      <w:r w:rsidR="00602C77" w:rsidRPr="0093035D">
        <w:rPr>
          <w:rFonts w:ascii="Times New Roman" w:hAnsi="Times New Roman"/>
          <w:sz w:val="24"/>
          <w:szCs w:val="24"/>
        </w:rPr>
        <w:t xml:space="preserve"> in adipokines may </w:t>
      </w:r>
      <w:r w:rsidR="0072612A" w:rsidRPr="0093035D">
        <w:rPr>
          <w:rFonts w:ascii="Times New Roman" w:hAnsi="Times New Roman"/>
          <w:sz w:val="24"/>
          <w:szCs w:val="24"/>
        </w:rPr>
        <w:t xml:space="preserve">in part contribute to </w:t>
      </w:r>
      <w:r w:rsidR="00602C77" w:rsidRPr="0093035D">
        <w:rPr>
          <w:rFonts w:ascii="Times New Roman" w:hAnsi="Times New Roman"/>
          <w:sz w:val="24"/>
          <w:szCs w:val="24"/>
        </w:rPr>
        <w:t xml:space="preserve"> </w:t>
      </w:r>
      <w:r w:rsidR="0072612A" w:rsidRPr="0093035D">
        <w:rPr>
          <w:rFonts w:ascii="Times New Roman" w:hAnsi="Times New Roman"/>
          <w:sz w:val="24"/>
          <w:szCs w:val="24"/>
        </w:rPr>
        <w:t xml:space="preserve">observed differences in neonatal </w:t>
      </w:r>
      <w:r w:rsidR="00602C77" w:rsidRPr="0093035D">
        <w:rPr>
          <w:rFonts w:ascii="Times New Roman" w:hAnsi="Times New Roman"/>
          <w:sz w:val="24"/>
          <w:szCs w:val="24"/>
        </w:rPr>
        <w:t xml:space="preserve">adiposity between ethnic groups. </w:t>
      </w:r>
    </w:p>
    <w:p w14:paraId="2FF9FF65" w14:textId="137B14EC" w:rsidR="005B29E8" w:rsidRPr="0093035D" w:rsidRDefault="00A25425">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We found that female neonates had higher </w:t>
      </w:r>
      <w:r w:rsidR="00465C02" w:rsidRPr="0093035D">
        <w:rPr>
          <w:rFonts w:ascii="Times New Roman" w:hAnsi="Times New Roman"/>
          <w:sz w:val="24"/>
          <w:szCs w:val="24"/>
        </w:rPr>
        <w:t>concentration</w:t>
      </w:r>
      <w:r w:rsidRPr="0093035D">
        <w:rPr>
          <w:rFonts w:ascii="Times New Roman" w:hAnsi="Times New Roman"/>
          <w:sz w:val="24"/>
          <w:szCs w:val="24"/>
        </w:rPr>
        <w:t xml:space="preserve">s of both leptin and adiponectin in cord blood compared to male neonates. This </w:t>
      </w:r>
      <w:r w:rsidR="00950EBB" w:rsidRPr="0093035D">
        <w:rPr>
          <w:rFonts w:ascii="Times New Roman" w:hAnsi="Times New Roman"/>
          <w:sz w:val="24"/>
          <w:szCs w:val="24"/>
        </w:rPr>
        <w:t xml:space="preserve">aligns </w:t>
      </w:r>
      <w:r w:rsidR="004A3693" w:rsidRPr="0093035D">
        <w:rPr>
          <w:rFonts w:ascii="Times New Roman" w:hAnsi="Times New Roman"/>
          <w:sz w:val="24"/>
          <w:szCs w:val="24"/>
        </w:rPr>
        <w:t xml:space="preserve">with </w:t>
      </w:r>
      <w:r w:rsidRPr="0093035D">
        <w:rPr>
          <w:rFonts w:ascii="Times New Roman" w:hAnsi="Times New Roman"/>
          <w:sz w:val="24"/>
          <w:szCs w:val="24"/>
        </w:rPr>
        <w:t xml:space="preserve">our finding that female infants have </w:t>
      </w:r>
      <w:r w:rsidRPr="0093035D">
        <w:rPr>
          <w:rFonts w:ascii="Times New Roman" w:hAnsi="Times New Roman"/>
          <w:sz w:val="24"/>
          <w:szCs w:val="24"/>
        </w:rPr>
        <w:lastRenderedPageBreak/>
        <w:t xml:space="preserve">higher sSAT and dSAT volumes than male infants </w:t>
      </w:r>
      <w:r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Pr="0093035D">
        <w:rPr>
          <w:rFonts w:ascii="Times New Roman" w:hAnsi="Times New Roman"/>
          <w:sz w:val="24"/>
          <w:szCs w:val="24"/>
        </w:rPr>
      </w:r>
      <w:r w:rsidRPr="0093035D">
        <w:rPr>
          <w:rFonts w:ascii="Times New Roman" w:hAnsi="Times New Roman"/>
          <w:sz w:val="24"/>
          <w:szCs w:val="24"/>
        </w:rPr>
        <w:fldChar w:fldCharType="separate"/>
      </w:r>
      <w:r w:rsidR="00FD2489" w:rsidRPr="0093035D">
        <w:rPr>
          <w:rFonts w:ascii="Times New Roman" w:hAnsi="Times New Roman"/>
          <w:noProof/>
          <w:sz w:val="24"/>
          <w:szCs w:val="24"/>
        </w:rPr>
        <w:t>(38)</w:t>
      </w:r>
      <w:r w:rsidRPr="0093035D">
        <w:rPr>
          <w:rFonts w:ascii="Times New Roman" w:hAnsi="Times New Roman"/>
          <w:sz w:val="24"/>
          <w:szCs w:val="24"/>
        </w:rPr>
        <w:fldChar w:fldCharType="end"/>
      </w:r>
      <w:r w:rsidRPr="0093035D">
        <w:rPr>
          <w:rFonts w:ascii="Times New Roman" w:hAnsi="Times New Roman"/>
          <w:sz w:val="24"/>
          <w:szCs w:val="24"/>
        </w:rPr>
        <w:t>.</w:t>
      </w:r>
      <w:r w:rsidR="0069189D" w:rsidRPr="0093035D">
        <w:t xml:space="preserve"> </w:t>
      </w:r>
      <w:r w:rsidRPr="0093035D">
        <w:rPr>
          <w:rFonts w:ascii="Times New Roman" w:hAnsi="Times New Roman"/>
          <w:sz w:val="24"/>
          <w:szCs w:val="24"/>
        </w:rPr>
        <w:t>Most studies have reported higher cord leptin</w:t>
      </w:r>
      <w:r w:rsidR="00D07424" w:rsidRPr="0093035D">
        <w:rPr>
          <w:rFonts w:ascii="Times New Roman" w:hAnsi="Times New Roman"/>
          <w:sz w:val="24"/>
          <w:szCs w:val="24"/>
        </w:rPr>
        <w:t xml:space="preserve"> but not cord </w:t>
      </w:r>
      <w:r w:rsidR="004C0589" w:rsidRPr="0093035D">
        <w:rPr>
          <w:rFonts w:ascii="Times New Roman" w:hAnsi="Times New Roman"/>
          <w:sz w:val="24"/>
          <w:szCs w:val="24"/>
        </w:rPr>
        <w:t xml:space="preserve">blood </w:t>
      </w:r>
      <w:r w:rsidR="00D07424" w:rsidRPr="0093035D">
        <w:rPr>
          <w:rFonts w:ascii="Times New Roman" w:hAnsi="Times New Roman"/>
          <w:sz w:val="24"/>
          <w:szCs w:val="24"/>
        </w:rPr>
        <w:t xml:space="preserve">adiponectin concentrations </w:t>
      </w:r>
      <w:r w:rsidRPr="0093035D">
        <w:rPr>
          <w:rFonts w:ascii="Times New Roman" w:hAnsi="Times New Roman"/>
          <w:sz w:val="24"/>
          <w:szCs w:val="24"/>
        </w:rPr>
        <w:t>in fem</w:t>
      </w:r>
      <w:r w:rsidR="004D0E95" w:rsidRPr="0093035D">
        <w:rPr>
          <w:rFonts w:ascii="Times New Roman" w:hAnsi="Times New Roman"/>
          <w:sz w:val="24"/>
          <w:szCs w:val="24"/>
        </w:rPr>
        <w:t>ale infants</w:t>
      </w:r>
      <w:r w:rsidR="001B6A2B" w:rsidRPr="0093035D">
        <w:rPr>
          <w:rFonts w:ascii="Times New Roman" w:hAnsi="Times New Roman"/>
          <w:sz w:val="24"/>
          <w:szCs w:val="24"/>
        </w:rPr>
        <w:t xml:space="preserve"> </w:t>
      </w:r>
      <w:r w:rsidR="001B6A2B" w:rsidRPr="0093035D">
        <w:rPr>
          <w:rFonts w:ascii="Times New Roman" w:hAnsi="Times New Roman"/>
          <w:sz w:val="24"/>
          <w:szCs w:val="24"/>
        </w:rPr>
        <w:fldChar w:fldCharType="begin">
          <w:fldData xml:space="preserve">PEVuZE5vdGU+PENpdGU+PEF1dGhvcj5MdW88L0F1dGhvcj48WWVhcj4yMDEzPC9ZZWFyPjxSZWNO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42ODItOTwvcGFnZXM+PHZvbHVtZT4xMjM8L3ZvbHVtZT48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MdW88L0F1dGhvcj48WWVhcj4yMDEzPC9ZZWFyPjxSZWNO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42ODItOTwvcGFnZXM+PHZvbHVtZT4xMjM8L3ZvbHVtZT48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1B6A2B" w:rsidRPr="0093035D">
        <w:rPr>
          <w:rFonts w:ascii="Times New Roman" w:hAnsi="Times New Roman"/>
          <w:sz w:val="24"/>
          <w:szCs w:val="24"/>
        </w:rPr>
      </w:r>
      <w:r w:rsidR="001B6A2B" w:rsidRPr="0093035D">
        <w:rPr>
          <w:rFonts w:ascii="Times New Roman" w:hAnsi="Times New Roman"/>
          <w:sz w:val="24"/>
          <w:szCs w:val="24"/>
        </w:rPr>
        <w:fldChar w:fldCharType="separate"/>
      </w:r>
      <w:r w:rsidR="00FD2489" w:rsidRPr="0093035D">
        <w:rPr>
          <w:rFonts w:ascii="Times New Roman" w:hAnsi="Times New Roman"/>
          <w:noProof/>
          <w:sz w:val="24"/>
          <w:szCs w:val="24"/>
        </w:rPr>
        <w:t>(53, 55, 56)</w:t>
      </w:r>
      <w:r w:rsidR="001B6A2B" w:rsidRPr="0093035D">
        <w:rPr>
          <w:rFonts w:ascii="Times New Roman" w:hAnsi="Times New Roman"/>
          <w:sz w:val="24"/>
          <w:szCs w:val="24"/>
        </w:rPr>
        <w:fldChar w:fldCharType="end"/>
      </w:r>
      <w:r w:rsidR="00D07424" w:rsidRPr="0093035D">
        <w:rPr>
          <w:rFonts w:ascii="Times New Roman" w:hAnsi="Times New Roman"/>
          <w:sz w:val="24"/>
          <w:szCs w:val="24"/>
        </w:rPr>
        <w:t>.</w:t>
      </w:r>
      <w:r w:rsidR="004D0E95" w:rsidRPr="0093035D">
        <w:rPr>
          <w:rFonts w:ascii="Times New Roman" w:hAnsi="Times New Roman"/>
          <w:sz w:val="24"/>
          <w:szCs w:val="24"/>
        </w:rPr>
        <w:t xml:space="preserve"> </w:t>
      </w:r>
    </w:p>
    <w:p w14:paraId="07B897C7" w14:textId="57B53BC4" w:rsidR="004418CB" w:rsidRPr="0093035D" w:rsidRDefault="00C03563">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The</w:t>
      </w:r>
      <w:r w:rsidR="00A11939" w:rsidRPr="0093035D">
        <w:rPr>
          <w:rFonts w:ascii="Times New Roman" w:hAnsi="Times New Roman"/>
          <w:sz w:val="24"/>
          <w:szCs w:val="24"/>
        </w:rPr>
        <w:t xml:space="preserve"> </w:t>
      </w:r>
      <w:r w:rsidR="00D7576D" w:rsidRPr="0093035D">
        <w:rPr>
          <w:rFonts w:ascii="Times New Roman" w:hAnsi="Times New Roman"/>
          <w:sz w:val="24"/>
          <w:szCs w:val="24"/>
        </w:rPr>
        <w:t>positive</w:t>
      </w:r>
      <w:r w:rsidR="00A11939" w:rsidRPr="0093035D">
        <w:rPr>
          <w:rFonts w:ascii="Times New Roman" w:hAnsi="Times New Roman"/>
          <w:sz w:val="24"/>
          <w:szCs w:val="24"/>
        </w:rPr>
        <w:t xml:space="preserve"> association between </w:t>
      </w:r>
      <w:r w:rsidR="00F6190A" w:rsidRPr="0093035D">
        <w:rPr>
          <w:rFonts w:ascii="Times New Roman" w:hAnsi="Times New Roman"/>
          <w:sz w:val="24"/>
          <w:szCs w:val="24"/>
        </w:rPr>
        <w:t xml:space="preserve">cord </w:t>
      </w:r>
      <w:r w:rsidR="000A0D18" w:rsidRPr="0093035D">
        <w:rPr>
          <w:rFonts w:ascii="Times New Roman" w:hAnsi="Times New Roman"/>
          <w:sz w:val="24"/>
          <w:szCs w:val="24"/>
        </w:rPr>
        <w:t xml:space="preserve">blood </w:t>
      </w:r>
      <w:r w:rsidR="00F6190A" w:rsidRPr="0093035D">
        <w:rPr>
          <w:rFonts w:ascii="Times New Roman" w:hAnsi="Times New Roman"/>
          <w:sz w:val="24"/>
          <w:szCs w:val="24"/>
        </w:rPr>
        <w:t xml:space="preserve">leptin </w:t>
      </w:r>
      <w:r w:rsidR="00465C02" w:rsidRPr="0093035D">
        <w:rPr>
          <w:rFonts w:ascii="Times New Roman" w:hAnsi="Times New Roman"/>
          <w:sz w:val="24"/>
          <w:szCs w:val="24"/>
        </w:rPr>
        <w:t>concentration</w:t>
      </w:r>
      <w:r w:rsidR="00F6190A" w:rsidRPr="0093035D">
        <w:rPr>
          <w:rFonts w:ascii="Times New Roman" w:hAnsi="Times New Roman"/>
          <w:sz w:val="24"/>
          <w:szCs w:val="24"/>
        </w:rPr>
        <w:t>s</w:t>
      </w:r>
      <w:r w:rsidR="00A11939" w:rsidRPr="0093035D">
        <w:rPr>
          <w:rFonts w:ascii="Times New Roman" w:hAnsi="Times New Roman"/>
          <w:sz w:val="24"/>
          <w:szCs w:val="24"/>
        </w:rPr>
        <w:t xml:space="preserve"> an</w:t>
      </w:r>
      <w:r w:rsidR="00D7576D" w:rsidRPr="0093035D">
        <w:rPr>
          <w:rFonts w:ascii="Times New Roman" w:hAnsi="Times New Roman"/>
          <w:sz w:val="24"/>
          <w:szCs w:val="24"/>
        </w:rPr>
        <w:t xml:space="preserve">d neonatal </w:t>
      </w:r>
      <w:r w:rsidR="00D31F2A" w:rsidRPr="0093035D">
        <w:rPr>
          <w:rFonts w:ascii="Times New Roman" w:hAnsi="Times New Roman"/>
          <w:sz w:val="24"/>
          <w:szCs w:val="24"/>
        </w:rPr>
        <w:t xml:space="preserve">adiposity </w:t>
      </w:r>
      <w:r w:rsidR="00D7576D" w:rsidRPr="0093035D">
        <w:rPr>
          <w:rFonts w:ascii="Times New Roman" w:hAnsi="Times New Roman"/>
          <w:sz w:val="24"/>
          <w:szCs w:val="24"/>
        </w:rPr>
        <w:t>in this stu</w:t>
      </w:r>
      <w:r w:rsidR="00A11939" w:rsidRPr="0093035D">
        <w:rPr>
          <w:rFonts w:ascii="Times New Roman" w:hAnsi="Times New Roman"/>
          <w:sz w:val="24"/>
          <w:szCs w:val="24"/>
        </w:rPr>
        <w:t>dy is</w:t>
      </w:r>
      <w:r w:rsidRPr="0093035D">
        <w:rPr>
          <w:rFonts w:ascii="Times New Roman" w:hAnsi="Times New Roman"/>
          <w:sz w:val="24"/>
          <w:szCs w:val="24"/>
        </w:rPr>
        <w:t xml:space="preserve"> </w:t>
      </w:r>
      <w:r w:rsidR="00A84C05" w:rsidRPr="0093035D">
        <w:rPr>
          <w:rFonts w:ascii="Times New Roman" w:hAnsi="Times New Roman"/>
          <w:sz w:val="24"/>
          <w:szCs w:val="24"/>
        </w:rPr>
        <w:t xml:space="preserve">consistent </w:t>
      </w:r>
      <w:r w:rsidRPr="0093035D">
        <w:rPr>
          <w:rFonts w:ascii="Times New Roman" w:hAnsi="Times New Roman"/>
          <w:sz w:val="24"/>
          <w:szCs w:val="24"/>
        </w:rPr>
        <w:t xml:space="preserve">with </w:t>
      </w:r>
      <w:r w:rsidR="00A84C05" w:rsidRPr="0093035D">
        <w:rPr>
          <w:rFonts w:ascii="Times New Roman" w:hAnsi="Times New Roman"/>
          <w:sz w:val="24"/>
          <w:szCs w:val="24"/>
        </w:rPr>
        <w:t>previous</w:t>
      </w:r>
      <w:r w:rsidR="00A11939" w:rsidRPr="0093035D">
        <w:rPr>
          <w:rFonts w:ascii="Times New Roman" w:hAnsi="Times New Roman"/>
          <w:sz w:val="24"/>
          <w:szCs w:val="24"/>
        </w:rPr>
        <w:t xml:space="preserve"> </w:t>
      </w:r>
      <w:r w:rsidR="00200CB8" w:rsidRPr="0093035D">
        <w:rPr>
          <w:rFonts w:ascii="Times New Roman" w:hAnsi="Times New Roman"/>
          <w:sz w:val="24"/>
          <w:szCs w:val="24"/>
        </w:rPr>
        <w:t xml:space="preserve">studies </w:t>
      </w:r>
      <w:r w:rsidR="00A84C05" w:rsidRPr="0093035D">
        <w:rPr>
          <w:rFonts w:ascii="Times New Roman" w:hAnsi="Times New Roman"/>
          <w:sz w:val="24"/>
          <w:szCs w:val="24"/>
        </w:rPr>
        <w:t>on birth</w:t>
      </w:r>
      <w:r w:rsidR="0068347E" w:rsidRPr="0093035D">
        <w:rPr>
          <w:rFonts w:ascii="Times New Roman" w:hAnsi="Times New Roman"/>
          <w:sz w:val="24"/>
          <w:szCs w:val="24"/>
        </w:rPr>
        <w:t xml:space="preserve"> </w:t>
      </w:r>
      <w:r w:rsidR="00FB4CB5" w:rsidRPr="0093035D">
        <w:rPr>
          <w:rFonts w:ascii="Times New Roman" w:hAnsi="Times New Roman"/>
          <w:sz w:val="24"/>
          <w:szCs w:val="24"/>
        </w:rPr>
        <w:t>weight</w:t>
      </w:r>
      <w:r w:rsidR="00990BDD" w:rsidRPr="0093035D">
        <w:rPr>
          <w:rFonts w:ascii="Times New Roman" w:hAnsi="Times New Roman"/>
          <w:sz w:val="24"/>
          <w:szCs w:val="24"/>
        </w:rPr>
        <w:t xml:space="preserve"> </w:t>
      </w:r>
      <w:r w:rsidR="00B95790" w:rsidRPr="0093035D">
        <w:rPr>
          <w:rFonts w:ascii="Times New Roman" w:hAnsi="Times New Roman"/>
          <w:sz w:val="24"/>
          <w:szCs w:val="24"/>
        </w:rPr>
        <w:t xml:space="preserve">and other measures of adiposity </w:t>
      </w:r>
      <w:r w:rsidR="00197647" w:rsidRPr="0093035D">
        <w:rPr>
          <w:rFonts w:ascii="Times New Roman" w:hAnsi="Times New Roman"/>
          <w:sz w:val="24"/>
          <w:szCs w:val="24"/>
        </w:rPr>
        <w:fldChar w:fldCharType="begin">
          <w:fldData xml:space="preserve">PEVuZE5vdGU+PENpdGU+PEF1dGhvcj5LYXJha29zdGE8L0F1dGhvcj48WWVhcj4yMDExPC9ZZWFy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NjgyLTk8L3BhZ2VzPjx2b2x1bWU+MTIzPC92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LYXJha29zdGE8L0F1dGhvcj48WWVhcj4yMDExPC9ZZWFy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197647" w:rsidRPr="0093035D">
        <w:rPr>
          <w:rFonts w:ascii="Times New Roman" w:hAnsi="Times New Roman"/>
          <w:sz w:val="24"/>
          <w:szCs w:val="24"/>
        </w:rPr>
      </w:r>
      <w:r w:rsidR="00197647" w:rsidRPr="0093035D">
        <w:rPr>
          <w:rFonts w:ascii="Times New Roman" w:hAnsi="Times New Roman"/>
          <w:sz w:val="24"/>
          <w:szCs w:val="24"/>
        </w:rPr>
        <w:fldChar w:fldCharType="separate"/>
      </w:r>
      <w:r w:rsidR="00FD2489" w:rsidRPr="0093035D">
        <w:rPr>
          <w:rFonts w:ascii="Times New Roman" w:hAnsi="Times New Roman"/>
          <w:noProof/>
          <w:sz w:val="24"/>
          <w:szCs w:val="24"/>
        </w:rPr>
        <w:t>(5, 9, 55)</w:t>
      </w:r>
      <w:r w:rsidR="00197647" w:rsidRPr="0093035D">
        <w:rPr>
          <w:rFonts w:ascii="Times New Roman" w:hAnsi="Times New Roman"/>
          <w:sz w:val="24"/>
          <w:szCs w:val="24"/>
        </w:rPr>
        <w:fldChar w:fldCharType="end"/>
      </w:r>
      <w:r w:rsidR="00CF663F" w:rsidRPr="0093035D">
        <w:rPr>
          <w:rFonts w:ascii="Times New Roman" w:hAnsi="Times New Roman"/>
          <w:sz w:val="24"/>
          <w:szCs w:val="24"/>
        </w:rPr>
        <w:t xml:space="preserve">. </w:t>
      </w:r>
      <w:r w:rsidR="00830937" w:rsidRPr="0093035D">
        <w:rPr>
          <w:rFonts w:ascii="Times New Roman" w:hAnsi="Times New Roman"/>
          <w:sz w:val="24"/>
          <w:szCs w:val="24"/>
        </w:rPr>
        <w:t xml:space="preserve">The production of leptin by the placenta in early fetal development suggests that besides being an indicator of fetal adipose tissue, leptin plays an important role in fetal growth </w:t>
      </w:r>
      <w:r w:rsidR="00830937" w:rsidRPr="0093035D">
        <w:rPr>
          <w:rFonts w:ascii="Times New Roman" w:hAnsi="Times New Roman"/>
          <w:sz w:val="24"/>
          <w:szCs w:val="24"/>
        </w:rPr>
        <w:fldChar w:fldCharType="begin">
          <w:fldData xml:space="preserve">PEVuZE5vdGU+PENpdGU+PEF1dGhvcj5Uc2FpPC9BdXRob3I+PFllYXI+MjAwNDwvWWVhcj48UmVj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</w:fldData>
        </w:fldChar>
      </w:r>
      <w:r w:rsidR="00830937" w:rsidRPr="0093035D">
        <w:rPr>
          <w:rFonts w:ascii="Times New Roman" w:hAnsi="Times New Roman"/>
          <w:sz w:val="24"/>
          <w:szCs w:val="24"/>
        </w:rPr>
        <w:instrText xml:space="preserve"> ADDIN EN.CITE </w:instrText>
      </w:r>
      <w:r w:rsidR="00830937" w:rsidRPr="0093035D">
        <w:rPr>
          <w:rFonts w:ascii="Times New Roman" w:hAnsi="Times New Roman"/>
          <w:sz w:val="24"/>
          <w:szCs w:val="24"/>
        </w:rPr>
        <w:fldChar w:fldCharType="begin">
          <w:fldData xml:space="preserve">PEVuZE5vdGU+PENpdGU+PEF1dGhvcj5Uc2FpPC9BdXRob3I+PFllYXI+MjAwNDwvWWVhcj48UmVj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</w:fldData>
        </w:fldChar>
      </w:r>
      <w:r w:rsidR="00830937" w:rsidRPr="0093035D">
        <w:rPr>
          <w:rFonts w:ascii="Times New Roman" w:hAnsi="Times New Roman"/>
          <w:sz w:val="24"/>
          <w:szCs w:val="24"/>
        </w:rPr>
        <w:instrText xml:space="preserve"> ADDIN EN.CITE.DATA </w:instrText>
      </w:r>
      <w:r w:rsidR="00830937" w:rsidRPr="0093035D">
        <w:rPr>
          <w:rFonts w:ascii="Times New Roman" w:hAnsi="Times New Roman"/>
          <w:sz w:val="24"/>
          <w:szCs w:val="24"/>
        </w:rPr>
      </w:r>
      <w:r w:rsidR="00830937" w:rsidRPr="0093035D">
        <w:rPr>
          <w:rFonts w:ascii="Times New Roman" w:hAnsi="Times New Roman"/>
          <w:sz w:val="24"/>
          <w:szCs w:val="24"/>
        </w:rPr>
        <w:fldChar w:fldCharType="end"/>
      </w:r>
      <w:r w:rsidR="00830937" w:rsidRPr="0093035D">
        <w:rPr>
          <w:rFonts w:ascii="Times New Roman" w:hAnsi="Times New Roman"/>
          <w:sz w:val="24"/>
          <w:szCs w:val="24"/>
        </w:rPr>
      </w:r>
      <w:r w:rsidR="00830937" w:rsidRPr="0093035D">
        <w:rPr>
          <w:rFonts w:ascii="Times New Roman" w:hAnsi="Times New Roman"/>
          <w:sz w:val="24"/>
          <w:szCs w:val="24"/>
        </w:rPr>
        <w:fldChar w:fldCharType="separate"/>
      </w:r>
      <w:r w:rsidR="00830937" w:rsidRPr="0093035D">
        <w:rPr>
          <w:rFonts w:ascii="Times New Roman" w:hAnsi="Times New Roman"/>
          <w:noProof/>
          <w:sz w:val="24"/>
          <w:szCs w:val="24"/>
        </w:rPr>
        <w:t>(9)</w:t>
      </w:r>
      <w:r w:rsidR="00830937" w:rsidRPr="0093035D">
        <w:rPr>
          <w:rFonts w:ascii="Times New Roman" w:hAnsi="Times New Roman"/>
          <w:sz w:val="24"/>
          <w:szCs w:val="24"/>
        </w:rPr>
        <w:fldChar w:fldCharType="end"/>
      </w:r>
      <w:r w:rsidR="00830937" w:rsidRPr="0093035D">
        <w:rPr>
          <w:rFonts w:ascii="Times New Roman" w:hAnsi="Times New Roman"/>
          <w:sz w:val="24"/>
          <w:szCs w:val="24"/>
        </w:rPr>
        <w:t xml:space="preserve">. </w:t>
      </w:r>
      <w:r w:rsidR="001A1248" w:rsidRPr="0093035D">
        <w:rPr>
          <w:rFonts w:ascii="Times New Roman" w:hAnsi="Times New Roman"/>
          <w:sz w:val="24"/>
          <w:szCs w:val="24"/>
        </w:rPr>
        <w:t>The association between cord blood leptin concentration and neonatal adiposity was stronger than that for cord blood adiponectin concentration in this study</w:t>
      </w:r>
      <w:r w:rsidR="000969C3" w:rsidRPr="0093035D">
        <w:rPr>
          <w:rFonts w:ascii="Times New Roman" w:hAnsi="Times New Roman"/>
          <w:sz w:val="24"/>
          <w:szCs w:val="24"/>
        </w:rPr>
        <w:t xml:space="preserve">, similar to other studies </w:t>
      </w:r>
      <w:r w:rsidR="000969C3" w:rsidRPr="0093035D">
        <w:rPr>
          <w:rFonts w:ascii="Times New Roman" w:hAnsi="Times New Roman"/>
          <w:sz w:val="24"/>
          <w:szCs w:val="24"/>
        </w:rPr>
        <w:fldChar w:fldCharType="begin">
          <w:fldData xml:space="preserve">PEVuZE5vdGU+PENpdGU+PEF1dGhvcj5TaW1wc29uPC9BdXRob3I+PFllYXI+MjAxNzwvWWVhcj48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jY4Mi05PC9wYWdlcz48dm9sdW1lPjEyMzwvdm9sdW1lPjxudW1iZXI+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==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TaW1wc29uPC9BdXRob3I+PFllYXI+MjAxNzwvWWVhcj48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jY4Mi05PC9wYWdlcz48dm9sdW1lPjEyMzwvdm9sdW1lPjxudW1iZXI+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==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0969C3" w:rsidRPr="0093035D">
        <w:rPr>
          <w:rFonts w:ascii="Times New Roman" w:hAnsi="Times New Roman"/>
          <w:sz w:val="24"/>
          <w:szCs w:val="24"/>
        </w:rPr>
      </w:r>
      <w:r w:rsidR="000969C3" w:rsidRPr="0093035D">
        <w:rPr>
          <w:rFonts w:ascii="Times New Roman" w:hAnsi="Times New Roman"/>
          <w:sz w:val="24"/>
          <w:szCs w:val="24"/>
        </w:rPr>
        <w:fldChar w:fldCharType="separate"/>
      </w:r>
      <w:r w:rsidR="00FD2489" w:rsidRPr="0093035D">
        <w:rPr>
          <w:rFonts w:ascii="Times New Roman" w:hAnsi="Times New Roman"/>
          <w:noProof/>
          <w:sz w:val="24"/>
          <w:szCs w:val="24"/>
        </w:rPr>
        <w:t>(13, 14, 55)</w:t>
      </w:r>
      <w:r w:rsidR="000969C3" w:rsidRPr="0093035D">
        <w:rPr>
          <w:rFonts w:ascii="Times New Roman" w:hAnsi="Times New Roman"/>
          <w:sz w:val="24"/>
          <w:szCs w:val="24"/>
        </w:rPr>
        <w:fldChar w:fldCharType="end"/>
      </w:r>
      <w:r w:rsidR="001A1248" w:rsidRPr="0093035D">
        <w:rPr>
          <w:rFonts w:ascii="Times New Roman" w:hAnsi="Times New Roman"/>
          <w:sz w:val="24"/>
          <w:szCs w:val="24"/>
        </w:rPr>
        <w:t xml:space="preserve">. </w:t>
      </w:r>
      <w:r w:rsidR="004418CB" w:rsidRPr="0093035D">
        <w:rPr>
          <w:rFonts w:ascii="Times New Roman" w:hAnsi="Times New Roman"/>
          <w:sz w:val="24"/>
          <w:szCs w:val="24"/>
        </w:rPr>
        <w:t xml:space="preserve">The strongest associations among all the adiposity outcomes was between dSAT and fat mass and cord blood leptin concentrations. dSAT is most metabolically active and similar to visceral fat, as well as highest in Indians </w:t>
      </w:r>
      <w:r w:rsidR="00593635"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UaW50PC9BdXRob3I+PFllYXI+MjAxNjwvWWVhcj48UmVj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593635" w:rsidRPr="0093035D">
        <w:rPr>
          <w:rFonts w:ascii="Times New Roman" w:hAnsi="Times New Roman"/>
          <w:sz w:val="24"/>
          <w:szCs w:val="24"/>
        </w:rPr>
      </w:r>
      <w:r w:rsidR="00593635" w:rsidRPr="0093035D">
        <w:rPr>
          <w:rFonts w:ascii="Times New Roman" w:hAnsi="Times New Roman"/>
          <w:sz w:val="24"/>
          <w:szCs w:val="24"/>
        </w:rPr>
        <w:fldChar w:fldCharType="separate"/>
      </w:r>
      <w:r w:rsidR="00FD2489" w:rsidRPr="0093035D">
        <w:rPr>
          <w:rFonts w:ascii="Times New Roman" w:hAnsi="Times New Roman"/>
          <w:noProof/>
          <w:sz w:val="24"/>
          <w:szCs w:val="24"/>
        </w:rPr>
        <w:t>(38)</w:t>
      </w:r>
      <w:r w:rsidR="00593635" w:rsidRPr="0093035D">
        <w:rPr>
          <w:rFonts w:ascii="Times New Roman" w:hAnsi="Times New Roman"/>
          <w:sz w:val="24"/>
          <w:szCs w:val="24"/>
        </w:rPr>
        <w:fldChar w:fldCharType="end"/>
      </w:r>
      <w:r w:rsidR="00593635" w:rsidRPr="0093035D">
        <w:rPr>
          <w:rFonts w:ascii="Times New Roman" w:hAnsi="Times New Roman"/>
          <w:sz w:val="24"/>
          <w:szCs w:val="24"/>
        </w:rPr>
        <w:t xml:space="preserve">, </w:t>
      </w:r>
      <w:r w:rsidR="004418CB" w:rsidRPr="0093035D">
        <w:rPr>
          <w:rFonts w:ascii="Times New Roman" w:hAnsi="Times New Roman"/>
          <w:sz w:val="24"/>
          <w:szCs w:val="24"/>
        </w:rPr>
        <w:t xml:space="preserve">therefore </w:t>
      </w:r>
      <w:r w:rsidR="00593635" w:rsidRPr="0093035D">
        <w:rPr>
          <w:rFonts w:ascii="Times New Roman" w:hAnsi="Times New Roman"/>
          <w:sz w:val="24"/>
          <w:szCs w:val="24"/>
        </w:rPr>
        <w:t xml:space="preserve">higher </w:t>
      </w:r>
      <w:r w:rsidR="004418CB" w:rsidRPr="0093035D">
        <w:rPr>
          <w:rFonts w:ascii="Times New Roman" w:hAnsi="Times New Roman"/>
          <w:sz w:val="24"/>
          <w:szCs w:val="24"/>
        </w:rPr>
        <w:t xml:space="preserve">cord blood leptin may predispose the neonate to </w:t>
      </w:r>
      <w:r w:rsidR="00593635" w:rsidRPr="0093035D">
        <w:rPr>
          <w:rFonts w:ascii="Times New Roman" w:hAnsi="Times New Roman"/>
          <w:sz w:val="24"/>
          <w:szCs w:val="24"/>
        </w:rPr>
        <w:t xml:space="preserve">increased metabolic risk in future. </w:t>
      </w:r>
      <w:r w:rsidR="000C0D9A" w:rsidRPr="0093035D">
        <w:rPr>
          <w:rFonts w:ascii="Times New Roman" w:hAnsi="Times New Roman"/>
          <w:sz w:val="24"/>
          <w:szCs w:val="24"/>
        </w:rPr>
        <w:t xml:space="preserve">Unlike in adults, higher cord blood adiponectin was associated with higher </w:t>
      </w:r>
      <w:r w:rsidR="00D31F2A" w:rsidRPr="0093035D">
        <w:rPr>
          <w:rFonts w:ascii="Times New Roman" w:hAnsi="Times New Roman"/>
          <w:sz w:val="24"/>
          <w:szCs w:val="24"/>
        </w:rPr>
        <w:t xml:space="preserve">neonatal </w:t>
      </w:r>
      <w:r w:rsidR="000C0D9A" w:rsidRPr="0093035D">
        <w:rPr>
          <w:rFonts w:ascii="Times New Roman" w:hAnsi="Times New Roman"/>
          <w:sz w:val="24"/>
          <w:szCs w:val="24"/>
        </w:rPr>
        <w:t xml:space="preserve">adiposity. However, </w:t>
      </w:r>
      <w:r w:rsidR="004A3693" w:rsidRPr="0093035D">
        <w:rPr>
          <w:rFonts w:ascii="Times New Roman" w:hAnsi="Times New Roman"/>
          <w:sz w:val="24"/>
          <w:szCs w:val="24"/>
        </w:rPr>
        <w:t xml:space="preserve">our </w:t>
      </w:r>
      <w:r w:rsidR="000C0D9A" w:rsidRPr="0093035D">
        <w:rPr>
          <w:rFonts w:ascii="Times New Roman" w:hAnsi="Times New Roman"/>
          <w:sz w:val="24"/>
          <w:szCs w:val="24"/>
        </w:rPr>
        <w:t xml:space="preserve">findings are consistent with previous studies </w:t>
      </w:r>
      <w:r w:rsidR="00197647" w:rsidRPr="0093035D">
        <w:rPr>
          <w:rFonts w:ascii="Times New Roman" w:hAnsi="Times New Roman"/>
          <w:sz w:val="24"/>
          <w:szCs w:val="24"/>
        </w:rPr>
        <w:fldChar w:fldCharType="begin">
          <w:fldData xml:space="preserve">PEVuZE5vdGU+PENpdGU+PEF1dGhvcj5NYW50em9yb3M8L0F1dGhvcj48WWVhcj4yMDA5PC9ZZWFy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Y4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NYW50em9yb3M8L0F1dGhvcj48WWVhcj4yMDA5PC9ZZWFy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197647" w:rsidRPr="0093035D">
        <w:rPr>
          <w:rFonts w:ascii="Times New Roman" w:hAnsi="Times New Roman"/>
          <w:sz w:val="24"/>
          <w:szCs w:val="24"/>
        </w:rPr>
      </w:r>
      <w:r w:rsidR="00197647" w:rsidRPr="0093035D">
        <w:rPr>
          <w:rFonts w:ascii="Times New Roman" w:hAnsi="Times New Roman"/>
          <w:sz w:val="24"/>
          <w:szCs w:val="24"/>
        </w:rPr>
        <w:fldChar w:fldCharType="separate"/>
      </w:r>
      <w:r w:rsidR="00FD2489" w:rsidRPr="0093035D">
        <w:rPr>
          <w:rFonts w:ascii="Times New Roman" w:hAnsi="Times New Roman"/>
          <w:noProof/>
          <w:sz w:val="24"/>
          <w:szCs w:val="24"/>
        </w:rPr>
        <w:t>(9, 55, 57, 58)</w:t>
      </w:r>
      <w:r w:rsidR="00197647" w:rsidRPr="0093035D">
        <w:rPr>
          <w:rFonts w:ascii="Times New Roman" w:hAnsi="Times New Roman"/>
          <w:sz w:val="24"/>
          <w:szCs w:val="24"/>
        </w:rPr>
        <w:fldChar w:fldCharType="end"/>
      </w:r>
      <w:r w:rsidR="000C0D9A" w:rsidRPr="0093035D">
        <w:rPr>
          <w:rFonts w:ascii="Times New Roman" w:hAnsi="Times New Roman"/>
          <w:sz w:val="24"/>
          <w:szCs w:val="24"/>
        </w:rPr>
        <w:t xml:space="preserve">. </w:t>
      </w:r>
      <w:r w:rsidR="002A289C" w:rsidRPr="0093035D">
        <w:rPr>
          <w:rFonts w:ascii="Times New Roman" w:hAnsi="Times New Roman"/>
          <w:sz w:val="24"/>
          <w:szCs w:val="24"/>
        </w:rPr>
        <w:t xml:space="preserve">The lack of association between cord adiponectin and IAT is interesting as it is consistent with studies showing an association between adiponectin with subcutaneous fat rather than visceral fat </w:t>
      </w:r>
      <w:r w:rsidR="00710961" w:rsidRPr="0093035D">
        <w:rPr>
          <w:rFonts w:ascii="Times New Roman" w:hAnsi="Times New Roman"/>
          <w:sz w:val="24"/>
          <w:szCs w:val="24"/>
        </w:rPr>
        <w:fldChar w:fldCharType="begin">
          <w:fldData xml:space="preserve">PEVuZE5vdGU+PENpdGU+PEF1dGhvcj5GcmVkZXJpa3NlbjwvQXV0aG9yPjxZZWFyPjIwMDk8L1ll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C9wZXJpb2RpY2FsPjxwYWdlcz40MDEwLTU8L3BhZ2Vz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==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GcmVkZXJpa3NlbjwvQXV0aG9yPjxZZWFyPjIwMDk8L1ll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==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710961" w:rsidRPr="0093035D">
        <w:rPr>
          <w:rFonts w:ascii="Times New Roman" w:hAnsi="Times New Roman"/>
          <w:sz w:val="24"/>
          <w:szCs w:val="24"/>
        </w:rPr>
      </w:r>
      <w:r w:rsidR="00710961" w:rsidRPr="0093035D">
        <w:rPr>
          <w:rFonts w:ascii="Times New Roman" w:hAnsi="Times New Roman"/>
          <w:sz w:val="24"/>
          <w:szCs w:val="24"/>
        </w:rPr>
        <w:fldChar w:fldCharType="separate"/>
      </w:r>
      <w:r w:rsidR="00FD2489" w:rsidRPr="0093035D">
        <w:rPr>
          <w:rFonts w:ascii="Times New Roman" w:hAnsi="Times New Roman"/>
          <w:noProof/>
          <w:sz w:val="24"/>
          <w:szCs w:val="24"/>
        </w:rPr>
        <w:t>(59, 60)</w:t>
      </w:r>
      <w:r w:rsidR="00710961" w:rsidRPr="0093035D">
        <w:rPr>
          <w:rFonts w:ascii="Times New Roman" w:hAnsi="Times New Roman"/>
          <w:sz w:val="24"/>
          <w:szCs w:val="24"/>
        </w:rPr>
        <w:fldChar w:fldCharType="end"/>
      </w:r>
      <w:r w:rsidR="002A289C" w:rsidRPr="0093035D">
        <w:rPr>
          <w:rFonts w:ascii="Times New Roman" w:hAnsi="Times New Roman"/>
          <w:sz w:val="24"/>
          <w:szCs w:val="24"/>
        </w:rPr>
        <w:t>.</w:t>
      </w:r>
    </w:p>
    <w:p w14:paraId="0516F5B6" w14:textId="76DAD860" w:rsidR="0005440C" w:rsidRPr="0093035D" w:rsidRDefault="00EB0D1F" w:rsidP="003A4CEA">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The </w:t>
      </w:r>
      <w:r w:rsidR="003A4CEA" w:rsidRPr="0093035D">
        <w:rPr>
          <w:rFonts w:ascii="Times New Roman" w:hAnsi="Times New Roman"/>
          <w:sz w:val="24"/>
          <w:szCs w:val="24"/>
        </w:rPr>
        <w:t xml:space="preserve">positive association between cord blood adiponectin concentrations and neonatal adiposity in this study is also consistent with previous studies </w:t>
      </w:r>
      <w:r w:rsidR="003A4CEA" w:rsidRPr="0093035D">
        <w:rPr>
          <w:rFonts w:ascii="Times New Roman" w:hAnsi="Times New Roman"/>
          <w:sz w:val="24"/>
          <w:szCs w:val="24"/>
        </w:rPr>
        <w:fldChar w:fldCharType="begin">
          <w:fldData xml:space="preserve">PEVuZE5vdGU+PENpdGU+PEF1dGhvcj5Uc2FpPC9BdXRob3I+PFllYXI+MjAwNDwvWWVhcj48UmVj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</w:fldData>
        </w:fldChar>
      </w:r>
      <w:r w:rsidR="003A4CEA" w:rsidRPr="0093035D">
        <w:rPr>
          <w:rFonts w:ascii="Times New Roman" w:hAnsi="Times New Roman"/>
          <w:sz w:val="24"/>
          <w:szCs w:val="24"/>
        </w:rPr>
        <w:instrText xml:space="preserve"> ADDIN EN.CITE </w:instrText>
      </w:r>
      <w:r w:rsidR="003A4CEA" w:rsidRPr="0093035D">
        <w:rPr>
          <w:rFonts w:ascii="Times New Roman" w:hAnsi="Times New Roman"/>
          <w:sz w:val="24"/>
          <w:szCs w:val="24"/>
        </w:rPr>
        <w:fldChar w:fldCharType="begin">
          <w:fldData xml:space="preserve">PEVuZE5vdGU+PENpdGU+PEF1dGhvcj5Uc2FpPC9BdXRob3I+PFllYXI+MjAwNDwvWWVhcj48UmVj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</w:fldData>
        </w:fldChar>
      </w:r>
      <w:r w:rsidR="003A4CEA" w:rsidRPr="0093035D">
        <w:rPr>
          <w:rFonts w:ascii="Times New Roman" w:hAnsi="Times New Roman"/>
          <w:sz w:val="24"/>
          <w:szCs w:val="24"/>
        </w:rPr>
        <w:instrText xml:space="preserve"> ADDIN EN.CITE.DATA </w:instrText>
      </w:r>
      <w:r w:rsidR="003A4CEA" w:rsidRPr="0093035D">
        <w:rPr>
          <w:rFonts w:ascii="Times New Roman" w:hAnsi="Times New Roman"/>
          <w:sz w:val="24"/>
          <w:szCs w:val="24"/>
        </w:rPr>
      </w:r>
      <w:r w:rsidR="003A4CEA" w:rsidRPr="0093035D">
        <w:rPr>
          <w:rFonts w:ascii="Times New Roman" w:hAnsi="Times New Roman"/>
          <w:sz w:val="24"/>
          <w:szCs w:val="24"/>
        </w:rPr>
        <w:fldChar w:fldCharType="end"/>
      </w:r>
      <w:r w:rsidR="003A4CEA" w:rsidRPr="0093035D">
        <w:rPr>
          <w:rFonts w:ascii="Times New Roman" w:hAnsi="Times New Roman"/>
          <w:sz w:val="24"/>
          <w:szCs w:val="24"/>
        </w:rPr>
      </w:r>
      <w:r w:rsidR="003A4CEA" w:rsidRPr="0093035D">
        <w:rPr>
          <w:rFonts w:ascii="Times New Roman" w:hAnsi="Times New Roman"/>
          <w:sz w:val="24"/>
          <w:szCs w:val="24"/>
        </w:rPr>
        <w:fldChar w:fldCharType="separate"/>
      </w:r>
      <w:r w:rsidR="003A4CEA" w:rsidRPr="0093035D">
        <w:rPr>
          <w:rFonts w:ascii="Times New Roman" w:hAnsi="Times New Roman"/>
          <w:noProof/>
          <w:sz w:val="24"/>
          <w:szCs w:val="24"/>
        </w:rPr>
        <w:t>(9, 24-28)</w:t>
      </w:r>
      <w:r w:rsidR="003A4CEA" w:rsidRPr="0093035D">
        <w:rPr>
          <w:rFonts w:ascii="Times New Roman" w:hAnsi="Times New Roman"/>
          <w:sz w:val="24"/>
          <w:szCs w:val="24"/>
        </w:rPr>
        <w:fldChar w:fldCharType="end"/>
      </w:r>
      <w:r w:rsidR="003A4CEA" w:rsidRPr="0093035D">
        <w:rPr>
          <w:rFonts w:ascii="Times New Roman" w:hAnsi="Times New Roman"/>
          <w:sz w:val="24"/>
          <w:szCs w:val="24"/>
        </w:rPr>
        <w:t xml:space="preserve">. The mechanism for the positive association </w:t>
      </w:r>
      <w:r w:rsidRPr="0093035D">
        <w:rPr>
          <w:rFonts w:ascii="Times New Roman" w:hAnsi="Times New Roman"/>
          <w:sz w:val="24"/>
          <w:szCs w:val="24"/>
        </w:rPr>
        <w:t>between adiponectin and adiposity in the neonate</w:t>
      </w:r>
      <w:r w:rsidR="003A4CEA" w:rsidRPr="0093035D">
        <w:rPr>
          <w:rFonts w:ascii="Times New Roman" w:hAnsi="Times New Roman"/>
          <w:sz w:val="24"/>
          <w:szCs w:val="24"/>
        </w:rPr>
        <w:t xml:space="preserve"> </w:t>
      </w:r>
      <w:r w:rsidRPr="0093035D">
        <w:rPr>
          <w:rFonts w:ascii="Times New Roman" w:hAnsi="Times New Roman"/>
          <w:sz w:val="24"/>
          <w:szCs w:val="24"/>
        </w:rPr>
        <w:t xml:space="preserve">compared to </w:t>
      </w:r>
      <w:r w:rsidR="003A4CEA" w:rsidRPr="0093035D">
        <w:rPr>
          <w:rFonts w:ascii="Times New Roman" w:hAnsi="Times New Roman"/>
          <w:sz w:val="24"/>
          <w:szCs w:val="24"/>
        </w:rPr>
        <w:t xml:space="preserve">a negative association in </w:t>
      </w:r>
      <w:r w:rsidRPr="0093035D">
        <w:rPr>
          <w:rFonts w:ascii="Times New Roman" w:hAnsi="Times New Roman"/>
          <w:sz w:val="24"/>
          <w:szCs w:val="24"/>
        </w:rPr>
        <w:t>adult</w:t>
      </w:r>
      <w:r w:rsidR="003A4CEA" w:rsidRPr="0093035D">
        <w:rPr>
          <w:rFonts w:ascii="Times New Roman" w:hAnsi="Times New Roman"/>
          <w:sz w:val="24"/>
          <w:szCs w:val="24"/>
        </w:rPr>
        <w:t xml:space="preserve">s is still unknown, and </w:t>
      </w:r>
      <w:r w:rsidRPr="0093035D">
        <w:rPr>
          <w:rFonts w:ascii="Times New Roman" w:hAnsi="Times New Roman"/>
          <w:sz w:val="24"/>
          <w:szCs w:val="24"/>
        </w:rPr>
        <w:t xml:space="preserve">may be due to differences in metabolic function of adipocytes </w:t>
      </w:r>
      <w:r w:rsidR="003A4CEA" w:rsidRPr="0093035D">
        <w:rPr>
          <w:rFonts w:ascii="Times New Roman" w:hAnsi="Times New Roman"/>
          <w:sz w:val="24"/>
          <w:szCs w:val="24"/>
        </w:rPr>
        <w:t xml:space="preserve">and secretion of adipokines </w:t>
      </w:r>
      <w:r w:rsidR="003A4CEA" w:rsidRPr="0093035D">
        <w:rPr>
          <w:rFonts w:ascii="Times New Roman" w:hAnsi="Times New Roman"/>
          <w:sz w:val="24"/>
          <w:szCs w:val="24"/>
        </w:rPr>
        <w:fldChar w:fldCharType="begin">
          <w:fldData xml:space="preserve">PEVuZE5vdGU+PENpdGU+PEF1dGhvcj5aaGFuZzwvQXV0aG9yPjxZZWFyPjIwMTY8L1llYXI+PFJl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</w:fldData>
        </w:fldChar>
      </w:r>
      <w:r w:rsidR="003A4CEA" w:rsidRPr="0093035D">
        <w:rPr>
          <w:rFonts w:ascii="Times New Roman" w:hAnsi="Times New Roman"/>
          <w:sz w:val="24"/>
          <w:szCs w:val="24"/>
        </w:rPr>
        <w:instrText xml:space="preserve"> ADDIN EN.CITE </w:instrText>
      </w:r>
      <w:r w:rsidR="003A4CEA" w:rsidRPr="0093035D">
        <w:rPr>
          <w:rFonts w:ascii="Times New Roman" w:hAnsi="Times New Roman"/>
          <w:sz w:val="24"/>
          <w:szCs w:val="24"/>
        </w:rPr>
        <w:fldChar w:fldCharType="begin">
          <w:fldData xml:space="preserve">PEVuZE5vdGU+PENpdGU+PEF1dGhvcj5aaGFuZzwvQXV0aG9yPjxZZWFyPjIwMTY8L1llYXI+PFJl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</w:fldData>
        </w:fldChar>
      </w:r>
      <w:r w:rsidR="003A4CEA" w:rsidRPr="0093035D">
        <w:rPr>
          <w:rFonts w:ascii="Times New Roman" w:hAnsi="Times New Roman"/>
          <w:sz w:val="24"/>
          <w:szCs w:val="24"/>
        </w:rPr>
        <w:instrText xml:space="preserve"> ADDIN EN.CITE.DATA </w:instrText>
      </w:r>
      <w:r w:rsidR="003A4CEA" w:rsidRPr="0093035D">
        <w:rPr>
          <w:rFonts w:ascii="Times New Roman" w:hAnsi="Times New Roman"/>
          <w:sz w:val="24"/>
          <w:szCs w:val="24"/>
        </w:rPr>
      </w:r>
      <w:r w:rsidR="003A4CEA" w:rsidRPr="0093035D">
        <w:rPr>
          <w:rFonts w:ascii="Times New Roman" w:hAnsi="Times New Roman"/>
          <w:sz w:val="24"/>
          <w:szCs w:val="24"/>
        </w:rPr>
        <w:fldChar w:fldCharType="end"/>
      </w:r>
      <w:r w:rsidR="003A4CEA" w:rsidRPr="0093035D">
        <w:rPr>
          <w:rFonts w:ascii="Times New Roman" w:hAnsi="Times New Roman"/>
          <w:sz w:val="24"/>
          <w:szCs w:val="24"/>
        </w:rPr>
      </w:r>
      <w:r w:rsidR="003A4CEA" w:rsidRPr="0093035D">
        <w:rPr>
          <w:rFonts w:ascii="Times New Roman" w:hAnsi="Times New Roman"/>
          <w:sz w:val="24"/>
          <w:szCs w:val="24"/>
        </w:rPr>
        <w:fldChar w:fldCharType="separate"/>
      </w:r>
      <w:r w:rsidR="003A4CEA" w:rsidRPr="0093035D">
        <w:rPr>
          <w:rFonts w:ascii="Times New Roman" w:hAnsi="Times New Roman"/>
          <w:noProof/>
          <w:sz w:val="24"/>
          <w:szCs w:val="24"/>
        </w:rPr>
        <w:t>(24)</w:t>
      </w:r>
      <w:r w:rsidR="003A4CEA" w:rsidRPr="0093035D">
        <w:rPr>
          <w:rFonts w:ascii="Times New Roman" w:hAnsi="Times New Roman"/>
          <w:sz w:val="24"/>
          <w:szCs w:val="24"/>
        </w:rPr>
        <w:fldChar w:fldCharType="end"/>
      </w:r>
      <w:r w:rsidRPr="0093035D">
        <w:rPr>
          <w:rFonts w:ascii="Times New Roman" w:hAnsi="Times New Roman"/>
          <w:sz w:val="24"/>
          <w:szCs w:val="24"/>
        </w:rPr>
        <w:t xml:space="preserve">. </w:t>
      </w:r>
      <w:r w:rsidR="003A4CEA" w:rsidRPr="0093035D">
        <w:rPr>
          <w:rFonts w:ascii="Times New Roman" w:hAnsi="Times New Roman"/>
          <w:sz w:val="24"/>
          <w:szCs w:val="24"/>
        </w:rPr>
        <w:t>Cord blood leptin and adiponectin correlated positively with each other, suggesting that fetal leptin may play a role in the secretion of ad</w:t>
      </w:r>
      <w:r w:rsidR="009B0F2C" w:rsidRPr="0093035D">
        <w:rPr>
          <w:rFonts w:ascii="Times New Roman" w:hAnsi="Times New Roman"/>
          <w:sz w:val="24"/>
          <w:szCs w:val="24"/>
        </w:rPr>
        <w:t xml:space="preserve">iponectin in the fetus, which then act in synergy to regulate fetal growth </w:t>
      </w:r>
      <w:r w:rsidR="009B0F2C" w:rsidRPr="0093035D">
        <w:rPr>
          <w:rFonts w:ascii="Times New Roman" w:hAnsi="Times New Roman"/>
          <w:sz w:val="24"/>
          <w:szCs w:val="24"/>
        </w:rPr>
        <w:fldChar w:fldCharType="begin">
          <w:fldData xml:space="preserve">PEVuZE5vdGU+PENpdGU+PEF1dGhvcj5Uc2FpPC9BdXRob3I+PFllYXI+MjAwNDwvWWVhcj48UmVj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</w:fldData>
        </w:fldChar>
      </w:r>
      <w:r w:rsidR="009B0F2C" w:rsidRPr="0093035D">
        <w:rPr>
          <w:rFonts w:ascii="Times New Roman" w:hAnsi="Times New Roman"/>
          <w:sz w:val="24"/>
          <w:szCs w:val="24"/>
        </w:rPr>
        <w:instrText xml:space="preserve"> ADDIN EN.CITE </w:instrText>
      </w:r>
      <w:r w:rsidR="009B0F2C" w:rsidRPr="0093035D">
        <w:rPr>
          <w:rFonts w:ascii="Times New Roman" w:hAnsi="Times New Roman"/>
          <w:sz w:val="24"/>
          <w:szCs w:val="24"/>
        </w:rPr>
        <w:fldChar w:fldCharType="begin">
          <w:fldData xml:space="preserve">PEVuZE5vdGU+PENpdGU+PEF1dGhvcj5Uc2FpPC9BdXRob3I+PFllYXI+MjAwNDwvWWVhcj48UmVj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</w:fldData>
        </w:fldChar>
      </w:r>
      <w:r w:rsidR="009B0F2C" w:rsidRPr="0093035D">
        <w:rPr>
          <w:rFonts w:ascii="Times New Roman" w:hAnsi="Times New Roman"/>
          <w:sz w:val="24"/>
          <w:szCs w:val="24"/>
        </w:rPr>
        <w:instrText xml:space="preserve"> ADDIN EN.CITE.DATA </w:instrText>
      </w:r>
      <w:r w:rsidR="009B0F2C" w:rsidRPr="0093035D">
        <w:rPr>
          <w:rFonts w:ascii="Times New Roman" w:hAnsi="Times New Roman"/>
          <w:sz w:val="24"/>
          <w:szCs w:val="24"/>
        </w:rPr>
      </w:r>
      <w:r w:rsidR="009B0F2C" w:rsidRPr="0093035D">
        <w:rPr>
          <w:rFonts w:ascii="Times New Roman" w:hAnsi="Times New Roman"/>
          <w:sz w:val="24"/>
          <w:szCs w:val="24"/>
        </w:rPr>
        <w:fldChar w:fldCharType="end"/>
      </w:r>
      <w:r w:rsidR="009B0F2C" w:rsidRPr="0093035D">
        <w:rPr>
          <w:rFonts w:ascii="Times New Roman" w:hAnsi="Times New Roman"/>
          <w:sz w:val="24"/>
          <w:szCs w:val="24"/>
        </w:rPr>
      </w:r>
      <w:r w:rsidR="009B0F2C" w:rsidRPr="0093035D">
        <w:rPr>
          <w:rFonts w:ascii="Times New Roman" w:hAnsi="Times New Roman"/>
          <w:sz w:val="24"/>
          <w:szCs w:val="24"/>
        </w:rPr>
        <w:fldChar w:fldCharType="separate"/>
      </w:r>
      <w:r w:rsidR="009B0F2C" w:rsidRPr="0093035D">
        <w:rPr>
          <w:rFonts w:ascii="Times New Roman" w:hAnsi="Times New Roman"/>
          <w:noProof/>
          <w:sz w:val="24"/>
          <w:szCs w:val="24"/>
        </w:rPr>
        <w:t>(9)</w:t>
      </w:r>
      <w:r w:rsidR="009B0F2C" w:rsidRPr="0093035D">
        <w:rPr>
          <w:rFonts w:ascii="Times New Roman" w:hAnsi="Times New Roman"/>
          <w:sz w:val="24"/>
          <w:szCs w:val="24"/>
        </w:rPr>
        <w:fldChar w:fldCharType="end"/>
      </w:r>
      <w:r w:rsidR="003A4CEA" w:rsidRPr="0093035D">
        <w:rPr>
          <w:rFonts w:ascii="Times New Roman" w:hAnsi="Times New Roman"/>
          <w:sz w:val="24"/>
          <w:szCs w:val="24"/>
        </w:rPr>
        <w:t xml:space="preserve">. </w:t>
      </w:r>
      <w:r w:rsidR="0005440C" w:rsidRPr="0093035D">
        <w:rPr>
          <w:rFonts w:ascii="Times New Roman" w:hAnsi="Times New Roman"/>
          <w:sz w:val="24"/>
          <w:szCs w:val="24"/>
        </w:rPr>
        <w:t xml:space="preserve">The observation that cord adiponectin associated with higher birthweight and neonatal adiposity only in </w:t>
      </w:r>
      <w:r w:rsidR="00830937" w:rsidRPr="0093035D">
        <w:rPr>
          <w:rFonts w:ascii="Times New Roman" w:hAnsi="Times New Roman"/>
          <w:sz w:val="24"/>
          <w:szCs w:val="24"/>
        </w:rPr>
        <w:t xml:space="preserve">obese </w:t>
      </w:r>
      <w:r w:rsidR="0005440C" w:rsidRPr="0093035D">
        <w:rPr>
          <w:rFonts w:ascii="Times New Roman" w:hAnsi="Times New Roman"/>
          <w:sz w:val="24"/>
          <w:szCs w:val="24"/>
        </w:rPr>
        <w:t xml:space="preserve">mothers suggests that </w:t>
      </w:r>
      <w:r w:rsidR="00830937" w:rsidRPr="0093035D">
        <w:rPr>
          <w:rFonts w:ascii="Times New Roman" w:hAnsi="Times New Roman"/>
          <w:sz w:val="24"/>
          <w:szCs w:val="24"/>
        </w:rPr>
        <w:t xml:space="preserve">the associations may be different between women who </w:t>
      </w:r>
      <w:r w:rsidR="00830937" w:rsidRPr="0093035D">
        <w:rPr>
          <w:rFonts w:ascii="Times New Roman" w:hAnsi="Times New Roman"/>
          <w:sz w:val="24"/>
          <w:szCs w:val="24"/>
        </w:rPr>
        <w:lastRenderedPageBreak/>
        <w:t>become pregnant when obese and those who become pregnant when lean</w:t>
      </w:r>
      <w:r w:rsidR="0005440C" w:rsidRPr="0093035D">
        <w:rPr>
          <w:rFonts w:ascii="Times New Roman" w:hAnsi="Times New Roman"/>
          <w:sz w:val="24"/>
          <w:szCs w:val="24"/>
        </w:rPr>
        <w:t xml:space="preserve">. </w:t>
      </w:r>
      <w:r w:rsidR="00B671C8" w:rsidRPr="0093035D">
        <w:rPr>
          <w:rFonts w:ascii="Times New Roman" w:hAnsi="Times New Roman"/>
          <w:sz w:val="24"/>
          <w:szCs w:val="24"/>
        </w:rPr>
        <w:t>Women who are obese may have higher insulin resistance corresponding to enhanced allocation of nutrients to the fetus</w:t>
      </w:r>
      <w:r w:rsidR="00706524" w:rsidRPr="0093035D">
        <w:rPr>
          <w:rFonts w:ascii="Times New Roman" w:hAnsi="Times New Roman"/>
          <w:sz w:val="24"/>
          <w:szCs w:val="24"/>
        </w:rPr>
        <w:t xml:space="preserve"> </w:t>
      </w:r>
      <w:r w:rsidR="00706524" w:rsidRPr="0093035D">
        <w:rPr>
          <w:rFonts w:ascii="Times New Roman" w:hAnsi="Times New Roman"/>
          <w:sz w:val="24"/>
          <w:szCs w:val="24"/>
        </w:rPr>
        <w:fldChar w:fldCharType="begin"/>
      </w:r>
      <w:r w:rsidR="00224A24" w:rsidRPr="0093035D">
        <w:rPr>
          <w:rFonts w:ascii="Times New Roman" w:hAnsi="Times New Roman"/>
          <w:sz w:val="24"/>
          <w:szCs w:val="24"/>
        </w:rPr>
        <w:instrText xml:space="preserve"> ADDIN EN.CITE &lt;EndNote&gt;&lt;Cite&gt;&lt;Author&gt;Aye&lt;/Author&gt;&lt;Year&gt;2013&lt;/Year&gt;&lt;RecNum&gt;153&lt;/RecNum&gt;&lt;DisplayText&gt;(32)&lt;/DisplayText&gt;&lt;record&gt;&lt;rec-number&gt;153&lt;/rec-number&gt;&lt;foreign-keys&gt;&lt;key app="EN" db-id="x5rpwrp0d5tfwsetv2hpzvspdf99tte0xav5" timestamp="1599615479"&gt;153&lt;/key&gt;&lt;/foreign-keys&gt;&lt;ref-type name="Journal Article"&gt;17&lt;/ref-type&gt;&lt;contributors&gt;&lt;authors&gt;&lt;author&gt;Aye, I. L.&lt;/author&gt;&lt;author&gt;Powell, T. L.&lt;/author&gt;&lt;author&gt;Jansson, T.&lt;/author&gt;&lt;/authors&gt;&lt;/contributors&gt;&lt;auth-address&gt;Center for Pregnancy and Newborn Research, Department of Obstetrics and Gynecology, University of Texas Health Science Center, San Antonio, Mail Code 7836, 7703 Floyd Curl Drive, San Antonio, TX 78229-3900, USA. aye@uthscsa.edu&lt;/auth-address&gt;&lt;titles&gt;&lt;title&gt;Review: Adiponectin--the missing link between maternal adiposity, placental transport and fetal growth?&lt;/title&gt;&lt;secondary-title&gt;Placenta&lt;/secondary-title&gt;&lt;alt-title&gt;Placenta&lt;/alt-title&gt;&lt;/titles&gt;&lt;periodical&gt;&lt;full-title&gt;Placenta&lt;/full-title&gt;&lt;abbr-1&gt;Placenta&lt;/abbr-1&gt;&lt;/periodical&gt;&lt;alt-periodical&gt;&lt;full-title&gt;Placenta&lt;/full-title&gt;&lt;abbr-1&gt;Placenta&lt;/abbr-1&gt;&lt;/alt-periodical&gt;&lt;pages&gt;S40-5&lt;/pages&gt;&lt;volume&gt;34 Suppl&lt;/volume&gt;&lt;edition&gt;2012/12/19&lt;/edition&gt;&lt;keywords&gt;&lt;keyword&gt;Adiponectin/*physiology&lt;/keyword&gt;&lt;keyword&gt;Adiposity/*physiology&lt;/keyword&gt;&lt;keyword&gt;Animals&lt;/keyword&gt;&lt;keyword&gt;Biological Transport/physiology&lt;/keyword&gt;&lt;keyword&gt;Female&lt;/keyword&gt;&lt;keyword&gt;Fetal Development/*physiology&lt;/keyword&gt;&lt;keyword&gt;Humans&lt;/keyword&gt;&lt;keyword&gt;Maternal-Fetal Exchange/physiology&lt;/keyword&gt;&lt;keyword&gt;Mice&lt;/keyword&gt;&lt;keyword&gt;Placenta/*metabolism&lt;/keyword&gt;&lt;keyword&gt;Pregnancy&lt;/keyword&gt;&lt;/keywords&gt;&lt;dates&gt;&lt;year&gt;2013&lt;/year&gt;&lt;pub-dates&gt;&lt;date&gt;Mar&lt;/date&gt;&lt;/pub-dates&gt;&lt;/dates&gt;&lt;isbn&gt;0143-4004 (Print)&amp;#xD;0143-4004&lt;/isbn&gt;&lt;accession-num&gt;23245987&lt;/accession-num&gt;&lt;urls&gt;&lt;/urls&gt;&lt;custom2&gt;PMC3650089&lt;/custom2&gt;&lt;custom6&gt;NIHMS425591&lt;/custom6&gt;&lt;electronic-resource-num&gt;10.1016/j.placenta.2012.11.024&lt;/electronic-resource-num&gt;&lt;remote-database-provider&gt;NLM&lt;/remote-database-provider&gt;&lt;language&gt;eng&lt;/language&gt;&lt;/record&gt;&lt;/Cite&gt;&lt;/EndNote&gt;</w:instrText>
      </w:r>
      <w:r w:rsidR="00706524" w:rsidRPr="0093035D">
        <w:rPr>
          <w:rFonts w:ascii="Times New Roman" w:hAnsi="Times New Roman"/>
          <w:sz w:val="24"/>
          <w:szCs w:val="24"/>
        </w:rPr>
        <w:fldChar w:fldCharType="separate"/>
      </w:r>
      <w:r w:rsidR="00224A24" w:rsidRPr="0093035D">
        <w:rPr>
          <w:rFonts w:ascii="Times New Roman" w:hAnsi="Times New Roman"/>
          <w:noProof/>
          <w:sz w:val="24"/>
          <w:szCs w:val="24"/>
        </w:rPr>
        <w:t>(32)</w:t>
      </w:r>
      <w:r w:rsidR="00706524" w:rsidRPr="0093035D">
        <w:rPr>
          <w:rFonts w:ascii="Times New Roman" w:hAnsi="Times New Roman"/>
          <w:sz w:val="24"/>
          <w:szCs w:val="24"/>
        </w:rPr>
        <w:fldChar w:fldCharType="end"/>
      </w:r>
      <w:r w:rsidR="00B671C8" w:rsidRPr="0093035D">
        <w:rPr>
          <w:rFonts w:ascii="Times New Roman" w:hAnsi="Times New Roman"/>
          <w:sz w:val="24"/>
          <w:szCs w:val="24"/>
        </w:rPr>
        <w:t xml:space="preserve">. </w:t>
      </w:r>
      <w:r w:rsidRPr="0093035D">
        <w:rPr>
          <w:rFonts w:ascii="Times New Roman" w:hAnsi="Times New Roman"/>
          <w:sz w:val="24"/>
          <w:szCs w:val="24"/>
        </w:rPr>
        <w:t>The increased adiponectin in the cord blood may then enhance the growth‐promoting effect of insulin through its insulin‐sensitizing action, resulting in increased birthweight and adiposity</w:t>
      </w:r>
      <w:r w:rsidR="003A4CEA" w:rsidRPr="0093035D">
        <w:rPr>
          <w:rFonts w:ascii="Times New Roman" w:hAnsi="Times New Roman"/>
          <w:sz w:val="24"/>
          <w:szCs w:val="24"/>
        </w:rPr>
        <w:t xml:space="preserve"> </w:t>
      </w:r>
      <w:r w:rsidR="003A4CEA" w:rsidRPr="0093035D">
        <w:rPr>
          <w:rFonts w:ascii="Times New Roman" w:hAnsi="Times New Roman"/>
          <w:sz w:val="24"/>
          <w:szCs w:val="24"/>
        </w:rPr>
        <w:fldChar w:fldCharType="begin">
          <w:fldData xml:space="preserve">PEVuZE5vdGU+PENpdGU+PEF1dGhvcj5Uc2FpPC9BdXRob3I+PFllYXI+MjAwNDwvWWVhcj48UmVj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</w:fldData>
        </w:fldChar>
      </w:r>
      <w:r w:rsidR="003A4CEA" w:rsidRPr="0093035D">
        <w:rPr>
          <w:rFonts w:ascii="Times New Roman" w:hAnsi="Times New Roman"/>
          <w:sz w:val="24"/>
          <w:szCs w:val="24"/>
        </w:rPr>
        <w:instrText xml:space="preserve"> ADDIN EN.CITE </w:instrText>
      </w:r>
      <w:r w:rsidR="003A4CEA" w:rsidRPr="0093035D">
        <w:rPr>
          <w:rFonts w:ascii="Times New Roman" w:hAnsi="Times New Roman"/>
          <w:sz w:val="24"/>
          <w:szCs w:val="24"/>
        </w:rPr>
        <w:fldChar w:fldCharType="begin">
          <w:fldData xml:space="preserve">PEVuZE5vdGU+PENpdGU+PEF1dGhvcj5Uc2FpPC9BdXRob3I+PFllYXI+MjAwNDwvWWVhcj48UmVj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</w:fldData>
        </w:fldChar>
      </w:r>
      <w:r w:rsidR="003A4CEA" w:rsidRPr="0093035D">
        <w:rPr>
          <w:rFonts w:ascii="Times New Roman" w:hAnsi="Times New Roman"/>
          <w:sz w:val="24"/>
          <w:szCs w:val="24"/>
        </w:rPr>
        <w:instrText xml:space="preserve"> ADDIN EN.CITE.DATA </w:instrText>
      </w:r>
      <w:r w:rsidR="003A4CEA" w:rsidRPr="0093035D">
        <w:rPr>
          <w:rFonts w:ascii="Times New Roman" w:hAnsi="Times New Roman"/>
          <w:sz w:val="24"/>
          <w:szCs w:val="24"/>
        </w:rPr>
      </w:r>
      <w:r w:rsidR="003A4CEA" w:rsidRPr="0093035D">
        <w:rPr>
          <w:rFonts w:ascii="Times New Roman" w:hAnsi="Times New Roman"/>
          <w:sz w:val="24"/>
          <w:szCs w:val="24"/>
        </w:rPr>
        <w:fldChar w:fldCharType="end"/>
      </w:r>
      <w:r w:rsidR="003A4CEA" w:rsidRPr="0093035D">
        <w:rPr>
          <w:rFonts w:ascii="Times New Roman" w:hAnsi="Times New Roman"/>
          <w:sz w:val="24"/>
          <w:szCs w:val="24"/>
        </w:rPr>
      </w:r>
      <w:r w:rsidR="003A4CEA" w:rsidRPr="0093035D">
        <w:rPr>
          <w:rFonts w:ascii="Times New Roman" w:hAnsi="Times New Roman"/>
          <w:sz w:val="24"/>
          <w:szCs w:val="24"/>
        </w:rPr>
        <w:fldChar w:fldCharType="separate"/>
      </w:r>
      <w:r w:rsidR="003A4CEA" w:rsidRPr="0093035D">
        <w:rPr>
          <w:rFonts w:ascii="Times New Roman" w:hAnsi="Times New Roman"/>
          <w:noProof/>
          <w:sz w:val="24"/>
          <w:szCs w:val="24"/>
        </w:rPr>
        <w:t>(9)</w:t>
      </w:r>
      <w:r w:rsidR="003A4CEA" w:rsidRPr="0093035D">
        <w:rPr>
          <w:rFonts w:ascii="Times New Roman" w:hAnsi="Times New Roman"/>
          <w:sz w:val="24"/>
          <w:szCs w:val="24"/>
        </w:rPr>
        <w:fldChar w:fldCharType="end"/>
      </w:r>
      <w:r w:rsidRPr="0093035D">
        <w:rPr>
          <w:rFonts w:ascii="Times New Roman" w:hAnsi="Times New Roman"/>
          <w:sz w:val="24"/>
          <w:szCs w:val="24"/>
        </w:rPr>
        <w:t xml:space="preserve">. </w:t>
      </w:r>
      <w:r w:rsidR="00B671C8" w:rsidRPr="0093035D">
        <w:rPr>
          <w:rFonts w:ascii="Times New Roman" w:hAnsi="Times New Roman"/>
          <w:sz w:val="24"/>
          <w:szCs w:val="24"/>
        </w:rPr>
        <w:t>Cord adipokines are likely associated with multiple pathways that influence fetal growth and the mechanisms by which maternal obesity influences these pathways require further investigation in human studies.</w:t>
      </w:r>
    </w:p>
    <w:p w14:paraId="3B3D5396" w14:textId="3AE019E8" w:rsidR="00D615AC" w:rsidRPr="0093035D" w:rsidRDefault="00D615AC" w:rsidP="00200CB8">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Other studies have described the </w:t>
      </w:r>
      <w:r w:rsidR="00FF5DBA" w:rsidRPr="0093035D">
        <w:rPr>
          <w:rFonts w:ascii="Times New Roman" w:hAnsi="Times New Roman"/>
          <w:sz w:val="24"/>
          <w:szCs w:val="24"/>
        </w:rPr>
        <w:t xml:space="preserve">positive </w:t>
      </w:r>
      <w:r w:rsidRPr="0093035D">
        <w:rPr>
          <w:rFonts w:ascii="Times New Roman" w:hAnsi="Times New Roman"/>
          <w:sz w:val="24"/>
          <w:szCs w:val="24"/>
        </w:rPr>
        <w:t xml:space="preserve">association between cord blood adipokines and adiposity in early childhood </w:t>
      </w:r>
      <w:r w:rsidRPr="0093035D">
        <w:rPr>
          <w:rFonts w:ascii="Times New Roman" w:hAnsi="Times New Roman"/>
          <w:sz w:val="24"/>
          <w:szCs w:val="24"/>
        </w:rPr>
        <w:fldChar w:fldCharType="begin">
          <w:fldData xml:space="preserve">PEVuZE5vdGU+PENpdGU+PEF1dGhvcj5NYW50em9yb3M8L0F1dGhvcj48WWVhcj4yMDA5PC9ZZWFy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2ODItOTwvcGFnZXM+PHZvbHVtZT4xMjM8L3ZvbHVtZT48bnVtYmVyPjI8L251bWJlcj48ZWRp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NYW50em9yb3M8L0F1dGhvcj48WWVhcj4yMDA5PC9ZZWFy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Pr="0093035D">
        <w:rPr>
          <w:rFonts w:ascii="Times New Roman" w:hAnsi="Times New Roman"/>
          <w:sz w:val="24"/>
          <w:szCs w:val="24"/>
        </w:rPr>
      </w:r>
      <w:r w:rsidRPr="0093035D">
        <w:rPr>
          <w:rFonts w:ascii="Times New Roman" w:hAnsi="Times New Roman"/>
          <w:sz w:val="24"/>
          <w:szCs w:val="24"/>
        </w:rPr>
        <w:fldChar w:fldCharType="separate"/>
      </w:r>
      <w:r w:rsidR="00FD2489" w:rsidRPr="0093035D">
        <w:rPr>
          <w:rFonts w:ascii="Times New Roman" w:hAnsi="Times New Roman"/>
          <w:noProof/>
          <w:sz w:val="24"/>
          <w:szCs w:val="24"/>
        </w:rPr>
        <w:t>(13-16, 24, 25, 55)</w:t>
      </w:r>
      <w:r w:rsidRPr="0093035D">
        <w:rPr>
          <w:rFonts w:ascii="Times New Roman" w:hAnsi="Times New Roman"/>
          <w:sz w:val="24"/>
          <w:szCs w:val="24"/>
        </w:rPr>
        <w:fldChar w:fldCharType="end"/>
      </w:r>
      <w:r w:rsidRPr="0093035D">
        <w:rPr>
          <w:rFonts w:ascii="Times New Roman" w:hAnsi="Times New Roman"/>
          <w:sz w:val="24"/>
          <w:szCs w:val="24"/>
        </w:rPr>
        <w:t xml:space="preserve">. </w:t>
      </w:r>
      <w:r w:rsidR="009C573B" w:rsidRPr="0093035D">
        <w:rPr>
          <w:rFonts w:ascii="Times New Roman" w:hAnsi="Times New Roman"/>
          <w:sz w:val="24"/>
          <w:szCs w:val="24"/>
        </w:rPr>
        <w:t xml:space="preserve">However several studies suggested that cord blood adipokines may not predict </w:t>
      </w:r>
      <w:r w:rsidR="000F5C37" w:rsidRPr="0093035D">
        <w:rPr>
          <w:rFonts w:ascii="Times New Roman" w:hAnsi="Times New Roman"/>
          <w:sz w:val="24"/>
          <w:szCs w:val="24"/>
        </w:rPr>
        <w:t xml:space="preserve">later </w:t>
      </w:r>
      <w:r w:rsidR="009C573B" w:rsidRPr="0093035D">
        <w:rPr>
          <w:rFonts w:ascii="Times New Roman" w:hAnsi="Times New Roman"/>
          <w:sz w:val="24"/>
          <w:szCs w:val="24"/>
        </w:rPr>
        <w:t>c</w:t>
      </w:r>
      <w:r w:rsidR="000F5C37" w:rsidRPr="0093035D">
        <w:rPr>
          <w:rFonts w:ascii="Times New Roman" w:hAnsi="Times New Roman"/>
          <w:sz w:val="24"/>
          <w:szCs w:val="24"/>
        </w:rPr>
        <w:t xml:space="preserve">hildhood </w:t>
      </w:r>
      <w:r w:rsidR="001934D0" w:rsidRPr="0093035D">
        <w:rPr>
          <w:rFonts w:ascii="Times New Roman" w:hAnsi="Times New Roman"/>
          <w:sz w:val="24"/>
          <w:szCs w:val="24"/>
        </w:rPr>
        <w:t xml:space="preserve">obesity </w:t>
      </w:r>
      <w:r w:rsidR="001934D0" w:rsidRPr="0093035D">
        <w:rPr>
          <w:rFonts w:ascii="Times New Roman" w:hAnsi="Times New Roman"/>
          <w:sz w:val="24"/>
          <w:szCs w:val="24"/>
        </w:rPr>
        <w:fldChar w:fldCharType="begin">
          <w:fldData xml:space="preserve">PEVuZE5vdGU+PENpdGU+PEF1dGhvcj5TaW1wc29uPC9BdXRob3I+PFllYXI+MjAxNzwvWWVhcj48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</w:fldData>
        </w:fldChar>
      </w:r>
      <w:r w:rsidR="000363A8" w:rsidRPr="0093035D">
        <w:rPr>
          <w:rFonts w:ascii="Times New Roman" w:hAnsi="Times New Roman"/>
          <w:sz w:val="24"/>
          <w:szCs w:val="24"/>
        </w:rPr>
        <w:instrText xml:space="preserve"> ADDIN EN.CITE </w:instrText>
      </w:r>
      <w:r w:rsidR="000363A8" w:rsidRPr="0093035D">
        <w:rPr>
          <w:rFonts w:ascii="Times New Roman" w:hAnsi="Times New Roman"/>
          <w:sz w:val="24"/>
          <w:szCs w:val="24"/>
        </w:rPr>
        <w:fldChar w:fldCharType="begin">
          <w:fldData xml:space="preserve">PEVuZE5vdGU+PENpdGU+PEF1dGhvcj5TaW1wc29uPC9BdXRob3I+PFllYXI+MjAxNzwvWWVhcj48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</w:fldData>
        </w:fldChar>
      </w:r>
      <w:r w:rsidR="000363A8" w:rsidRPr="0093035D">
        <w:rPr>
          <w:rFonts w:ascii="Times New Roman" w:hAnsi="Times New Roman"/>
          <w:sz w:val="24"/>
          <w:szCs w:val="24"/>
        </w:rPr>
        <w:instrText xml:space="preserve"> ADDIN EN.CITE.DATA </w:instrText>
      </w:r>
      <w:r w:rsidR="000363A8" w:rsidRPr="0093035D">
        <w:rPr>
          <w:rFonts w:ascii="Times New Roman" w:hAnsi="Times New Roman"/>
          <w:sz w:val="24"/>
          <w:szCs w:val="24"/>
        </w:rPr>
      </w:r>
      <w:r w:rsidR="000363A8" w:rsidRPr="0093035D">
        <w:rPr>
          <w:rFonts w:ascii="Times New Roman" w:hAnsi="Times New Roman"/>
          <w:sz w:val="24"/>
          <w:szCs w:val="24"/>
        </w:rPr>
        <w:fldChar w:fldCharType="end"/>
      </w:r>
      <w:r w:rsidR="001934D0" w:rsidRPr="0093035D">
        <w:rPr>
          <w:rFonts w:ascii="Times New Roman" w:hAnsi="Times New Roman"/>
          <w:sz w:val="24"/>
          <w:szCs w:val="24"/>
        </w:rPr>
      </w:r>
      <w:r w:rsidR="001934D0" w:rsidRPr="0093035D">
        <w:rPr>
          <w:rFonts w:ascii="Times New Roman" w:hAnsi="Times New Roman"/>
          <w:sz w:val="24"/>
          <w:szCs w:val="24"/>
        </w:rPr>
        <w:fldChar w:fldCharType="separate"/>
      </w:r>
      <w:r w:rsidR="00B146AD" w:rsidRPr="0093035D">
        <w:rPr>
          <w:rFonts w:ascii="Times New Roman" w:hAnsi="Times New Roman"/>
          <w:noProof/>
          <w:sz w:val="24"/>
          <w:szCs w:val="24"/>
        </w:rPr>
        <w:t>(13-15, 25)</w:t>
      </w:r>
      <w:r w:rsidR="001934D0" w:rsidRPr="0093035D">
        <w:rPr>
          <w:rFonts w:ascii="Times New Roman" w:hAnsi="Times New Roman"/>
          <w:sz w:val="24"/>
          <w:szCs w:val="24"/>
        </w:rPr>
        <w:fldChar w:fldCharType="end"/>
      </w:r>
      <w:r w:rsidR="001934D0" w:rsidRPr="0093035D">
        <w:rPr>
          <w:rFonts w:ascii="Times New Roman" w:hAnsi="Times New Roman"/>
          <w:sz w:val="24"/>
          <w:szCs w:val="24"/>
        </w:rPr>
        <w:t xml:space="preserve">. </w:t>
      </w:r>
      <w:r w:rsidRPr="0093035D">
        <w:rPr>
          <w:rFonts w:ascii="Times New Roman" w:hAnsi="Times New Roman"/>
          <w:sz w:val="24"/>
          <w:szCs w:val="24"/>
        </w:rPr>
        <w:t xml:space="preserve">Longitudinal studies with follow-up of the GUSTO children are needed to explore the </w:t>
      </w:r>
      <w:r w:rsidR="00D731D1" w:rsidRPr="0093035D">
        <w:rPr>
          <w:rFonts w:ascii="Times New Roman" w:hAnsi="Times New Roman"/>
          <w:sz w:val="24"/>
          <w:szCs w:val="24"/>
        </w:rPr>
        <w:t xml:space="preserve">association between </w:t>
      </w:r>
      <w:r w:rsidRPr="0093035D">
        <w:rPr>
          <w:rFonts w:ascii="Times New Roman" w:hAnsi="Times New Roman"/>
          <w:sz w:val="24"/>
          <w:szCs w:val="24"/>
        </w:rPr>
        <w:t xml:space="preserve">cord adipokines </w:t>
      </w:r>
      <w:r w:rsidR="00D731D1" w:rsidRPr="0093035D">
        <w:rPr>
          <w:rFonts w:ascii="Times New Roman" w:hAnsi="Times New Roman"/>
          <w:sz w:val="24"/>
          <w:szCs w:val="24"/>
        </w:rPr>
        <w:t xml:space="preserve">and </w:t>
      </w:r>
      <w:r w:rsidRPr="0093035D">
        <w:rPr>
          <w:rFonts w:ascii="Times New Roman" w:hAnsi="Times New Roman"/>
          <w:sz w:val="24"/>
          <w:szCs w:val="24"/>
        </w:rPr>
        <w:t>childhood growth and adiposity.</w:t>
      </w:r>
      <w:r w:rsidR="00D9726C" w:rsidRPr="0093035D">
        <w:rPr>
          <w:rFonts w:ascii="Times New Roman" w:hAnsi="Times New Roman"/>
          <w:sz w:val="24"/>
          <w:szCs w:val="24"/>
        </w:rPr>
        <w:t xml:space="preserve"> High molecular weight adiponectin (HMW adiponectin) is thought to be a better predictor of obesity related metabolic parameters in children </w:t>
      </w:r>
      <w:r w:rsidR="00D9726C" w:rsidRPr="0093035D">
        <w:rPr>
          <w:rFonts w:ascii="Times New Roman" w:hAnsi="Times New Roman"/>
          <w:sz w:val="24"/>
          <w:szCs w:val="24"/>
        </w:rPr>
        <w:fldChar w:fldCharType="begin">
          <w:fldData xml:space="preserve">PEVuZE5vdGU+PENpdGU+PEF1dGhvcj5BcmFraTwvQXV0aG9yPjxZZWFyPjIwMDY8L1llYXI+PFJl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NTExMy02PC9wYWdlcz48dm9sdW1lPjkxPC92b2x1bWU+PG51bWJl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1NDUtNywgNTQ3LmUxLTI8L3BhZ2VzPjx2b2x1bWU+MTUxPC92b2x1bWU+PG51bWJl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BcmFraTwvQXV0aG9yPjxZZWFyPjIwMDY8L1llYXI+PFJl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wv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D9726C" w:rsidRPr="0093035D">
        <w:rPr>
          <w:rFonts w:ascii="Times New Roman" w:hAnsi="Times New Roman"/>
          <w:sz w:val="24"/>
          <w:szCs w:val="24"/>
        </w:rPr>
      </w:r>
      <w:r w:rsidR="00D9726C" w:rsidRPr="0093035D">
        <w:rPr>
          <w:rFonts w:ascii="Times New Roman" w:hAnsi="Times New Roman"/>
          <w:sz w:val="24"/>
          <w:szCs w:val="24"/>
        </w:rPr>
        <w:fldChar w:fldCharType="separate"/>
      </w:r>
      <w:r w:rsidR="00FD2489" w:rsidRPr="0093035D">
        <w:rPr>
          <w:rFonts w:ascii="Times New Roman" w:hAnsi="Times New Roman"/>
          <w:noProof/>
          <w:sz w:val="24"/>
          <w:szCs w:val="24"/>
        </w:rPr>
        <w:t>(61, 62)</w:t>
      </w:r>
      <w:r w:rsidR="00D9726C" w:rsidRPr="0093035D">
        <w:rPr>
          <w:rFonts w:ascii="Times New Roman" w:hAnsi="Times New Roman"/>
          <w:sz w:val="24"/>
          <w:szCs w:val="24"/>
        </w:rPr>
        <w:fldChar w:fldCharType="end"/>
      </w:r>
      <w:r w:rsidR="00D9726C" w:rsidRPr="0093035D">
        <w:rPr>
          <w:rFonts w:ascii="Times New Roman" w:hAnsi="Times New Roman"/>
          <w:sz w:val="24"/>
          <w:szCs w:val="24"/>
        </w:rPr>
        <w:t>. In this study only</w:t>
      </w:r>
      <w:r w:rsidR="001934D0" w:rsidRPr="0093035D">
        <w:rPr>
          <w:rFonts w:ascii="Times New Roman" w:hAnsi="Times New Roman"/>
          <w:sz w:val="24"/>
          <w:szCs w:val="24"/>
        </w:rPr>
        <w:t xml:space="preserve"> total adiponectin was measured, however HMW adiponectin has been shown to be a major contributor to total adiponectin in cord blood</w:t>
      </w:r>
      <w:r w:rsidR="00675F78" w:rsidRPr="0093035D">
        <w:rPr>
          <w:rFonts w:ascii="Times New Roman" w:hAnsi="Times New Roman"/>
          <w:sz w:val="24"/>
          <w:szCs w:val="24"/>
        </w:rPr>
        <w:t xml:space="preserve"> and cord HMW adiponectin and total adiponectin have been shown to correlate well with each other</w:t>
      </w:r>
      <w:r w:rsidR="001934D0" w:rsidRPr="0093035D">
        <w:rPr>
          <w:rFonts w:ascii="Times New Roman" w:hAnsi="Times New Roman"/>
          <w:sz w:val="24"/>
          <w:szCs w:val="24"/>
        </w:rPr>
        <w:t xml:space="preserve"> </w:t>
      </w:r>
      <w:r w:rsidR="001934D0" w:rsidRPr="0093035D">
        <w:rPr>
          <w:rFonts w:ascii="Times New Roman" w:hAnsi="Times New Roman"/>
          <w:sz w:val="24"/>
          <w:szCs w:val="24"/>
        </w:rPr>
        <w:fldChar w:fldCharType="begin">
          <w:fldData xml:space="preserve">PEVuZE5vdGU+PENpdGU+PEF1dGhvcj5PZGRlbjwvQXV0aG9yPjxZZWFyPjIwMDc8L1llYXI+PFJl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</w:fldData>
        </w:fldChar>
      </w:r>
      <w:r w:rsidR="00FD2489" w:rsidRPr="0093035D">
        <w:rPr>
          <w:rFonts w:ascii="Times New Roman" w:hAnsi="Times New Roman"/>
          <w:sz w:val="24"/>
          <w:szCs w:val="24"/>
        </w:rPr>
        <w:instrText xml:space="preserve"> ADDIN EN.CITE </w:instrText>
      </w:r>
      <w:r w:rsidR="00FD2489" w:rsidRPr="0093035D">
        <w:rPr>
          <w:rFonts w:ascii="Times New Roman" w:hAnsi="Times New Roman"/>
          <w:sz w:val="24"/>
          <w:szCs w:val="24"/>
        </w:rPr>
        <w:fldChar w:fldCharType="begin">
          <w:fldData xml:space="preserve">PEVuZE5vdGU+PENpdGU+PEF1dGhvcj5PZGRlbjwvQXV0aG9yPjxZZWFyPjIwMDc8L1llYXI+PFJl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</w:fldData>
        </w:fldChar>
      </w:r>
      <w:r w:rsidR="00FD2489" w:rsidRPr="0093035D">
        <w:rPr>
          <w:rFonts w:ascii="Times New Roman" w:hAnsi="Times New Roman"/>
          <w:sz w:val="24"/>
          <w:szCs w:val="24"/>
        </w:rPr>
        <w:instrText xml:space="preserve"> ADDIN EN.CITE.DATA </w:instrText>
      </w:r>
      <w:r w:rsidR="00FD2489" w:rsidRPr="0093035D">
        <w:rPr>
          <w:rFonts w:ascii="Times New Roman" w:hAnsi="Times New Roman"/>
          <w:sz w:val="24"/>
          <w:szCs w:val="24"/>
        </w:rPr>
      </w:r>
      <w:r w:rsidR="00FD2489" w:rsidRPr="0093035D">
        <w:rPr>
          <w:rFonts w:ascii="Times New Roman" w:hAnsi="Times New Roman"/>
          <w:sz w:val="24"/>
          <w:szCs w:val="24"/>
        </w:rPr>
        <w:fldChar w:fldCharType="end"/>
      </w:r>
      <w:r w:rsidR="001934D0" w:rsidRPr="0093035D">
        <w:rPr>
          <w:rFonts w:ascii="Times New Roman" w:hAnsi="Times New Roman"/>
          <w:sz w:val="24"/>
          <w:szCs w:val="24"/>
        </w:rPr>
      </w:r>
      <w:r w:rsidR="001934D0" w:rsidRPr="0093035D">
        <w:rPr>
          <w:rFonts w:ascii="Times New Roman" w:hAnsi="Times New Roman"/>
          <w:sz w:val="24"/>
          <w:szCs w:val="24"/>
        </w:rPr>
        <w:fldChar w:fldCharType="separate"/>
      </w:r>
      <w:r w:rsidR="00FD2489" w:rsidRPr="0093035D">
        <w:rPr>
          <w:rFonts w:ascii="Times New Roman" w:hAnsi="Times New Roman"/>
          <w:noProof/>
          <w:sz w:val="24"/>
          <w:szCs w:val="24"/>
        </w:rPr>
        <w:t>(25, 63, 64)</w:t>
      </w:r>
      <w:r w:rsidR="001934D0" w:rsidRPr="0093035D">
        <w:rPr>
          <w:rFonts w:ascii="Times New Roman" w:hAnsi="Times New Roman"/>
          <w:sz w:val="24"/>
          <w:szCs w:val="24"/>
        </w:rPr>
        <w:fldChar w:fldCharType="end"/>
      </w:r>
      <w:r w:rsidR="001934D0" w:rsidRPr="0093035D">
        <w:rPr>
          <w:rFonts w:ascii="Times New Roman" w:hAnsi="Times New Roman"/>
          <w:sz w:val="24"/>
          <w:szCs w:val="24"/>
        </w:rPr>
        <w:t>.</w:t>
      </w:r>
    </w:p>
    <w:p w14:paraId="24B7CF5D" w14:textId="0172B955" w:rsidR="00635437" w:rsidRPr="0093035D" w:rsidRDefault="00DA5BDB" w:rsidP="008B1145">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t xml:space="preserve">Our study is </w:t>
      </w:r>
      <w:r w:rsidR="00805F68" w:rsidRPr="0093035D">
        <w:rPr>
          <w:rFonts w:ascii="Times New Roman" w:hAnsi="Times New Roman"/>
          <w:sz w:val="24"/>
          <w:szCs w:val="24"/>
        </w:rPr>
        <w:t xml:space="preserve">one of </w:t>
      </w:r>
      <w:r w:rsidRPr="0093035D">
        <w:rPr>
          <w:rFonts w:ascii="Times New Roman" w:hAnsi="Times New Roman"/>
          <w:sz w:val="24"/>
          <w:szCs w:val="24"/>
        </w:rPr>
        <w:t xml:space="preserve">the first to use MRI to quantify AAT compartments in early infancy. </w:t>
      </w:r>
      <w:r w:rsidR="006F61C9" w:rsidRPr="0093035D">
        <w:rPr>
          <w:rFonts w:ascii="Times New Roman" w:hAnsi="Times New Roman"/>
          <w:sz w:val="24"/>
          <w:szCs w:val="24"/>
        </w:rPr>
        <w:t>G</w:t>
      </w:r>
      <w:r w:rsidR="002A680F" w:rsidRPr="0093035D">
        <w:rPr>
          <w:rFonts w:ascii="Times New Roman" w:hAnsi="Times New Roman"/>
          <w:sz w:val="24"/>
          <w:szCs w:val="24"/>
        </w:rPr>
        <w:t xml:space="preserve">USTO is </w:t>
      </w:r>
      <w:r w:rsidR="009E6D11" w:rsidRPr="0093035D">
        <w:rPr>
          <w:rFonts w:ascii="Times New Roman" w:hAnsi="Times New Roman"/>
          <w:sz w:val="24"/>
          <w:szCs w:val="24"/>
        </w:rPr>
        <w:t xml:space="preserve">a </w:t>
      </w:r>
      <w:r w:rsidR="002A680F" w:rsidRPr="0093035D">
        <w:rPr>
          <w:rFonts w:ascii="Times New Roman" w:hAnsi="Times New Roman"/>
          <w:sz w:val="24"/>
          <w:szCs w:val="24"/>
        </w:rPr>
        <w:t>prospective study of</w:t>
      </w:r>
      <w:r w:rsidR="006F61C9" w:rsidRPr="0093035D">
        <w:rPr>
          <w:rFonts w:ascii="Times New Roman" w:hAnsi="Times New Roman"/>
          <w:sz w:val="24"/>
          <w:szCs w:val="24"/>
        </w:rPr>
        <w:t xml:space="preserve"> Asian</w:t>
      </w:r>
      <w:r w:rsidR="00424297" w:rsidRPr="0093035D">
        <w:rPr>
          <w:rFonts w:ascii="Times New Roman" w:hAnsi="Times New Roman"/>
          <w:sz w:val="24"/>
          <w:szCs w:val="24"/>
        </w:rPr>
        <w:t xml:space="preserve"> </w:t>
      </w:r>
      <w:r w:rsidR="002A680F" w:rsidRPr="0093035D">
        <w:rPr>
          <w:rFonts w:ascii="Times New Roman" w:hAnsi="Times New Roman"/>
          <w:sz w:val="24"/>
          <w:szCs w:val="24"/>
        </w:rPr>
        <w:t xml:space="preserve">mothers and </w:t>
      </w:r>
      <w:r w:rsidR="00096ED5" w:rsidRPr="0093035D">
        <w:rPr>
          <w:rFonts w:ascii="Times New Roman" w:hAnsi="Times New Roman"/>
          <w:sz w:val="24"/>
          <w:szCs w:val="24"/>
        </w:rPr>
        <w:t>offspring pair</w:t>
      </w:r>
      <w:r w:rsidR="00EC058D" w:rsidRPr="0093035D">
        <w:rPr>
          <w:rFonts w:ascii="Times New Roman" w:hAnsi="Times New Roman"/>
          <w:sz w:val="24"/>
          <w:szCs w:val="24"/>
        </w:rPr>
        <w:t xml:space="preserve">s, </w:t>
      </w:r>
      <w:r w:rsidR="009E6D11" w:rsidRPr="0093035D">
        <w:rPr>
          <w:rFonts w:ascii="Times New Roman" w:hAnsi="Times New Roman"/>
          <w:sz w:val="24"/>
          <w:szCs w:val="24"/>
        </w:rPr>
        <w:t xml:space="preserve">including </w:t>
      </w:r>
      <w:r w:rsidR="0018682C" w:rsidRPr="0093035D">
        <w:rPr>
          <w:rFonts w:ascii="Times New Roman" w:hAnsi="Times New Roman"/>
          <w:sz w:val="24"/>
          <w:szCs w:val="24"/>
        </w:rPr>
        <w:t xml:space="preserve">three Asian ethnic </w:t>
      </w:r>
      <w:r w:rsidR="006F61C9" w:rsidRPr="0093035D">
        <w:rPr>
          <w:rFonts w:ascii="Times New Roman" w:hAnsi="Times New Roman"/>
          <w:sz w:val="24"/>
          <w:szCs w:val="24"/>
        </w:rPr>
        <w:t>population</w:t>
      </w:r>
      <w:r w:rsidR="0018682C" w:rsidRPr="0093035D">
        <w:rPr>
          <w:rFonts w:ascii="Times New Roman" w:hAnsi="Times New Roman"/>
          <w:sz w:val="24"/>
          <w:szCs w:val="24"/>
        </w:rPr>
        <w:t>s</w:t>
      </w:r>
      <w:r w:rsidR="00EC4372" w:rsidRPr="0093035D">
        <w:rPr>
          <w:rFonts w:ascii="Times New Roman" w:hAnsi="Times New Roman"/>
          <w:sz w:val="24"/>
          <w:szCs w:val="24"/>
        </w:rPr>
        <w:t xml:space="preserve"> (Chines</w:t>
      </w:r>
      <w:r w:rsidR="007A4133" w:rsidRPr="0093035D">
        <w:rPr>
          <w:rFonts w:ascii="Times New Roman" w:hAnsi="Times New Roman"/>
          <w:sz w:val="24"/>
          <w:szCs w:val="24"/>
        </w:rPr>
        <w:t>e</w:t>
      </w:r>
      <w:r w:rsidR="00EC4372" w:rsidRPr="0093035D">
        <w:rPr>
          <w:rFonts w:ascii="Times New Roman" w:hAnsi="Times New Roman"/>
          <w:sz w:val="24"/>
          <w:szCs w:val="24"/>
        </w:rPr>
        <w:t>, Malays, Indians)</w:t>
      </w:r>
      <w:r w:rsidR="000A0D18" w:rsidRPr="0093035D">
        <w:rPr>
          <w:rFonts w:ascii="Times New Roman" w:hAnsi="Times New Roman"/>
          <w:sz w:val="24"/>
          <w:szCs w:val="24"/>
        </w:rPr>
        <w:t xml:space="preserve"> covering around 50% of the global population</w:t>
      </w:r>
      <w:r w:rsidR="006F61C9" w:rsidRPr="0093035D">
        <w:rPr>
          <w:rFonts w:ascii="Times New Roman" w:hAnsi="Times New Roman"/>
          <w:sz w:val="24"/>
          <w:szCs w:val="24"/>
        </w:rPr>
        <w:t xml:space="preserve">. </w:t>
      </w:r>
      <w:r w:rsidR="000F1B15" w:rsidRPr="0093035D">
        <w:rPr>
          <w:rFonts w:ascii="Times New Roman" w:hAnsi="Times New Roman"/>
          <w:sz w:val="24"/>
          <w:szCs w:val="24"/>
        </w:rPr>
        <w:t xml:space="preserve">While most </w:t>
      </w:r>
      <w:r w:rsidR="00EC4372" w:rsidRPr="0093035D">
        <w:rPr>
          <w:rFonts w:ascii="Times New Roman" w:hAnsi="Times New Roman"/>
          <w:sz w:val="24"/>
          <w:szCs w:val="24"/>
        </w:rPr>
        <w:t>previous</w:t>
      </w:r>
      <w:r w:rsidR="000F1B15" w:rsidRPr="0093035D">
        <w:rPr>
          <w:rFonts w:ascii="Times New Roman" w:hAnsi="Times New Roman"/>
          <w:sz w:val="24"/>
          <w:szCs w:val="24"/>
        </w:rPr>
        <w:t xml:space="preserve"> studies used total adiposity of offspring in association with </w:t>
      </w:r>
      <w:r w:rsidR="00AE1906" w:rsidRPr="0093035D">
        <w:rPr>
          <w:rFonts w:ascii="Times New Roman" w:hAnsi="Times New Roman"/>
          <w:sz w:val="24"/>
          <w:szCs w:val="24"/>
        </w:rPr>
        <w:t>adipokine</w:t>
      </w:r>
      <w:r w:rsidR="00EC4372" w:rsidRPr="0093035D">
        <w:rPr>
          <w:rFonts w:ascii="Times New Roman" w:hAnsi="Times New Roman"/>
          <w:sz w:val="24"/>
          <w:szCs w:val="24"/>
        </w:rPr>
        <w:t xml:space="preserve"> </w:t>
      </w:r>
      <w:r w:rsidR="00465C02" w:rsidRPr="0093035D">
        <w:rPr>
          <w:rFonts w:ascii="Times New Roman" w:hAnsi="Times New Roman"/>
          <w:sz w:val="24"/>
          <w:szCs w:val="24"/>
        </w:rPr>
        <w:t>concentration</w:t>
      </w:r>
      <w:r w:rsidR="00EC4372" w:rsidRPr="0093035D">
        <w:rPr>
          <w:rFonts w:ascii="Times New Roman" w:hAnsi="Times New Roman"/>
          <w:sz w:val="24"/>
          <w:szCs w:val="24"/>
        </w:rPr>
        <w:t>s</w:t>
      </w:r>
      <w:r w:rsidR="000F1B15" w:rsidRPr="0093035D">
        <w:rPr>
          <w:rFonts w:ascii="Times New Roman" w:hAnsi="Times New Roman"/>
          <w:sz w:val="24"/>
          <w:szCs w:val="24"/>
        </w:rPr>
        <w:t>, we</w:t>
      </w:r>
      <w:r w:rsidR="00C94098" w:rsidRPr="0093035D">
        <w:rPr>
          <w:rFonts w:ascii="Times New Roman" w:hAnsi="Times New Roman"/>
          <w:sz w:val="24"/>
          <w:szCs w:val="24"/>
        </w:rPr>
        <w:t xml:space="preserve"> used </w:t>
      </w:r>
      <w:r w:rsidR="000F1B15" w:rsidRPr="0093035D">
        <w:rPr>
          <w:rFonts w:ascii="Times New Roman" w:hAnsi="Times New Roman"/>
          <w:sz w:val="24"/>
          <w:szCs w:val="24"/>
        </w:rPr>
        <w:t xml:space="preserve">AAT quantified from </w:t>
      </w:r>
      <w:r w:rsidR="00C94098" w:rsidRPr="0093035D">
        <w:rPr>
          <w:rFonts w:ascii="Times New Roman" w:hAnsi="Times New Roman"/>
          <w:sz w:val="24"/>
          <w:szCs w:val="24"/>
        </w:rPr>
        <w:t xml:space="preserve">MRI, </w:t>
      </w:r>
      <w:r w:rsidR="007A4133" w:rsidRPr="0093035D">
        <w:rPr>
          <w:rFonts w:ascii="Times New Roman" w:hAnsi="Times New Roman"/>
          <w:sz w:val="24"/>
          <w:szCs w:val="24"/>
        </w:rPr>
        <w:t>an</w:t>
      </w:r>
      <w:r w:rsidR="00C94098" w:rsidRPr="0093035D">
        <w:rPr>
          <w:rFonts w:ascii="Times New Roman" w:hAnsi="Times New Roman"/>
          <w:sz w:val="24"/>
          <w:szCs w:val="24"/>
        </w:rPr>
        <w:t xml:space="preserve"> </w:t>
      </w:r>
      <w:r w:rsidR="007A4133" w:rsidRPr="0093035D">
        <w:rPr>
          <w:rFonts w:ascii="Times New Roman" w:hAnsi="Times New Roman"/>
          <w:sz w:val="24"/>
          <w:szCs w:val="24"/>
        </w:rPr>
        <w:t>accurate</w:t>
      </w:r>
      <w:r w:rsidR="00C94098" w:rsidRPr="0093035D">
        <w:rPr>
          <w:rFonts w:ascii="Times New Roman" w:hAnsi="Times New Roman"/>
          <w:sz w:val="24"/>
          <w:szCs w:val="24"/>
        </w:rPr>
        <w:t xml:space="preserve"> method </w:t>
      </w:r>
      <w:r w:rsidR="00CF4E90" w:rsidRPr="0093035D">
        <w:rPr>
          <w:rFonts w:ascii="Times New Roman" w:hAnsi="Times New Roman"/>
          <w:sz w:val="24"/>
          <w:szCs w:val="24"/>
        </w:rPr>
        <w:t xml:space="preserve">without radiation </w:t>
      </w:r>
      <w:r w:rsidR="000F1B15" w:rsidRPr="0093035D">
        <w:rPr>
          <w:rFonts w:ascii="Times New Roman" w:hAnsi="Times New Roman"/>
          <w:sz w:val="24"/>
          <w:szCs w:val="24"/>
        </w:rPr>
        <w:t>to quantify AA</w:t>
      </w:r>
      <w:r w:rsidR="007A4133" w:rsidRPr="0093035D">
        <w:rPr>
          <w:rFonts w:ascii="Times New Roman" w:hAnsi="Times New Roman"/>
          <w:sz w:val="24"/>
          <w:szCs w:val="24"/>
        </w:rPr>
        <w:t>, which has been shown to be</w:t>
      </w:r>
      <w:r w:rsidR="000F1B15" w:rsidRPr="0093035D">
        <w:rPr>
          <w:rFonts w:ascii="Times New Roman" w:hAnsi="Times New Roman"/>
          <w:sz w:val="24"/>
          <w:szCs w:val="24"/>
        </w:rPr>
        <w:t xml:space="preserve"> related to metabolic health. </w:t>
      </w:r>
      <w:r w:rsidR="00CE02A7" w:rsidRPr="0093035D">
        <w:rPr>
          <w:rFonts w:ascii="Times New Roman" w:hAnsi="Times New Roman"/>
          <w:sz w:val="24"/>
          <w:szCs w:val="24"/>
        </w:rPr>
        <w:t xml:space="preserve">The timing of MRI scans for neonates was within 2 weeks after delivery thus the observation would largely reflect the developmental influences </w:t>
      </w:r>
      <w:r w:rsidR="00424297" w:rsidRPr="0093035D">
        <w:rPr>
          <w:rFonts w:ascii="Times New Roman" w:hAnsi="Times New Roman"/>
          <w:sz w:val="24"/>
          <w:szCs w:val="24"/>
        </w:rPr>
        <w:t>on the offspring</w:t>
      </w:r>
      <w:r w:rsidR="00CE02A7" w:rsidRPr="0093035D">
        <w:rPr>
          <w:rFonts w:ascii="Times New Roman" w:hAnsi="Times New Roman"/>
          <w:sz w:val="24"/>
          <w:szCs w:val="24"/>
        </w:rPr>
        <w:t xml:space="preserve"> before </w:t>
      </w:r>
      <w:r w:rsidR="00DE2A99" w:rsidRPr="0093035D">
        <w:rPr>
          <w:rFonts w:ascii="Times New Roman" w:hAnsi="Times New Roman"/>
          <w:sz w:val="24"/>
          <w:szCs w:val="24"/>
        </w:rPr>
        <w:t xml:space="preserve">any </w:t>
      </w:r>
      <w:r w:rsidR="004A3693" w:rsidRPr="0093035D">
        <w:rPr>
          <w:rFonts w:ascii="Times New Roman" w:hAnsi="Times New Roman"/>
          <w:sz w:val="24"/>
          <w:szCs w:val="24"/>
        </w:rPr>
        <w:t xml:space="preserve">postnatal </w:t>
      </w:r>
      <w:r w:rsidR="00CE02A7" w:rsidRPr="0093035D">
        <w:rPr>
          <w:rFonts w:ascii="Times New Roman" w:hAnsi="Times New Roman"/>
          <w:sz w:val="24"/>
          <w:szCs w:val="24"/>
        </w:rPr>
        <w:t xml:space="preserve">environmental exposures. </w:t>
      </w:r>
    </w:p>
    <w:p w14:paraId="279E0B4F" w14:textId="18D4E469" w:rsidR="008B1145" w:rsidRPr="0093035D" w:rsidRDefault="008C008A" w:rsidP="008B1145">
      <w:pPr>
        <w:autoSpaceDE w:val="0"/>
        <w:autoSpaceDN w:val="0"/>
        <w:adjustRightInd w:val="0"/>
        <w:spacing w:line="480" w:lineRule="auto"/>
        <w:ind w:firstLine="720"/>
        <w:jc w:val="both"/>
        <w:rPr>
          <w:rFonts w:ascii="Times New Roman" w:hAnsi="Times New Roman"/>
          <w:sz w:val="24"/>
          <w:szCs w:val="24"/>
        </w:rPr>
      </w:pPr>
      <w:r w:rsidRPr="0093035D">
        <w:rPr>
          <w:rFonts w:ascii="Times New Roman" w:hAnsi="Times New Roman"/>
          <w:sz w:val="24"/>
          <w:szCs w:val="24"/>
        </w:rPr>
        <w:lastRenderedPageBreak/>
        <w:t xml:space="preserve">Our study has </w:t>
      </w:r>
      <w:r w:rsidR="000A0D18" w:rsidRPr="0093035D">
        <w:rPr>
          <w:rFonts w:ascii="Times New Roman" w:hAnsi="Times New Roman"/>
          <w:sz w:val="24"/>
          <w:szCs w:val="24"/>
        </w:rPr>
        <w:t xml:space="preserve">some </w:t>
      </w:r>
      <w:r w:rsidRPr="0093035D">
        <w:rPr>
          <w:rFonts w:ascii="Times New Roman" w:hAnsi="Times New Roman"/>
          <w:sz w:val="24"/>
          <w:szCs w:val="24"/>
        </w:rPr>
        <w:t>limitations</w:t>
      </w:r>
      <w:r w:rsidR="006803BA" w:rsidRPr="0093035D">
        <w:rPr>
          <w:rFonts w:ascii="Times New Roman" w:hAnsi="Times New Roman"/>
          <w:sz w:val="24"/>
          <w:szCs w:val="24"/>
        </w:rPr>
        <w:t xml:space="preserve">. </w:t>
      </w:r>
      <w:r w:rsidR="00867DF7" w:rsidRPr="0093035D">
        <w:rPr>
          <w:rFonts w:ascii="Times New Roman" w:hAnsi="Times New Roman"/>
          <w:sz w:val="24"/>
          <w:szCs w:val="24"/>
        </w:rPr>
        <w:t>One</w:t>
      </w:r>
      <w:r w:rsidRPr="0093035D">
        <w:rPr>
          <w:rFonts w:ascii="Times New Roman" w:hAnsi="Times New Roman"/>
          <w:sz w:val="24"/>
          <w:szCs w:val="24"/>
        </w:rPr>
        <w:t xml:space="preserve"> is that </w:t>
      </w:r>
      <w:r w:rsidR="00563BD5" w:rsidRPr="0093035D">
        <w:rPr>
          <w:rFonts w:ascii="Times New Roman" w:hAnsi="Times New Roman"/>
          <w:sz w:val="24"/>
          <w:szCs w:val="24"/>
        </w:rPr>
        <w:t xml:space="preserve">only a subset of eligible neonates whose parents gave consent for </w:t>
      </w:r>
      <w:r w:rsidR="000F3E72" w:rsidRPr="0093035D">
        <w:rPr>
          <w:rFonts w:ascii="Times New Roman" w:hAnsi="Times New Roman"/>
          <w:sz w:val="24"/>
          <w:szCs w:val="24"/>
        </w:rPr>
        <w:t xml:space="preserve">their MRI were included in the study on AA, </w:t>
      </w:r>
      <w:r w:rsidR="004A3693" w:rsidRPr="0093035D">
        <w:rPr>
          <w:rFonts w:ascii="Times New Roman" w:hAnsi="Times New Roman"/>
          <w:sz w:val="24"/>
          <w:szCs w:val="24"/>
        </w:rPr>
        <w:t xml:space="preserve">so </w:t>
      </w:r>
      <w:r w:rsidR="00563BD5" w:rsidRPr="0093035D">
        <w:rPr>
          <w:rFonts w:ascii="Times New Roman" w:hAnsi="Times New Roman"/>
          <w:sz w:val="24"/>
          <w:szCs w:val="24"/>
        </w:rPr>
        <w:t xml:space="preserve">care </w:t>
      </w:r>
      <w:r w:rsidR="004A3693" w:rsidRPr="0093035D">
        <w:rPr>
          <w:rFonts w:ascii="Times New Roman" w:hAnsi="Times New Roman"/>
          <w:sz w:val="24"/>
          <w:szCs w:val="24"/>
        </w:rPr>
        <w:t xml:space="preserve">therefore </w:t>
      </w:r>
      <w:r w:rsidR="00563BD5" w:rsidRPr="0093035D">
        <w:rPr>
          <w:rFonts w:ascii="Times New Roman" w:hAnsi="Times New Roman"/>
          <w:sz w:val="24"/>
          <w:szCs w:val="24"/>
        </w:rPr>
        <w:t xml:space="preserve">should be taken </w:t>
      </w:r>
      <w:r w:rsidR="004A3693" w:rsidRPr="0093035D">
        <w:rPr>
          <w:rFonts w:ascii="Times New Roman" w:hAnsi="Times New Roman"/>
          <w:sz w:val="24"/>
          <w:szCs w:val="24"/>
        </w:rPr>
        <w:t xml:space="preserve">not to </w:t>
      </w:r>
      <w:r w:rsidR="00563BD5" w:rsidRPr="0093035D">
        <w:rPr>
          <w:rFonts w:ascii="Times New Roman" w:hAnsi="Times New Roman"/>
          <w:sz w:val="24"/>
          <w:szCs w:val="24"/>
        </w:rPr>
        <w:t>generaliz</w:t>
      </w:r>
      <w:r w:rsidR="004A3693" w:rsidRPr="0093035D">
        <w:rPr>
          <w:rFonts w:ascii="Times New Roman" w:hAnsi="Times New Roman"/>
          <w:sz w:val="24"/>
          <w:szCs w:val="24"/>
        </w:rPr>
        <w:t>e</w:t>
      </w:r>
      <w:r w:rsidR="00563BD5" w:rsidRPr="0093035D">
        <w:rPr>
          <w:rFonts w:ascii="Times New Roman" w:hAnsi="Times New Roman"/>
          <w:sz w:val="24"/>
          <w:szCs w:val="24"/>
        </w:rPr>
        <w:t xml:space="preserve"> our findings. </w:t>
      </w:r>
      <w:r w:rsidR="005C76EB" w:rsidRPr="0093035D">
        <w:rPr>
          <w:rFonts w:ascii="Times New Roman" w:hAnsi="Times New Roman"/>
          <w:sz w:val="24"/>
          <w:szCs w:val="24"/>
        </w:rPr>
        <w:t xml:space="preserve">Future studies are warranted to confirm these findings in </w:t>
      </w:r>
      <w:r w:rsidR="00563BD5" w:rsidRPr="0093035D">
        <w:rPr>
          <w:rFonts w:ascii="Times New Roman" w:hAnsi="Times New Roman"/>
          <w:sz w:val="24"/>
          <w:szCs w:val="24"/>
        </w:rPr>
        <w:t xml:space="preserve">larger study </w:t>
      </w:r>
      <w:r w:rsidR="00635437" w:rsidRPr="0093035D">
        <w:rPr>
          <w:rFonts w:ascii="Times New Roman" w:hAnsi="Times New Roman"/>
          <w:sz w:val="24"/>
          <w:szCs w:val="24"/>
        </w:rPr>
        <w:t xml:space="preserve">populations. </w:t>
      </w:r>
      <w:r w:rsidR="007A4133" w:rsidRPr="0093035D">
        <w:rPr>
          <w:rFonts w:ascii="Times New Roman" w:hAnsi="Times New Roman"/>
          <w:sz w:val="24"/>
          <w:szCs w:val="24"/>
        </w:rPr>
        <w:t>Furthermore</w:t>
      </w:r>
      <w:r w:rsidR="005C76EB" w:rsidRPr="0093035D">
        <w:rPr>
          <w:rFonts w:ascii="Times New Roman" w:hAnsi="Times New Roman"/>
          <w:sz w:val="24"/>
          <w:szCs w:val="24"/>
        </w:rPr>
        <w:t xml:space="preserve">, </w:t>
      </w:r>
      <w:r w:rsidR="005C76EB" w:rsidRPr="0093035D">
        <w:rPr>
          <w:rFonts w:ascii="Times New Roman" w:eastAsia="Minion Pro" w:hAnsi="Times New Roman"/>
          <w:sz w:val="24"/>
          <w:szCs w:val="24"/>
        </w:rPr>
        <w:t>a</w:t>
      </w:r>
      <w:r w:rsidR="00084166" w:rsidRPr="0093035D">
        <w:rPr>
          <w:rFonts w:ascii="Times New Roman" w:eastAsia="Minion Pro" w:hAnsi="Times New Roman"/>
          <w:sz w:val="24"/>
          <w:szCs w:val="24"/>
        </w:rPr>
        <w:t xml:space="preserve">s with any other observational studies, </w:t>
      </w:r>
      <w:r w:rsidR="005C76EB" w:rsidRPr="0093035D">
        <w:rPr>
          <w:rFonts w:ascii="Times New Roman" w:eastAsia="Minion Pro" w:hAnsi="Times New Roman"/>
          <w:sz w:val="24"/>
          <w:szCs w:val="24"/>
        </w:rPr>
        <w:t xml:space="preserve">we cannot completely exclude bias due to </w:t>
      </w:r>
      <w:r w:rsidR="00084166" w:rsidRPr="0093035D">
        <w:rPr>
          <w:rFonts w:ascii="Times New Roman" w:eastAsia="Minion Pro" w:hAnsi="Times New Roman"/>
          <w:sz w:val="24"/>
          <w:szCs w:val="24"/>
        </w:rPr>
        <w:t>r</w:t>
      </w:r>
      <w:r w:rsidR="006E2618" w:rsidRPr="0093035D">
        <w:rPr>
          <w:rFonts w:ascii="Times New Roman" w:hAnsi="Times New Roman"/>
          <w:sz w:val="24"/>
          <w:szCs w:val="24"/>
        </w:rPr>
        <w:t>esidual confoundin</w:t>
      </w:r>
      <w:r w:rsidR="00084166" w:rsidRPr="0093035D">
        <w:rPr>
          <w:rFonts w:ascii="Times New Roman" w:hAnsi="Times New Roman"/>
          <w:sz w:val="24"/>
          <w:szCs w:val="24"/>
        </w:rPr>
        <w:t>g</w:t>
      </w:r>
      <w:r w:rsidR="005C76EB" w:rsidRPr="0093035D">
        <w:rPr>
          <w:rFonts w:ascii="Times New Roman" w:hAnsi="Times New Roman"/>
          <w:sz w:val="24"/>
          <w:szCs w:val="24"/>
        </w:rPr>
        <w:t xml:space="preserve"> although major</w:t>
      </w:r>
      <w:r w:rsidR="006E2618" w:rsidRPr="0093035D">
        <w:rPr>
          <w:rFonts w:ascii="Times New Roman" w:hAnsi="Times New Roman"/>
          <w:sz w:val="24"/>
          <w:szCs w:val="24"/>
        </w:rPr>
        <w:t xml:space="preserve"> potential confounders</w:t>
      </w:r>
      <w:r w:rsidR="005C76EB" w:rsidRPr="0093035D">
        <w:rPr>
          <w:rFonts w:ascii="Times New Roman" w:hAnsi="Times New Roman"/>
          <w:sz w:val="24"/>
          <w:szCs w:val="24"/>
        </w:rPr>
        <w:t xml:space="preserve"> were adjusted </w:t>
      </w:r>
      <w:r w:rsidR="00EC4372" w:rsidRPr="0093035D">
        <w:rPr>
          <w:rFonts w:ascii="Times New Roman" w:hAnsi="Times New Roman"/>
          <w:sz w:val="24"/>
          <w:szCs w:val="24"/>
        </w:rPr>
        <w:t xml:space="preserve">for </w:t>
      </w:r>
      <w:r w:rsidR="005C76EB" w:rsidRPr="0093035D">
        <w:rPr>
          <w:rFonts w:ascii="Times New Roman" w:hAnsi="Times New Roman"/>
          <w:sz w:val="24"/>
          <w:szCs w:val="24"/>
        </w:rPr>
        <w:t>in the study</w:t>
      </w:r>
      <w:r w:rsidR="00C77049" w:rsidRPr="0093035D">
        <w:rPr>
          <w:rFonts w:ascii="Times New Roman" w:hAnsi="Times New Roman"/>
          <w:sz w:val="24"/>
          <w:szCs w:val="24"/>
        </w:rPr>
        <w:t>.</w:t>
      </w:r>
      <w:r w:rsidR="0033397B" w:rsidRPr="0093035D">
        <w:rPr>
          <w:rFonts w:ascii="Times New Roman" w:hAnsi="Times New Roman"/>
          <w:sz w:val="24"/>
          <w:szCs w:val="24"/>
        </w:rPr>
        <w:t xml:space="preserve"> </w:t>
      </w:r>
    </w:p>
    <w:p w14:paraId="060F8815" w14:textId="0CE9D478" w:rsidR="00FA33DE" w:rsidRPr="0093035D" w:rsidRDefault="006B68EA" w:rsidP="008B1145">
      <w:pPr>
        <w:autoSpaceDE w:val="0"/>
        <w:autoSpaceDN w:val="0"/>
        <w:adjustRightInd w:val="0"/>
        <w:spacing w:line="480" w:lineRule="auto"/>
        <w:ind w:firstLine="720"/>
        <w:jc w:val="both"/>
        <w:rPr>
          <w:rFonts w:ascii="Times New Roman" w:hAnsi="Times New Roman"/>
          <w:sz w:val="24"/>
          <w:szCs w:val="24"/>
        </w:rPr>
      </w:pPr>
      <w:r w:rsidRPr="0093035D">
        <w:rPr>
          <w:rFonts w:ascii="Times New Roman" w:eastAsia="Minion Pro" w:hAnsi="Times New Roman"/>
          <w:position w:val="2"/>
          <w:sz w:val="24"/>
          <w:szCs w:val="24"/>
        </w:rPr>
        <w:t>In summary</w:t>
      </w:r>
      <w:r w:rsidR="00307196" w:rsidRPr="0093035D">
        <w:rPr>
          <w:rFonts w:ascii="Times New Roman" w:eastAsia="Minion Pro" w:hAnsi="Times New Roman"/>
          <w:position w:val="2"/>
          <w:sz w:val="24"/>
          <w:szCs w:val="24"/>
        </w:rPr>
        <w:t>,</w:t>
      </w:r>
      <w:r w:rsidR="00A3141F" w:rsidRPr="0093035D">
        <w:rPr>
          <w:rFonts w:ascii="Times New Roman" w:eastAsia="Minion Pro" w:hAnsi="Times New Roman"/>
          <w:spacing w:val="12"/>
          <w:position w:val="2"/>
          <w:sz w:val="24"/>
          <w:szCs w:val="24"/>
        </w:rPr>
        <w:t xml:space="preserve"> </w:t>
      </w:r>
      <w:r w:rsidRPr="0093035D">
        <w:rPr>
          <w:rFonts w:ascii="Times New Roman" w:hAnsi="Times New Roman"/>
          <w:sz w:val="24"/>
          <w:szCs w:val="24"/>
        </w:rPr>
        <w:t>we show</w:t>
      </w:r>
      <w:r w:rsidR="00950EBB" w:rsidRPr="0093035D">
        <w:rPr>
          <w:rFonts w:ascii="Times New Roman" w:hAnsi="Times New Roman"/>
          <w:sz w:val="24"/>
          <w:szCs w:val="24"/>
        </w:rPr>
        <w:t xml:space="preserve"> </w:t>
      </w:r>
      <w:r w:rsidRPr="0093035D">
        <w:rPr>
          <w:rFonts w:ascii="Times New Roman" w:hAnsi="Times New Roman"/>
          <w:sz w:val="24"/>
          <w:szCs w:val="24"/>
        </w:rPr>
        <w:t>that</w:t>
      </w:r>
      <w:r w:rsidR="00950EBB" w:rsidRPr="0093035D">
        <w:rPr>
          <w:rFonts w:ascii="Times New Roman" w:hAnsi="Times New Roman"/>
          <w:sz w:val="24"/>
          <w:szCs w:val="24"/>
        </w:rPr>
        <w:t xml:space="preserve"> (1) </w:t>
      </w:r>
      <w:r w:rsidR="007A4133" w:rsidRPr="0093035D">
        <w:rPr>
          <w:rFonts w:ascii="Times New Roman" w:hAnsi="Times New Roman"/>
          <w:sz w:val="24"/>
          <w:szCs w:val="24"/>
        </w:rPr>
        <w:t xml:space="preserve">fetal adipokines </w:t>
      </w:r>
      <w:r w:rsidRPr="0093035D">
        <w:rPr>
          <w:rFonts w:ascii="Times New Roman" w:hAnsi="Times New Roman"/>
          <w:sz w:val="24"/>
          <w:szCs w:val="24"/>
        </w:rPr>
        <w:t xml:space="preserve">are </w:t>
      </w:r>
      <w:r w:rsidR="00D731D1" w:rsidRPr="0093035D">
        <w:rPr>
          <w:rFonts w:ascii="Times New Roman" w:hAnsi="Times New Roman"/>
          <w:sz w:val="24"/>
          <w:szCs w:val="24"/>
        </w:rPr>
        <w:t xml:space="preserve">associated with </w:t>
      </w:r>
      <w:r w:rsidR="007A4133" w:rsidRPr="0093035D">
        <w:rPr>
          <w:rFonts w:ascii="Times New Roman" w:hAnsi="Times New Roman"/>
          <w:sz w:val="24"/>
          <w:szCs w:val="24"/>
        </w:rPr>
        <w:t>maternal factors</w:t>
      </w:r>
      <w:r w:rsidRPr="0093035D">
        <w:rPr>
          <w:rFonts w:ascii="Times New Roman" w:hAnsi="Times New Roman"/>
          <w:sz w:val="24"/>
          <w:szCs w:val="24"/>
        </w:rPr>
        <w:t xml:space="preserve"> such as BMI and GDM and</w:t>
      </w:r>
      <w:r w:rsidR="00950EBB" w:rsidRPr="0093035D">
        <w:rPr>
          <w:rFonts w:ascii="Times New Roman" w:hAnsi="Times New Roman"/>
          <w:sz w:val="24"/>
          <w:szCs w:val="24"/>
        </w:rPr>
        <w:t xml:space="preserve"> there are ethnic </w:t>
      </w:r>
      <w:r w:rsidR="00D65194" w:rsidRPr="0093035D">
        <w:rPr>
          <w:rFonts w:ascii="Times New Roman" w:hAnsi="Times New Roman"/>
          <w:sz w:val="24"/>
          <w:szCs w:val="24"/>
        </w:rPr>
        <w:t xml:space="preserve">and gender </w:t>
      </w:r>
      <w:r w:rsidR="00950EBB" w:rsidRPr="0093035D">
        <w:rPr>
          <w:rFonts w:ascii="Times New Roman" w:hAnsi="Times New Roman"/>
          <w:sz w:val="24"/>
          <w:szCs w:val="24"/>
        </w:rPr>
        <w:t xml:space="preserve">differences in cord adipokine levels in Asian </w:t>
      </w:r>
      <w:r w:rsidR="007C11ED" w:rsidRPr="0093035D">
        <w:rPr>
          <w:rFonts w:ascii="Times New Roman" w:hAnsi="Times New Roman"/>
          <w:sz w:val="24"/>
          <w:szCs w:val="24"/>
        </w:rPr>
        <w:t>neonates</w:t>
      </w:r>
      <w:r w:rsidR="00950EBB" w:rsidRPr="0093035D">
        <w:rPr>
          <w:rFonts w:ascii="Times New Roman" w:hAnsi="Times New Roman"/>
          <w:sz w:val="24"/>
          <w:szCs w:val="24"/>
        </w:rPr>
        <w:t>,</w:t>
      </w:r>
      <w:r w:rsidR="00FA33DE" w:rsidRPr="0093035D">
        <w:rPr>
          <w:rFonts w:ascii="Times New Roman" w:hAnsi="Times New Roman"/>
          <w:sz w:val="24"/>
          <w:szCs w:val="24"/>
        </w:rPr>
        <w:t xml:space="preserve"> </w:t>
      </w:r>
      <w:r w:rsidR="00950EBB" w:rsidRPr="0093035D">
        <w:rPr>
          <w:rFonts w:ascii="Times New Roman" w:hAnsi="Times New Roman"/>
          <w:sz w:val="24"/>
          <w:szCs w:val="24"/>
        </w:rPr>
        <w:t>and (</w:t>
      </w:r>
      <w:r w:rsidR="008E222C" w:rsidRPr="0093035D">
        <w:rPr>
          <w:rFonts w:ascii="Times New Roman" w:hAnsi="Times New Roman"/>
          <w:sz w:val="24"/>
          <w:szCs w:val="24"/>
        </w:rPr>
        <w:t>2</w:t>
      </w:r>
      <w:r w:rsidR="00950EBB" w:rsidRPr="0093035D">
        <w:rPr>
          <w:rFonts w:ascii="Times New Roman" w:hAnsi="Times New Roman"/>
          <w:sz w:val="24"/>
          <w:szCs w:val="24"/>
        </w:rPr>
        <w:t xml:space="preserve">) cord </w:t>
      </w:r>
      <w:r w:rsidR="004C0589" w:rsidRPr="0093035D">
        <w:rPr>
          <w:rFonts w:ascii="Times New Roman" w:hAnsi="Times New Roman"/>
          <w:sz w:val="24"/>
          <w:szCs w:val="24"/>
        </w:rPr>
        <w:t xml:space="preserve">blood </w:t>
      </w:r>
      <w:r w:rsidR="00950EBB" w:rsidRPr="0093035D">
        <w:rPr>
          <w:rFonts w:ascii="Times New Roman" w:hAnsi="Times New Roman"/>
          <w:sz w:val="24"/>
          <w:szCs w:val="24"/>
        </w:rPr>
        <w:t>leptin and adiponectin positively</w:t>
      </w:r>
      <w:r w:rsidRPr="0093035D">
        <w:rPr>
          <w:rFonts w:ascii="Times New Roman" w:hAnsi="Times New Roman"/>
          <w:sz w:val="24"/>
          <w:szCs w:val="24"/>
        </w:rPr>
        <w:t xml:space="preserve"> correlate with measures of neonatal </w:t>
      </w:r>
      <w:r w:rsidR="00D65194" w:rsidRPr="0093035D">
        <w:rPr>
          <w:rFonts w:ascii="Times New Roman" w:hAnsi="Times New Roman"/>
          <w:sz w:val="24"/>
          <w:szCs w:val="24"/>
        </w:rPr>
        <w:t>abdominal fat accumulation</w:t>
      </w:r>
      <w:r w:rsidR="00CB75DB" w:rsidRPr="0093035D">
        <w:rPr>
          <w:rFonts w:ascii="Times New Roman" w:hAnsi="Times New Roman"/>
          <w:sz w:val="24"/>
          <w:szCs w:val="24"/>
        </w:rPr>
        <w:t>.</w:t>
      </w:r>
      <w:r w:rsidR="005F4C40" w:rsidRPr="0093035D">
        <w:rPr>
          <w:rFonts w:ascii="Times New Roman" w:hAnsi="Times New Roman"/>
          <w:sz w:val="24"/>
          <w:szCs w:val="24"/>
        </w:rPr>
        <w:t xml:space="preserve"> </w:t>
      </w:r>
      <w:r w:rsidR="00016567" w:rsidRPr="0093035D">
        <w:rPr>
          <w:rFonts w:ascii="Times New Roman" w:hAnsi="Times New Roman"/>
          <w:sz w:val="24"/>
          <w:szCs w:val="24"/>
        </w:rPr>
        <w:t xml:space="preserve"> </w:t>
      </w:r>
      <w:r w:rsidR="00950EBB" w:rsidRPr="0093035D">
        <w:rPr>
          <w:rFonts w:ascii="Times New Roman" w:hAnsi="Times New Roman"/>
          <w:sz w:val="24"/>
          <w:szCs w:val="24"/>
        </w:rPr>
        <w:t xml:space="preserve">Further research is required to determine if these findings have an impact on early childhood abdominal fat accumulation. </w:t>
      </w:r>
    </w:p>
    <w:p w14:paraId="4538B3E8" w14:textId="77777777" w:rsidR="006A54D4" w:rsidRPr="0093035D" w:rsidRDefault="006A54D4" w:rsidP="007C231D">
      <w:pPr>
        <w:autoSpaceDE w:val="0"/>
        <w:autoSpaceDN w:val="0"/>
        <w:adjustRightInd w:val="0"/>
        <w:spacing w:line="480" w:lineRule="auto"/>
        <w:ind w:firstLine="720"/>
        <w:jc w:val="both"/>
        <w:rPr>
          <w:rFonts w:ascii="Times New Roman" w:hAnsi="Times New Roman"/>
          <w:b/>
          <w:sz w:val="24"/>
          <w:szCs w:val="24"/>
        </w:rPr>
      </w:pPr>
    </w:p>
    <w:p w14:paraId="59250B37" w14:textId="33A12B06" w:rsidR="003E6510" w:rsidRPr="0093035D" w:rsidRDefault="003E6510" w:rsidP="00EC649F">
      <w:pPr>
        <w:spacing w:line="480" w:lineRule="auto"/>
        <w:jc w:val="both"/>
        <w:rPr>
          <w:rFonts w:ascii="Times New Roman" w:hAnsi="Times New Roman"/>
          <w:b/>
          <w:sz w:val="24"/>
          <w:szCs w:val="24"/>
        </w:rPr>
      </w:pPr>
      <w:r w:rsidRPr="0093035D">
        <w:rPr>
          <w:rFonts w:ascii="Times New Roman" w:hAnsi="Times New Roman"/>
          <w:b/>
          <w:sz w:val="24"/>
          <w:szCs w:val="24"/>
        </w:rPr>
        <w:t xml:space="preserve">Author contributions </w:t>
      </w:r>
    </w:p>
    <w:p w14:paraId="7D2C249A" w14:textId="365DC5D4" w:rsidR="003E6510" w:rsidRPr="0093035D" w:rsidRDefault="007A4133" w:rsidP="003E6510">
      <w:pPr>
        <w:spacing w:line="480" w:lineRule="auto"/>
        <w:rPr>
          <w:rFonts w:ascii="Times New Roman" w:hAnsi="Times New Roman"/>
          <w:sz w:val="24"/>
          <w:szCs w:val="24"/>
        </w:rPr>
      </w:pPr>
      <w:r w:rsidRPr="0093035D">
        <w:rPr>
          <w:rFonts w:ascii="Times New Roman" w:hAnsi="Times New Roman"/>
          <w:sz w:val="24"/>
          <w:szCs w:val="24"/>
        </w:rPr>
        <w:t>Tan</w:t>
      </w:r>
      <w:r w:rsidR="003831F0" w:rsidRPr="0093035D">
        <w:rPr>
          <w:rFonts w:ascii="Times New Roman" w:hAnsi="Times New Roman"/>
          <w:sz w:val="24"/>
          <w:szCs w:val="24"/>
        </w:rPr>
        <w:t>, Tint</w:t>
      </w:r>
      <w:r w:rsidR="003E6510" w:rsidRPr="0093035D">
        <w:rPr>
          <w:rFonts w:ascii="Times New Roman" w:hAnsi="Times New Roman"/>
          <w:sz w:val="24"/>
          <w:szCs w:val="24"/>
        </w:rPr>
        <w:t xml:space="preserve"> and </w:t>
      </w:r>
      <w:r w:rsidRPr="0093035D">
        <w:rPr>
          <w:rFonts w:ascii="Times New Roman" w:hAnsi="Times New Roman"/>
          <w:sz w:val="24"/>
          <w:szCs w:val="24"/>
        </w:rPr>
        <w:t>Karnani</w:t>
      </w:r>
      <w:r w:rsidR="003E6510" w:rsidRPr="0093035D">
        <w:rPr>
          <w:rFonts w:ascii="Times New Roman" w:hAnsi="Times New Roman"/>
          <w:sz w:val="24"/>
          <w:szCs w:val="24"/>
        </w:rPr>
        <w:t xml:space="preserve"> had full access to all the data in the study and take responsibility for the integrity of the data and the accuracy of the data analysis. </w:t>
      </w:r>
    </w:p>
    <w:p w14:paraId="2185302B" w14:textId="393C5667" w:rsidR="003E6510" w:rsidRPr="0093035D" w:rsidRDefault="003E6510" w:rsidP="003E6510">
      <w:pPr>
        <w:spacing w:line="480" w:lineRule="auto"/>
        <w:rPr>
          <w:rFonts w:ascii="Times New Roman" w:hAnsi="Times New Roman"/>
          <w:sz w:val="24"/>
          <w:szCs w:val="24"/>
        </w:rPr>
      </w:pPr>
      <w:r w:rsidRPr="0093035D">
        <w:rPr>
          <w:rFonts w:ascii="Times New Roman" w:hAnsi="Times New Roman"/>
          <w:sz w:val="24"/>
          <w:szCs w:val="24"/>
        </w:rPr>
        <w:t xml:space="preserve">Study concept and design: </w:t>
      </w:r>
      <w:r w:rsidR="002A3521" w:rsidRPr="0093035D">
        <w:rPr>
          <w:rFonts w:ascii="Times New Roman" w:hAnsi="Times New Roman"/>
          <w:sz w:val="24"/>
          <w:szCs w:val="24"/>
        </w:rPr>
        <w:t>Karnani, Tint, Tan</w:t>
      </w:r>
    </w:p>
    <w:p w14:paraId="0D959DCB" w14:textId="4AE7A6E6" w:rsidR="003E6510" w:rsidRPr="0093035D" w:rsidRDefault="003E6510" w:rsidP="007A4133">
      <w:pPr>
        <w:tabs>
          <w:tab w:val="left" w:pos="6240"/>
        </w:tabs>
        <w:spacing w:line="480" w:lineRule="auto"/>
        <w:rPr>
          <w:rFonts w:ascii="Times New Roman" w:hAnsi="Times New Roman"/>
          <w:sz w:val="24"/>
          <w:szCs w:val="24"/>
        </w:rPr>
      </w:pPr>
      <w:r w:rsidRPr="0093035D">
        <w:rPr>
          <w:rFonts w:ascii="Times New Roman" w:hAnsi="Times New Roman"/>
          <w:sz w:val="24"/>
          <w:szCs w:val="24"/>
        </w:rPr>
        <w:t>Acquisition and analysis image data: Tint, Fortier</w:t>
      </w:r>
    </w:p>
    <w:p w14:paraId="57A32DEC" w14:textId="2CD4D760" w:rsidR="005377E1" w:rsidRPr="0093035D" w:rsidRDefault="005377E1" w:rsidP="007A4133">
      <w:pPr>
        <w:tabs>
          <w:tab w:val="left" w:pos="6240"/>
        </w:tabs>
        <w:spacing w:line="480" w:lineRule="auto"/>
        <w:rPr>
          <w:rFonts w:ascii="Times New Roman" w:hAnsi="Times New Roman"/>
          <w:sz w:val="24"/>
          <w:szCs w:val="24"/>
        </w:rPr>
      </w:pPr>
      <w:r w:rsidRPr="0093035D">
        <w:rPr>
          <w:rFonts w:ascii="Times New Roman" w:hAnsi="Times New Roman"/>
          <w:sz w:val="24"/>
          <w:szCs w:val="24"/>
        </w:rPr>
        <w:t>Acquisition and analysis PEA POD data: Tin</w:t>
      </w:r>
      <w:r w:rsidR="00B27852" w:rsidRPr="0093035D">
        <w:rPr>
          <w:rFonts w:ascii="Times New Roman" w:hAnsi="Times New Roman"/>
          <w:sz w:val="24"/>
          <w:szCs w:val="24"/>
        </w:rPr>
        <w:t>t</w:t>
      </w:r>
    </w:p>
    <w:p w14:paraId="2458D6A4" w14:textId="5E8AD255" w:rsidR="007A4133" w:rsidRPr="0093035D" w:rsidRDefault="007A4133" w:rsidP="007A4133">
      <w:pPr>
        <w:tabs>
          <w:tab w:val="left" w:pos="6240"/>
        </w:tabs>
        <w:spacing w:line="480" w:lineRule="auto"/>
        <w:rPr>
          <w:rFonts w:ascii="Times New Roman" w:hAnsi="Times New Roman"/>
          <w:sz w:val="24"/>
          <w:szCs w:val="24"/>
        </w:rPr>
      </w:pPr>
      <w:r w:rsidRPr="0093035D">
        <w:rPr>
          <w:rFonts w:ascii="Times New Roman" w:hAnsi="Times New Roman"/>
          <w:sz w:val="24"/>
          <w:szCs w:val="24"/>
        </w:rPr>
        <w:t>Acquisition and analysis adipokine data: Larbi</w:t>
      </w:r>
    </w:p>
    <w:p w14:paraId="42F7CEFF" w14:textId="47487286" w:rsidR="003927A8" w:rsidRPr="0093035D" w:rsidRDefault="003E6510" w:rsidP="003927A8">
      <w:pPr>
        <w:tabs>
          <w:tab w:val="left" w:pos="6240"/>
        </w:tabs>
        <w:spacing w:line="480" w:lineRule="auto"/>
        <w:rPr>
          <w:rFonts w:ascii="Times New Roman" w:hAnsi="Times New Roman"/>
          <w:sz w:val="24"/>
          <w:szCs w:val="24"/>
        </w:rPr>
      </w:pPr>
      <w:r w:rsidRPr="0093035D">
        <w:rPr>
          <w:rFonts w:ascii="Times New Roman" w:hAnsi="Times New Roman"/>
          <w:sz w:val="24"/>
          <w:szCs w:val="24"/>
        </w:rPr>
        <w:t>Statistical analysis an</w:t>
      </w:r>
      <w:r w:rsidR="006762A4" w:rsidRPr="0093035D">
        <w:rPr>
          <w:rFonts w:ascii="Times New Roman" w:hAnsi="Times New Roman"/>
          <w:sz w:val="24"/>
          <w:szCs w:val="24"/>
        </w:rPr>
        <w:t>d interpretation of data: Tint,</w:t>
      </w:r>
      <w:r w:rsidR="005377E1" w:rsidRPr="0093035D">
        <w:rPr>
          <w:rFonts w:ascii="Times New Roman" w:hAnsi="Times New Roman"/>
          <w:sz w:val="24"/>
          <w:szCs w:val="24"/>
        </w:rPr>
        <w:t xml:space="preserve"> Tan</w:t>
      </w:r>
    </w:p>
    <w:p w14:paraId="21E90DD2" w14:textId="571D8FA6" w:rsidR="003E6510" w:rsidRPr="0093035D" w:rsidRDefault="006762A4" w:rsidP="003927A8">
      <w:pPr>
        <w:tabs>
          <w:tab w:val="left" w:pos="6240"/>
        </w:tabs>
        <w:spacing w:line="480" w:lineRule="auto"/>
        <w:rPr>
          <w:rFonts w:ascii="Times New Roman" w:hAnsi="Times New Roman"/>
          <w:sz w:val="24"/>
          <w:szCs w:val="24"/>
        </w:rPr>
      </w:pPr>
      <w:r w:rsidRPr="0093035D">
        <w:rPr>
          <w:rFonts w:ascii="Times New Roman" w:hAnsi="Times New Roman"/>
          <w:sz w:val="24"/>
          <w:szCs w:val="24"/>
        </w:rPr>
        <w:t>Drafting of the manuscript:</w:t>
      </w:r>
      <w:r w:rsidR="007A4133" w:rsidRPr="0093035D">
        <w:rPr>
          <w:rFonts w:ascii="Times New Roman" w:hAnsi="Times New Roman"/>
          <w:sz w:val="24"/>
          <w:szCs w:val="24"/>
        </w:rPr>
        <w:t xml:space="preserve"> Tan, Tint</w:t>
      </w:r>
    </w:p>
    <w:p w14:paraId="04C4049D" w14:textId="07F02078" w:rsidR="003E6510" w:rsidRPr="0093035D" w:rsidRDefault="003E6510" w:rsidP="003E6510">
      <w:pPr>
        <w:spacing w:line="480" w:lineRule="auto"/>
        <w:rPr>
          <w:rFonts w:ascii="Times New Roman" w:hAnsi="Times New Roman"/>
          <w:sz w:val="24"/>
          <w:szCs w:val="24"/>
        </w:rPr>
      </w:pPr>
      <w:r w:rsidRPr="0093035D">
        <w:rPr>
          <w:rFonts w:ascii="Times New Roman" w:hAnsi="Times New Roman"/>
          <w:sz w:val="24"/>
          <w:szCs w:val="24"/>
        </w:rPr>
        <w:t xml:space="preserve">Critical revision of the manuscript for important intellectual content: </w:t>
      </w:r>
      <w:r w:rsidR="002A3521" w:rsidRPr="0093035D">
        <w:rPr>
          <w:rFonts w:ascii="Times New Roman" w:hAnsi="Times New Roman"/>
          <w:sz w:val="24"/>
          <w:szCs w:val="24"/>
        </w:rPr>
        <w:t>Karnani, Eriksson</w:t>
      </w:r>
      <w:r w:rsidR="000400FD" w:rsidRPr="0093035D">
        <w:rPr>
          <w:rFonts w:ascii="Times New Roman" w:hAnsi="Times New Roman"/>
          <w:sz w:val="24"/>
          <w:szCs w:val="24"/>
        </w:rPr>
        <w:t xml:space="preserve">, </w:t>
      </w:r>
      <w:r w:rsidR="00B61ADB" w:rsidRPr="0093035D">
        <w:rPr>
          <w:rFonts w:ascii="Times New Roman" w:hAnsi="Times New Roman"/>
          <w:sz w:val="24"/>
          <w:szCs w:val="24"/>
        </w:rPr>
        <w:t xml:space="preserve">Michael, </w:t>
      </w:r>
      <w:r w:rsidR="002A3521" w:rsidRPr="0093035D">
        <w:rPr>
          <w:rFonts w:ascii="Times New Roman" w:hAnsi="Times New Roman"/>
          <w:sz w:val="24"/>
          <w:szCs w:val="24"/>
        </w:rPr>
        <w:t xml:space="preserve">Chong, </w:t>
      </w:r>
      <w:r w:rsidR="000400FD" w:rsidRPr="0093035D">
        <w:rPr>
          <w:rFonts w:ascii="Times New Roman" w:hAnsi="Times New Roman"/>
          <w:sz w:val="24"/>
          <w:szCs w:val="24"/>
        </w:rPr>
        <w:t xml:space="preserve">Yap, Tan KH, </w:t>
      </w:r>
      <w:r w:rsidR="002A3521" w:rsidRPr="0093035D">
        <w:rPr>
          <w:rFonts w:ascii="Times New Roman" w:hAnsi="Times New Roman"/>
          <w:sz w:val="24"/>
          <w:szCs w:val="24"/>
        </w:rPr>
        <w:t>Godfrey, YS Lee, SY Chan</w:t>
      </w:r>
    </w:p>
    <w:p w14:paraId="6EF1ADE9" w14:textId="401355C9" w:rsidR="003E6510" w:rsidRPr="0093035D" w:rsidRDefault="003E6510" w:rsidP="003E6510">
      <w:pPr>
        <w:spacing w:line="480" w:lineRule="auto"/>
        <w:rPr>
          <w:rFonts w:ascii="Times New Roman" w:hAnsi="Times New Roman"/>
          <w:sz w:val="24"/>
          <w:szCs w:val="24"/>
        </w:rPr>
      </w:pPr>
      <w:r w:rsidRPr="0093035D">
        <w:rPr>
          <w:rFonts w:ascii="Times New Roman" w:hAnsi="Times New Roman"/>
          <w:sz w:val="24"/>
          <w:szCs w:val="24"/>
        </w:rPr>
        <w:t xml:space="preserve">Study supervision: </w:t>
      </w:r>
      <w:r w:rsidR="007A4133" w:rsidRPr="0093035D">
        <w:rPr>
          <w:rFonts w:ascii="Times New Roman" w:hAnsi="Times New Roman"/>
          <w:sz w:val="24"/>
          <w:szCs w:val="24"/>
        </w:rPr>
        <w:t>Karnani, Eriksson</w:t>
      </w:r>
    </w:p>
    <w:p w14:paraId="29A8BF3E" w14:textId="77777777" w:rsidR="008F1655" w:rsidRPr="0093035D" w:rsidRDefault="008F1655" w:rsidP="003E6510">
      <w:pPr>
        <w:spacing w:line="480" w:lineRule="auto"/>
        <w:jc w:val="both"/>
        <w:rPr>
          <w:rFonts w:ascii="Times New Roman" w:hAnsi="Times New Roman"/>
          <w:b/>
          <w:bCs/>
          <w:sz w:val="24"/>
          <w:szCs w:val="24"/>
        </w:rPr>
      </w:pPr>
    </w:p>
    <w:p w14:paraId="5B155EBC" w14:textId="06A9582F" w:rsidR="003E6510" w:rsidRPr="0093035D" w:rsidRDefault="003E6510" w:rsidP="003E6510">
      <w:pPr>
        <w:spacing w:line="480" w:lineRule="auto"/>
        <w:jc w:val="both"/>
        <w:rPr>
          <w:rFonts w:ascii="Times New Roman" w:hAnsi="Times New Roman"/>
          <w:b/>
          <w:bCs/>
          <w:sz w:val="24"/>
          <w:szCs w:val="24"/>
        </w:rPr>
      </w:pPr>
      <w:r w:rsidRPr="0093035D">
        <w:rPr>
          <w:rFonts w:ascii="Times New Roman" w:hAnsi="Times New Roman"/>
          <w:b/>
          <w:bCs/>
          <w:sz w:val="24"/>
          <w:szCs w:val="24"/>
        </w:rPr>
        <w:lastRenderedPageBreak/>
        <w:t xml:space="preserve">Role of the funding source </w:t>
      </w:r>
    </w:p>
    <w:p w14:paraId="5DE048C2" w14:textId="38063FFF" w:rsidR="003E6510" w:rsidRPr="0093035D" w:rsidRDefault="003E6510" w:rsidP="003E6510">
      <w:pPr>
        <w:spacing w:line="480" w:lineRule="auto"/>
        <w:jc w:val="both"/>
        <w:rPr>
          <w:rFonts w:ascii="Times New Roman" w:hAnsi="Times New Roman"/>
          <w:bCs/>
          <w:sz w:val="24"/>
          <w:szCs w:val="24"/>
        </w:rPr>
      </w:pPr>
      <w:r w:rsidRPr="0093035D">
        <w:rPr>
          <w:rFonts w:ascii="Times New Roman" w:hAnsi="Times New Roman"/>
          <w:bCs/>
          <w:sz w:val="24"/>
          <w:szCs w:val="24"/>
        </w:rPr>
        <w:t>The funding sources had no role in the design and conduct of the study; collection, management, analysis, and interpretation of the data; preparation, review, or approval of the manuscript; and decision to submit the manuscript for publication.</w:t>
      </w:r>
    </w:p>
    <w:p w14:paraId="0A1A5662" w14:textId="77777777" w:rsidR="008F1655" w:rsidRPr="0093035D" w:rsidRDefault="008F1655" w:rsidP="008F1655">
      <w:pPr>
        <w:spacing w:line="480" w:lineRule="auto"/>
        <w:rPr>
          <w:rFonts w:ascii="Times New Roman" w:hAnsi="Times New Roman"/>
          <w:sz w:val="24"/>
          <w:szCs w:val="24"/>
        </w:rPr>
      </w:pPr>
    </w:p>
    <w:p w14:paraId="50461600" w14:textId="184AD6AC" w:rsidR="008F1655" w:rsidRPr="0093035D" w:rsidRDefault="008F1655" w:rsidP="008F1655">
      <w:pPr>
        <w:spacing w:line="480" w:lineRule="auto"/>
        <w:rPr>
          <w:rFonts w:ascii="Times New Roman" w:hAnsi="Times New Roman"/>
          <w:b/>
          <w:sz w:val="24"/>
          <w:szCs w:val="24"/>
        </w:rPr>
      </w:pPr>
      <w:r w:rsidRPr="0093035D">
        <w:rPr>
          <w:rFonts w:ascii="Times New Roman" w:hAnsi="Times New Roman"/>
          <w:b/>
          <w:sz w:val="24"/>
          <w:szCs w:val="24"/>
        </w:rPr>
        <w:t xml:space="preserve">Acknowledgements </w:t>
      </w:r>
    </w:p>
    <w:p w14:paraId="2BC6DAB0" w14:textId="77777777" w:rsidR="008F1655" w:rsidRPr="0093035D" w:rsidRDefault="008F1655" w:rsidP="008F1655">
      <w:pPr>
        <w:spacing w:line="480" w:lineRule="auto"/>
        <w:rPr>
          <w:rFonts w:ascii="Times New Roman" w:hAnsi="Times New Roman"/>
          <w:sz w:val="24"/>
          <w:szCs w:val="24"/>
        </w:rPr>
      </w:pPr>
      <w:r w:rsidRPr="0093035D">
        <w:rPr>
          <w:rFonts w:ascii="Times New Roman" w:hAnsi="Times New Roman"/>
          <w:sz w:val="24"/>
          <w:szCs w:val="24"/>
        </w:rPr>
        <w:t xml:space="preserve">The GUSTO study group includes Allan Sheppard, Amutha Chinnadurai, Anne Eng Neo Goh, Anne Rifkin Graboi, Anqi Qiu,  Arijit 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bian Yap, Falk Mueller-Riemenschneider, George Seow Heong Yeo, Helen </w:t>
      </w:r>
    </w:p>
    <w:p w14:paraId="06C05FDE" w14:textId="444B65A3" w:rsidR="008F1655" w:rsidRPr="0093035D" w:rsidRDefault="008F1655" w:rsidP="00611041">
      <w:pPr>
        <w:spacing w:line="480" w:lineRule="auto"/>
        <w:jc w:val="both"/>
        <w:rPr>
          <w:rFonts w:ascii="Times New Roman" w:hAnsi="Times New Roman"/>
          <w:sz w:val="24"/>
          <w:szCs w:val="24"/>
        </w:rPr>
      </w:pPr>
      <w:r w:rsidRPr="0093035D">
        <w:rPr>
          <w:rFonts w:ascii="Times New Roman" w:hAnsi="Times New Roman"/>
          <w:sz w:val="24"/>
          <w:szCs w:val="24"/>
        </w:rPr>
        <w:t xml:space="preserve">Chen, Heng Hao Tan, Hugo P S van Bever, Iliana Magiati,  Inez Bik Yun Wong, Ivy Yee-Man Lau, Izzuddin Bin Mohd Aris, Jeevesh Kapur, Jenny L. Richmond, Jerry Kok Yen Chan, Joanna D. Holbrook, Joanne Yoong, Joao N. Ferreira., Jonathan Tze Liang Choo, Jonathan Y. Bernard, Joshua J. Gooley, Keith M. Godfrey, Kenneth Kwek, Kok Hian Tan, Krishnamoorthy Niduvaje, Kuan Jin Lee, Leher Singh, Lieng Hsi Ling, Lin Lin Su, Ling-Wei Chen, Lourdes Mary Daniel,  Lynette P Shek, Marielle V. Fortier, Mark Hanson, Mary Foong-Fong Chong, Mary Rauff, Mei Chien Chua, Melvin Khee-Shing Leow, Michael Meaney, Mya Thway Tint, Neerja Karnani, Ngee Lek, Oon Hoe Teoh, P. C. Wong, Paulin Tay Straughan, Peter D. Gluckman, Pratibha Agarwal, Queenie Ling Jun Li, Rob M. van Dam, Salome A. Rebello, Seang-Mei Saw, See Ling Loy, S. Sendhil Velan, Seng Bin Ang, Shang Chee Chong, Sharon Ng, Shiao-Yng Chan, Shirong Cai, Shu-E Soh, Sok Bee Lim, Stella Tsotsi, Chin-Ying Stephen Hsu, Sue Anne Toh, Swee Chye Quek, Victor Samuel Rajadurai, Walter Stunkel, Wayne </w:t>
      </w:r>
      <w:r w:rsidRPr="0093035D">
        <w:rPr>
          <w:rFonts w:ascii="Times New Roman" w:hAnsi="Times New Roman"/>
          <w:sz w:val="24"/>
          <w:szCs w:val="24"/>
        </w:rPr>
        <w:lastRenderedPageBreak/>
        <w:t xml:space="preserve">Cutfield, Wee Meng Han, Wei Wei Pang, Yap-Seng Chong, Yin Bun Cheung, Yiong Huak Chan and Yung Seng Lee.  </w:t>
      </w:r>
    </w:p>
    <w:p w14:paraId="4B8E4CC0" w14:textId="298C534A" w:rsidR="00F44782" w:rsidRPr="0093035D" w:rsidRDefault="00F44782" w:rsidP="00611041">
      <w:pPr>
        <w:spacing w:line="480" w:lineRule="auto"/>
        <w:jc w:val="both"/>
        <w:rPr>
          <w:rFonts w:ascii="Times New Roman" w:hAnsi="Times New Roman"/>
          <w:sz w:val="24"/>
          <w:szCs w:val="24"/>
        </w:rPr>
      </w:pPr>
      <w:r w:rsidRPr="0093035D">
        <w:rPr>
          <w:rFonts w:ascii="Times New Roman" w:hAnsi="Times New Roman"/>
          <w:sz w:val="24"/>
          <w:szCs w:val="24"/>
        </w:rPr>
        <w:t xml:space="preserve">The authors thank Esther Mok for performing the cord blood leptin and adiponectin assays and Bernett Lee for statistical analyses of the cord blood leptin and adiponectin data. </w:t>
      </w:r>
    </w:p>
    <w:p w14:paraId="605861D0" w14:textId="77777777" w:rsidR="006B3051" w:rsidRPr="0093035D" w:rsidRDefault="006B3051" w:rsidP="00611041">
      <w:pPr>
        <w:spacing w:line="480" w:lineRule="auto"/>
        <w:jc w:val="both"/>
        <w:rPr>
          <w:rFonts w:ascii="Times New Roman" w:hAnsi="Times New Roman"/>
          <w:sz w:val="24"/>
          <w:szCs w:val="24"/>
        </w:rPr>
      </w:pPr>
    </w:p>
    <w:p w14:paraId="14E84DDB" w14:textId="77777777" w:rsidR="00AB47AF" w:rsidRPr="0093035D" w:rsidRDefault="00AB47AF" w:rsidP="00AB47AF">
      <w:pPr>
        <w:pStyle w:val="Heading3"/>
      </w:pPr>
      <w:r w:rsidRPr="0093035D">
        <w:t>References</w:t>
      </w:r>
    </w:p>
    <w:p w14:paraId="2B7EC028" w14:textId="77777777" w:rsidR="00A20ACE" w:rsidRPr="0093035D" w:rsidRDefault="00AB47AF" w:rsidP="00A20ACE">
      <w:pPr>
        <w:pStyle w:val="EndNoteBibliography"/>
        <w:spacing w:after="240"/>
      </w:pPr>
      <w:r w:rsidRPr="0093035D">
        <w:rPr>
          <w:szCs w:val="24"/>
        </w:rPr>
        <w:fldChar w:fldCharType="begin"/>
      </w:r>
      <w:r w:rsidRPr="0093035D">
        <w:rPr>
          <w:szCs w:val="24"/>
        </w:rPr>
        <w:instrText xml:space="preserve"> ADDIN EN.REFLIST </w:instrText>
      </w:r>
      <w:r w:rsidRPr="0093035D">
        <w:rPr>
          <w:szCs w:val="24"/>
        </w:rPr>
        <w:fldChar w:fldCharType="separate"/>
      </w:r>
      <w:r w:rsidR="00A20ACE" w:rsidRPr="0093035D">
        <w:t>1.</w:t>
      </w:r>
      <w:r w:rsidR="00A20ACE" w:rsidRPr="0093035D">
        <w:tab/>
        <w:t>Kiess W, Petzold S, Topfer M, Garten A, Bluher S, Kapellen T, et al. Adipocytes and adipose tissue. Best Pract Res Clin Endocrinol Metab. 2008;22(1):135-53.</w:t>
      </w:r>
    </w:p>
    <w:p w14:paraId="14DA13BB" w14:textId="77777777" w:rsidR="00A20ACE" w:rsidRPr="0093035D" w:rsidRDefault="00A20ACE" w:rsidP="00A20ACE">
      <w:pPr>
        <w:pStyle w:val="EndNoteBibliography"/>
        <w:spacing w:after="240"/>
      </w:pPr>
      <w:r w:rsidRPr="0093035D">
        <w:t>2.</w:t>
      </w:r>
      <w:r w:rsidRPr="0093035D">
        <w:tab/>
        <w:t>Flak JN, Myers MG, Jr. Minireview: CNS Mechanisms of Leptin Action. Mol Endocrinol. 2016;30(1):3-12.</w:t>
      </w:r>
    </w:p>
    <w:p w14:paraId="1460A27F" w14:textId="77777777" w:rsidR="00A20ACE" w:rsidRPr="0093035D" w:rsidRDefault="00A20ACE" w:rsidP="00A20ACE">
      <w:pPr>
        <w:pStyle w:val="EndNoteBibliography"/>
        <w:spacing w:after="240"/>
      </w:pPr>
      <w:r w:rsidRPr="0093035D">
        <w:t>3.</w:t>
      </w:r>
      <w:r w:rsidRPr="0093035D">
        <w:tab/>
        <w:t>Farooqi IS, O'Rahilly S. Leptin: a pivotal regulator of human energy homeostasis. Am J Clin Nutr. 2009;89(3):980S-4S.</w:t>
      </w:r>
    </w:p>
    <w:p w14:paraId="731E5808" w14:textId="77777777" w:rsidR="00A20ACE" w:rsidRPr="0093035D" w:rsidRDefault="00A20ACE" w:rsidP="00A20ACE">
      <w:pPr>
        <w:pStyle w:val="EndNoteBibliography"/>
        <w:spacing w:after="240"/>
      </w:pPr>
      <w:r w:rsidRPr="0093035D">
        <w:t>4.</w:t>
      </w:r>
      <w:r w:rsidRPr="0093035D">
        <w:tab/>
        <w:t>Parvaresh Rizi E, Teo Y, Leow MK, Venkataraman K, Khoo EY, Yeo CR, et al. Ethnic Differences in the Role of Adipocytokines Linking Abdominal Adiposity and Insulin Sensitivity Among Asians. J Clin Endocrinol Metab. 2015;100(11):4249-56.</w:t>
      </w:r>
    </w:p>
    <w:p w14:paraId="1CB2E635" w14:textId="77777777" w:rsidR="00A20ACE" w:rsidRPr="0093035D" w:rsidRDefault="00A20ACE" w:rsidP="00A20ACE">
      <w:pPr>
        <w:pStyle w:val="EndNoteBibliography"/>
        <w:spacing w:after="240"/>
      </w:pPr>
      <w:r w:rsidRPr="0093035D">
        <w:t>5.</w:t>
      </w:r>
      <w:r w:rsidRPr="0093035D">
        <w:tab/>
        <w:t>Karakosta P, Chatzi L, Plana E, Margioris A, Castanas E, Kogevinas M. Leptin levels in cord blood and anthropometric measures at birth: a systematic review and meta-analysis. Paediatr Perinat Epidemiol. 2011;25(2):150-63.</w:t>
      </w:r>
    </w:p>
    <w:p w14:paraId="59D0CB6C" w14:textId="77777777" w:rsidR="00A20ACE" w:rsidRPr="0093035D" w:rsidRDefault="00A20ACE" w:rsidP="00A20ACE">
      <w:pPr>
        <w:pStyle w:val="EndNoteBibliography"/>
        <w:spacing w:after="240"/>
      </w:pPr>
      <w:r w:rsidRPr="0093035D">
        <w:t>6.</w:t>
      </w:r>
      <w:r w:rsidRPr="0093035D">
        <w:tab/>
        <w:t>Ong KK, Ahmed ML, Sherriff A, Woods KA, Watts A, Golding J, et al. Cord blood leptin is associated with size at birth and predicts infancy weight gain in humans. ALSPAC Study Team. Avon Longitudinal Study of Pregnancy and Childhood. J Clin Endocrinol Metab. 1999;84(3):1145-8.</w:t>
      </w:r>
    </w:p>
    <w:p w14:paraId="60018B57" w14:textId="77777777" w:rsidR="00A20ACE" w:rsidRPr="0093035D" w:rsidRDefault="00A20ACE" w:rsidP="00A20ACE">
      <w:pPr>
        <w:pStyle w:val="EndNoteBibliography"/>
        <w:spacing w:after="240"/>
      </w:pPr>
      <w:r w:rsidRPr="0093035D">
        <w:t>7.</w:t>
      </w:r>
      <w:r w:rsidRPr="0093035D">
        <w:tab/>
        <w:t>Karakosta P, Georgiou V, Fthenou E, Papadopoulou E, Roumeliotaki T, Margioris A, et al. Maternal weight status, cord blood leptin and fetal growth: a prospective mother-child cohort study (Rhea study). Paediatr Perinat Epidemiol. 2013;27(5):461-71.</w:t>
      </w:r>
    </w:p>
    <w:p w14:paraId="72474815" w14:textId="77777777" w:rsidR="00A20ACE" w:rsidRPr="0093035D" w:rsidRDefault="00A20ACE" w:rsidP="00A20ACE">
      <w:pPr>
        <w:pStyle w:val="EndNoteBibliography"/>
        <w:spacing w:after="240"/>
      </w:pPr>
      <w:r w:rsidRPr="0093035D">
        <w:t>8.</w:t>
      </w:r>
      <w:r w:rsidRPr="0093035D">
        <w:tab/>
        <w:t>Karakosta P, Roumeliotaki T, Chalkiadaki G, Sarri K, Vassilaki M, Venihaki M, et al. Cord blood leptin levels in relation to child growth trajectories. Metabolism. 2016;65(6):874-82.</w:t>
      </w:r>
    </w:p>
    <w:p w14:paraId="70AE0981" w14:textId="77777777" w:rsidR="00A20ACE" w:rsidRPr="0093035D" w:rsidRDefault="00A20ACE" w:rsidP="00A20ACE">
      <w:pPr>
        <w:pStyle w:val="EndNoteBibliography"/>
        <w:spacing w:after="240"/>
      </w:pPr>
      <w:r w:rsidRPr="0093035D">
        <w:t>9.</w:t>
      </w:r>
      <w:r w:rsidRPr="0093035D">
        <w:tab/>
        <w:t>Tsai PJ, Yu CH, Hsu SP, Lee YH, Chiou CH, Hsu YW, et al. Cord plasma concentrations of adiponectin and leptin in healthy term neonates: positive correlation with birthweight and neonatal adiposity. Clin Endocrinol (Oxf). 2004;61(1):88-93.</w:t>
      </w:r>
    </w:p>
    <w:p w14:paraId="6CAB2775" w14:textId="77777777" w:rsidR="00A20ACE" w:rsidRPr="0093035D" w:rsidRDefault="00A20ACE" w:rsidP="00A20ACE">
      <w:pPr>
        <w:pStyle w:val="EndNoteBibliography"/>
        <w:spacing w:after="240"/>
      </w:pPr>
      <w:r w:rsidRPr="0093035D">
        <w:t>10.</w:t>
      </w:r>
      <w:r w:rsidRPr="0093035D">
        <w:tab/>
        <w:t>Kayemba-Kay's S, Geary MP, Pringle J, Rodeck CH, Kingdom JC, Hindmarsh PC. Gender, smoking during pregnancy and gestational age influence cord leptin concentrations in newborn infants. Eur J Endocrinol. 2008;159(3):217-24.</w:t>
      </w:r>
    </w:p>
    <w:p w14:paraId="7E903902" w14:textId="77777777" w:rsidR="00A20ACE" w:rsidRPr="0093035D" w:rsidRDefault="00A20ACE" w:rsidP="00A20ACE">
      <w:pPr>
        <w:pStyle w:val="EndNoteBibliography"/>
        <w:spacing w:after="240"/>
      </w:pPr>
      <w:r w:rsidRPr="0093035D">
        <w:lastRenderedPageBreak/>
        <w:t>11.</w:t>
      </w:r>
      <w:r w:rsidRPr="0093035D">
        <w:tab/>
        <w:t>Lawlor DA, West J, Fairley L, Nelson SM, Bhopal RS, Tuffnell D, et al. Pregnancy glycaemia and cord-blood levels of insulin and leptin in Pakistani and white British mother-offspring pairs: findings from a prospective pregnancy cohort. Diabetologia. 2014;57(12):2492-500.</w:t>
      </w:r>
    </w:p>
    <w:p w14:paraId="469F303A" w14:textId="77777777" w:rsidR="00A20ACE" w:rsidRPr="0093035D" w:rsidRDefault="00A20ACE" w:rsidP="00A20ACE">
      <w:pPr>
        <w:pStyle w:val="EndNoteBibliography"/>
        <w:spacing w:after="240"/>
      </w:pPr>
      <w:r w:rsidRPr="0093035D">
        <w:t>12.</w:t>
      </w:r>
      <w:r w:rsidRPr="0093035D">
        <w:tab/>
        <w:t>Bouret SG. Nutritional programming of hypothalamic development: critical periods and windows of opportunity. International journal of obesity supplements. 2012;2(Suppl 2):S19-24.</w:t>
      </w:r>
    </w:p>
    <w:p w14:paraId="1E019E6B" w14:textId="77777777" w:rsidR="00A20ACE" w:rsidRPr="0093035D" w:rsidRDefault="00A20ACE" w:rsidP="00A20ACE">
      <w:pPr>
        <w:pStyle w:val="EndNoteBibliography"/>
        <w:spacing w:after="240"/>
      </w:pPr>
      <w:r w:rsidRPr="0093035D">
        <w:t>13.</w:t>
      </w:r>
      <w:r w:rsidRPr="0093035D">
        <w:tab/>
        <w:t>Simpson J, Smith AD, Fraser A, Sattar N, Lindsay RS, Ring SM, et al. Programming of Adiposity in Childhood and Adolescence: Associations With Birth Weight and Cord Blood Adipokines. J Clin Endocrinol Metab. 2017;102(2):499-506.</w:t>
      </w:r>
    </w:p>
    <w:p w14:paraId="5C6BF891" w14:textId="77777777" w:rsidR="00A20ACE" w:rsidRPr="0093035D" w:rsidRDefault="00A20ACE" w:rsidP="00A20ACE">
      <w:pPr>
        <w:pStyle w:val="EndNoteBibliography"/>
        <w:spacing w:after="240"/>
      </w:pPr>
      <w:r w:rsidRPr="0093035D">
        <w:t>14.</w:t>
      </w:r>
      <w:r w:rsidRPr="0093035D">
        <w:tab/>
        <w:t>Li LJ, Rifas-Shiman SL, Aris IM, Young JG, Mantzoros C, Hivert MF, et al. Associations of maternal and cord blood adipokines with offspring adiposity in Project Viva: is there an interaction with child age? Int J Obes (Lond). 2018;42(4):608-17.</w:t>
      </w:r>
    </w:p>
    <w:p w14:paraId="44DC118A" w14:textId="77777777" w:rsidR="00A20ACE" w:rsidRPr="0093035D" w:rsidRDefault="00A20ACE" w:rsidP="00A20ACE">
      <w:pPr>
        <w:pStyle w:val="EndNoteBibliography"/>
        <w:spacing w:after="240"/>
      </w:pPr>
      <w:r w:rsidRPr="0093035D">
        <w:t>15.</w:t>
      </w:r>
      <w:r w:rsidRPr="0093035D">
        <w:tab/>
        <w:t>Meyer DM, Brei C, Stecher L, Much D, Brunner S, Hauner H. Leptin in Maternal Plasma and Cord Blood as a Predictor of Offspring Adiposity at 5 Years: A Follow-up Study. Obesity (Silver Spring). 2018;26(2):279-83.</w:t>
      </w:r>
    </w:p>
    <w:p w14:paraId="610EDD6A" w14:textId="77777777" w:rsidR="00A20ACE" w:rsidRPr="0093035D" w:rsidRDefault="00A20ACE" w:rsidP="00A20ACE">
      <w:pPr>
        <w:pStyle w:val="EndNoteBibliography"/>
        <w:spacing w:after="240"/>
      </w:pPr>
      <w:r w:rsidRPr="0093035D">
        <w:t>16.</w:t>
      </w:r>
      <w:r w:rsidRPr="0093035D">
        <w:tab/>
        <w:t>Chaoimh CN, Murray DM, Kenny LC, Irvine AD, Hourihane JO, Kiely M. Cord blood leptin and gains in body weight and fat mass during infancy. Eur J Endocrinol. 2016;175(5):403-10.</w:t>
      </w:r>
    </w:p>
    <w:p w14:paraId="49FC10DB" w14:textId="77777777" w:rsidR="00A20ACE" w:rsidRPr="0093035D" w:rsidRDefault="00A20ACE" w:rsidP="00A20ACE">
      <w:pPr>
        <w:pStyle w:val="EndNoteBibliography"/>
        <w:spacing w:after="240"/>
      </w:pPr>
      <w:r w:rsidRPr="0093035D">
        <w:t>17.</w:t>
      </w:r>
      <w:r w:rsidRPr="0093035D">
        <w:tab/>
        <w:t>Wang ZV, Scherer PE. Adiponectin, the past two decades. J Mol Cell Biol. 2016;8(2):93-100.</w:t>
      </w:r>
    </w:p>
    <w:p w14:paraId="7ED57B9A" w14:textId="77777777" w:rsidR="00A20ACE" w:rsidRPr="0093035D" w:rsidRDefault="00A20ACE" w:rsidP="00A20ACE">
      <w:pPr>
        <w:pStyle w:val="EndNoteBibliography"/>
        <w:spacing w:after="240"/>
      </w:pPr>
      <w:r w:rsidRPr="0093035D">
        <w:t>18.</w:t>
      </w:r>
      <w:r w:rsidRPr="0093035D">
        <w:tab/>
        <w:t>Chandran M, Phillips SA, Ciaraldi T, Henry RR. Adiponectin: more than just another fat cell hormone? Diabetes Care. 2003;26(8):2442-50.</w:t>
      </w:r>
    </w:p>
    <w:p w14:paraId="419A82BC" w14:textId="77777777" w:rsidR="00A20ACE" w:rsidRPr="0093035D" w:rsidRDefault="00A20ACE" w:rsidP="00A20ACE">
      <w:pPr>
        <w:pStyle w:val="EndNoteBibliography"/>
        <w:spacing w:after="240"/>
      </w:pPr>
      <w:r w:rsidRPr="0093035D">
        <w:t>19.</w:t>
      </w:r>
      <w:r w:rsidRPr="0093035D">
        <w:tab/>
        <w:t>Iliodromiti S, Sassarini J, Kelsey TW, Lindsay RS, Sattar N, Nelson SM. Accuracy of circulating adiponectin for predicting gestational diabetes: a systematic review and meta-analysis. Diabetologia. 2016;59(4):692-9.</w:t>
      </w:r>
    </w:p>
    <w:p w14:paraId="400DB619" w14:textId="77777777" w:rsidR="00A20ACE" w:rsidRPr="0093035D" w:rsidRDefault="00A20ACE" w:rsidP="00A20ACE">
      <w:pPr>
        <w:pStyle w:val="EndNoteBibliography"/>
        <w:spacing w:after="240"/>
      </w:pPr>
      <w:r w:rsidRPr="0093035D">
        <w:t>20.</w:t>
      </w:r>
      <w:r w:rsidRPr="0093035D">
        <w:tab/>
        <w:t>Lowe LP, Metzger BE, Lowe WL, Jr., Dyer AR, McDade TW, McIntyre HD. Inflammatory mediators and glucose in pregnancy: results from a subset of the Hyperglycemia and Adverse Pregnancy Outcome (HAPO) Study. J Clin Endocrinol Metab. 2010;95(12):5427-34.</w:t>
      </w:r>
    </w:p>
    <w:p w14:paraId="18FDC386" w14:textId="77777777" w:rsidR="00A20ACE" w:rsidRPr="0093035D" w:rsidRDefault="00A20ACE" w:rsidP="00A20ACE">
      <w:pPr>
        <w:pStyle w:val="EndNoteBibliography"/>
        <w:spacing w:after="240"/>
      </w:pPr>
      <w:r w:rsidRPr="0093035D">
        <w:t>21.</w:t>
      </w:r>
      <w:r w:rsidRPr="0093035D">
        <w:tab/>
        <w:t>Khoo CM, Sairazi S, Taslim S, Gardner D, Wu Y, Lee J, et al. Ethnicity modifies the relationships of insulin resistance, inflammation, and adiponectin with obesity in a multiethnic Asian population. Diabetes Care. 2011;34(5):1120-6.</w:t>
      </w:r>
    </w:p>
    <w:p w14:paraId="3ED1BD46" w14:textId="77777777" w:rsidR="00A20ACE" w:rsidRPr="0093035D" w:rsidRDefault="00A20ACE" w:rsidP="00A20ACE">
      <w:pPr>
        <w:pStyle w:val="EndNoteBibliography"/>
        <w:spacing w:after="240"/>
      </w:pPr>
      <w:r w:rsidRPr="0093035D">
        <w:t>22.</w:t>
      </w:r>
      <w:r w:rsidRPr="0093035D">
        <w:tab/>
        <w:t>Brynhildsen J, Sydsjo G, Blomberg M, Claesson IM, Theodorsson E, Nystrom F, et al. Leptin and adiponectin in cord blood from children of normal weight, overweight and obese mothers. Acta paediatrica (Oslo, Norway : 1992). 2013;102(6):620-4.</w:t>
      </w:r>
    </w:p>
    <w:p w14:paraId="703480E9" w14:textId="77777777" w:rsidR="00A20ACE" w:rsidRPr="0093035D" w:rsidRDefault="00A20ACE" w:rsidP="00A20ACE">
      <w:pPr>
        <w:pStyle w:val="EndNoteBibliography"/>
        <w:spacing w:after="240"/>
      </w:pPr>
      <w:r w:rsidRPr="0093035D">
        <w:t>23.</w:t>
      </w:r>
      <w:r w:rsidRPr="0093035D">
        <w:tab/>
        <w:t>Aramesh MR, Dehdashtian M, Malekian A, ShahAli S, Shojaei K. Relation between fetal anthropometric parameters and cord blood adiponectin and high-sensitivity C-reactive protein in gestational diabetes mellitus. Archives of endocrinology and metabolism. 2017;61(3):228-32.</w:t>
      </w:r>
    </w:p>
    <w:p w14:paraId="7F8AE194" w14:textId="77777777" w:rsidR="00A20ACE" w:rsidRPr="0093035D" w:rsidRDefault="00A20ACE" w:rsidP="00A20ACE">
      <w:pPr>
        <w:pStyle w:val="EndNoteBibliography"/>
        <w:spacing w:after="240"/>
      </w:pPr>
      <w:r w:rsidRPr="0093035D">
        <w:lastRenderedPageBreak/>
        <w:t>24.</w:t>
      </w:r>
      <w:r w:rsidRPr="0093035D">
        <w:tab/>
        <w:t>Zhang ZQ, Lu QG, Huang J, Jiao CY, Huang SM, Mao LM. Maternal and cord blood adiponectin levels in relation to post-natal body size in infants in the first year of life: a prospective study. BMC Pregnancy Childbirth. 2016;16(1):189.</w:t>
      </w:r>
    </w:p>
    <w:p w14:paraId="2BBBE0D8" w14:textId="77777777" w:rsidR="00A20ACE" w:rsidRPr="0093035D" w:rsidRDefault="00A20ACE" w:rsidP="00A20ACE">
      <w:pPr>
        <w:pStyle w:val="EndNoteBibliography"/>
        <w:spacing w:after="240"/>
      </w:pPr>
      <w:r w:rsidRPr="0093035D">
        <w:t>25.</w:t>
      </w:r>
      <w:r w:rsidRPr="0093035D">
        <w:tab/>
        <w:t>Meyer DM, Brei C, Stecher L, Much D, Brunner S, Hauner H. Cord blood and child plasma adiponectin levels in relation to childhood obesity risk and fat distribution up to 5 y. Pediatr Res. 2017;81(5):745-51.</w:t>
      </w:r>
    </w:p>
    <w:p w14:paraId="3CF82DBF" w14:textId="77777777" w:rsidR="00A20ACE" w:rsidRPr="0093035D" w:rsidRDefault="00A20ACE" w:rsidP="00A20ACE">
      <w:pPr>
        <w:pStyle w:val="EndNoteBibliography"/>
        <w:spacing w:after="240"/>
      </w:pPr>
      <w:r w:rsidRPr="0093035D">
        <w:t>26.</w:t>
      </w:r>
      <w:r w:rsidRPr="0093035D">
        <w:tab/>
        <w:t>Kamoda T, Saitoh H, Saito M, Sugiura M, Matsui A. Serum adiponectin concentrations in newborn infants in early postnatal life. Pediatr Res. 2004;56(5):690-3.</w:t>
      </w:r>
    </w:p>
    <w:p w14:paraId="1ACBE897" w14:textId="77777777" w:rsidR="00A20ACE" w:rsidRPr="0093035D" w:rsidRDefault="00A20ACE" w:rsidP="00A20ACE">
      <w:pPr>
        <w:pStyle w:val="EndNoteBibliography"/>
        <w:spacing w:after="240"/>
      </w:pPr>
      <w:r w:rsidRPr="0093035D">
        <w:t>27.</w:t>
      </w:r>
      <w:r w:rsidRPr="0093035D">
        <w:tab/>
        <w:t>Kotani Y, Yokota I, Kitamura S, Matsuda J, Naito E, Kuroda Y. Plasma adiponectin levels in newborns are higher than those in adults and positively correlated with birth weight. Clin Endocrinol (Oxf). 2004;61(4):418-23.</w:t>
      </w:r>
    </w:p>
    <w:p w14:paraId="76FB526C" w14:textId="77777777" w:rsidR="00A20ACE" w:rsidRPr="0093035D" w:rsidRDefault="00A20ACE" w:rsidP="00A20ACE">
      <w:pPr>
        <w:pStyle w:val="EndNoteBibliography"/>
        <w:spacing w:after="240"/>
      </w:pPr>
      <w:r w:rsidRPr="0093035D">
        <w:t>28.</w:t>
      </w:r>
      <w:r w:rsidRPr="0093035D">
        <w:tab/>
        <w:t>Sivan E, Mazaki-Tovi S, Pariente C, Efraty Y, Schiff E, Hemi R, et al. Adiponectin in human cord blood: relation to fetal birth weight and gender. J Clin Endocrinol Metab. 2003;88(12):5656-60.</w:t>
      </w:r>
    </w:p>
    <w:p w14:paraId="6DF0F678" w14:textId="77777777" w:rsidR="00A20ACE" w:rsidRPr="0093035D" w:rsidRDefault="00A20ACE" w:rsidP="00A20ACE">
      <w:pPr>
        <w:pStyle w:val="EndNoteBibliography"/>
        <w:spacing w:after="240"/>
      </w:pPr>
      <w:r w:rsidRPr="0093035D">
        <w:t>29.</w:t>
      </w:r>
      <w:r w:rsidRPr="0093035D">
        <w:tab/>
        <w:t>Hinkle SN, Rawal S, Liu D, Chen J, Tsai MY, Zhang C. Maternal adipokines longitudinally measured across pregnancy and their associations with neonatal size, length, and adiposity. Int J Obes (Lond). 2018.</w:t>
      </w:r>
    </w:p>
    <w:p w14:paraId="2D987D95" w14:textId="77777777" w:rsidR="00A20ACE" w:rsidRPr="0093035D" w:rsidRDefault="00A20ACE" w:rsidP="00A20ACE">
      <w:pPr>
        <w:pStyle w:val="EndNoteBibliography"/>
        <w:spacing w:after="240"/>
      </w:pPr>
      <w:r w:rsidRPr="0093035D">
        <w:t>30.</w:t>
      </w:r>
      <w:r w:rsidRPr="0093035D">
        <w:tab/>
        <w:t>Lowe LP, Metzger BE, Lowe WL, Jr., Dyer AR, McDade TW, McIntyre HD, et al. Inflammatory mediators and glucose in pregnancy: results from a subset of the Hyperglycemia and Adverse Pregnancy Outcome (HAPO) Study. J Clin Endocrinol Metab. 2010;95(12):5427-34.</w:t>
      </w:r>
    </w:p>
    <w:p w14:paraId="0D1ABB90" w14:textId="77777777" w:rsidR="00A20ACE" w:rsidRPr="0093035D" w:rsidRDefault="00A20ACE" w:rsidP="00A20ACE">
      <w:pPr>
        <w:pStyle w:val="EndNoteBibliography"/>
        <w:spacing w:after="240"/>
      </w:pPr>
      <w:r w:rsidRPr="0093035D">
        <w:t>31.</w:t>
      </w:r>
      <w:r w:rsidRPr="0093035D">
        <w:tab/>
        <w:t>Ong GK, Hamilton JK, Sermer M, Connelly PW, Maguire G, Zinman B, et al. Maternal serum adiponectin and infant birthweight: the role of adiponectin isoform distribution. Clin Endocrinol (Oxf). 2007;67(1):108-14.</w:t>
      </w:r>
    </w:p>
    <w:p w14:paraId="3C832448" w14:textId="77777777" w:rsidR="00A20ACE" w:rsidRPr="0093035D" w:rsidRDefault="00A20ACE" w:rsidP="00A20ACE">
      <w:pPr>
        <w:pStyle w:val="EndNoteBibliography"/>
        <w:spacing w:after="240"/>
      </w:pPr>
      <w:r w:rsidRPr="0093035D">
        <w:t>32.</w:t>
      </w:r>
      <w:r w:rsidRPr="0093035D">
        <w:tab/>
        <w:t>Aye IL, Powell TL, Jansson T. Review: Adiponectin--the missing link between maternal adiposity, placental transport and fetal growth? Placenta. 2013;34 Suppl:S40-5.</w:t>
      </w:r>
    </w:p>
    <w:p w14:paraId="2746EF23" w14:textId="77777777" w:rsidR="00A20ACE" w:rsidRPr="0093035D" w:rsidRDefault="00A20ACE" w:rsidP="00A20ACE">
      <w:pPr>
        <w:pStyle w:val="EndNoteBibliography"/>
        <w:spacing w:after="240"/>
      </w:pPr>
      <w:r w:rsidRPr="0093035D">
        <w:t>33.</w:t>
      </w:r>
      <w:r w:rsidRPr="0093035D">
        <w:tab/>
        <w:t>Qiao L, Yoo HS, Madon A, Kinney B, Hay WW, Jr., Shao J. Adiponectin enhances mouse fetal fat deposition. Diabetes. 2012;61(12):3199-207.</w:t>
      </w:r>
    </w:p>
    <w:p w14:paraId="7ED85C71" w14:textId="77777777" w:rsidR="00A20ACE" w:rsidRPr="0093035D" w:rsidRDefault="00A20ACE" w:rsidP="00A20ACE">
      <w:pPr>
        <w:pStyle w:val="EndNoteBibliography"/>
        <w:spacing w:after="240"/>
      </w:pPr>
      <w:r w:rsidRPr="0093035D">
        <w:t>34.</w:t>
      </w:r>
      <w:r w:rsidRPr="0093035D">
        <w:tab/>
        <w:t>Despres JP. Body fat distribution and risk of cardiovascular disease: an update. Circulation. 2012;126(10):1301-13.</w:t>
      </w:r>
    </w:p>
    <w:p w14:paraId="2B691612" w14:textId="77777777" w:rsidR="00A20ACE" w:rsidRPr="0093035D" w:rsidRDefault="00A20ACE" w:rsidP="00A20ACE">
      <w:pPr>
        <w:pStyle w:val="EndNoteBibliography"/>
        <w:spacing w:after="240"/>
      </w:pPr>
      <w:r w:rsidRPr="0093035D">
        <w:t>35.</w:t>
      </w:r>
      <w:r w:rsidRPr="0093035D">
        <w:tab/>
        <w:t>Kelishadi R, Mirmoghtadaee P, Najafi H, Keikha M. Systematic review on the association of abdominal obesity in children and adolescents with cardio-metabolic risk factors. Journal of research in medical sciences : the official journal of Isfahan University of Medical Sciences. 2015;20(3):294-307.</w:t>
      </w:r>
    </w:p>
    <w:p w14:paraId="5354BB1F" w14:textId="77777777" w:rsidR="00A20ACE" w:rsidRPr="0093035D" w:rsidRDefault="00A20ACE" w:rsidP="00A20ACE">
      <w:pPr>
        <w:pStyle w:val="EndNoteBibliography"/>
        <w:spacing w:after="240"/>
      </w:pPr>
      <w:r w:rsidRPr="0093035D">
        <w:t>36.</w:t>
      </w:r>
      <w:r w:rsidRPr="0093035D">
        <w:tab/>
        <w:t>Suliga E. Visceral adipose tissue in children and adolescents: a review. Nutr Res Rev. 2009;22(2):137-47.</w:t>
      </w:r>
    </w:p>
    <w:p w14:paraId="0BDE35F9" w14:textId="77777777" w:rsidR="00A20ACE" w:rsidRPr="0093035D" w:rsidRDefault="00A20ACE" w:rsidP="00A20ACE">
      <w:pPr>
        <w:pStyle w:val="EndNoteBibliography"/>
        <w:spacing w:after="240"/>
      </w:pPr>
      <w:r w:rsidRPr="0093035D">
        <w:t>37.</w:t>
      </w:r>
      <w:r w:rsidRPr="0093035D">
        <w:tab/>
        <w:t>Bajaj HS, Pereira MA, Anjana RM, Deepa R, Mohan V, Mueller NT, et al. Comparison of relative waist circumference between Asian Indian and US adults. J Obes. 2014;2014:461956.</w:t>
      </w:r>
    </w:p>
    <w:p w14:paraId="2D82A8DE" w14:textId="77777777" w:rsidR="00A20ACE" w:rsidRPr="0093035D" w:rsidRDefault="00A20ACE" w:rsidP="00A20ACE">
      <w:pPr>
        <w:pStyle w:val="EndNoteBibliography"/>
        <w:spacing w:after="240"/>
      </w:pPr>
      <w:r w:rsidRPr="0093035D">
        <w:lastRenderedPageBreak/>
        <w:t>38.</w:t>
      </w:r>
      <w:r w:rsidRPr="0093035D">
        <w:tab/>
        <w:t>Tint MT, Fortier MV, Godfrey KM, Shuter B, Kapur J, Rajadurai VS, et al. Abdominal adipose tissue compartments vary with ethnicity in Asian neonates: Growing Up in Singapore Toward Healthy Outcomes birth cohort study. Am J Clin Nutr. 2016;103(5):1311-7.</w:t>
      </w:r>
    </w:p>
    <w:p w14:paraId="5D0667AE" w14:textId="77777777" w:rsidR="00A20ACE" w:rsidRPr="0093035D" w:rsidRDefault="00A20ACE" w:rsidP="00A20ACE">
      <w:pPr>
        <w:pStyle w:val="EndNoteBibliography"/>
        <w:spacing w:after="240"/>
      </w:pPr>
      <w:r w:rsidRPr="0093035D">
        <w:t>39.</w:t>
      </w:r>
      <w:r w:rsidRPr="0093035D">
        <w:tab/>
        <w:t>Yajnik CS, Lubree HG, Rege SS, Naik SS, Deshpande JA, Deshpande SS, et al. Adiposity and hyperinsulinemia in Indians are present at birth. J Clin Endocrinol Metab. 2002;87(12):5575-80.</w:t>
      </w:r>
    </w:p>
    <w:p w14:paraId="5DC02D64" w14:textId="77777777" w:rsidR="00A20ACE" w:rsidRPr="0093035D" w:rsidRDefault="00A20ACE" w:rsidP="00A20ACE">
      <w:pPr>
        <w:pStyle w:val="EndNoteBibliography"/>
        <w:spacing w:after="240"/>
      </w:pPr>
      <w:r w:rsidRPr="0093035D">
        <w:t>40.</w:t>
      </w:r>
      <w:r w:rsidRPr="0093035D">
        <w:tab/>
        <w:t>Strauss RS, Pollack HA. Epidemic increase in childhood overweight, 1986-1998. Jama. 2001;286(22):2845-8.</w:t>
      </w:r>
    </w:p>
    <w:p w14:paraId="2A0F031E" w14:textId="77777777" w:rsidR="00A20ACE" w:rsidRPr="0093035D" w:rsidRDefault="00A20ACE" w:rsidP="00A20ACE">
      <w:pPr>
        <w:pStyle w:val="EndNoteBibliography"/>
        <w:spacing w:after="240"/>
      </w:pPr>
      <w:r w:rsidRPr="0093035D">
        <w:t>41.</w:t>
      </w:r>
      <w:r w:rsidRPr="0093035D">
        <w:tab/>
        <w:t>Weiss R, Dziura J, Burgert TS, Tamborlane WV, Taksali SE, Yeckel CW, et al. Obesity and the metabolic syndrome in children and adolescents. The New England journal of medicine. 2004;350(23):2362-74.</w:t>
      </w:r>
    </w:p>
    <w:p w14:paraId="6CD1C48D" w14:textId="77777777" w:rsidR="00A20ACE" w:rsidRPr="0093035D" w:rsidRDefault="00A20ACE" w:rsidP="00A20ACE">
      <w:pPr>
        <w:pStyle w:val="EndNoteBibliography"/>
        <w:spacing w:after="240"/>
      </w:pPr>
      <w:r w:rsidRPr="0093035D">
        <w:t>42.</w:t>
      </w:r>
      <w:r w:rsidRPr="0093035D">
        <w:tab/>
        <w:t>Soh SE, Tint MT, Gluckman PD, Godfrey KM, Rifkin-Graboi A, Chan YH, et al. Cohort profile: Growing Up in Singapore Towards healthy Outcomes (GUSTO) birth cohort study. Int J Epidemiol. 2014;43(5):1401-9.</w:t>
      </w:r>
    </w:p>
    <w:p w14:paraId="63BEF3C0" w14:textId="77777777" w:rsidR="00A20ACE" w:rsidRPr="0093035D" w:rsidRDefault="00A20ACE" w:rsidP="00A20ACE">
      <w:pPr>
        <w:pStyle w:val="EndNoteBibliography"/>
        <w:spacing w:after="240"/>
      </w:pPr>
      <w:r w:rsidRPr="0093035D">
        <w:t>43.</w:t>
      </w:r>
      <w:r w:rsidRPr="0093035D">
        <w:tab/>
        <w:t>Pacific WHOROftW. The Asia-Pacific perspective : redefining obesity and its treatment.: Sydney : Health Communications Australia; 2000.</w:t>
      </w:r>
    </w:p>
    <w:p w14:paraId="40A2A456" w14:textId="77777777" w:rsidR="00A20ACE" w:rsidRPr="0093035D" w:rsidRDefault="00A20ACE" w:rsidP="00A20ACE">
      <w:pPr>
        <w:pStyle w:val="EndNoteBibliography"/>
        <w:spacing w:after="240"/>
      </w:pPr>
      <w:r w:rsidRPr="0093035D">
        <w:t>44.</w:t>
      </w:r>
      <w:r w:rsidRPr="0093035D">
        <w:tab/>
        <w:t>World Health O. Definition, diagnosis and classification of diabetes mellitus and its complications : report of a WHO consultation. Part 1, Diagnosis and classification of diabetes mellitus. Geneva: World Health Organization; 1999.</w:t>
      </w:r>
    </w:p>
    <w:p w14:paraId="5417B76A" w14:textId="77777777" w:rsidR="00A20ACE" w:rsidRPr="0093035D" w:rsidRDefault="00A20ACE" w:rsidP="00A20ACE">
      <w:pPr>
        <w:pStyle w:val="EndNoteBibliography"/>
      </w:pPr>
      <w:r w:rsidRPr="0093035D">
        <w:t>45.</w:t>
      </w:r>
      <w:r w:rsidRPr="0093035D">
        <w:tab/>
        <w:t>Institute of Medicine Committee on Nutritional Status During P, Lactation.  Nutrition During Pregnancy: Part I Weight Gain: Part II Nutrient Supplements. Washington (DC): National Academies Press (US)</w:t>
      </w:r>
    </w:p>
    <w:p w14:paraId="13D85BEC" w14:textId="77777777" w:rsidR="00A20ACE" w:rsidRPr="0093035D" w:rsidRDefault="00A20ACE" w:rsidP="00A20ACE">
      <w:pPr>
        <w:pStyle w:val="EndNoteBibliography"/>
        <w:spacing w:after="240"/>
      </w:pPr>
      <w:r w:rsidRPr="0093035D">
        <w:t>Copyright © 1990 by the National Academy of Sciences.; 1990.</w:t>
      </w:r>
    </w:p>
    <w:p w14:paraId="55B78B6A" w14:textId="77777777" w:rsidR="00A20ACE" w:rsidRPr="0093035D" w:rsidRDefault="00A20ACE" w:rsidP="00A20ACE">
      <w:pPr>
        <w:pStyle w:val="EndNoteBibliography"/>
        <w:spacing w:after="240"/>
      </w:pPr>
      <w:r w:rsidRPr="0093035D">
        <w:t>46.</w:t>
      </w:r>
      <w:r w:rsidRPr="0093035D">
        <w:tab/>
        <w:t>Aris IM, Soh SE, Tint MT, Liang S, Chinnadurai A, Saw SM, et al. Body fat in Singaporean infants: development of body fat prediction equations in Asian newborns. Eur J Clin Nutr. 2013;67(9):922-7.</w:t>
      </w:r>
    </w:p>
    <w:p w14:paraId="00C814EB" w14:textId="77777777" w:rsidR="00A20ACE" w:rsidRPr="0093035D" w:rsidRDefault="00A20ACE" w:rsidP="00A20ACE">
      <w:pPr>
        <w:pStyle w:val="EndNoteBibliography"/>
        <w:spacing w:after="240"/>
      </w:pPr>
      <w:r w:rsidRPr="0093035D">
        <w:t>47.</w:t>
      </w:r>
      <w:r w:rsidRPr="0093035D">
        <w:tab/>
        <w:t>Hawkes CP, Hourihane JO, Kenny LC, Irvine AD, Kiely M, Murray DM. Gender- and gestational age-specific body fat percentage at birth. Pediatrics. 2011;128(3):e645-51.</w:t>
      </w:r>
    </w:p>
    <w:p w14:paraId="5995D37B" w14:textId="77777777" w:rsidR="00A20ACE" w:rsidRPr="0093035D" w:rsidRDefault="00A20ACE" w:rsidP="00A20ACE">
      <w:pPr>
        <w:pStyle w:val="EndNoteBibliography"/>
        <w:spacing w:after="240"/>
      </w:pPr>
      <w:r w:rsidRPr="0093035D">
        <w:t>48.</w:t>
      </w:r>
      <w:r w:rsidRPr="0093035D">
        <w:tab/>
        <w:t>Urlando A, Dempster P, Aitkens S. A new air displacement plethysmograph for the measurement of body composition in infants. Pediatr Res. 2003;53(3):486-92.</w:t>
      </w:r>
    </w:p>
    <w:p w14:paraId="7A5B5C10" w14:textId="77777777" w:rsidR="00A20ACE" w:rsidRPr="0093035D" w:rsidRDefault="00A20ACE" w:rsidP="00A20ACE">
      <w:pPr>
        <w:pStyle w:val="EndNoteBibliography"/>
        <w:spacing w:after="240"/>
      </w:pPr>
      <w:r w:rsidRPr="0093035D">
        <w:t>49.</w:t>
      </w:r>
      <w:r w:rsidRPr="0093035D">
        <w:tab/>
        <w:t>Gross GA, Solenberger T, Philpott T, Holcomb WL, Jr., Landt M. Plasma leptin concentrations in newborns of diabetic and nondiabetic mothers. American journal of perinatology. 1998;15(4):243-7.</w:t>
      </w:r>
    </w:p>
    <w:p w14:paraId="14431A5A" w14:textId="77777777" w:rsidR="00A20ACE" w:rsidRPr="0093035D" w:rsidRDefault="00A20ACE" w:rsidP="00A20ACE">
      <w:pPr>
        <w:pStyle w:val="EndNoteBibliography"/>
        <w:spacing w:after="240"/>
      </w:pPr>
      <w:r w:rsidRPr="0093035D">
        <w:t>50.</w:t>
      </w:r>
      <w:r w:rsidRPr="0093035D">
        <w:tab/>
        <w:t>Persson B, Westgren M, Celsi G, Nord E, Ortqvist E. Leptin concentrations in cord blood in normal newborn infants and offspring of diabetic mothers. Horm Metab Res. 1999;31(8):467-71.</w:t>
      </w:r>
    </w:p>
    <w:p w14:paraId="67DAFE03" w14:textId="77777777" w:rsidR="00A20ACE" w:rsidRPr="0093035D" w:rsidRDefault="00A20ACE" w:rsidP="00A20ACE">
      <w:pPr>
        <w:pStyle w:val="EndNoteBibliography"/>
        <w:spacing w:after="240"/>
      </w:pPr>
      <w:r w:rsidRPr="0093035D">
        <w:lastRenderedPageBreak/>
        <w:t>51.</w:t>
      </w:r>
      <w:r w:rsidRPr="0093035D">
        <w:tab/>
        <w:t>Cortelazzi D, Corbetta S, Ronzoni S, Pelle F, Marconi A, Cozzi V, et al. Maternal and foetal resistin and adiponectin concentrations in normal and complicated pregnancies. Clin Endocrinol (Oxf). 2007;66(3):447-53.</w:t>
      </w:r>
    </w:p>
    <w:p w14:paraId="3AC96DAB" w14:textId="77777777" w:rsidR="00A20ACE" w:rsidRPr="0093035D" w:rsidRDefault="00A20ACE" w:rsidP="00A20ACE">
      <w:pPr>
        <w:pStyle w:val="EndNoteBibliography"/>
        <w:spacing w:after="240"/>
      </w:pPr>
      <w:r w:rsidRPr="0093035D">
        <w:t>52.</w:t>
      </w:r>
      <w:r w:rsidRPr="0093035D">
        <w:tab/>
        <w:t>Aris IM, Soh SE, Tint MT, Liang S, Chinnadurai A, Saw SM, et al. Effect of maternal glycemia on neonatal adiposity in a multiethnic Asian birth cohort. J Clin Endocrinol Metab. 2014;99(1):240-7.</w:t>
      </w:r>
    </w:p>
    <w:p w14:paraId="006A2E97" w14:textId="77777777" w:rsidR="00A20ACE" w:rsidRPr="0093035D" w:rsidRDefault="00A20ACE" w:rsidP="00A20ACE">
      <w:pPr>
        <w:pStyle w:val="EndNoteBibliography"/>
        <w:spacing w:after="240"/>
      </w:pPr>
      <w:r w:rsidRPr="0093035D">
        <w:t>53.</w:t>
      </w:r>
      <w:r w:rsidRPr="0093035D">
        <w:tab/>
        <w:t>Luo ZC, Nuyt AM, Delvin E, Fraser WD, Julien P, Audibert F, et al. Maternal and fetal leptin, adiponectin levels and associations with fetal insulin sensitivity. Obesity (Silver Spring). 2013;21(1):210-6.</w:t>
      </w:r>
    </w:p>
    <w:p w14:paraId="40CEF8A0" w14:textId="77777777" w:rsidR="00A20ACE" w:rsidRPr="0093035D" w:rsidRDefault="00A20ACE" w:rsidP="00A20ACE">
      <w:pPr>
        <w:pStyle w:val="EndNoteBibliography"/>
        <w:spacing w:after="240"/>
      </w:pPr>
      <w:r w:rsidRPr="0093035D">
        <w:t>54.</w:t>
      </w:r>
      <w:r w:rsidRPr="0093035D">
        <w:tab/>
        <w:t>Forhead AJ, Fowden AL. The hungry fetus? Role of leptin as a nutritional signal before birth. The Journal of physiology. 2009;587(Pt 6):1145-52.</w:t>
      </w:r>
    </w:p>
    <w:p w14:paraId="2EDF91EB" w14:textId="77777777" w:rsidR="00A20ACE" w:rsidRPr="0093035D" w:rsidRDefault="00A20ACE" w:rsidP="00A20ACE">
      <w:pPr>
        <w:pStyle w:val="EndNoteBibliography"/>
        <w:spacing w:after="240"/>
      </w:pPr>
      <w:r w:rsidRPr="0093035D">
        <w:t>55.</w:t>
      </w:r>
      <w:r w:rsidRPr="0093035D">
        <w:tab/>
        <w:t>Mantzoros CS, Rifas-Shiman SL, Williams CJ, Fargnoli JL, Kelesidis T, Gillman MW. Cord blood leptin and adiponectin as predictors of adiposity in children at 3 years of age: a prospective cohort study. Pediatrics. 2009;123(2):682-9.</w:t>
      </w:r>
    </w:p>
    <w:p w14:paraId="5F243569" w14:textId="77777777" w:rsidR="00A20ACE" w:rsidRPr="0093035D" w:rsidRDefault="00A20ACE" w:rsidP="00A20ACE">
      <w:pPr>
        <w:pStyle w:val="EndNoteBibliography"/>
        <w:spacing w:after="240"/>
      </w:pPr>
      <w:r w:rsidRPr="0093035D">
        <w:t>56.</w:t>
      </w:r>
      <w:r w:rsidRPr="0093035D">
        <w:tab/>
        <w:t>Weyermann M, Beermann C, Brenner H, Rothenbacher D. Adiponectin and leptin in maternal serum, cord blood, and breast milk. Clin Chem. 2006;52(11):2095-102.</w:t>
      </w:r>
    </w:p>
    <w:p w14:paraId="2F914D12" w14:textId="77777777" w:rsidR="00A20ACE" w:rsidRPr="0093035D" w:rsidRDefault="00A20ACE" w:rsidP="00A20ACE">
      <w:pPr>
        <w:pStyle w:val="EndNoteBibliography"/>
        <w:spacing w:after="240"/>
      </w:pPr>
      <w:r w:rsidRPr="0093035D">
        <w:t>57.</w:t>
      </w:r>
      <w:r w:rsidRPr="0093035D">
        <w:tab/>
        <w:t>Mazaki-Tovi S, Kanety H, Pariente C, Hemi R, Schiff E, Sivan E. Cord blood adiponectin in large-for-gestational age newborns. Am J Obstet Gynecol. 2005;193(3 Pt 2):1238-42.</w:t>
      </w:r>
    </w:p>
    <w:p w14:paraId="754C645C" w14:textId="77777777" w:rsidR="00A20ACE" w:rsidRPr="0093035D" w:rsidRDefault="00A20ACE" w:rsidP="00A20ACE">
      <w:pPr>
        <w:pStyle w:val="EndNoteBibliography"/>
        <w:spacing w:after="240"/>
      </w:pPr>
      <w:r w:rsidRPr="0093035D">
        <w:t>58.</w:t>
      </w:r>
      <w:r w:rsidRPr="0093035D">
        <w:tab/>
        <w:t>Pardo IM, Geloneze B, Tambascia MA, Barros-Filho AA. Hyperadiponectinemia in newborns: relationship with leptin levels and birth weight. Obes Res. 2004;12(3):521-4.</w:t>
      </w:r>
    </w:p>
    <w:p w14:paraId="1170E857" w14:textId="77777777" w:rsidR="00A20ACE" w:rsidRPr="0093035D" w:rsidRDefault="00A20ACE" w:rsidP="00A20ACE">
      <w:pPr>
        <w:pStyle w:val="EndNoteBibliography"/>
        <w:spacing w:after="240"/>
      </w:pPr>
      <w:r w:rsidRPr="0093035D">
        <w:t>59.</w:t>
      </w:r>
      <w:r w:rsidRPr="0093035D">
        <w:tab/>
        <w:t>Frederiksen L, Nielsen TL, Wraae K, Hagen C, Frystyk J, Flyvbjerg A, et al. Subcutaneous rather than visceral adipose tissue is associated with adiponectin levels and insulin resistance in young men. J Clin Endocrinol Metab. 2009;94(10):4010-5.</w:t>
      </w:r>
    </w:p>
    <w:p w14:paraId="0AB7ABE7" w14:textId="77777777" w:rsidR="00A20ACE" w:rsidRPr="0093035D" w:rsidRDefault="00A20ACE" w:rsidP="00A20ACE">
      <w:pPr>
        <w:pStyle w:val="EndNoteBibliography"/>
        <w:spacing w:after="240"/>
      </w:pPr>
      <w:r w:rsidRPr="0093035D">
        <w:t>60.</w:t>
      </w:r>
      <w:r w:rsidRPr="0093035D">
        <w:tab/>
        <w:t>Nakano Y, Itabashi K, Sakurai M, Aizawa M, Dobashi K, Mizuno K. Accumulation of subcutaneous fat, but not visceral fat, is a predictor of adiponectin levels in preterm infants at term-equivalent age. Early human development. 2014;90(5):213-7.</w:t>
      </w:r>
    </w:p>
    <w:p w14:paraId="723904AE" w14:textId="77777777" w:rsidR="00A20ACE" w:rsidRPr="0093035D" w:rsidRDefault="00A20ACE" w:rsidP="00A20ACE">
      <w:pPr>
        <w:pStyle w:val="EndNoteBibliography"/>
        <w:spacing w:after="240"/>
      </w:pPr>
      <w:r w:rsidRPr="0093035D">
        <w:t>61.</w:t>
      </w:r>
      <w:r w:rsidRPr="0093035D">
        <w:tab/>
        <w:t>Araki S, Dobashi K, Kubo K, Asayama K, Shirahata A. High molecular weight, rather than total, adiponectin levels better reflect metabolic abnormalities associated with childhood obesity. J Clin Endocrinol Metab. 2006;91(12):5113-6.</w:t>
      </w:r>
    </w:p>
    <w:p w14:paraId="36F0B98D" w14:textId="77777777" w:rsidR="00A20ACE" w:rsidRPr="0093035D" w:rsidRDefault="00A20ACE" w:rsidP="00A20ACE">
      <w:pPr>
        <w:pStyle w:val="EndNoteBibliography"/>
        <w:spacing w:after="240"/>
      </w:pPr>
      <w:r w:rsidRPr="0093035D">
        <w:t>62.</w:t>
      </w:r>
      <w:r w:rsidRPr="0093035D">
        <w:tab/>
        <w:t>Nishimura R, Morimoto A, Matsudaira T, Miyashita Y, Sano H, Shirasawa T, et al. Ratio of high-, medium-, and low-molecular weight serum adiponectin to the total adiponectin value in children. The Journal of pediatrics. 2007;151(5):545-7, 7.e1-2.</w:t>
      </w:r>
    </w:p>
    <w:p w14:paraId="2E16BEA9" w14:textId="77777777" w:rsidR="00A20ACE" w:rsidRPr="0093035D" w:rsidRDefault="00A20ACE" w:rsidP="00A20ACE">
      <w:pPr>
        <w:pStyle w:val="EndNoteBibliography"/>
        <w:spacing w:after="240"/>
      </w:pPr>
      <w:r w:rsidRPr="0093035D">
        <w:t>63.</w:t>
      </w:r>
      <w:r w:rsidRPr="0093035D">
        <w:tab/>
        <w:t>Odden N, Mørkrid L. High molecular weight adiponectin dominates in cord blood of newborns but is unaffected by pre-eclamptic pregnancies. Clin Endocrinol (Oxf). 2007;67(6):891-6.</w:t>
      </w:r>
    </w:p>
    <w:p w14:paraId="5AC124A3" w14:textId="77777777" w:rsidR="00A20ACE" w:rsidRPr="0093035D" w:rsidRDefault="00A20ACE" w:rsidP="00A20ACE">
      <w:pPr>
        <w:pStyle w:val="EndNoteBibliography"/>
      </w:pPr>
      <w:r w:rsidRPr="0093035D">
        <w:t>64.</w:t>
      </w:r>
      <w:r w:rsidRPr="0093035D">
        <w:tab/>
        <w:t>Hibino S, Itabashi K, Nakano Y, Inoue M, Tanaka D, Maruyama T. Longitudinal changes in high molecular weight serum adiponectin levels in healthy infants. Pediatr Res. 2009;65(3):363-6.</w:t>
      </w:r>
    </w:p>
    <w:p w14:paraId="28E7C516" w14:textId="399D187C" w:rsidR="00AB47AF" w:rsidRPr="0093035D" w:rsidRDefault="00AB47AF" w:rsidP="00AB47AF">
      <w:pPr>
        <w:pStyle w:val="EndNoteBibliography"/>
        <w:spacing w:after="240"/>
      </w:pPr>
      <w:r w:rsidRPr="0093035D">
        <w:rPr>
          <w:szCs w:val="24"/>
        </w:rPr>
        <w:lastRenderedPageBreak/>
        <w:fldChar w:fldCharType="end"/>
      </w:r>
    </w:p>
    <w:p w14:paraId="1D2A7788" w14:textId="77777777" w:rsidR="008F1655" w:rsidRPr="0093035D" w:rsidRDefault="008F1655" w:rsidP="008F1655">
      <w:pPr>
        <w:spacing w:line="480" w:lineRule="auto"/>
        <w:rPr>
          <w:rFonts w:ascii="Times New Roman" w:hAnsi="Times New Roman"/>
          <w:sz w:val="24"/>
          <w:szCs w:val="24"/>
        </w:rPr>
      </w:pPr>
    </w:p>
    <w:p w14:paraId="501B965A" w14:textId="0B9122E7" w:rsidR="00464DAA" w:rsidRPr="0093035D" w:rsidRDefault="00464DAA" w:rsidP="008D46A5">
      <w:pPr>
        <w:rPr>
          <w:rFonts w:ascii="Times New Roman" w:hAnsi="Times New Roman"/>
          <w:b/>
          <w:sz w:val="24"/>
          <w:szCs w:val="24"/>
        </w:rPr>
        <w:sectPr w:rsidR="00464DAA" w:rsidRPr="0093035D" w:rsidSect="00A12FCA">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440" w:header="720" w:footer="431" w:gutter="0"/>
          <w:lnNumType w:countBy="1" w:restart="continuous"/>
          <w:cols w:space="720"/>
          <w:docGrid w:linePitch="360"/>
        </w:sectPr>
      </w:pPr>
    </w:p>
    <w:p w14:paraId="0131ABDD" w14:textId="44F4EB4C" w:rsidR="005E0874" w:rsidRPr="0093035D" w:rsidRDefault="0043640F" w:rsidP="008D46A5">
      <w:pPr>
        <w:rPr>
          <w:rFonts w:ascii="Times New Roman" w:eastAsia="MS Gothic" w:hAnsi="Times New Roman"/>
          <w:b/>
          <w:sz w:val="22"/>
          <w:szCs w:val="22"/>
        </w:rPr>
      </w:pPr>
      <w:r w:rsidRPr="0093035D">
        <w:rPr>
          <w:rFonts w:ascii="Times New Roman" w:hAnsi="Times New Roman"/>
          <w:b/>
          <w:sz w:val="24"/>
          <w:szCs w:val="24"/>
        </w:rPr>
        <w:lastRenderedPageBreak/>
        <w:t xml:space="preserve">Table </w:t>
      </w:r>
      <w:r w:rsidR="00700688" w:rsidRPr="0093035D">
        <w:rPr>
          <w:rFonts w:ascii="Times New Roman" w:hAnsi="Times New Roman"/>
          <w:b/>
          <w:sz w:val="24"/>
          <w:szCs w:val="24"/>
        </w:rPr>
        <w:t xml:space="preserve">1 </w:t>
      </w:r>
      <w:r w:rsidR="005E0874" w:rsidRPr="0093035D">
        <w:rPr>
          <w:rFonts w:ascii="Times New Roman" w:hAnsi="Times New Roman"/>
          <w:sz w:val="24"/>
          <w:szCs w:val="24"/>
        </w:rPr>
        <w:t xml:space="preserve">Factors associated with cord blood leptin and </w:t>
      </w:r>
      <w:r w:rsidRPr="0093035D">
        <w:rPr>
          <w:rFonts w:ascii="Times New Roman" w:hAnsi="Times New Roman"/>
          <w:sz w:val="24"/>
          <w:szCs w:val="24"/>
        </w:rPr>
        <w:t>a</w:t>
      </w:r>
      <w:r w:rsidR="005E0874" w:rsidRPr="0093035D">
        <w:rPr>
          <w:rFonts w:ascii="Times New Roman" w:hAnsi="Times New Roman"/>
          <w:sz w:val="24"/>
          <w:szCs w:val="24"/>
        </w:rPr>
        <w:t>diponectin</w:t>
      </w:r>
    </w:p>
    <w:p w14:paraId="5215AB73" w14:textId="5C4B7A2A" w:rsidR="00E92BE1" w:rsidRPr="0093035D" w:rsidRDefault="00E92BE1" w:rsidP="008C6C31">
      <w:pPr>
        <w:rPr>
          <w:rFonts w:ascii="Times New Roman" w:eastAsia="Calibri" w:hAnsi="Times New Roman"/>
          <w:lang w:eastAsia="zh-CN"/>
        </w:rPr>
      </w:pPr>
    </w:p>
    <w:tbl>
      <w:tblPr>
        <w:tblW w:w="11778" w:type="dxa"/>
        <w:tblLook w:val="04A0" w:firstRow="1" w:lastRow="0" w:firstColumn="1" w:lastColumn="0" w:noHBand="0" w:noVBand="1"/>
      </w:tblPr>
      <w:tblGrid>
        <w:gridCol w:w="4678"/>
        <w:gridCol w:w="780"/>
        <w:gridCol w:w="2380"/>
        <w:gridCol w:w="780"/>
        <w:gridCol w:w="2380"/>
        <w:gridCol w:w="780"/>
      </w:tblGrid>
      <w:tr w:rsidR="00464DAA" w:rsidRPr="0093035D" w14:paraId="43933C48" w14:textId="77777777" w:rsidTr="00464DAA">
        <w:trPr>
          <w:trHeight w:val="315"/>
        </w:trPr>
        <w:tc>
          <w:tcPr>
            <w:tcW w:w="4678" w:type="dxa"/>
            <w:tcBorders>
              <w:top w:val="single" w:sz="8" w:space="0" w:color="auto"/>
              <w:left w:val="nil"/>
              <w:bottom w:val="nil"/>
              <w:right w:val="nil"/>
            </w:tcBorders>
            <w:shd w:val="clear" w:color="auto" w:fill="auto"/>
            <w:noWrap/>
            <w:vAlign w:val="center"/>
            <w:hideMark/>
          </w:tcPr>
          <w:p w14:paraId="4710E141"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 </w:t>
            </w:r>
          </w:p>
        </w:tc>
        <w:tc>
          <w:tcPr>
            <w:tcW w:w="780" w:type="dxa"/>
            <w:tcBorders>
              <w:top w:val="single" w:sz="8" w:space="0" w:color="auto"/>
              <w:left w:val="nil"/>
              <w:bottom w:val="nil"/>
              <w:right w:val="nil"/>
            </w:tcBorders>
            <w:shd w:val="clear" w:color="auto" w:fill="auto"/>
            <w:vAlign w:val="center"/>
            <w:hideMark/>
          </w:tcPr>
          <w:p w14:paraId="6D9E465D"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N=565</w:t>
            </w:r>
          </w:p>
        </w:tc>
        <w:tc>
          <w:tcPr>
            <w:tcW w:w="2380" w:type="dxa"/>
            <w:tcBorders>
              <w:top w:val="single" w:sz="8" w:space="0" w:color="auto"/>
              <w:left w:val="nil"/>
              <w:bottom w:val="nil"/>
              <w:right w:val="nil"/>
            </w:tcBorders>
            <w:shd w:val="clear" w:color="auto" w:fill="auto"/>
            <w:vAlign w:val="center"/>
            <w:hideMark/>
          </w:tcPr>
          <w:p w14:paraId="6BFE502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Cord blood Leptin</w:t>
            </w:r>
          </w:p>
        </w:tc>
        <w:tc>
          <w:tcPr>
            <w:tcW w:w="780" w:type="dxa"/>
            <w:tcBorders>
              <w:top w:val="single" w:sz="8" w:space="0" w:color="auto"/>
              <w:left w:val="nil"/>
              <w:bottom w:val="nil"/>
              <w:right w:val="nil"/>
            </w:tcBorders>
            <w:shd w:val="clear" w:color="auto" w:fill="auto"/>
            <w:vAlign w:val="center"/>
            <w:hideMark/>
          </w:tcPr>
          <w:p w14:paraId="1654BCA9" w14:textId="77777777" w:rsidR="00464DAA" w:rsidRPr="0093035D" w:rsidRDefault="00464DAA" w:rsidP="00464DAA">
            <w:pPr>
              <w:jc w:val="center"/>
              <w:rPr>
                <w:rFonts w:ascii="Times New Roman" w:eastAsia="Times New Roman" w:hAnsi="Times New Roman"/>
                <w:b/>
                <w:bCs/>
              </w:rPr>
            </w:pPr>
            <w:r w:rsidRPr="0093035D">
              <w:rPr>
                <w:rFonts w:ascii="Times New Roman" w:eastAsia="Times New Roman" w:hAnsi="Times New Roman"/>
                <w:b/>
                <w:bCs/>
              </w:rPr>
              <w:t>P</w:t>
            </w:r>
          </w:p>
        </w:tc>
        <w:tc>
          <w:tcPr>
            <w:tcW w:w="2380" w:type="dxa"/>
            <w:tcBorders>
              <w:top w:val="single" w:sz="8" w:space="0" w:color="auto"/>
              <w:left w:val="nil"/>
              <w:bottom w:val="nil"/>
              <w:right w:val="nil"/>
            </w:tcBorders>
            <w:shd w:val="clear" w:color="auto" w:fill="auto"/>
            <w:vAlign w:val="center"/>
            <w:hideMark/>
          </w:tcPr>
          <w:p w14:paraId="4BD65B9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Cord blood Adiponectin</w:t>
            </w:r>
          </w:p>
        </w:tc>
        <w:tc>
          <w:tcPr>
            <w:tcW w:w="780" w:type="dxa"/>
            <w:tcBorders>
              <w:top w:val="single" w:sz="8" w:space="0" w:color="auto"/>
              <w:left w:val="nil"/>
              <w:bottom w:val="nil"/>
              <w:right w:val="nil"/>
            </w:tcBorders>
            <w:shd w:val="clear" w:color="auto" w:fill="auto"/>
            <w:vAlign w:val="center"/>
            <w:hideMark/>
          </w:tcPr>
          <w:p w14:paraId="798377AE" w14:textId="77777777" w:rsidR="00464DAA" w:rsidRPr="0093035D" w:rsidRDefault="00464DAA" w:rsidP="00464DAA">
            <w:pPr>
              <w:jc w:val="center"/>
              <w:rPr>
                <w:rFonts w:ascii="Times New Roman" w:eastAsia="Times New Roman" w:hAnsi="Times New Roman"/>
                <w:b/>
                <w:bCs/>
              </w:rPr>
            </w:pPr>
            <w:r w:rsidRPr="0093035D">
              <w:rPr>
                <w:rFonts w:ascii="Times New Roman" w:eastAsia="Times New Roman" w:hAnsi="Times New Roman"/>
                <w:b/>
                <w:bCs/>
              </w:rPr>
              <w:t>P</w:t>
            </w:r>
          </w:p>
        </w:tc>
      </w:tr>
      <w:tr w:rsidR="00464DAA" w:rsidRPr="0093035D" w14:paraId="03FFC91E" w14:textId="77777777" w:rsidTr="00464DAA">
        <w:trPr>
          <w:trHeight w:val="330"/>
        </w:trPr>
        <w:tc>
          <w:tcPr>
            <w:tcW w:w="4678" w:type="dxa"/>
            <w:tcBorders>
              <w:top w:val="nil"/>
              <w:left w:val="nil"/>
              <w:bottom w:val="single" w:sz="8" w:space="0" w:color="auto"/>
              <w:right w:val="nil"/>
            </w:tcBorders>
            <w:shd w:val="clear" w:color="auto" w:fill="auto"/>
            <w:noWrap/>
            <w:vAlign w:val="center"/>
            <w:hideMark/>
          </w:tcPr>
          <w:p w14:paraId="027C698E"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 </w:t>
            </w:r>
          </w:p>
        </w:tc>
        <w:tc>
          <w:tcPr>
            <w:tcW w:w="780" w:type="dxa"/>
            <w:tcBorders>
              <w:top w:val="nil"/>
              <w:left w:val="nil"/>
              <w:bottom w:val="single" w:sz="8" w:space="0" w:color="auto"/>
              <w:right w:val="nil"/>
            </w:tcBorders>
            <w:shd w:val="clear" w:color="auto" w:fill="auto"/>
            <w:vAlign w:val="center"/>
            <w:hideMark/>
          </w:tcPr>
          <w:p w14:paraId="79EA266D"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 </w:t>
            </w:r>
          </w:p>
        </w:tc>
        <w:tc>
          <w:tcPr>
            <w:tcW w:w="2380" w:type="dxa"/>
            <w:tcBorders>
              <w:top w:val="nil"/>
              <w:left w:val="nil"/>
              <w:bottom w:val="single" w:sz="8" w:space="0" w:color="auto"/>
              <w:right w:val="nil"/>
            </w:tcBorders>
            <w:shd w:val="clear" w:color="auto" w:fill="auto"/>
            <w:vAlign w:val="center"/>
            <w:hideMark/>
          </w:tcPr>
          <w:p w14:paraId="26D12C7F" w14:textId="535E7E02" w:rsidR="00464DAA" w:rsidRPr="0093035D" w:rsidRDefault="00104ABB" w:rsidP="00464DAA">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BC68E2" w:rsidRPr="0093035D">
              <w:rPr>
                <w:rFonts w:ascii="Times New Roman" w:eastAsia="Times New Roman" w:hAnsi="Times New Roman"/>
              </w:rPr>
              <w:t xml:space="preserve"> </w:t>
            </w:r>
            <w:r w:rsidR="00464DAA" w:rsidRPr="0093035D">
              <w:rPr>
                <w:rFonts w:ascii="Times New Roman" w:eastAsia="Times New Roman" w:hAnsi="Times New Roman"/>
              </w:rPr>
              <w:t>(95% CI)</w:t>
            </w:r>
          </w:p>
        </w:tc>
        <w:tc>
          <w:tcPr>
            <w:tcW w:w="780" w:type="dxa"/>
            <w:tcBorders>
              <w:top w:val="nil"/>
              <w:left w:val="nil"/>
              <w:bottom w:val="single" w:sz="8" w:space="0" w:color="auto"/>
              <w:right w:val="nil"/>
            </w:tcBorders>
            <w:shd w:val="clear" w:color="auto" w:fill="auto"/>
            <w:vAlign w:val="center"/>
            <w:hideMark/>
          </w:tcPr>
          <w:p w14:paraId="41A4C925"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 </w:t>
            </w:r>
          </w:p>
        </w:tc>
        <w:tc>
          <w:tcPr>
            <w:tcW w:w="2380" w:type="dxa"/>
            <w:tcBorders>
              <w:top w:val="nil"/>
              <w:left w:val="nil"/>
              <w:bottom w:val="single" w:sz="8" w:space="0" w:color="auto"/>
              <w:right w:val="nil"/>
            </w:tcBorders>
            <w:shd w:val="clear" w:color="auto" w:fill="auto"/>
            <w:vAlign w:val="center"/>
            <w:hideMark/>
          </w:tcPr>
          <w:p w14:paraId="69C57571" w14:textId="6E0D0879" w:rsidR="00464DAA" w:rsidRPr="0093035D" w:rsidRDefault="00464DAA" w:rsidP="00BC68E2">
            <w:pPr>
              <w:jc w:val="center"/>
              <w:rPr>
                <w:rFonts w:ascii="Times New Roman" w:eastAsia="Times New Roman" w:hAnsi="Times New Roman"/>
              </w:rPr>
            </w:pPr>
            <w:r w:rsidRPr="0093035D">
              <w:rPr>
                <w:rFonts w:ascii="Times New Roman" w:eastAsia="Times New Roman" w:hAnsi="Times New Roman"/>
              </w:rPr>
              <w:t xml:space="preserve"> </w:t>
            </w:r>
            <w:r w:rsidR="00104ABB" w:rsidRPr="0093035D">
              <w:rPr>
                <w:rFonts w:ascii="Times New Roman" w:eastAsia="Times New Roman" w:hAnsi="Times New Roman"/>
                <w:lang w:eastAsia="zh-CN"/>
              </w:rPr>
              <w:sym w:font="Symbol" w:char="F062"/>
            </w:r>
            <w:r w:rsidR="00BC68E2" w:rsidRPr="0093035D">
              <w:rPr>
                <w:rFonts w:ascii="Times New Roman" w:eastAsia="Times New Roman" w:hAnsi="Times New Roman"/>
              </w:rPr>
              <w:t xml:space="preserve"> </w:t>
            </w:r>
            <w:r w:rsidRPr="0093035D">
              <w:rPr>
                <w:rFonts w:ascii="Times New Roman" w:eastAsia="Times New Roman" w:hAnsi="Times New Roman"/>
              </w:rPr>
              <w:t>(95% CI)</w:t>
            </w:r>
          </w:p>
        </w:tc>
        <w:tc>
          <w:tcPr>
            <w:tcW w:w="780" w:type="dxa"/>
            <w:tcBorders>
              <w:top w:val="nil"/>
              <w:left w:val="nil"/>
              <w:bottom w:val="single" w:sz="8" w:space="0" w:color="auto"/>
              <w:right w:val="nil"/>
            </w:tcBorders>
            <w:shd w:val="clear" w:color="auto" w:fill="auto"/>
            <w:vAlign w:val="center"/>
            <w:hideMark/>
          </w:tcPr>
          <w:p w14:paraId="57376A8F"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 </w:t>
            </w:r>
          </w:p>
        </w:tc>
      </w:tr>
      <w:tr w:rsidR="00464DAA" w:rsidRPr="0093035D" w14:paraId="2A36B6C3" w14:textId="77777777" w:rsidTr="00464DAA">
        <w:trPr>
          <w:trHeight w:val="315"/>
        </w:trPr>
        <w:tc>
          <w:tcPr>
            <w:tcW w:w="4678" w:type="dxa"/>
            <w:tcBorders>
              <w:top w:val="nil"/>
              <w:left w:val="nil"/>
              <w:bottom w:val="nil"/>
              <w:right w:val="nil"/>
            </w:tcBorders>
            <w:shd w:val="clear" w:color="auto" w:fill="auto"/>
            <w:vAlign w:val="center"/>
            <w:hideMark/>
          </w:tcPr>
          <w:p w14:paraId="06D33D39"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Ethnicity</w:t>
            </w:r>
          </w:p>
        </w:tc>
        <w:tc>
          <w:tcPr>
            <w:tcW w:w="780" w:type="dxa"/>
            <w:tcBorders>
              <w:top w:val="nil"/>
              <w:left w:val="nil"/>
              <w:bottom w:val="nil"/>
              <w:right w:val="nil"/>
            </w:tcBorders>
            <w:shd w:val="clear" w:color="auto" w:fill="auto"/>
            <w:vAlign w:val="center"/>
            <w:hideMark/>
          </w:tcPr>
          <w:p w14:paraId="70E06575" w14:textId="77777777" w:rsidR="00464DAA" w:rsidRPr="0093035D" w:rsidRDefault="00464DAA" w:rsidP="00464DAA">
            <w:pP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6BA12AB8"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20F0C05E"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noWrap/>
            <w:vAlign w:val="center"/>
            <w:hideMark/>
          </w:tcPr>
          <w:p w14:paraId="4F10A2CD"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4C426558" w14:textId="77777777" w:rsidR="00464DAA" w:rsidRPr="0093035D" w:rsidRDefault="00464DAA" w:rsidP="00464DAA">
            <w:pPr>
              <w:jc w:val="center"/>
              <w:rPr>
                <w:rFonts w:ascii="Times New Roman" w:eastAsia="Times New Roman" w:hAnsi="Times New Roman"/>
              </w:rPr>
            </w:pPr>
          </w:p>
        </w:tc>
      </w:tr>
      <w:tr w:rsidR="00464DAA" w:rsidRPr="0093035D" w14:paraId="6D44E789" w14:textId="77777777" w:rsidTr="00464DAA">
        <w:trPr>
          <w:trHeight w:val="315"/>
        </w:trPr>
        <w:tc>
          <w:tcPr>
            <w:tcW w:w="4678" w:type="dxa"/>
            <w:tcBorders>
              <w:top w:val="nil"/>
              <w:left w:val="nil"/>
              <w:bottom w:val="nil"/>
              <w:right w:val="nil"/>
            </w:tcBorders>
            <w:shd w:val="clear" w:color="auto" w:fill="auto"/>
            <w:noWrap/>
            <w:vAlign w:val="center"/>
            <w:hideMark/>
          </w:tcPr>
          <w:p w14:paraId="100E2FDC"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Chinese  </w:t>
            </w:r>
          </w:p>
        </w:tc>
        <w:tc>
          <w:tcPr>
            <w:tcW w:w="780" w:type="dxa"/>
            <w:tcBorders>
              <w:top w:val="nil"/>
              <w:left w:val="nil"/>
              <w:bottom w:val="nil"/>
              <w:right w:val="nil"/>
            </w:tcBorders>
            <w:shd w:val="clear" w:color="auto" w:fill="auto"/>
            <w:vAlign w:val="center"/>
            <w:hideMark/>
          </w:tcPr>
          <w:p w14:paraId="0B4EB64F"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285</w:t>
            </w:r>
          </w:p>
        </w:tc>
        <w:tc>
          <w:tcPr>
            <w:tcW w:w="2380" w:type="dxa"/>
            <w:tcBorders>
              <w:top w:val="nil"/>
              <w:left w:val="nil"/>
              <w:bottom w:val="nil"/>
              <w:right w:val="nil"/>
            </w:tcBorders>
            <w:shd w:val="clear" w:color="auto" w:fill="auto"/>
            <w:vAlign w:val="center"/>
            <w:hideMark/>
          </w:tcPr>
          <w:p w14:paraId="65B4AEB1"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5F9EACC4"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6556CDB1"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4E1DEE1F" w14:textId="77777777" w:rsidR="00464DAA" w:rsidRPr="0093035D" w:rsidRDefault="00464DAA" w:rsidP="00464DAA">
            <w:pPr>
              <w:jc w:val="center"/>
              <w:rPr>
                <w:rFonts w:ascii="Times New Roman" w:eastAsia="Times New Roman" w:hAnsi="Times New Roman"/>
              </w:rPr>
            </w:pPr>
          </w:p>
        </w:tc>
      </w:tr>
      <w:tr w:rsidR="00464DAA" w:rsidRPr="0093035D" w14:paraId="05920E1C" w14:textId="77777777" w:rsidTr="00464DAA">
        <w:trPr>
          <w:trHeight w:val="315"/>
        </w:trPr>
        <w:tc>
          <w:tcPr>
            <w:tcW w:w="4678" w:type="dxa"/>
            <w:tcBorders>
              <w:top w:val="nil"/>
              <w:left w:val="nil"/>
              <w:bottom w:val="nil"/>
              <w:right w:val="nil"/>
            </w:tcBorders>
            <w:shd w:val="clear" w:color="auto" w:fill="auto"/>
            <w:noWrap/>
            <w:vAlign w:val="center"/>
            <w:hideMark/>
          </w:tcPr>
          <w:p w14:paraId="07736F87"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Malay </w:t>
            </w:r>
          </w:p>
        </w:tc>
        <w:tc>
          <w:tcPr>
            <w:tcW w:w="780" w:type="dxa"/>
            <w:tcBorders>
              <w:top w:val="nil"/>
              <w:left w:val="nil"/>
              <w:bottom w:val="nil"/>
              <w:right w:val="nil"/>
            </w:tcBorders>
            <w:shd w:val="clear" w:color="auto" w:fill="auto"/>
            <w:vAlign w:val="center"/>
            <w:hideMark/>
          </w:tcPr>
          <w:p w14:paraId="728A5226"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170</w:t>
            </w:r>
          </w:p>
        </w:tc>
        <w:tc>
          <w:tcPr>
            <w:tcW w:w="2380" w:type="dxa"/>
            <w:tcBorders>
              <w:top w:val="nil"/>
              <w:left w:val="nil"/>
              <w:bottom w:val="nil"/>
              <w:right w:val="nil"/>
            </w:tcBorders>
            <w:shd w:val="clear" w:color="auto" w:fill="auto"/>
            <w:vAlign w:val="center"/>
            <w:hideMark/>
          </w:tcPr>
          <w:p w14:paraId="3F7E8047"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29 (0.027, 0.431)</w:t>
            </w:r>
          </w:p>
        </w:tc>
        <w:tc>
          <w:tcPr>
            <w:tcW w:w="780" w:type="dxa"/>
            <w:tcBorders>
              <w:top w:val="nil"/>
              <w:left w:val="nil"/>
              <w:bottom w:val="nil"/>
              <w:right w:val="nil"/>
            </w:tcBorders>
            <w:shd w:val="clear" w:color="auto" w:fill="auto"/>
            <w:vAlign w:val="center"/>
            <w:hideMark/>
          </w:tcPr>
          <w:p w14:paraId="730C0306"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26</w:t>
            </w:r>
          </w:p>
        </w:tc>
        <w:tc>
          <w:tcPr>
            <w:tcW w:w="2380" w:type="dxa"/>
            <w:tcBorders>
              <w:top w:val="nil"/>
              <w:left w:val="nil"/>
              <w:bottom w:val="nil"/>
              <w:right w:val="nil"/>
            </w:tcBorders>
            <w:shd w:val="clear" w:color="auto" w:fill="auto"/>
            <w:vAlign w:val="center"/>
            <w:hideMark/>
          </w:tcPr>
          <w:p w14:paraId="2EDCF837"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68 (0.050, 0.486)</w:t>
            </w:r>
          </w:p>
        </w:tc>
        <w:tc>
          <w:tcPr>
            <w:tcW w:w="780" w:type="dxa"/>
            <w:tcBorders>
              <w:top w:val="nil"/>
              <w:left w:val="nil"/>
              <w:bottom w:val="nil"/>
              <w:right w:val="nil"/>
            </w:tcBorders>
            <w:shd w:val="clear" w:color="auto" w:fill="auto"/>
            <w:vAlign w:val="center"/>
            <w:hideMark/>
          </w:tcPr>
          <w:p w14:paraId="6E2B1358"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16</w:t>
            </w:r>
          </w:p>
        </w:tc>
      </w:tr>
      <w:tr w:rsidR="00464DAA" w:rsidRPr="0093035D" w14:paraId="01D64C81" w14:textId="77777777" w:rsidTr="00464DAA">
        <w:trPr>
          <w:trHeight w:val="315"/>
        </w:trPr>
        <w:tc>
          <w:tcPr>
            <w:tcW w:w="4678" w:type="dxa"/>
            <w:tcBorders>
              <w:top w:val="nil"/>
              <w:left w:val="nil"/>
              <w:bottom w:val="nil"/>
              <w:right w:val="nil"/>
            </w:tcBorders>
            <w:shd w:val="clear" w:color="auto" w:fill="auto"/>
            <w:noWrap/>
            <w:vAlign w:val="center"/>
            <w:hideMark/>
          </w:tcPr>
          <w:p w14:paraId="4F33F474"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Indian </w:t>
            </w:r>
          </w:p>
        </w:tc>
        <w:tc>
          <w:tcPr>
            <w:tcW w:w="780" w:type="dxa"/>
            <w:tcBorders>
              <w:top w:val="nil"/>
              <w:left w:val="nil"/>
              <w:bottom w:val="nil"/>
              <w:right w:val="nil"/>
            </w:tcBorders>
            <w:shd w:val="clear" w:color="auto" w:fill="auto"/>
            <w:vAlign w:val="center"/>
            <w:hideMark/>
          </w:tcPr>
          <w:p w14:paraId="1735ED65"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110</w:t>
            </w:r>
          </w:p>
        </w:tc>
        <w:tc>
          <w:tcPr>
            <w:tcW w:w="2380" w:type="dxa"/>
            <w:tcBorders>
              <w:top w:val="nil"/>
              <w:left w:val="nil"/>
              <w:bottom w:val="nil"/>
              <w:right w:val="nil"/>
            </w:tcBorders>
            <w:shd w:val="clear" w:color="auto" w:fill="auto"/>
            <w:vAlign w:val="center"/>
            <w:hideMark/>
          </w:tcPr>
          <w:p w14:paraId="0AE0FAB6"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628 (0.409, 0.847)</w:t>
            </w:r>
          </w:p>
        </w:tc>
        <w:tc>
          <w:tcPr>
            <w:tcW w:w="780" w:type="dxa"/>
            <w:tcBorders>
              <w:top w:val="nil"/>
              <w:left w:val="nil"/>
              <w:bottom w:val="nil"/>
              <w:right w:val="nil"/>
            </w:tcBorders>
            <w:shd w:val="clear" w:color="auto" w:fill="auto"/>
            <w:vAlign w:val="center"/>
            <w:hideMark/>
          </w:tcPr>
          <w:p w14:paraId="73FEC26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lt;0.001</w:t>
            </w:r>
          </w:p>
        </w:tc>
        <w:tc>
          <w:tcPr>
            <w:tcW w:w="2380" w:type="dxa"/>
            <w:tcBorders>
              <w:top w:val="nil"/>
              <w:left w:val="nil"/>
              <w:bottom w:val="nil"/>
              <w:right w:val="nil"/>
            </w:tcBorders>
            <w:shd w:val="clear" w:color="auto" w:fill="auto"/>
            <w:vAlign w:val="center"/>
            <w:hideMark/>
          </w:tcPr>
          <w:p w14:paraId="0F73C7CD"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13 (-0.023, 0.449)</w:t>
            </w:r>
          </w:p>
        </w:tc>
        <w:tc>
          <w:tcPr>
            <w:tcW w:w="780" w:type="dxa"/>
            <w:tcBorders>
              <w:top w:val="nil"/>
              <w:left w:val="nil"/>
              <w:bottom w:val="nil"/>
              <w:right w:val="nil"/>
            </w:tcBorders>
            <w:shd w:val="clear" w:color="auto" w:fill="auto"/>
            <w:vAlign w:val="center"/>
            <w:hideMark/>
          </w:tcPr>
          <w:p w14:paraId="67C4BEBD"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76</w:t>
            </w:r>
          </w:p>
        </w:tc>
      </w:tr>
      <w:tr w:rsidR="00464DAA" w:rsidRPr="0093035D" w14:paraId="0B397C82" w14:textId="77777777" w:rsidTr="00464DAA">
        <w:trPr>
          <w:trHeight w:val="315"/>
        </w:trPr>
        <w:tc>
          <w:tcPr>
            <w:tcW w:w="4678" w:type="dxa"/>
            <w:tcBorders>
              <w:top w:val="nil"/>
              <w:left w:val="nil"/>
              <w:bottom w:val="nil"/>
              <w:right w:val="nil"/>
            </w:tcBorders>
            <w:shd w:val="clear" w:color="auto" w:fill="auto"/>
            <w:noWrap/>
            <w:vAlign w:val="center"/>
            <w:hideMark/>
          </w:tcPr>
          <w:p w14:paraId="15419D4C"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Gestational diabetes mellitus (GDM)</w:t>
            </w:r>
          </w:p>
        </w:tc>
        <w:tc>
          <w:tcPr>
            <w:tcW w:w="780" w:type="dxa"/>
            <w:tcBorders>
              <w:top w:val="nil"/>
              <w:left w:val="nil"/>
              <w:bottom w:val="nil"/>
              <w:right w:val="nil"/>
            </w:tcBorders>
            <w:shd w:val="clear" w:color="auto" w:fill="auto"/>
            <w:vAlign w:val="center"/>
            <w:hideMark/>
          </w:tcPr>
          <w:p w14:paraId="113C3B71" w14:textId="77777777" w:rsidR="00464DAA" w:rsidRPr="0093035D" w:rsidRDefault="00464DAA" w:rsidP="00464DAA">
            <w:pP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4EC10576"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5DFB6E89"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11CC627A"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68EA9A97" w14:textId="77777777" w:rsidR="00464DAA" w:rsidRPr="0093035D" w:rsidRDefault="00464DAA" w:rsidP="00464DAA">
            <w:pPr>
              <w:jc w:val="center"/>
              <w:rPr>
                <w:rFonts w:ascii="Times New Roman" w:eastAsia="Times New Roman" w:hAnsi="Times New Roman"/>
              </w:rPr>
            </w:pPr>
          </w:p>
        </w:tc>
      </w:tr>
      <w:tr w:rsidR="00464DAA" w:rsidRPr="0093035D" w14:paraId="758D8936" w14:textId="77777777" w:rsidTr="00464DAA">
        <w:trPr>
          <w:trHeight w:val="315"/>
        </w:trPr>
        <w:tc>
          <w:tcPr>
            <w:tcW w:w="4678" w:type="dxa"/>
            <w:tcBorders>
              <w:top w:val="nil"/>
              <w:left w:val="nil"/>
              <w:bottom w:val="nil"/>
              <w:right w:val="nil"/>
            </w:tcBorders>
            <w:shd w:val="clear" w:color="auto" w:fill="auto"/>
            <w:noWrap/>
            <w:vAlign w:val="center"/>
            <w:hideMark/>
          </w:tcPr>
          <w:p w14:paraId="376A3F0D"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No </w:t>
            </w:r>
          </w:p>
        </w:tc>
        <w:tc>
          <w:tcPr>
            <w:tcW w:w="780" w:type="dxa"/>
            <w:tcBorders>
              <w:top w:val="nil"/>
              <w:left w:val="nil"/>
              <w:bottom w:val="nil"/>
              <w:right w:val="nil"/>
            </w:tcBorders>
            <w:shd w:val="clear" w:color="auto" w:fill="auto"/>
            <w:vAlign w:val="center"/>
            <w:hideMark/>
          </w:tcPr>
          <w:p w14:paraId="02019591"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470</w:t>
            </w:r>
          </w:p>
        </w:tc>
        <w:tc>
          <w:tcPr>
            <w:tcW w:w="2380" w:type="dxa"/>
            <w:tcBorders>
              <w:top w:val="nil"/>
              <w:left w:val="nil"/>
              <w:bottom w:val="nil"/>
              <w:right w:val="nil"/>
            </w:tcBorders>
            <w:shd w:val="clear" w:color="auto" w:fill="auto"/>
            <w:vAlign w:val="center"/>
            <w:hideMark/>
          </w:tcPr>
          <w:p w14:paraId="11D385DD"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7AC32CE0"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2C9D8A0F"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32C61E84" w14:textId="77777777" w:rsidR="00464DAA" w:rsidRPr="0093035D" w:rsidRDefault="00464DAA" w:rsidP="00464DAA">
            <w:pPr>
              <w:jc w:val="center"/>
              <w:rPr>
                <w:rFonts w:ascii="Times New Roman" w:eastAsia="Times New Roman" w:hAnsi="Times New Roman"/>
              </w:rPr>
            </w:pPr>
          </w:p>
        </w:tc>
      </w:tr>
      <w:tr w:rsidR="00464DAA" w:rsidRPr="0093035D" w14:paraId="6E840E80" w14:textId="77777777" w:rsidTr="00464DAA">
        <w:trPr>
          <w:trHeight w:val="315"/>
        </w:trPr>
        <w:tc>
          <w:tcPr>
            <w:tcW w:w="4678" w:type="dxa"/>
            <w:tcBorders>
              <w:top w:val="nil"/>
              <w:left w:val="nil"/>
              <w:bottom w:val="nil"/>
              <w:right w:val="nil"/>
            </w:tcBorders>
            <w:shd w:val="clear" w:color="auto" w:fill="auto"/>
            <w:noWrap/>
            <w:vAlign w:val="center"/>
            <w:hideMark/>
          </w:tcPr>
          <w:p w14:paraId="51D5E5F6"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Yes </w:t>
            </w:r>
          </w:p>
        </w:tc>
        <w:tc>
          <w:tcPr>
            <w:tcW w:w="780" w:type="dxa"/>
            <w:tcBorders>
              <w:top w:val="nil"/>
              <w:left w:val="nil"/>
              <w:bottom w:val="nil"/>
              <w:right w:val="nil"/>
            </w:tcBorders>
            <w:shd w:val="clear" w:color="auto" w:fill="auto"/>
            <w:vAlign w:val="center"/>
            <w:hideMark/>
          </w:tcPr>
          <w:p w14:paraId="15E3E643"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95</w:t>
            </w:r>
          </w:p>
        </w:tc>
        <w:tc>
          <w:tcPr>
            <w:tcW w:w="2380" w:type="dxa"/>
            <w:tcBorders>
              <w:top w:val="nil"/>
              <w:left w:val="nil"/>
              <w:bottom w:val="nil"/>
              <w:right w:val="nil"/>
            </w:tcBorders>
            <w:shd w:val="clear" w:color="auto" w:fill="auto"/>
            <w:vAlign w:val="center"/>
            <w:hideMark/>
          </w:tcPr>
          <w:p w14:paraId="63054E49"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418 (0.198, 0.637)</w:t>
            </w:r>
          </w:p>
        </w:tc>
        <w:tc>
          <w:tcPr>
            <w:tcW w:w="780" w:type="dxa"/>
            <w:tcBorders>
              <w:top w:val="nil"/>
              <w:left w:val="nil"/>
              <w:bottom w:val="nil"/>
              <w:right w:val="nil"/>
            </w:tcBorders>
            <w:shd w:val="clear" w:color="auto" w:fill="auto"/>
            <w:vAlign w:val="center"/>
            <w:hideMark/>
          </w:tcPr>
          <w:p w14:paraId="5D993E54"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lt;0.001</w:t>
            </w:r>
          </w:p>
        </w:tc>
        <w:tc>
          <w:tcPr>
            <w:tcW w:w="2380" w:type="dxa"/>
            <w:tcBorders>
              <w:top w:val="nil"/>
              <w:left w:val="nil"/>
              <w:bottom w:val="nil"/>
              <w:right w:val="nil"/>
            </w:tcBorders>
            <w:shd w:val="clear" w:color="auto" w:fill="auto"/>
            <w:vAlign w:val="center"/>
            <w:hideMark/>
          </w:tcPr>
          <w:p w14:paraId="5AF9075D"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43 (-0.481, -0.005)</w:t>
            </w:r>
          </w:p>
        </w:tc>
        <w:tc>
          <w:tcPr>
            <w:tcW w:w="780" w:type="dxa"/>
            <w:tcBorders>
              <w:top w:val="nil"/>
              <w:left w:val="nil"/>
              <w:bottom w:val="nil"/>
              <w:right w:val="nil"/>
            </w:tcBorders>
            <w:shd w:val="clear" w:color="auto" w:fill="auto"/>
            <w:vAlign w:val="center"/>
            <w:hideMark/>
          </w:tcPr>
          <w:p w14:paraId="1E9C556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45</w:t>
            </w:r>
          </w:p>
        </w:tc>
      </w:tr>
      <w:tr w:rsidR="00464DAA" w:rsidRPr="0093035D" w14:paraId="2402DA6B" w14:textId="77777777" w:rsidTr="00464DAA">
        <w:trPr>
          <w:trHeight w:val="315"/>
        </w:trPr>
        <w:tc>
          <w:tcPr>
            <w:tcW w:w="4678" w:type="dxa"/>
            <w:tcBorders>
              <w:top w:val="nil"/>
              <w:left w:val="nil"/>
              <w:bottom w:val="nil"/>
              <w:right w:val="nil"/>
            </w:tcBorders>
            <w:shd w:val="clear" w:color="auto" w:fill="auto"/>
            <w:noWrap/>
            <w:vAlign w:val="center"/>
          </w:tcPr>
          <w:p w14:paraId="5B2D4167" w14:textId="562D9A45" w:rsidR="00464DAA" w:rsidRPr="0093035D" w:rsidRDefault="00464DAA" w:rsidP="00464DAA">
            <w:pPr>
              <w:rPr>
                <w:rFonts w:ascii="Times New Roman" w:eastAsia="Times New Roman" w:hAnsi="Times New Roman"/>
              </w:rPr>
            </w:pPr>
            <w:r w:rsidRPr="0093035D">
              <w:rPr>
                <w:rFonts w:ascii="Times New Roman" w:eastAsia="Times New Roman" w:hAnsi="Times New Roman"/>
              </w:rPr>
              <w:t>Mother pre-pregnancy BMI category</w:t>
            </w:r>
          </w:p>
        </w:tc>
        <w:tc>
          <w:tcPr>
            <w:tcW w:w="780" w:type="dxa"/>
            <w:tcBorders>
              <w:top w:val="nil"/>
              <w:left w:val="nil"/>
              <w:bottom w:val="nil"/>
              <w:right w:val="nil"/>
            </w:tcBorders>
            <w:shd w:val="clear" w:color="auto" w:fill="auto"/>
            <w:vAlign w:val="center"/>
          </w:tcPr>
          <w:p w14:paraId="723304D3" w14:textId="77777777" w:rsidR="00464DAA" w:rsidRPr="0093035D" w:rsidRDefault="00464DAA" w:rsidP="00464DAA">
            <w:pPr>
              <w:rPr>
                <w:rFonts w:ascii="Times New Roman" w:eastAsia="Times New Roman" w:hAnsi="Times New Roman"/>
              </w:rPr>
            </w:pPr>
          </w:p>
        </w:tc>
        <w:tc>
          <w:tcPr>
            <w:tcW w:w="2380" w:type="dxa"/>
            <w:tcBorders>
              <w:top w:val="nil"/>
              <w:left w:val="nil"/>
              <w:bottom w:val="nil"/>
              <w:right w:val="nil"/>
            </w:tcBorders>
            <w:shd w:val="clear" w:color="auto" w:fill="auto"/>
            <w:vAlign w:val="center"/>
          </w:tcPr>
          <w:p w14:paraId="2A4D0EE3"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tcPr>
          <w:p w14:paraId="6940D43B"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tcPr>
          <w:p w14:paraId="771ADD5B"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tcPr>
          <w:p w14:paraId="5CAAEAE9" w14:textId="77777777" w:rsidR="00464DAA" w:rsidRPr="0093035D" w:rsidRDefault="00464DAA" w:rsidP="00464DAA">
            <w:pPr>
              <w:jc w:val="center"/>
              <w:rPr>
                <w:rFonts w:ascii="Times New Roman" w:eastAsia="Times New Roman" w:hAnsi="Times New Roman"/>
              </w:rPr>
            </w:pPr>
          </w:p>
        </w:tc>
      </w:tr>
      <w:tr w:rsidR="00464DAA" w:rsidRPr="0093035D" w14:paraId="41B46720" w14:textId="77777777" w:rsidTr="00464DAA">
        <w:trPr>
          <w:trHeight w:val="375"/>
        </w:trPr>
        <w:tc>
          <w:tcPr>
            <w:tcW w:w="4678" w:type="dxa"/>
            <w:tcBorders>
              <w:top w:val="nil"/>
              <w:left w:val="nil"/>
              <w:bottom w:val="nil"/>
              <w:right w:val="nil"/>
            </w:tcBorders>
            <w:shd w:val="clear" w:color="auto" w:fill="auto"/>
            <w:noWrap/>
            <w:vAlign w:val="center"/>
          </w:tcPr>
          <w:p w14:paraId="1C81F252" w14:textId="2E841E43" w:rsidR="00464DAA" w:rsidRPr="0093035D" w:rsidRDefault="00464DAA" w:rsidP="00464DAA">
            <w:pPr>
              <w:rPr>
                <w:rFonts w:ascii="Times New Roman" w:eastAsia="Times New Roman" w:hAnsi="Times New Roman"/>
              </w:rPr>
            </w:pPr>
            <w:r w:rsidRPr="0093035D">
              <w:rPr>
                <w:rFonts w:ascii="Times New Roman" w:eastAsia="Times New Roman" w:hAnsi="Times New Roman"/>
                <w:bCs/>
              </w:rPr>
              <w:t xml:space="preserve">  BMI &lt; 18.5 kg/m</w:t>
            </w:r>
            <w:r w:rsidRPr="0093035D">
              <w:rPr>
                <w:rFonts w:ascii="Times New Roman" w:eastAsia="Times New Roman" w:hAnsi="Times New Roman"/>
                <w:vertAlign w:val="superscript"/>
              </w:rPr>
              <w:t>2</w:t>
            </w:r>
          </w:p>
        </w:tc>
        <w:tc>
          <w:tcPr>
            <w:tcW w:w="780" w:type="dxa"/>
            <w:tcBorders>
              <w:top w:val="nil"/>
              <w:left w:val="nil"/>
              <w:bottom w:val="nil"/>
              <w:right w:val="nil"/>
            </w:tcBorders>
            <w:shd w:val="clear" w:color="auto" w:fill="auto"/>
            <w:vAlign w:val="center"/>
          </w:tcPr>
          <w:p w14:paraId="4039F726" w14:textId="1D89B7F9"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61</w:t>
            </w:r>
          </w:p>
        </w:tc>
        <w:tc>
          <w:tcPr>
            <w:tcW w:w="2380" w:type="dxa"/>
            <w:tcBorders>
              <w:top w:val="nil"/>
              <w:left w:val="nil"/>
              <w:bottom w:val="nil"/>
              <w:right w:val="nil"/>
            </w:tcBorders>
            <w:shd w:val="clear" w:color="auto" w:fill="auto"/>
            <w:vAlign w:val="center"/>
          </w:tcPr>
          <w:p w14:paraId="0ACB51F6" w14:textId="476397CF"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48 (-0.315, 0.219)</w:t>
            </w:r>
          </w:p>
        </w:tc>
        <w:tc>
          <w:tcPr>
            <w:tcW w:w="780" w:type="dxa"/>
            <w:tcBorders>
              <w:top w:val="nil"/>
              <w:left w:val="nil"/>
              <w:bottom w:val="nil"/>
              <w:right w:val="nil"/>
            </w:tcBorders>
            <w:shd w:val="clear" w:color="auto" w:fill="auto"/>
            <w:vAlign w:val="center"/>
          </w:tcPr>
          <w:p w14:paraId="35140616" w14:textId="52C3BD8F"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724</w:t>
            </w:r>
          </w:p>
        </w:tc>
        <w:tc>
          <w:tcPr>
            <w:tcW w:w="2380" w:type="dxa"/>
            <w:tcBorders>
              <w:top w:val="nil"/>
              <w:left w:val="nil"/>
              <w:bottom w:val="nil"/>
              <w:right w:val="nil"/>
            </w:tcBorders>
            <w:shd w:val="clear" w:color="auto" w:fill="auto"/>
            <w:vAlign w:val="center"/>
          </w:tcPr>
          <w:p w14:paraId="5C3A4AEA" w14:textId="3A4BFD3A"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02 (-0.292, 0.287)</w:t>
            </w:r>
          </w:p>
        </w:tc>
        <w:tc>
          <w:tcPr>
            <w:tcW w:w="780" w:type="dxa"/>
            <w:tcBorders>
              <w:top w:val="nil"/>
              <w:left w:val="nil"/>
              <w:bottom w:val="nil"/>
              <w:right w:val="nil"/>
            </w:tcBorders>
            <w:shd w:val="clear" w:color="auto" w:fill="auto"/>
            <w:vAlign w:val="center"/>
          </w:tcPr>
          <w:p w14:paraId="4358D371" w14:textId="103E719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989</w:t>
            </w:r>
          </w:p>
        </w:tc>
      </w:tr>
      <w:tr w:rsidR="00464DAA" w:rsidRPr="0093035D" w14:paraId="70A782E2" w14:textId="77777777" w:rsidTr="00464DAA">
        <w:trPr>
          <w:trHeight w:val="375"/>
        </w:trPr>
        <w:tc>
          <w:tcPr>
            <w:tcW w:w="4678" w:type="dxa"/>
            <w:tcBorders>
              <w:top w:val="nil"/>
              <w:left w:val="nil"/>
              <w:bottom w:val="nil"/>
              <w:right w:val="nil"/>
            </w:tcBorders>
            <w:shd w:val="clear" w:color="auto" w:fill="auto"/>
            <w:noWrap/>
            <w:vAlign w:val="center"/>
          </w:tcPr>
          <w:p w14:paraId="40E4FEA2" w14:textId="46986753" w:rsidR="00464DAA" w:rsidRPr="0093035D" w:rsidRDefault="00464DAA" w:rsidP="00464DAA">
            <w:pPr>
              <w:rPr>
                <w:rFonts w:ascii="Times New Roman" w:eastAsia="Times New Roman" w:hAnsi="Times New Roman"/>
              </w:rPr>
            </w:pPr>
            <w:r w:rsidRPr="0093035D">
              <w:rPr>
                <w:rFonts w:ascii="Times New Roman" w:eastAsia="Times New Roman" w:hAnsi="Times New Roman"/>
                <w:bCs/>
              </w:rPr>
              <w:t xml:space="preserve">  BMI 18.5-22.9 kg/m</w:t>
            </w:r>
            <w:r w:rsidRPr="0093035D">
              <w:rPr>
                <w:rFonts w:ascii="Times New Roman" w:eastAsia="Times New Roman" w:hAnsi="Times New Roman"/>
                <w:vertAlign w:val="superscript"/>
              </w:rPr>
              <w:t>2</w:t>
            </w:r>
          </w:p>
        </w:tc>
        <w:tc>
          <w:tcPr>
            <w:tcW w:w="780" w:type="dxa"/>
            <w:tcBorders>
              <w:top w:val="nil"/>
              <w:left w:val="nil"/>
              <w:bottom w:val="nil"/>
              <w:right w:val="nil"/>
            </w:tcBorders>
            <w:shd w:val="clear" w:color="auto" w:fill="auto"/>
            <w:vAlign w:val="center"/>
          </w:tcPr>
          <w:p w14:paraId="2C0955AF" w14:textId="5FC0C134"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281</w:t>
            </w:r>
          </w:p>
        </w:tc>
        <w:tc>
          <w:tcPr>
            <w:tcW w:w="2380" w:type="dxa"/>
            <w:tcBorders>
              <w:top w:val="nil"/>
              <w:left w:val="nil"/>
              <w:bottom w:val="nil"/>
              <w:right w:val="nil"/>
            </w:tcBorders>
            <w:shd w:val="clear" w:color="auto" w:fill="auto"/>
            <w:vAlign w:val="center"/>
          </w:tcPr>
          <w:p w14:paraId="7D28E354" w14:textId="00C0D0DF"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tcPr>
          <w:p w14:paraId="24A5F5AB"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tcPr>
          <w:p w14:paraId="0DCE672F" w14:textId="00199A7C"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tcPr>
          <w:p w14:paraId="4259232E" w14:textId="77777777" w:rsidR="00464DAA" w:rsidRPr="0093035D" w:rsidRDefault="00464DAA" w:rsidP="00464DAA">
            <w:pPr>
              <w:jc w:val="center"/>
              <w:rPr>
                <w:rFonts w:ascii="Times New Roman" w:eastAsia="Times New Roman" w:hAnsi="Times New Roman"/>
              </w:rPr>
            </w:pPr>
          </w:p>
        </w:tc>
      </w:tr>
      <w:tr w:rsidR="00464DAA" w:rsidRPr="0093035D" w14:paraId="51599149" w14:textId="77777777" w:rsidTr="00464DAA">
        <w:trPr>
          <w:trHeight w:val="375"/>
        </w:trPr>
        <w:tc>
          <w:tcPr>
            <w:tcW w:w="4678" w:type="dxa"/>
            <w:tcBorders>
              <w:top w:val="nil"/>
              <w:left w:val="nil"/>
              <w:bottom w:val="nil"/>
              <w:right w:val="nil"/>
            </w:tcBorders>
            <w:shd w:val="clear" w:color="auto" w:fill="auto"/>
            <w:noWrap/>
            <w:vAlign w:val="center"/>
          </w:tcPr>
          <w:p w14:paraId="65551CDF" w14:textId="7148459C" w:rsidR="00464DAA" w:rsidRPr="0093035D" w:rsidRDefault="00464DAA" w:rsidP="00464DAA">
            <w:pPr>
              <w:rPr>
                <w:rFonts w:ascii="Times New Roman" w:eastAsia="Times New Roman" w:hAnsi="Times New Roman"/>
              </w:rPr>
            </w:pPr>
            <w:r w:rsidRPr="0093035D">
              <w:rPr>
                <w:rFonts w:ascii="Times New Roman" w:eastAsia="Times New Roman" w:hAnsi="Times New Roman"/>
                <w:bCs/>
              </w:rPr>
              <w:t xml:space="preserve">  BMI 23.0-24.9 kg/m</w:t>
            </w:r>
            <w:r w:rsidRPr="0093035D">
              <w:rPr>
                <w:rFonts w:ascii="Times New Roman" w:eastAsia="Times New Roman" w:hAnsi="Times New Roman"/>
                <w:vertAlign w:val="superscript"/>
              </w:rPr>
              <w:t>2</w:t>
            </w:r>
          </w:p>
        </w:tc>
        <w:tc>
          <w:tcPr>
            <w:tcW w:w="780" w:type="dxa"/>
            <w:tcBorders>
              <w:top w:val="nil"/>
              <w:left w:val="nil"/>
              <w:bottom w:val="nil"/>
              <w:right w:val="nil"/>
            </w:tcBorders>
            <w:shd w:val="clear" w:color="auto" w:fill="auto"/>
            <w:vAlign w:val="center"/>
          </w:tcPr>
          <w:p w14:paraId="0D41921F" w14:textId="7CA370B5"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74</w:t>
            </w:r>
          </w:p>
        </w:tc>
        <w:tc>
          <w:tcPr>
            <w:tcW w:w="2380" w:type="dxa"/>
            <w:tcBorders>
              <w:top w:val="nil"/>
              <w:left w:val="nil"/>
              <w:bottom w:val="nil"/>
              <w:right w:val="nil"/>
            </w:tcBorders>
            <w:shd w:val="clear" w:color="auto" w:fill="auto"/>
            <w:vAlign w:val="center"/>
          </w:tcPr>
          <w:p w14:paraId="278F7373" w14:textId="2527CD43"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56 (0.009, 0.504)</w:t>
            </w:r>
          </w:p>
        </w:tc>
        <w:tc>
          <w:tcPr>
            <w:tcW w:w="780" w:type="dxa"/>
            <w:tcBorders>
              <w:top w:val="nil"/>
              <w:left w:val="nil"/>
              <w:bottom w:val="nil"/>
              <w:right w:val="nil"/>
            </w:tcBorders>
            <w:shd w:val="clear" w:color="auto" w:fill="auto"/>
            <w:vAlign w:val="center"/>
          </w:tcPr>
          <w:p w14:paraId="454CC17E" w14:textId="02FA4069"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42</w:t>
            </w:r>
          </w:p>
        </w:tc>
        <w:tc>
          <w:tcPr>
            <w:tcW w:w="2380" w:type="dxa"/>
            <w:tcBorders>
              <w:top w:val="nil"/>
              <w:left w:val="nil"/>
              <w:bottom w:val="nil"/>
              <w:right w:val="nil"/>
            </w:tcBorders>
            <w:shd w:val="clear" w:color="auto" w:fill="auto"/>
            <w:vAlign w:val="center"/>
          </w:tcPr>
          <w:p w14:paraId="2CA7D9E3" w14:textId="5585B10B"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74 (-0.340, 0.192)</w:t>
            </w:r>
          </w:p>
        </w:tc>
        <w:tc>
          <w:tcPr>
            <w:tcW w:w="780" w:type="dxa"/>
            <w:tcBorders>
              <w:top w:val="nil"/>
              <w:left w:val="nil"/>
              <w:bottom w:val="nil"/>
              <w:right w:val="nil"/>
            </w:tcBorders>
            <w:shd w:val="clear" w:color="auto" w:fill="auto"/>
            <w:vAlign w:val="center"/>
          </w:tcPr>
          <w:p w14:paraId="3E5EAE82" w14:textId="04E5D5FC"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586</w:t>
            </w:r>
          </w:p>
        </w:tc>
      </w:tr>
      <w:tr w:rsidR="00464DAA" w:rsidRPr="0093035D" w14:paraId="3FC7E56B" w14:textId="77777777" w:rsidTr="00464DAA">
        <w:trPr>
          <w:trHeight w:val="375"/>
        </w:trPr>
        <w:tc>
          <w:tcPr>
            <w:tcW w:w="4678" w:type="dxa"/>
            <w:tcBorders>
              <w:top w:val="nil"/>
              <w:left w:val="nil"/>
              <w:bottom w:val="nil"/>
              <w:right w:val="nil"/>
            </w:tcBorders>
            <w:shd w:val="clear" w:color="auto" w:fill="auto"/>
            <w:noWrap/>
            <w:vAlign w:val="center"/>
          </w:tcPr>
          <w:p w14:paraId="7427721C" w14:textId="004EC6A5" w:rsidR="00464DAA" w:rsidRPr="0093035D" w:rsidRDefault="00464DAA" w:rsidP="00464DAA">
            <w:pPr>
              <w:rPr>
                <w:rFonts w:ascii="Times New Roman" w:eastAsia="Times New Roman" w:hAnsi="Times New Roman"/>
              </w:rPr>
            </w:pPr>
            <w:r w:rsidRPr="0093035D">
              <w:rPr>
                <w:rFonts w:ascii="Times New Roman" w:eastAsia="Times New Roman" w:hAnsi="Times New Roman"/>
                <w:bCs/>
              </w:rPr>
              <w:t xml:space="preserve">  BMI ≥ 25.0 kg/m</w:t>
            </w:r>
            <w:r w:rsidRPr="0093035D">
              <w:rPr>
                <w:rFonts w:ascii="Times New Roman" w:eastAsia="Times New Roman" w:hAnsi="Times New Roman"/>
                <w:vertAlign w:val="superscript"/>
              </w:rPr>
              <w:t>2</w:t>
            </w:r>
          </w:p>
        </w:tc>
        <w:tc>
          <w:tcPr>
            <w:tcW w:w="780" w:type="dxa"/>
            <w:tcBorders>
              <w:top w:val="nil"/>
              <w:left w:val="nil"/>
              <w:bottom w:val="nil"/>
              <w:right w:val="nil"/>
            </w:tcBorders>
            <w:shd w:val="clear" w:color="auto" w:fill="auto"/>
            <w:vAlign w:val="center"/>
          </w:tcPr>
          <w:p w14:paraId="28519F26" w14:textId="69274DDA"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149</w:t>
            </w:r>
          </w:p>
        </w:tc>
        <w:tc>
          <w:tcPr>
            <w:tcW w:w="2380" w:type="dxa"/>
            <w:tcBorders>
              <w:top w:val="nil"/>
              <w:left w:val="nil"/>
              <w:bottom w:val="nil"/>
              <w:right w:val="nil"/>
            </w:tcBorders>
            <w:shd w:val="clear" w:color="auto" w:fill="auto"/>
            <w:vAlign w:val="center"/>
          </w:tcPr>
          <w:p w14:paraId="5E533BC3" w14:textId="23E2A0F4"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43 (-0.067, 0.352)</w:t>
            </w:r>
          </w:p>
        </w:tc>
        <w:tc>
          <w:tcPr>
            <w:tcW w:w="780" w:type="dxa"/>
            <w:tcBorders>
              <w:top w:val="nil"/>
              <w:left w:val="nil"/>
              <w:bottom w:val="nil"/>
              <w:right w:val="nil"/>
            </w:tcBorders>
            <w:shd w:val="clear" w:color="auto" w:fill="auto"/>
            <w:vAlign w:val="center"/>
          </w:tcPr>
          <w:p w14:paraId="3A288234" w14:textId="48458310"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82</w:t>
            </w:r>
          </w:p>
        </w:tc>
        <w:tc>
          <w:tcPr>
            <w:tcW w:w="2380" w:type="dxa"/>
            <w:tcBorders>
              <w:top w:val="nil"/>
              <w:left w:val="nil"/>
              <w:bottom w:val="nil"/>
              <w:right w:val="nil"/>
            </w:tcBorders>
            <w:shd w:val="clear" w:color="auto" w:fill="auto"/>
            <w:vAlign w:val="center"/>
          </w:tcPr>
          <w:p w14:paraId="3F17E0FA" w14:textId="2DC1CF29"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96 (-0.029, 0.422)</w:t>
            </w:r>
          </w:p>
        </w:tc>
        <w:tc>
          <w:tcPr>
            <w:tcW w:w="780" w:type="dxa"/>
            <w:tcBorders>
              <w:top w:val="nil"/>
              <w:left w:val="nil"/>
              <w:bottom w:val="nil"/>
              <w:right w:val="nil"/>
            </w:tcBorders>
            <w:shd w:val="clear" w:color="auto" w:fill="auto"/>
            <w:vAlign w:val="center"/>
          </w:tcPr>
          <w:p w14:paraId="121EB9BB" w14:textId="7F352345"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88</w:t>
            </w:r>
          </w:p>
        </w:tc>
      </w:tr>
      <w:tr w:rsidR="00464DAA" w:rsidRPr="0093035D" w14:paraId="24B0EBC4" w14:textId="77777777" w:rsidTr="00464DAA">
        <w:trPr>
          <w:trHeight w:val="315"/>
        </w:trPr>
        <w:tc>
          <w:tcPr>
            <w:tcW w:w="4678" w:type="dxa"/>
            <w:tcBorders>
              <w:top w:val="nil"/>
              <w:left w:val="nil"/>
              <w:bottom w:val="nil"/>
              <w:right w:val="nil"/>
            </w:tcBorders>
            <w:shd w:val="clear" w:color="auto" w:fill="auto"/>
            <w:noWrap/>
            <w:vAlign w:val="center"/>
            <w:hideMark/>
          </w:tcPr>
          <w:p w14:paraId="72B91355"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Gestational age at delivery (weeks)</w:t>
            </w:r>
          </w:p>
        </w:tc>
        <w:tc>
          <w:tcPr>
            <w:tcW w:w="780" w:type="dxa"/>
            <w:tcBorders>
              <w:top w:val="nil"/>
              <w:left w:val="nil"/>
              <w:bottom w:val="nil"/>
              <w:right w:val="nil"/>
            </w:tcBorders>
            <w:shd w:val="clear" w:color="auto" w:fill="auto"/>
            <w:vAlign w:val="center"/>
            <w:hideMark/>
          </w:tcPr>
          <w:p w14:paraId="41279F7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565</w:t>
            </w:r>
          </w:p>
        </w:tc>
        <w:tc>
          <w:tcPr>
            <w:tcW w:w="2380" w:type="dxa"/>
            <w:tcBorders>
              <w:top w:val="nil"/>
              <w:left w:val="nil"/>
              <w:bottom w:val="nil"/>
              <w:right w:val="nil"/>
            </w:tcBorders>
            <w:shd w:val="clear" w:color="auto" w:fill="auto"/>
            <w:vAlign w:val="center"/>
            <w:hideMark/>
          </w:tcPr>
          <w:p w14:paraId="281C5365"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80 (0.121, 0.238)</w:t>
            </w:r>
          </w:p>
        </w:tc>
        <w:tc>
          <w:tcPr>
            <w:tcW w:w="780" w:type="dxa"/>
            <w:tcBorders>
              <w:top w:val="nil"/>
              <w:left w:val="nil"/>
              <w:bottom w:val="nil"/>
              <w:right w:val="nil"/>
            </w:tcBorders>
            <w:shd w:val="clear" w:color="auto" w:fill="auto"/>
            <w:vAlign w:val="center"/>
            <w:hideMark/>
          </w:tcPr>
          <w:p w14:paraId="61B81D03"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lt;0.001</w:t>
            </w:r>
          </w:p>
        </w:tc>
        <w:tc>
          <w:tcPr>
            <w:tcW w:w="2380" w:type="dxa"/>
            <w:tcBorders>
              <w:top w:val="nil"/>
              <w:left w:val="nil"/>
              <w:bottom w:val="nil"/>
              <w:right w:val="nil"/>
            </w:tcBorders>
            <w:shd w:val="clear" w:color="auto" w:fill="auto"/>
            <w:vAlign w:val="center"/>
            <w:hideMark/>
          </w:tcPr>
          <w:p w14:paraId="6F3DD554"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17 (0.054, 0.180)</w:t>
            </w:r>
          </w:p>
        </w:tc>
        <w:tc>
          <w:tcPr>
            <w:tcW w:w="780" w:type="dxa"/>
            <w:tcBorders>
              <w:top w:val="nil"/>
              <w:left w:val="nil"/>
              <w:bottom w:val="nil"/>
              <w:right w:val="nil"/>
            </w:tcBorders>
            <w:shd w:val="clear" w:color="auto" w:fill="auto"/>
            <w:vAlign w:val="center"/>
            <w:hideMark/>
          </w:tcPr>
          <w:p w14:paraId="322DDE2B"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lt;0.001</w:t>
            </w:r>
          </w:p>
        </w:tc>
      </w:tr>
      <w:tr w:rsidR="00464DAA" w:rsidRPr="0093035D" w14:paraId="4F500FEE" w14:textId="77777777" w:rsidTr="00464DAA">
        <w:trPr>
          <w:trHeight w:val="315"/>
        </w:trPr>
        <w:tc>
          <w:tcPr>
            <w:tcW w:w="4678" w:type="dxa"/>
            <w:tcBorders>
              <w:top w:val="nil"/>
              <w:left w:val="nil"/>
              <w:bottom w:val="nil"/>
              <w:right w:val="nil"/>
            </w:tcBorders>
            <w:shd w:val="clear" w:color="auto" w:fill="auto"/>
            <w:noWrap/>
            <w:vAlign w:val="center"/>
            <w:hideMark/>
          </w:tcPr>
          <w:p w14:paraId="3251975E"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Sex</w:t>
            </w:r>
          </w:p>
        </w:tc>
        <w:tc>
          <w:tcPr>
            <w:tcW w:w="780" w:type="dxa"/>
            <w:tcBorders>
              <w:top w:val="nil"/>
              <w:left w:val="nil"/>
              <w:bottom w:val="nil"/>
              <w:right w:val="nil"/>
            </w:tcBorders>
            <w:shd w:val="clear" w:color="auto" w:fill="auto"/>
            <w:vAlign w:val="center"/>
            <w:hideMark/>
          </w:tcPr>
          <w:p w14:paraId="7F28D0D4" w14:textId="77777777" w:rsidR="00464DAA" w:rsidRPr="0093035D" w:rsidRDefault="00464DAA" w:rsidP="00464DAA">
            <w:pP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5BE0537E"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47EFF9FD"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5C564A5B"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756F7107" w14:textId="77777777" w:rsidR="00464DAA" w:rsidRPr="0093035D" w:rsidRDefault="00464DAA" w:rsidP="00464DAA">
            <w:pPr>
              <w:jc w:val="center"/>
              <w:rPr>
                <w:rFonts w:ascii="Times New Roman" w:eastAsia="Times New Roman" w:hAnsi="Times New Roman"/>
              </w:rPr>
            </w:pPr>
          </w:p>
        </w:tc>
      </w:tr>
      <w:tr w:rsidR="00464DAA" w:rsidRPr="0093035D" w14:paraId="20EEBE26" w14:textId="77777777" w:rsidTr="00464DAA">
        <w:trPr>
          <w:trHeight w:val="315"/>
        </w:trPr>
        <w:tc>
          <w:tcPr>
            <w:tcW w:w="4678" w:type="dxa"/>
            <w:tcBorders>
              <w:top w:val="nil"/>
              <w:left w:val="nil"/>
              <w:bottom w:val="nil"/>
              <w:right w:val="nil"/>
            </w:tcBorders>
            <w:shd w:val="clear" w:color="auto" w:fill="auto"/>
            <w:noWrap/>
            <w:vAlign w:val="center"/>
            <w:hideMark/>
          </w:tcPr>
          <w:p w14:paraId="4D7FF700"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Male </w:t>
            </w:r>
          </w:p>
        </w:tc>
        <w:tc>
          <w:tcPr>
            <w:tcW w:w="780" w:type="dxa"/>
            <w:tcBorders>
              <w:top w:val="nil"/>
              <w:left w:val="nil"/>
              <w:bottom w:val="nil"/>
              <w:right w:val="nil"/>
            </w:tcBorders>
            <w:shd w:val="clear" w:color="auto" w:fill="auto"/>
            <w:vAlign w:val="center"/>
            <w:hideMark/>
          </w:tcPr>
          <w:p w14:paraId="41339729"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291</w:t>
            </w:r>
          </w:p>
        </w:tc>
        <w:tc>
          <w:tcPr>
            <w:tcW w:w="2380" w:type="dxa"/>
            <w:tcBorders>
              <w:top w:val="nil"/>
              <w:left w:val="nil"/>
              <w:bottom w:val="nil"/>
              <w:right w:val="nil"/>
            </w:tcBorders>
            <w:shd w:val="clear" w:color="auto" w:fill="auto"/>
            <w:vAlign w:val="center"/>
            <w:hideMark/>
          </w:tcPr>
          <w:p w14:paraId="733AE9C4"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3626F74B"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0FE9D217"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182D67AB" w14:textId="77777777" w:rsidR="00464DAA" w:rsidRPr="0093035D" w:rsidRDefault="00464DAA" w:rsidP="00464DAA">
            <w:pPr>
              <w:jc w:val="center"/>
              <w:rPr>
                <w:rFonts w:ascii="Times New Roman" w:eastAsia="Times New Roman" w:hAnsi="Times New Roman"/>
              </w:rPr>
            </w:pPr>
          </w:p>
        </w:tc>
      </w:tr>
      <w:tr w:rsidR="00464DAA" w:rsidRPr="0093035D" w14:paraId="39FD27AB" w14:textId="77777777" w:rsidTr="00464DAA">
        <w:trPr>
          <w:trHeight w:val="315"/>
        </w:trPr>
        <w:tc>
          <w:tcPr>
            <w:tcW w:w="4678" w:type="dxa"/>
            <w:tcBorders>
              <w:top w:val="nil"/>
              <w:left w:val="nil"/>
              <w:bottom w:val="nil"/>
              <w:right w:val="nil"/>
            </w:tcBorders>
            <w:shd w:val="clear" w:color="auto" w:fill="auto"/>
            <w:noWrap/>
            <w:vAlign w:val="center"/>
            <w:hideMark/>
          </w:tcPr>
          <w:p w14:paraId="02018609"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Female </w:t>
            </w:r>
          </w:p>
        </w:tc>
        <w:tc>
          <w:tcPr>
            <w:tcW w:w="780" w:type="dxa"/>
            <w:tcBorders>
              <w:top w:val="nil"/>
              <w:left w:val="nil"/>
              <w:bottom w:val="nil"/>
              <w:right w:val="nil"/>
            </w:tcBorders>
            <w:shd w:val="clear" w:color="auto" w:fill="auto"/>
            <w:vAlign w:val="center"/>
            <w:hideMark/>
          </w:tcPr>
          <w:p w14:paraId="0F7FACA9"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274</w:t>
            </w:r>
          </w:p>
        </w:tc>
        <w:tc>
          <w:tcPr>
            <w:tcW w:w="2380" w:type="dxa"/>
            <w:tcBorders>
              <w:top w:val="nil"/>
              <w:left w:val="nil"/>
              <w:bottom w:val="nil"/>
              <w:right w:val="nil"/>
            </w:tcBorders>
            <w:shd w:val="clear" w:color="auto" w:fill="auto"/>
            <w:vAlign w:val="center"/>
            <w:hideMark/>
          </w:tcPr>
          <w:p w14:paraId="300F9B6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379 (0.221, 0.536)</w:t>
            </w:r>
          </w:p>
        </w:tc>
        <w:tc>
          <w:tcPr>
            <w:tcW w:w="780" w:type="dxa"/>
            <w:tcBorders>
              <w:top w:val="nil"/>
              <w:left w:val="nil"/>
              <w:bottom w:val="nil"/>
              <w:right w:val="nil"/>
            </w:tcBorders>
            <w:shd w:val="clear" w:color="auto" w:fill="auto"/>
            <w:vAlign w:val="center"/>
            <w:hideMark/>
          </w:tcPr>
          <w:p w14:paraId="61C88365"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lt;0.001</w:t>
            </w:r>
          </w:p>
        </w:tc>
        <w:tc>
          <w:tcPr>
            <w:tcW w:w="2380" w:type="dxa"/>
            <w:tcBorders>
              <w:top w:val="nil"/>
              <w:left w:val="nil"/>
              <w:bottom w:val="nil"/>
              <w:right w:val="nil"/>
            </w:tcBorders>
            <w:shd w:val="clear" w:color="auto" w:fill="auto"/>
            <w:vAlign w:val="center"/>
            <w:hideMark/>
          </w:tcPr>
          <w:p w14:paraId="6465AB81"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54 (0.084, 0.423)</w:t>
            </w:r>
          </w:p>
        </w:tc>
        <w:tc>
          <w:tcPr>
            <w:tcW w:w="780" w:type="dxa"/>
            <w:tcBorders>
              <w:top w:val="nil"/>
              <w:left w:val="nil"/>
              <w:bottom w:val="nil"/>
              <w:right w:val="nil"/>
            </w:tcBorders>
            <w:shd w:val="clear" w:color="auto" w:fill="auto"/>
            <w:vAlign w:val="center"/>
            <w:hideMark/>
          </w:tcPr>
          <w:p w14:paraId="2B7170B2"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03</w:t>
            </w:r>
          </w:p>
        </w:tc>
      </w:tr>
      <w:tr w:rsidR="00464DAA" w:rsidRPr="0093035D" w14:paraId="1AE7B637" w14:textId="77777777" w:rsidTr="00464DAA">
        <w:trPr>
          <w:trHeight w:val="315"/>
        </w:trPr>
        <w:tc>
          <w:tcPr>
            <w:tcW w:w="4678" w:type="dxa"/>
            <w:tcBorders>
              <w:top w:val="nil"/>
              <w:left w:val="nil"/>
              <w:bottom w:val="nil"/>
              <w:right w:val="nil"/>
            </w:tcBorders>
            <w:shd w:val="clear" w:color="auto" w:fill="auto"/>
            <w:noWrap/>
            <w:vAlign w:val="center"/>
            <w:hideMark/>
          </w:tcPr>
          <w:p w14:paraId="3FE79E24"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Education</w:t>
            </w:r>
          </w:p>
        </w:tc>
        <w:tc>
          <w:tcPr>
            <w:tcW w:w="780" w:type="dxa"/>
            <w:tcBorders>
              <w:top w:val="nil"/>
              <w:left w:val="nil"/>
              <w:bottom w:val="nil"/>
              <w:right w:val="nil"/>
            </w:tcBorders>
            <w:shd w:val="clear" w:color="auto" w:fill="auto"/>
            <w:vAlign w:val="center"/>
            <w:hideMark/>
          </w:tcPr>
          <w:p w14:paraId="33AAAECF" w14:textId="77777777" w:rsidR="00464DAA" w:rsidRPr="0093035D" w:rsidRDefault="00464DAA" w:rsidP="00464DAA">
            <w:pP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36010BF9"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613521F4"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4E6466F4"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7CCE8C42" w14:textId="77777777" w:rsidR="00464DAA" w:rsidRPr="0093035D" w:rsidRDefault="00464DAA" w:rsidP="00464DAA">
            <w:pPr>
              <w:jc w:val="center"/>
              <w:rPr>
                <w:rFonts w:ascii="Times New Roman" w:eastAsia="Times New Roman" w:hAnsi="Times New Roman"/>
              </w:rPr>
            </w:pPr>
          </w:p>
        </w:tc>
      </w:tr>
      <w:tr w:rsidR="00464DAA" w:rsidRPr="0093035D" w14:paraId="7F45CCB6" w14:textId="77777777" w:rsidTr="00464DAA">
        <w:trPr>
          <w:trHeight w:val="315"/>
        </w:trPr>
        <w:tc>
          <w:tcPr>
            <w:tcW w:w="4678" w:type="dxa"/>
            <w:tcBorders>
              <w:top w:val="nil"/>
              <w:left w:val="nil"/>
              <w:bottom w:val="nil"/>
              <w:right w:val="nil"/>
            </w:tcBorders>
            <w:shd w:val="clear" w:color="auto" w:fill="auto"/>
            <w:noWrap/>
            <w:vAlign w:val="center"/>
            <w:hideMark/>
          </w:tcPr>
          <w:p w14:paraId="464627BC"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Primary </w:t>
            </w:r>
          </w:p>
        </w:tc>
        <w:tc>
          <w:tcPr>
            <w:tcW w:w="780" w:type="dxa"/>
            <w:tcBorders>
              <w:top w:val="nil"/>
              <w:left w:val="nil"/>
              <w:bottom w:val="nil"/>
              <w:right w:val="nil"/>
            </w:tcBorders>
            <w:shd w:val="clear" w:color="auto" w:fill="auto"/>
            <w:vAlign w:val="center"/>
            <w:hideMark/>
          </w:tcPr>
          <w:p w14:paraId="0C6F2347"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26</w:t>
            </w:r>
          </w:p>
        </w:tc>
        <w:tc>
          <w:tcPr>
            <w:tcW w:w="2380" w:type="dxa"/>
            <w:tcBorders>
              <w:top w:val="nil"/>
              <w:left w:val="nil"/>
              <w:bottom w:val="nil"/>
              <w:right w:val="nil"/>
            </w:tcBorders>
            <w:shd w:val="clear" w:color="auto" w:fill="auto"/>
            <w:vAlign w:val="center"/>
            <w:hideMark/>
          </w:tcPr>
          <w:p w14:paraId="1EA9155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79 (-0.336, 0.494)</w:t>
            </w:r>
          </w:p>
        </w:tc>
        <w:tc>
          <w:tcPr>
            <w:tcW w:w="780" w:type="dxa"/>
            <w:tcBorders>
              <w:top w:val="nil"/>
              <w:left w:val="nil"/>
              <w:bottom w:val="nil"/>
              <w:right w:val="nil"/>
            </w:tcBorders>
            <w:shd w:val="clear" w:color="auto" w:fill="auto"/>
            <w:vAlign w:val="center"/>
            <w:hideMark/>
          </w:tcPr>
          <w:p w14:paraId="57A37295"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708</w:t>
            </w:r>
          </w:p>
        </w:tc>
        <w:tc>
          <w:tcPr>
            <w:tcW w:w="2380" w:type="dxa"/>
            <w:tcBorders>
              <w:top w:val="nil"/>
              <w:left w:val="nil"/>
              <w:bottom w:val="nil"/>
              <w:right w:val="nil"/>
            </w:tcBorders>
            <w:shd w:val="clear" w:color="auto" w:fill="auto"/>
            <w:vAlign w:val="center"/>
            <w:hideMark/>
          </w:tcPr>
          <w:p w14:paraId="346F93C6"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315 (-0.763, 0.132)</w:t>
            </w:r>
          </w:p>
        </w:tc>
        <w:tc>
          <w:tcPr>
            <w:tcW w:w="780" w:type="dxa"/>
            <w:tcBorders>
              <w:top w:val="nil"/>
              <w:left w:val="nil"/>
              <w:bottom w:val="nil"/>
              <w:right w:val="nil"/>
            </w:tcBorders>
            <w:shd w:val="clear" w:color="auto" w:fill="auto"/>
            <w:vAlign w:val="center"/>
            <w:hideMark/>
          </w:tcPr>
          <w:p w14:paraId="3784DE02" w14:textId="00FA27C9"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4</w:t>
            </w:r>
            <w:r w:rsidR="00E414D8" w:rsidRPr="0093035D">
              <w:rPr>
                <w:rFonts w:ascii="Times New Roman" w:eastAsia="Times New Roman" w:hAnsi="Times New Roman"/>
              </w:rPr>
              <w:t>00</w:t>
            </w:r>
          </w:p>
        </w:tc>
      </w:tr>
      <w:tr w:rsidR="00464DAA" w:rsidRPr="0093035D" w14:paraId="6C6A0E25" w14:textId="77777777" w:rsidTr="00464DAA">
        <w:trPr>
          <w:trHeight w:val="315"/>
        </w:trPr>
        <w:tc>
          <w:tcPr>
            <w:tcW w:w="4678" w:type="dxa"/>
            <w:tcBorders>
              <w:top w:val="nil"/>
              <w:left w:val="nil"/>
              <w:bottom w:val="nil"/>
              <w:right w:val="nil"/>
            </w:tcBorders>
            <w:shd w:val="clear" w:color="auto" w:fill="auto"/>
            <w:noWrap/>
            <w:vAlign w:val="center"/>
            <w:hideMark/>
          </w:tcPr>
          <w:p w14:paraId="33CB6817"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Secondary </w:t>
            </w:r>
          </w:p>
        </w:tc>
        <w:tc>
          <w:tcPr>
            <w:tcW w:w="780" w:type="dxa"/>
            <w:tcBorders>
              <w:top w:val="nil"/>
              <w:left w:val="nil"/>
              <w:bottom w:val="nil"/>
              <w:right w:val="nil"/>
            </w:tcBorders>
            <w:shd w:val="clear" w:color="auto" w:fill="auto"/>
            <w:vAlign w:val="center"/>
            <w:hideMark/>
          </w:tcPr>
          <w:p w14:paraId="1D650B81"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369</w:t>
            </w:r>
          </w:p>
        </w:tc>
        <w:tc>
          <w:tcPr>
            <w:tcW w:w="2380" w:type="dxa"/>
            <w:tcBorders>
              <w:top w:val="nil"/>
              <w:left w:val="nil"/>
              <w:bottom w:val="nil"/>
              <w:right w:val="nil"/>
            </w:tcBorders>
            <w:shd w:val="clear" w:color="auto" w:fill="auto"/>
            <w:vAlign w:val="center"/>
            <w:hideMark/>
          </w:tcPr>
          <w:p w14:paraId="487722D6"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22 (-0.069, 0.312)</w:t>
            </w:r>
          </w:p>
        </w:tc>
        <w:tc>
          <w:tcPr>
            <w:tcW w:w="780" w:type="dxa"/>
            <w:tcBorders>
              <w:top w:val="nil"/>
              <w:left w:val="nil"/>
              <w:bottom w:val="nil"/>
              <w:right w:val="nil"/>
            </w:tcBorders>
            <w:shd w:val="clear" w:color="auto" w:fill="auto"/>
            <w:vAlign w:val="center"/>
            <w:hideMark/>
          </w:tcPr>
          <w:p w14:paraId="1D8056D1" w14:textId="011AEA2C"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1</w:t>
            </w:r>
            <w:r w:rsidR="00E414D8" w:rsidRPr="0093035D">
              <w:rPr>
                <w:rFonts w:ascii="Times New Roman" w:eastAsia="Times New Roman" w:hAnsi="Times New Roman"/>
              </w:rPr>
              <w:t>0</w:t>
            </w:r>
          </w:p>
        </w:tc>
        <w:tc>
          <w:tcPr>
            <w:tcW w:w="2380" w:type="dxa"/>
            <w:tcBorders>
              <w:top w:val="nil"/>
              <w:left w:val="nil"/>
              <w:bottom w:val="nil"/>
              <w:right w:val="nil"/>
            </w:tcBorders>
            <w:shd w:val="clear" w:color="auto" w:fill="auto"/>
            <w:vAlign w:val="center"/>
            <w:hideMark/>
          </w:tcPr>
          <w:p w14:paraId="5F8F590E"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61 (-0.144, 0.267)</w:t>
            </w:r>
          </w:p>
        </w:tc>
        <w:tc>
          <w:tcPr>
            <w:tcW w:w="780" w:type="dxa"/>
            <w:tcBorders>
              <w:top w:val="nil"/>
              <w:left w:val="nil"/>
              <w:bottom w:val="nil"/>
              <w:right w:val="nil"/>
            </w:tcBorders>
            <w:shd w:val="clear" w:color="auto" w:fill="auto"/>
            <w:vAlign w:val="center"/>
            <w:hideMark/>
          </w:tcPr>
          <w:p w14:paraId="195852B8"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559</w:t>
            </w:r>
          </w:p>
        </w:tc>
      </w:tr>
      <w:tr w:rsidR="00464DAA" w:rsidRPr="0093035D" w14:paraId="0C4C7E46" w14:textId="77777777" w:rsidTr="00464DAA">
        <w:trPr>
          <w:trHeight w:val="315"/>
        </w:trPr>
        <w:tc>
          <w:tcPr>
            <w:tcW w:w="4678" w:type="dxa"/>
            <w:tcBorders>
              <w:top w:val="nil"/>
              <w:left w:val="nil"/>
              <w:bottom w:val="nil"/>
              <w:right w:val="nil"/>
            </w:tcBorders>
            <w:shd w:val="clear" w:color="auto" w:fill="auto"/>
            <w:noWrap/>
            <w:vAlign w:val="center"/>
            <w:hideMark/>
          </w:tcPr>
          <w:p w14:paraId="3BAD8F36"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Tertiary </w:t>
            </w:r>
          </w:p>
        </w:tc>
        <w:tc>
          <w:tcPr>
            <w:tcW w:w="780" w:type="dxa"/>
            <w:tcBorders>
              <w:top w:val="nil"/>
              <w:left w:val="nil"/>
              <w:bottom w:val="nil"/>
              <w:right w:val="nil"/>
            </w:tcBorders>
            <w:shd w:val="clear" w:color="auto" w:fill="auto"/>
            <w:vAlign w:val="center"/>
            <w:hideMark/>
          </w:tcPr>
          <w:p w14:paraId="0C5BE881"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170</w:t>
            </w:r>
          </w:p>
        </w:tc>
        <w:tc>
          <w:tcPr>
            <w:tcW w:w="2380" w:type="dxa"/>
            <w:tcBorders>
              <w:top w:val="nil"/>
              <w:left w:val="nil"/>
              <w:bottom w:val="nil"/>
              <w:right w:val="nil"/>
            </w:tcBorders>
            <w:shd w:val="clear" w:color="auto" w:fill="auto"/>
            <w:vAlign w:val="center"/>
            <w:hideMark/>
          </w:tcPr>
          <w:p w14:paraId="3CF36731"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60CAA3D5"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58FC04D5"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57525324" w14:textId="77777777" w:rsidR="00464DAA" w:rsidRPr="0093035D" w:rsidRDefault="00464DAA" w:rsidP="00464DAA">
            <w:pPr>
              <w:jc w:val="center"/>
              <w:rPr>
                <w:rFonts w:ascii="Times New Roman" w:eastAsia="Times New Roman" w:hAnsi="Times New Roman"/>
              </w:rPr>
            </w:pPr>
          </w:p>
        </w:tc>
      </w:tr>
      <w:tr w:rsidR="00464DAA" w:rsidRPr="0093035D" w14:paraId="3CDD1936" w14:textId="77777777" w:rsidTr="00464DAA">
        <w:trPr>
          <w:trHeight w:val="315"/>
        </w:trPr>
        <w:tc>
          <w:tcPr>
            <w:tcW w:w="4678" w:type="dxa"/>
            <w:tcBorders>
              <w:top w:val="nil"/>
              <w:left w:val="nil"/>
              <w:bottom w:val="nil"/>
              <w:right w:val="nil"/>
            </w:tcBorders>
            <w:shd w:val="clear" w:color="auto" w:fill="auto"/>
            <w:noWrap/>
            <w:vAlign w:val="center"/>
            <w:hideMark/>
          </w:tcPr>
          <w:p w14:paraId="6D94F002"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Tobacco Exposure</w:t>
            </w:r>
          </w:p>
        </w:tc>
        <w:tc>
          <w:tcPr>
            <w:tcW w:w="780" w:type="dxa"/>
            <w:tcBorders>
              <w:top w:val="nil"/>
              <w:left w:val="nil"/>
              <w:bottom w:val="nil"/>
              <w:right w:val="nil"/>
            </w:tcBorders>
            <w:shd w:val="clear" w:color="auto" w:fill="auto"/>
            <w:vAlign w:val="center"/>
            <w:hideMark/>
          </w:tcPr>
          <w:p w14:paraId="05C87FDB" w14:textId="77777777" w:rsidR="00464DAA" w:rsidRPr="0093035D" w:rsidRDefault="00464DAA" w:rsidP="00464DAA">
            <w:pP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77DDA33C"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0CCC3B39"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1208A817"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71253E8A" w14:textId="77777777" w:rsidR="00464DAA" w:rsidRPr="0093035D" w:rsidRDefault="00464DAA" w:rsidP="00464DAA">
            <w:pPr>
              <w:jc w:val="center"/>
              <w:rPr>
                <w:rFonts w:ascii="Times New Roman" w:eastAsia="Times New Roman" w:hAnsi="Times New Roman"/>
              </w:rPr>
            </w:pPr>
          </w:p>
        </w:tc>
      </w:tr>
      <w:tr w:rsidR="00464DAA" w:rsidRPr="0093035D" w14:paraId="63263C73" w14:textId="77777777" w:rsidTr="00464DAA">
        <w:trPr>
          <w:trHeight w:val="315"/>
        </w:trPr>
        <w:tc>
          <w:tcPr>
            <w:tcW w:w="4678" w:type="dxa"/>
            <w:tcBorders>
              <w:top w:val="nil"/>
              <w:left w:val="nil"/>
              <w:bottom w:val="nil"/>
              <w:right w:val="nil"/>
            </w:tcBorders>
            <w:shd w:val="clear" w:color="auto" w:fill="auto"/>
            <w:noWrap/>
            <w:vAlign w:val="center"/>
            <w:hideMark/>
          </w:tcPr>
          <w:p w14:paraId="091D07CF"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No exposure  </w:t>
            </w:r>
          </w:p>
        </w:tc>
        <w:tc>
          <w:tcPr>
            <w:tcW w:w="780" w:type="dxa"/>
            <w:tcBorders>
              <w:top w:val="nil"/>
              <w:left w:val="nil"/>
              <w:bottom w:val="nil"/>
              <w:right w:val="nil"/>
            </w:tcBorders>
            <w:shd w:val="clear" w:color="auto" w:fill="auto"/>
            <w:vAlign w:val="center"/>
            <w:hideMark/>
          </w:tcPr>
          <w:p w14:paraId="39C145D9"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285</w:t>
            </w:r>
          </w:p>
        </w:tc>
        <w:tc>
          <w:tcPr>
            <w:tcW w:w="2380" w:type="dxa"/>
            <w:tcBorders>
              <w:top w:val="nil"/>
              <w:left w:val="nil"/>
              <w:bottom w:val="nil"/>
              <w:right w:val="nil"/>
            </w:tcBorders>
            <w:shd w:val="clear" w:color="auto" w:fill="auto"/>
            <w:vAlign w:val="center"/>
            <w:hideMark/>
          </w:tcPr>
          <w:p w14:paraId="46A171C5"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3A966789"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370ECBDC"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4DAF8FA3" w14:textId="77777777" w:rsidR="00464DAA" w:rsidRPr="0093035D" w:rsidRDefault="00464DAA" w:rsidP="00464DAA">
            <w:pPr>
              <w:jc w:val="center"/>
              <w:rPr>
                <w:rFonts w:ascii="Times New Roman" w:eastAsia="Times New Roman" w:hAnsi="Times New Roman"/>
              </w:rPr>
            </w:pPr>
          </w:p>
        </w:tc>
      </w:tr>
      <w:tr w:rsidR="00464DAA" w:rsidRPr="0093035D" w14:paraId="6EF2E017" w14:textId="77777777" w:rsidTr="00464DAA">
        <w:trPr>
          <w:trHeight w:val="315"/>
        </w:trPr>
        <w:tc>
          <w:tcPr>
            <w:tcW w:w="4678" w:type="dxa"/>
            <w:tcBorders>
              <w:top w:val="nil"/>
              <w:left w:val="nil"/>
              <w:bottom w:val="nil"/>
              <w:right w:val="nil"/>
            </w:tcBorders>
            <w:shd w:val="clear" w:color="auto" w:fill="auto"/>
            <w:noWrap/>
            <w:vAlign w:val="center"/>
            <w:hideMark/>
          </w:tcPr>
          <w:p w14:paraId="4CE9F89E"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Exposed with cotinine level  &lt;level of detection </w:t>
            </w:r>
          </w:p>
        </w:tc>
        <w:tc>
          <w:tcPr>
            <w:tcW w:w="780" w:type="dxa"/>
            <w:tcBorders>
              <w:top w:val="nil"/>
              <w:left w:val="nil"/>
              <w:bottom w:val="nil"/>
              <w:right w:val="nil"/>
            </w:tcBorders>
            <w:shd w:val="clear" w:color="auto" w:fill="auto"/>
            <w:vAlign w:val="center"/>
            <w:hideMark/>
          </w:tcPr>
          <w:p w14:paraId="46F3B45E"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173</w:t>
            </w:r>
          </w:p>
        </w:tc>
        <w:tc>
          <w:tcPr>
            <w:tcW w:w="2380" w:type="dxa"/>
            <w:tcBorders>
              <w:top w:val="nil"/>
              <w:left w:val="nil"/>
              <w:bottom w:val="nil"/>
              <w:right w:val="nil"/>
            </w:tcBorders>
            <w:shd w:val="clear" w:color="auto" w:fill="auto"/>
            <w:vAlign w:val="center"/>
            <w:hideMark/>
          </w:tcPr>
          <w:p w14:paraId="0E5B545E"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13 (-0.259, 0.685)</w:t>
            </w:r>
          </w:p>
        </w:tc>
        <w:tc>
          <w:tcPr>
            <w:tcW w:w="780" w:type="dxa"/>
            <w:tcBorders>
              <w:top w:val="nil"/>
              <w:left w:val="nil"/>
              <w:bottom w:val="nil"/>
              <w:right w:val="nil"/>
            </w:tcBorders>
            <w:shd w:val="clear" w:color="auto" w:fill="auto"/>
            <w:vAlign w:val="center"/>
            <w:hideMark/>
          </w:tcPr>
          <w:p w14:paraId="60C041EF"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376</w:t>
            </w:r>
          </w:p>
        </w:tc>
        <w:tc>
          <w:tcPr>
            <w:tcW w:w="2380" w:type="dxa"/>
            <w:tcBorders>
              <w:top w:val="nil"/>
              <w:left w:val="nil"/>
              <w:bottom w:val="nil"/>
              <w:right w:val="nil"/>
            </w:tcBorders>
            <w:shd w:val="clear" w:color="auto" w:fill="auto"/>
            <w:vAlign w:val="center"/>
            <w:hideMark/>
          </w:tcPr>
          <w:p w14:paraId="4AAE58F9"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36 (-0.472, 0.544)</w:t>
            </w:r>
          </w:p>
        </w:tc>
        <w:tc>
          <w:tcPr>
            <w:tcW w:w="780" w:type="dxa"/>
            <w:tcBorders>
              <w:top w:val="nil"/>
              <w:left w:val="nil"/>
              <w:bottom w:val="nil"/>
              <w:right w:val="nil"/>
            </w:tcBorders>
            <w:shd w:val="clear" w:color="auto" w:fill="auto"/>
            <w:vAlign w:val="center"/>
            <w:hideMark/>
          </w:tcPr>
          <w:p w14:paraId="1D98188F" w14:textId="2F493EA4"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89</w:t>
            </w:r>
            <w:r w:rsidR="00E414D8" w:rsidRPr="0093035D">
              <w:rPr>
                <w:rFonts w:ascii="Times New Roman" w:eastAsia="Times New Roman" w:hAnsi="Times New Roman"/>
              </w:rPr>
              <w:t>0</w:t>
            </w:r>
          </w:p>
        </w:tc>
      </w:tr>
      <w:tr w:rsidR="00464DAA" w:rsidRPr="0093035D" w14:paraId="7B3B2F0E" w14:textId="77777777" w:rsidTr="00464DAA">
        <w:trPr>
          <w:trHeight w:val="315"/>
        </w:trPr>
        <w:tc>
          <w:tcPr>
            <w:tcW w:w="4678" w:type="dxa"/>
            <w:tcBorders>
              <w:top w:val="nil"/>
              <w:left w:val="nil"/>
              <w:bottom w:val="nil"/>
              <w:right w:val="nil"/>
            </w:tcBorders>
            <w:shd w:val="clear" w:color="auto" w:fill="auto"/>
            <w:noWrap/>
            <w:vAlign w:val="center"/>
            <w:hideMark/>
          </w:tcPr>
          <w:p w14:paraId="768BD0C2"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Exposed with cotinine  level  &lt;14 ng/ml </w:t>
            </w:r>
          </w:p>
        </w:tc>
        <w:tc>
          <w:tcPr>
            <w:tcW w:w="780" w:type="dxa"/>
            <w:tcBorders>
              <w:top w:val="nil"/>
              <w:left w:val="nil"/>
              <w:bottom w:val="nil"/>
              <w:right w:val="nil"/>
            </w:tcBorders>
            <w:shd w:val="clear" w:color="auto" w:fill="auto"/>
            <w:vAlign w:val="center"/>
            <w:hideMark/>
          </w:tcPr>
          <w:p w14:paraId="6CD48CCC"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89</w:t>
            </w:r>
          </w:p>
        </w:tc>
        <w:tc>
          <w:tcPr>
            <w:tcW w:w="2380" w:type="dxa"/>
            <w:tcBorders>
              <w:top w:val="nil"/>
              <w:left w:val="nil"/>
              <w:bottom w:val="nil"/>
              <w:right w:val="nil"/>
            </w:tcBorders>
            <w:shd w:val="clear" w:color="auto" w:fill="auto"/>
            <w:vAlign w:val="center"/>
            <w:hideMark/>
          </w:tcPr>
          <w:p w14:paraId="312A64B9"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45 (-0.203, 0.293)</w:t>
            </w:r>
          </w:p>
        </w:tc>
        <w:tc>
          <w:tcPr>
            <w:tcW w:w="780" w:type="dxa"/>
            <w:tcBorders>
              <w:top w:val="nil"/>
              <w:left w:val="nil"/>
              <w:bottom w:val="nil"/>
              <w:right w:val="nil"/>
            </w:tcBorders>
            <w:shd w:val="clear" w:color="auto" w:fill="auto"/>
            <w:vAlign w:val="center"/>
            <w:hideMark/>
          </w:tcPr>
          <w:p w14:paraId="4266D55D" w14:textId="093D3A4E"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72</w:t>
            </w:r>
            <w:r w:rsidR="00E414D8" w:rsidRPr="0093035D">
              <w:rPr>
                <w:rFonts w:ascii="Times New Roman" w:eastAsia="Times New Roman" w:hAnsi="Times New Roman"/>
              </w:rPr>
              <w:t>0</w:t>
            </w:r>
          </w:p>
        </w:tc>
        <w:tc>
          <w:tcPr>
            <w:tcW w:w="2380" w:type="dxa"/>
            <w:tcBorders>
              <w:top w:val="nil"/>
              <w:left w:val="nil"/>
              <w:bottom w:val="nil"/>
              <w:right w:val="nil"/>
            </w:tcBorders>
            <w:shd w:val="clear" w:color="auto" w:fill="auto"/>
            <w:vAlign w:val="center"/>
            <w:hideMark/>
          </w:tcPr>
          <w:p w14:paraId="7E14278C"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92 (-0.175, 0.360)</w:t>
            </w:r>
          </w:p>
        </w:tc>
        <w:tc>
          <w:tcPr>
            <w:tcW w:w="780" w:type="dxa"/>
            <w:tcBorders>
              <w:top w:val="nil"/>
              <w:left w:val="nil"/>
              <w:bottom w:val="nil"/>
              <w:right w:val="nil"/>
            </w:tcBorders>
            <w:shd w:val="clear" w:color="auto" w:fill="auto"/>
            <w:vAlign w:val="center"/>
            <w:hideMark/>
          </w:tcPr>
          <w:p w14:paraId="663E3319"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497</w:t>
            </w:r>
          </w:p>
        </w:tc>
      </w:tr>
      <w:tr w:rsidR="00464DAA" w:rsidRPr="0093035D" w14:paraId="3102123C" w14:textId="77777777" w:rsidTr="00464DAA">
        <w:trPr>
          <w:trHeight w:val="315"/>
        </w:trPr>
        <w:tc>
          <w:tcPr>
            <w:tcW w:w="4678" w:type="dxa"/>
            <w:tcBorders>
              <w:top w:val="nil"/>
              <w:left w:val="nil"/>
              <w:bottom w:val="nil"/>
              <w:right w:val="nil"/>
            </w:tcBorders>
            <w:shd w:val="clear" w:color="auto" w:fill="auto"/>
            <w:noWrap/>
            <w:vAlign w:val="center"/>
            <w:hideMark/>
          </w:tcPr>
          <w:p w14:paraId="28891849"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lastRenderedPageBreak/>
              <w:t xml:space="preserve">Exposed with cotinine  level ≥14 ng/ml  </w:t>
            </w:r>
          </w:p>
        </w:tc>
        <w:tc>
          <w:tcPr>
            <w:tcW w:w="780" w:type="dxa"/>
            <w:tcBorders>
              <w:top w:val="nil"/>
              <w:left w:val="nil"/>
              <w:bottom w:val="nil"/>
              <w:right w:val="nil"/>
            </w:tcBorders>
            <w:shd w:val="clear" w:color="auto" w:fill="auto"/>
            <w:vAlign w:val="center"/>
            <w:hideMark/>
          </w:tcPr>
          <w:p w14:paraId="2E756716"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18</w:t>
            </w:r>
          </w:p>
        </w:tc>
        <w:tc>
          <w:tcPr>
            <w:tcW w:w="2380" w:type="dxa"/>
            <w:tcBorders>
              <w:top w:val="nil"/>
              <w:left w:val="nil"/>
              <w:bottom w:val="nil"/>
              <w:right w:val="nil"/>
            </w:tcBorders>
            <w:shd w:val="clear" w:color="auto" w:fill="auto"/>
            <w:vAlign w:val="center"/>
            <w:hideMark/>
          </w:tcPr>
          <w:p w14:paraId="6900842B"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48 (-0.145, 0.241)</w:t>
            </w:r>
          </w:p>
        </w:tc>
        <w:tc>
          <w:tcPr>
            <w:tcW w:w="780" w:type="dxa"/>
            <w:tcBorders>
              <w:top w:val="nil"/>
              <w:left w:val="nil"/>
              <w:bottom w:val="nil"/>
              <w:right w:val="nil"/>
            </w:tcBorders>
            <w:shd w:val="clear" w:color="auto" w:fill="auto"/>
            <w:vAlign w:val="center"/>
            <w:hideMark/>
          </w:tcPr>
          <w:p w14:paraId="53DB42E8"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625</w:t>
            </w:r>
          </w:p>
        </w:tc>
        <w:tc>
          <w:tcPr>
            <w:tcW w:w="2380" w:type="dxa"/>
            <w:tcBorders>
              <w:top w:val="nil"/>
              <w:left w:val="nil"/>
              <w:bottom w:val="nil"/>
              <w:right w:val="nil"/>
            </w:tcBorders>
            <w:shd w:val="clear" w:color="auto" w:fill="auto"/>
            <w:vAlign w:val="center"/>
            <w:hideMark/>
          </w:tcPr>
          <w:p w14:paraId="1DA29D98"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60 (-0.148, 0.269)</w:t>
            </w:r>
          </w:p>
        </w:tc>
        <w:tc>
          <w:tcPr>
            <w:tcW w:w="780" w:type="dxa"/>
            <w:tcBorders>
              <w:top w:val="nil"/>
              <w:left w:val="nil"/>
              <w:bottom w:val="nil"/>
              <w:right w:val="nil"/>
            </w:tcBorders>
            <w:shd w:val="clear" w:color="auto" w:fill="auto"/>
            <w:vAlign w:val="center"/>
            <w:hideMark/>
          </w:tcPr>
          <w:p w14:paraId="0284857F" w14:textId="5728A516"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57</w:t>
            </w:r>
            <w:r w:rsidR="00E414D8" w:rsidRPr="0093035D">
              <w:rPr>
                <w:rFonts w:ascii="Times New Roman" w:eastAsia="Times New Roman" w:hAnsi="Times New Roman"/>
              </w:rPr>
              <w:t>0</w:t>
            </w:r>
          </w:p>
        </w:tc>
      </w:tr>
      <w:tr w:rsidR="00464DAA" w:rsidRPr="0093035D" w14:paraId="44B98ECB" w14:textId="77777777" w:rsidTr="00464DAA">
        <w:trPr>
          <w:trHeight w:val="315"/>
        </w:trPr>
        <w:tc>
          <w:tcPr>
            <w:tcW w:w="4678" w:type="dxa"/>
            <w:tcBorders>
              <w:top w:val="nil"/>
              <w:left w:val="nil"/>
              <w:bottom w:val="nil"/>
              <w:right w:val="nil"/>
            </w:tcBorders>
            <w:shd w:val="clear" w:color="auto" w:fill="auto"/>
            <w:noWrap/>
            <w:vAlign w:val="center"/>
            <w:hideMark/>
          </w:tcPr>
          <w:p w14:paraId="37824B03"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Parity</w:t>
            </w:r>
          </w:p>
        </w:tc>
        <w:tc>
          <w:tcPr>
            <w:tcW w:w="780" w:type="dxa"/>
            <w:tcBorders>
              <w:top w:val="nil"/>
              <w:left w:val="nil"/>
              <w:bottom w:val="nil"/>
              <w:right w:val="nil"/>
            </w:tcBorders>
            <w:shd w:val="clear" w:color="auto" w:fill="auto"/>
            <w:vAlign w:val="center"/>
            <w:hideMark/>
          </w:tcPr>
          <w:p w14:paraId="1C8479F3" w14:textId="77777777" w:rsidR="00464DAA" w:rsidRPr="0093035D" w:rsidRDefault="00464DAA" w:rsidP="00464DAA">
            <w:pP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21471A2C"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3FC3DAFB"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57B4B695"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4ACD6571" w14:textId="77777777" w:rsidR="00464DAA" w:rsidRPr="0093035D" w:rsidRDefault="00464DAA" w:rsidP="00464DAA">
            <w:pPr>
              <w:jc w:val="center"/>
              <w:rPr>
                <w:rFonts w:ascii="Times New Roman" w:eastAsia="Times New Roman" w:hAnsi="Times New Roman"/>
              </w:rPr>
            </w:pPr>
          </w:p>
        </w:tc>
      </w:tr>
      <w:tr w:rsidR="00464DAA" w:rsidRPr="0093035D" w14:paraId="7DD9FEA7" w14:textId="77777777" w:rsidTr="00464DAA">
        <w:trPr>
          <w:trHeight w:val="315"/>
        </w:trPr>
        <w:tc>
          <w:tcPr>
            <w:tcW w:w="4678" w:type="dxa"/>
            <w:tcBorders>
              <w:top w:val="nil"/>
              <w:left w:val="nil"/>
              <w:bottom w:val="nil"/>
              <w:right w:val="nil"/>
            </w:tcBorders>
            <w:shd w:val="clear" w:color="auto" w:fill="auto"/>
            <w:noWrap/>
            <w:vAlign w:val="center"/>
            <w:hideMark/>
          </w:tcPr>
          <w:p w14:paraId="1DA7ED6C"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Multiparity </w:t>
            </w:r>
          </w:p>
        </w:tc>
        <w:tc>
          <w:tcPr>
            <w:tcW w:w="780" w:type="dxa"/>
            <w:tcBorders>
              <w:top w:val="nil"/>
              <w:left w:val="nil"/>
              <w:bottom w:val="nil"/>
              <w:right w:val="nil"/>
            </w:tcBorders>
            <w:shd w:val="clear" w:color="auto" w:fill="auto"/>
            <w:vAlign w:val="center"/>
            <w:hideMark/>
          </w:tcPr>
          <w:p w14:paraId="4E4BFC62"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327</w:t>
            </w:r>
          </w:p>
        </w:tc>
        <w:tc>
          <w:tcPr>
            <w:tcW w:w="2380" w:type="dxa"/>
            <w:tcBorders>
              <w:top w:val="nil"/>
              <w:left w:val="nil"/>
              <w:bottom w:val="nil"/>
              <w:right w:val="nil"/>
            </w:tcBorders>
            <w:shd w:val="clear" w:color="auto" w:fill="auto"/>
            <w:vAlign w:val="center"/>
            <w:hideMark/>
          </w:tcPr>
          <w:p w14:paraId="541E25A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239645CA"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570027FB"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3C0A9A9B" w14:textId="77777777" w:rsidR="00464DAA" w:rsidRPr="0093035D" w:rsidRDefault="00464DAA" w:rsidP="00464DAA">
            <w:pPr>
              <w:jc w:val="center"/>
              <w:rPr>
                <w:rFonts w:ascii="Times New Roman" w:eastAsia="Times New Roman" w:hAnsi="Times New Roman"/>
              </w:rPr>
            </w:pPr>
          </w:p>
        </w:tc>
      </w:tr>
      <w:tr w:rsidR="00464DAA" w:rsidRPr="0093035D" w14:paraId="5C656206" w14:textId="77777777" w:rsidTr="00464DAA">
        <w:trPr>
          <w:trHeight w:val="315"/>
        </w:trPr>
        <w:tc>
          <w:tcPr>
            <w:tcW w:w="4678" w:type="dxa"/>
            <w:tcBorders>
              <w:top w:val="nil"/>
              <w:left w:val="nil"/>
              <w:bottom w:val="nil"/>
              <w:right w:val="nil"/>
            </w:tcBorders>
            <w:shd w:val="clear" w:color="auto" w:fill="auto"/>
            <w:noWrap/>
            <w:vAlign w:val="center"/>
            <w:hideMark/>
          </w:tcPr>
          <w:p w14:paraId="2F0B3E69"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Primiparity </w:t>
            </w:r>
          </w:p>
        </w:tc>
        <w:tc>
          <w:tcPr>
            <w:tcW w:w="780" w:type="dxa"/>
            <w:tcBorders>
              <w:top w:val="nil"/>
              <w:left w:val="nil"/>
              <w:bottom w:val="nil"/>
              <w:right w:val="nil"/>
            </w:tcBorders>
            <w:shd w:val="clear" w:color="auto" w:fill="auto"/>
            <w:vAlign w:val="center"/>
            <w:hideMark/>
          </w:tcPr>
          <w:p w14:paraId="5D6611CB"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238</w:t>
            </w:r>
          </w:p>
        </w:tc>
        <w:tc>
          <w:tcPr>
            <w:tcW w:w="2380" w:type="dxa"/>
            <w:tcBorders>
              <w:top w:val="nil"/>
              <w:left w:val="nil"/>
              <w:bottom w:val="nil"/>
              <w:right w:val="nil"/>
            </w:tcBorders>
            <w:shd w:val="clear" w:color="auto" w:fill="auto"/>
            <w:vAlign w:val="center"/>
            <w:hideMark/>
          </w:tcPr>
          <w:p w14:paraId="2FC575CF"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31 (-0.145, 0.207)</w:t>
            </w:r>
          </w:p>
        </w:tc>
        <w:tc>
          <w:tcPr>
            <w:tcW w:w="780" w:type="dxa"/>
            <w:tcBorders>
              <w:top w:val="nil"/>
              <w:left w:val="nil"/>
              <w:bottom w:val="nil"/>
              <w:right w:val="nil"/>
            </w:tcBorders>
            <w:shd w:val="clear" w:color="auto" w:fill="auto"/>
            <w:vAlign w:val="center"/>
            <w:hideMark/>
          </w:tcPr>
          <w:p w14:paraId="4545509A"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728</w:t>
            </w:r>
          </w:p>
        </w:tc>
        <w:tc>
          <w:tcPr>
            <w:tcW w:w="2380" w:type="dxa"/>
            <w:tcBorders>
              <w:top w:val="nil"/>
              <w:left w:val="nil"/>
              <w:bottom w:val="nil"/>
              <w:right w:val="nil"/>
            </w:tcBorders>
            <w:shd w:val="clear" w:color="auto" w:fill="auto"/>
            <w:vAlign w:val="center"/>
            <w:hideMark/>
          </w:tcPr>
          <w:p w14:paraId="0F320BF3"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35 (-0.324, 0.054)</w:t>
            </w:r>
          </w:p>
        </w:tc>
        <w:tc>
          <w:tcPr>
            <w:tcW w:w="780" w:type="dxa"/>
            <w:tcBorders>
              <w:top w:val="nil"/>
              <w:left w:val="nil"/>
              <w:bottom w:val="nil"/>
              <w:right w:val="nil"/>
            </w:tcBorders>
            <w:shd w:val="clear" w:color="auto" w:fill="auto"/>
            <w:vAlign w:val="center"/>
            <w:hideMark/>
          </w:tcPr>
          <w:p w14:paraId="0E012141"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61</w:t>
            </w:r>
          </w:p>
        </w:tc>
      </w:tr>
      <w:tr w:rsidR="00464DAA" w:rsidRPr="0093035D" w14:paraId="442BDDE0" w14:textId="77777777" w:rsidTr="00464DAA">
        <w:trPr>
          <w:trHeight w:val="630"/>
        </w:trPr>
        <w:tc>
          <w:tcPr>
            <w:tcW w:w="4678" w:type="dxa"/>
            <w:tcBorders>
              <w:top w:val="nil"/>
              <w:left w:val="nil"/>
              <w:bottom w:val="nil"/>
              <w:right w:val="nil"/>
            </w:tcBorders>
            <w:shd w:val="clear" w:color="auto" w:fill="auto"/>
            <w:vAlign w:val="center"/>
            <w:hideMark/>
          </w:tcPr>
          <w:p w14:paraId="386E6ED9"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Gestational weight gain (GWG) categories based on 1999 IOM gudelines</w:t>
            </w:r>
          </w:p>
        </w:tc>
        <w:tc>
          <w:tcPr>
            <w:tcW w:w="780" w:type="dxa"/>
            <w:tcBorders>
              <w:top w:val="nil"/>
              <w:left w:val="nil"/>
              <w:bottom w:val="nil"/>
              <w:right w:val="nil"/>
            </w:tcBorders>
            <w:shd w:val="clear" w:color="auto" w:fill="auto"/>
            <w:vAlign w:val="center"/>
            <w:hideMark/>
          </w:tcPr>
          <w:p w14:paraId="7F9F5F88" w14:textId="77777777" w:rsidR="00464DAA" w:rsidRPr="0093035D" w:rsidRDefault="00464DAA" w:rsidP="00464DAA">
            <w:pPr>
              <w:rPr>
                <w:rFonts w:ascii="Times New Roman" w:eastAsia="Times New Roman" w:hAnsi="Times New Roman"/>
              </w:rPr>
            </w:pPr>
          </w:p>
        </w:tc>
        <w:tc>
          <w:tcPr>
            <w:tcW w:w="2380" w:type="dxa"/>
            <w:tcBorders>
              <w:top w:val="nil"/>
              <w:left w:val="nil"/>
              <w:bottom w:val="nil"/>
              <w:right w:val="nil"/>
            </w:tcBorders>
            <w:shd w:val="clear" w:color="auto" w:fill="auto"/>
            <w:vAlign w:val="center"/>
            <w:hideMark/>
          </w:tcPr>
          <w:p w14:paraId="2020E968"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29A6FE25"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noWrap/>
            <w:vAlign w:val="center"/>
            <w:hideMark/>
          </w:tcPr>
          <w:p w14:paraId="0670903C" w14:textId="77777777" w:rsidR="00464DAA" w:rsidRPr="0093035D" w:rsidRDefault="00464DAA" w:rsidP="00464DAA">
            <w:pPr>
              <w:jc w:val="center"/>
              <w:rPr>
                <w:rFonts w:ascii="Times New Roman" w:eastAsia="Times New Roman" w:hAnsi="Times New Roman"/>
              </w:rPr>
            </w:pPr>
          </w:p>
        </w:tc>
        <w:tc>
          <w:tcPr>
            <w:tcW w:w="780" w:type="dxa"/>
            <w:tcBorders>
              <w:top w:val="nil"/>
              <w:left w:val="nil"/>
              <w:bottom w:val="nil"/>
              <w:right w:val="nil"/>
            </w:tcBorders>
            <w:shd w:val="clear" w:color="auto" w:fill="auto"/>
            <w:vAlign w:val="center"/>
            <w:hideMark/>
          </w:tcPr>
          <w:p w14:paraId="275A0984" w14:textId="77777777" w:rsidR="00464DAA" w:rsidRPr="0093035D" w:rsidRDefault="00464DAA" w:rsidP="00464DAA">
            <w:pPr>
              <w:jc w:val="center"/>
              <w:rPr>
                <w:rFonts w:ascii="Times New Roman" w:eastAsia="Times New Roman" w:hAnsi="Times New Roman"/>
              </w:rPr>
            </w:pPr>
          </w:p>
        </w:tc>
      </w:tr>
      <w:tr w:rsidR="00464DAA" w:rsidRPr="0093035D" w14:paraId="01F95F5D" w14:textId="77777777" w:rsidTr="00464DAA">
        <w:trPr>
          <w:trHeight w:val="315"/>
        </w:trPr>
        <w:tc>
          <w:tcPr>
            <w:tcW w:w="4678" w:type="dxa"/>
            <w:tcBorders>
              <w:top w:val="nil"/>
              <w:left w:val="nil"/>
              <w:bottom w:val="nil"/>
              <w:right w:val="nil"/>
            </w:tcBorders>
            <w:shd w:val="clear" w:color="auto" w:fill="auto"/>
            <w:vAlign w:val="center"/>
            <w:hideMark/>
          </w:tcPr>
          <w:p w14:paraId="61EBBACE"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 Optimal </w:t>
            </w:r>
          </w:p>
        </w:tc>
        <w:tc>
          <w:tcPr>
            <w:tcW w:w="780" w:type="dxa"/>
            <w:tcBorders>
              <w:top w:val="nil"/>
              <w:left w:val="nil"/>
              <w:bottom w:val="nil"/>
              <w:right w:val="nil"/>
            </w:tcBorders>
            <w:shd w:val="clear" w:color="auto" w:fill="auto"/>
            <w:vAlign w:val="center"/>
            <w:hideMark/>
          </w:tcPr>
          <w:p w14:paraId="2B6A6846"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195</w:t>
            </w:r>
          </w:p>
        </w:tc>
        <w:tc>
          <w:tcPr>
            <w:tcW w:w="2380" w:type="dxa"/>
            <w:tcBorders>
              <w:top w:val="nil"/>
              <w:left w:val="nil"/>
              <w:bottom w:val="nil"/>
              <w:right w:val="nil"/>
            </w:tcBorders>
            <w:shd w:val="clear" w:color="auto" w:fill="auto"/>
            <w:vAlign w:val="center"/>
            <w:hideMark/>
          </w:tcPr>
          <w:p w14:paraId="2C2F0D7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24234A85" w14:textId="77777777" w:rsidR="00464DAA" w:rsidRPr="0093035D" w:rsidRDefault="00464DAA" w:rsidP="00464DAA">
            <w:pPr>
              <w:jc w:val="center"/>
              <w:rPr>
                <w:rFonts w:ascii="Times New Roman" w:eastAsia="Times New Roman" w:hAnsi="Times New Roman"/>
              </w:rPr>
            </w:pPr>
          </w:p>
        </w:tc>
        <w:tc>
          <w:tcPr>
            <w:tcW w:w="2380" w:type="dxa"/>
            <w:tcBorders>
              <w:top w:val="nil"/>
              <w:left w:val="nil"/>
              <w:bottom w:val="nil"/>
              <w:right w:val="nil"/>
            </w:tcBorders>
            <w:shd w:val="clear" w:color="auto" w:fill="auto"/>
            <w:noWrap/>
            <w:vAlign w:val="center"/>
            <w:hideMark/>
          </w:tcPr>
          <w:p w14:paraId="78EE9912"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Reference</w:t>
            </w:r>
          </w:p>
        </w:tc>
        <w:tc>
          <w:tcPr>
            <w:tcW w:w="780" w:type="dxa"/>
            <w:tcBorders>
              <w:top w:val="nil"/>
              <w:left w:val="nil"/>
              <w:bottom w:val="nil"/>
              <w:right w:val="nil"/>
            </w:tcBorders>
            <w:shd w:val="clear" w:color="auto" w:fill="auto"/>
            <w:vAlign w:val="center"/>
            <w:hideMark/>
          </w:tcPr>
          <w:p w14:paraId="74732FB0" w14:textId="77777777" w:rsidR="00464DAA" w:rsidRPr="0093035D" w:rsidRDefault="00464DAA" w:rsidP="00464DAA">
            <w:pPr>
              <w:jc w:val="center"/>
              <w:rPr>
                <w:rFonts w:ascii="Times New Roman" w:eastAsia="Times New Roman" w:hAnsi="Times New Roman"/>
              </w:rPr>
            </w:pPr>
          </w:p>
        </w:tc>
      </w:tr>
      <w:tr w:rsidR="00464DAA" w:rsidRPr="0093035D" w14:paraId="59BB6E18" w14:textId="77777777" w:rsidTr="00464DAA">
        <w:trPr>
          <w:trHeight w:val="315"/>
        </w:trPr>
        <w:tc>
          <w:tcPr>
            <w:tcW w:w="4678" w:type="dxa"/>
            <w:tcBorders>
              <w:top w:val="nil"/>
              <w:left w:val="nil"/>
              <w:bottom w:val="nil"/>
              <w:right w:val="nil"/>
            </w:tcBorders>
            <w:shd w:val="clear" w:color="auto" w:fill="auto"/>
            <w:vAlign w:val="center"/>
            <w:hideMark/>
          </w:tcPr>
          <w:p w14:paraId="56CC1FF7"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 Inadequate </w:t>
            </w:r>
          </w:p>
        </w:tc>
        <w:tc>
          <w:tcPr>
            <w:tcW w:w="780" w:type="dxa"/>
            <w:tcBorders>
              <w:top w:val="nil"/>
              <w:left w:val="nil"/>
              <w:bottom w:val="nil"/>
              <w:right w:val="nil"/>
            </w:tcBorders>
            <w:shd w:val="clear" w:color="auto" w:fill="auto"/>
            <w:vAlign w:val="center"/>
            <w:hideMark/>
          </w:tcPr>
          <w:p w14:paraId="6FF334E0"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68</w:t>
            </w:r>
          </w:p>
        </w:tc>
        <w:tc>
          <w:tcPr>
            <w:tcW w:w="2380" w:type="dxa"/>
            <w:tcBorders>
              <w:top w:val="nil"/>
              <w:left w:val="nil"/>
              <w:bottom w:val="nil"/>
              <w:right w:val="nil"/>
            </w:tcBorders>
            <w:shd w:val="clear" w:color="auto" w:fill="auto"/>
            <w:vAlign w:val="center"/>
            <w:hideMark/>
          </w:tcPr>
          <w:p w14:paraId="604066AA"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46 (-0.412, 0.121)</w:t>
            </w:r>
          </w:p>
        </w:tc>
        <w:tc>
          <w:tcPr>
            <w:tcW w:w="780" w:type="dxa"/>
            <w:tcBorders>
              <w:top w:val="nil"/>
              <w:left w:val="nil"/>
              <w:bottom w:val="nil"/>
              <w:right w:val="nil"/>
            </w:tcBorders>
            <w:shd w:val="clear" w:color="auto" w:fill="auto"/>
            <w:vAlign w:val="center"/>
            <w:hideMark/>
          </w:tcPr>
          <w:p w14:paraId="21AF7A2D"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84</w:t>
            </w:r>
          </w:p>
        </w:tc>
        <w:tc>
          <w:tcPr>
            <w:tcW w:w="2380" w:type="dxa"/>
            <w:tcBorders>
              <w:top w:val="nil"/>
              <w:left w:val="nil"/>
              <w:bottom w:val="nil"/>
              <w:right w:val="nil"/>
            </w:tcBorders>
            <w:shd w:val="clear" w:color="auto" w:fill="auto"/>
            <w:noWrap/>
            <w:vAlign w:val="center"/>
            <w:hideMark/>
          </w:tcPr>
          <w:p w14:paraId="63EED1D5"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169 (-0.118, 0.456)</w:t>
            </w:r>
          </w:p>
        </w:tc>
        <w:tc>
          <w:tcPr>
            <w:tcW w:w="780" w:type="dxa"/>
            <w:tcBorders>
              <w:top w:val="nil"/>
              <w:left w:val="nil"/>
              <w:bottom w:val="nil"/>
              <w:right w:val="nil"/>
            </w:tcBorders>
            <w:shd w:val="clear" w:color="auto" w:fill="auto"/>
            <w:vAlign w:val="center"/>
            <w:hideMark/>
          </w:tcPr>
          <w:p w14:paraId="5BF4CF24"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47</w:t>
            </w:r>
          </w:p>
        </w:tc>
      </w:tr>
      <w:tr w:rsidR="00464DAA" w:rsidRPr="0093035D" w14:paraId="32D8979B" w14:textId="77777777" w:rsidTr="00464DAA">
        <w:trPr>
          <w:trHeight w:val="315"/>
        </w:trPr>
        <w:tc>
          <w:tcPr>
            <w:tcW w:w="4678" w:type="dxa"/>
            <w:tcBorders>
              <w:top w:val="nil"/>
              <w:left w:val="nil"/>
              <w:bottom w:val="nil"/>
              <w:right w:val="nil"/>
            </w:tcBorders>
            <w:shd w:val="clear" w:color="auto" w:fill="auto"/>
            <w:vAlign w:val="center"/>
            <w:hideMark/>
          </w:tcPr>
          <w:p w14:paraId="067B7CA4" w14:textId="77777777" w:rsidR="00464DAA" w:rsidRPr="0093035D" w:rsidRDefault="00464DAA" w:rsidP="00464DAA">
            <w:pPr>
              <w:ind w:firstLineChars="100" w:firstLine="200"/>
              <w:rPr>
                <w:rFonts w:ascii="Times New Roman" w:eastAsia="Times New Roman" w:hAnsi="Times New Roman"/>
              </w:rPr>
            </w:pPr>
            <w:r w:rsidRPr="0093035D">
              <w:rPr>
                <w:rFonts w:ascii="Times New Roman" w:eastAsia="Times New Roman" w:hAnsi="Times New Roman"/>
              </w:rPr>
              <w:t xml:space="preserve"> Excessive </w:t>
            </w:r>
          </w:p>
        </w:tc>
        <w:tc>
          <w:tcPr>
            <w:tcW w:w="780" w:type="dxa"/>
            <w:tcBorders>
              <w:top w:val="nil"/>
              <w:left w:val="nil"/>
              <w:bottom w:val="nil"/>
              <w:right w:val="nil"/>
            </w:tcBorders>
            <w:shd w:val="clear" w:color="auto" w:fill="auto"/>
            <w:vAlign w:val="center"/>
            <w:hideMark/>
          </w:tcPr>
          <w:p w14:paraId="4A6964F6"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302</w:t>
            </w:r>
          </w:p>
        </w:tc>
        <w:tc>
          <w:tcPr>
            <w:tcW w:w="2380" w:type="dxa"/>
            <w:tcBorders>
              <w:top w:val="nil"/>
              <w:left w:val="nil"/>
              <w:bottom w:val="nil"/>
              <w:right w:val="nil"/>
            </w:tcBorders>
            <w:shd w:val="clear" w:color="auto" w:fill="auto"/>
            <w:vAlign w:val="center"/>
            <w:hideMark/>
          </w:tcPr>
          <w:p w14:paraId="485312D9"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74 (-0.111, 0.259)</w:t>
            </w:r>
          </w:p>
        </w:tc>
        <w:tc>
          <w:tcPr>
            <w:tcW w:w="780" w:type="dxa"/>
            <w:tcBorders>
              <w:top w:val="nil"/>
              <w:left w:val="nil"/>
              <w:bottom w:val="nil"/>
              <w:right w:val="nil"/>
            </w:tcBorders>
            <w:shd w:val="clear" w:color="auto" w:fill="auto"/>
            <w:vAlign w:val="center"/>
            <w:hideMark/>
          </w:tcPr>
          <w:p w14:paraId="3606F4BC"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433</w:t>
            </w:r>
          </w:p>
        </w:tc>
        <w:tc>
          <w:tcPr>
            <w:tcW w:w="2380" w:type="dxa"/>
            <w:tcBorders>
              <w:top w:val="nil"/>
              <w:left w:val="nil"/>
              <w:bottom w:val="nil"/>
              <w:right w:val="nil"/>
            </w:tcBorders>
            <w:shd w:val="clear" w:color="auto" w:fill="auto"/>
            <w:noWrap/>
            <w:vAlign w:val="center"/>
            <w:hideMark/>
          </w:tcPr>
          <w:p w14:paraId="43E7AB56"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59 (-0.140, 0.259)</w:t>
            </w:r>
          </w:p>
        </w:tc>
        <w:tc>
          <w:tcPr>
            <w:tcW w:w="780" w:type="dxa"/>
            <w:tcBorders>
              <w:top w:val="nil"/>
              <w:left w:val="nil"/>
              <w:bottom w:val="nil"/>
              <w:right w:val="nil"/>
            </w:tcBorders>
            <w:shd w:val="clear" w:color="auto" w:fill="auto"/>
            <w:vAlign w:val="center"/>
            <w:hideMark/>
          </w:tcPr>
          <w:p w14:paraId="29A4D052" w14:textId="7EC46504"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56</w:t>
            </w:r>
            <w:r w:rsidR="00E414D8" w:rsidRPr="0093035D">
              <w:rPr>
                <w:rFonts w:ascii="Times New Roman" w:eastAsia="Times New Roman" w:hAnsi="Times New Roman"/>
              </w:rPr>
              <w:t>0</w:t>
            </w:r>
          </w:p>
        </w:tc>
      </w:tr>
      <w:tr w:rsidR="00464DAA" w:rsidRPr="0093035D" w14:paraId="55BF02D6" w14:textId="77777777" w:rsidTr="00464DAA">
        <w:trPr>
          <w:trHeight w:val="330"/>
        </w:trPr>
        <w:tc>
          <w:tcPr>
            <w:tcW w:w="4678" w:type="dxa"/>
            <w:tcBorders>
              <w:top w:val="nil"/>
              <w:left w:val="nil"/>
              <w:bottom w:val="single" w:sz="8" w:space="0" w:color="auto"/>
              <w:right w:val="nil"/>
            </w:tcBorders>
            <w:shd w:val="clear" w:color="auto" w:fill="auto"/>
            <w:noWrap/>
            <w:vAlign w:val="center"/>
            <w:hideMark/>
          </w:tcPr>
          <w:p w14:paraId="3A3CE987"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Maternal Age (Years)</w:t>
            </w:r>
          </w:p>
        </w:tc>
        <w:tc>
          <w:tcPr>
            <w:tcW w:w="780" w:type="dxa"/>
            <w:tcBorders>
              <w:top w:val="nil"/>
              <w:left w:val="nil"/>
              <w:bottom w:val="single" w:sz="8" w:space="0" w:color="auto"/>
              <w:right w:val="nil"/>
            </w:tcBorders>
            <w:shd w:val="clear" w:color="auto" w:fill="auto"/>
            <w:vAlign w:val="center"/>
            <w:hideMark/>
          </w:tcPr>
          <w:p w14:paraId="4DD7C02D"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565</w:t>
            </w:r>
          </w:p>
        </w:tc>
        <w:tc>
          <w:tcPr>
            <w:tcW w:w="2380" w:type="dxa"/>
            <w:tcBorders>
              <w:top w:val="nil"/>
              <w:left w:val="nil"/>
              <w:bottom w:val="single" w:sz="8" w:space="0" w:color="auto"/>
              <w:right w:val="nil"/>
            </w:tcBorders>
            <w:shd w:val="clear" w:color="auto" w:fill="auto"/>
            <w:vAlign w:val="center"/>
            <w:hideMark/>
          </w:tcPr>
          <w:p w14:paraId="68F459E8" w14:textId="77777777" w:rsidR="00464DAA" w:rsidRPr="0093035D" w:rsidRDefault="00464DAA" w:rsidP="00464DAA">
            <w:pPr>
              <w:rPr>
                <w:rFonts w:ascii="Times New Roman" w:eastAsia="Times New Roman" w:hAnsi="Times New Roman"/>
              </w:rPr>
            </w:pPr>
            <w:r w:rsidRPr="0093035D">
              <w:rPr>
                <w:rFonts w:ascii="Times New Roman" w:eastAsia="Times New Roman" w:hAnsi="Times New Roman"/>
              </w:rPr>
              <w:t xml:space="preserve">   0.011 (-0.006, 0.028)</w:t>
            </w:r>
          </w:p>
        </w:tc>
        <w:tc>
          <w:tcPr>
            <w:tcW w:w="780" w:type="dxa"/>
            <w:tcBorders>
              <w:top w:val="nil"/>
              <w:left w:val="nil"/>
              <w:bottom w:val="single" w:sz="8" w:space="0" w:color="auto"/>
              <w:right w:val="nil"/>
            </w:tcBorders>
            <w:shd w:val="clear" w:color="auto" w:fill="auto"/>
            <w:vAlign w:val="center"/>
            <w:hideMark/>
          </w:tcPr>
          <w:p w14:paraId="012A1824"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219</w:t>
            </w:r>
          </w:p>
        </w:tc>
        <w:tc>
          <w:tcPr>
            <w:tcW w:w="2380" w:type="dxa"/>
            <w:tcBorders>
              <w:top w:val="nil"/>
              <w:left w:val="nil"/>
              <w:bottom w:val="single" w:sz="8" w:space="0" w:color="auto"/>
              <w:right w:val="nil"/>
            </w:tcBorders>
            <w:shd w:val="clear" w:color="auto" w:fill="auto"/>
            <w:vAlign w:val="center"/>
            <w:hideMark/>
          </w:tcPr>
          <w:p w14:paraId="46ECBE0C"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002 (-0.017, 0.020)</w:t>
            </w:r>
          </w:p>
        </w:tc>
        <w:tc>
          <w:tcPr>
            <w:tcW w:w="780" w:type="dxa"/>
            <w:tcBorders>
              <w:top w:val="nil"/>
              <w:left w:val="nil"/>
              <w:bottom w:val="single" w:sz="8" w:space="0" w:color="auto"/>
              <w:right w:val="nil"/>
            </w:tcBorders>
            <w:shd w:val="clear" w:color="auto" w:fill="auto"/>
            <w:vAlign w:val="center"/>
            <w:hideMark/>
          </w:tcPr>
          <w:p w14:paraId="0343A935" w14:textId="77777777" w:rsidR="00464DAA" w:rsidRPr="0093035D" w:rsidRDefault="00464DAA" w:rsidP="00464DAA">
            <w:pPr>
              <w:jc w:val="center"/>
              <w:rPr>
                <w:rFonts w:ascii="Times New Roman" w:eastAsia="Times New Roman" w:hAnsi="Times New Roman"/>
              </w:rPr>
            </w:pPr>
            <w:r w:rsidRPr="0093035D">
              <w:rPr>
                <w:rFonts w:ascii="Times New Roman" w:eastAsia="Times New Roman" w:hAnsi="Times New Roman"/>
              </w:rPr>
              <w:t>0.875</w:t>
            </w:r>
          </w:p>
        </w:tc>
      </w:tr>
    </w:tbl>
    <w:p w14:paraId="569A7AEB" w14:textId="77777777" w:rsidR="00464DAA" w:rsidRPr="0093035D" w:rsidRDefault="00464DAA" w:rsidP="008C6C31">
      <w:pPr>
        <w:rPr>
          <w:rFonts w:ascii="Times New Roman" w:eastAsia="Calibri" w:hAnsi="Times New Roman"/>
          <w:lang w:eastAsia="zh-CN"/>
        </w:rPr>
      </w:pPr>
    </w:p>
    <w:p w14:paraId="75ECF643" w14:textId="6B8B6E57" w:rsidR="0068324C" w:rsidRPr="0093035D" w:rsidRDefault="0028487F" w:rsidP="008C6C31">
      <w:pPr>
        <w:rPr>
          <w:rFonts w:ascii="Times New Roman" w:eastAsia="Calibri" w:hAnsi="Times New Roman"/>
        </w:rPr>
      </w:pPr>
      <w:r w:rsidRPr="0093035D">
        <w:rPr>
          <w:rFonts w:ascii="Times New Roman" w:eastAsia="Calibri" w:hAnsi="Times New Roman"/>
        </w:rPr>
        <w:t>Standardized scores of cord blood leptin and adiponectin as outcomes.</w:t>
      </w:r>
      <w:r w:rsidR="0056167D" w:rsidRPr="0093035D">
        <w:rPr>
          <w:rFonts w:ascii="Times New Roman" w:eastAsia="Calibri" w:hAnsi="Times New Roman"/>
        </w:rPr>
        <w:t xml:space="preserve"> </w:t>
      </w:r>
      <w:r w:rsidR="008C6C31" w:rsidRPr="0093035D">
        <w:rPr>
          <w:rFonts w:ascii="Times New Roman" w:eastAsia="Times New Roman" w:hAnsi="Times New Roman"/>
        </w:rPr>
        <w:t>Coefficients (</w:t>
      </w:r>
      <w:r w:rsidR="008C6C31" w:rsidRPr="0093035D">
        <w:rPr>
          <w:rFonts w:ascii="Times New Roman" w:eastAsia="Times New Roman" w:hAnsi="Times New Roman"/>
        </w:rPr>
        <w:sym w:font="Symbol" w:char="F062"/>
      </w:r>
      <w:r w:rsidR="008C6C31" w:rsidRPr="0093035D">
        <w:rPr>
          <w:rFonts w:ascii="Times New Roman" w:eastAsia="Times New Roman" w:hAnsi="Times New Roman"/>
        </w:rPr>
        <w:t xml:space="preserve">) are </w:t>
      </w:r>
      <w:r w:rsidR="008C6C31" w:rsidRPr="0093035D">
        <w:rPr>
          <w:rFonts w:ascii="Times New Roman" w:eastAsia="Calibri" w:hAnsi="Times New Roman"/>
        </w:rPr>
        <w:t xml:space="preserve">change in independent variables with 95% confidence intervals (95% CI) per standardized score value change in cord blood leptin or adiponectin. P-values were determined with the use of multivariable regression models. </w:t>
      </w:r>
      <w:r w:rsidR="005E0874" w:rsidRPr="0093035D">
        <w:rPr>
          <w:rFonts w:ascii="Times New Roman" w:eastAsia="Times New Roman" w:hAnsi="Times New Roman"/>
        </w:rPr>
        <w:t xml:space="preserve">Models are mutually adjusted for ethnicity, maternal education, tobacco exposure, parity, maternal age, </w:t>
      </w:r>
      <w:r w:rsidR="00FC4B79" w:rsidRPr="0093035D">
        <w:rPr>
          <w:rFonts w:ascii="Times New Roman" w:eastAsia="Calibri" w:hAnsi="Times New Roman"/>
          <w:bCs/>
          <w:lang w:eastAsia="zh-CN"/>
        </w:rPr>
        <w:t>maternal pre-pregnancy BMI</w:t>
      </w:r>
      <w:r w:rsidR="00891A40" w:rsidRPr="0093035D">
        <w:rPr>
          <w:rFonts w:ascii="Times New Roman" w:eastAsia="Calibri" w:hAnsi="Times New Roman"/>
          <w:bCs/>
          <w:lang w:eastAsia="zh-CN"/>
        </w:rPr>
        <w:t xml:space="preserve"> categories</w:t>
      </w:r>
      <w:r w:rsidR="005E0874" w:rsidRPr="0093035D">
        <w:rPr>
          <w:rFonts w:ascii="Times New Roman" w:eastAsia="Times New Roman" w:hAnsi="Times New Roman"/>
        </w:rPr>
        <w:t xml:space="preserve">, </w:t>
      </w:r>
      <w:r w:rsidR="007D3668" w:rsidRPr="0093035D">
        <w:rPr>
          <w:rFonts w:ascii="Times New Roman" w:eastAsia="Times New Roman" w:hAnsi="Times New Roman"/>
        </w:rPr>
        <w:t>g</w:t>
      </w:r>
      <w:r w:rsidR="00B95C98" w:rsidRPr="0093035D">
        <w:rPr>
          <w:rFonts w:ascii="Times New Roman" w:eastAsia="Times New Roman" w:hAnsi="Times New Roman"/>
        </w:rPr>
        <w:t xml:space="preserve">estational </w:t>
      </w:r>
      <w:r w:rsidR="005D141E" w:rsidRPr="0093035D">
        <w:rPr>
          <w:rFonts w:ascii="Times New Roman" w:eastAsia="Times New Roman" w:hAnsi="Times New Roman"/>
        </w:rPr>
        <w:t>w</w:t>
      </w:r>
      <w:r w:rsidR="00B95C98" w:rsidRPr="0093035D">
        <w:rPr>
          <w:rFonts w:ascii="Times New Roman" w:eastAsia="Times New Roman" w:hAnsi="Times New Roman"/>
        </w:rPr>
        <w:t xml:space="preserve">eight </w:t>
      </w:r>
      <w:r w:rsidR="005D141E" w:rsidRPr="0093035D">
        <w:rPr>
          <w:rFonts w:ascii="Times New Roman" w:eastAsia="Times New Roman" w:hAnsi="Times New Roman"/>
        </w:rPr>
        <w:t>g</w:t>
      </w:r>
      <w:r w:rsidR="00B95C98" w:rsidRPr="0093035D">
        <w:rPr>
          <w:rFonts w:ascii="Times New Roman" w:eastAsia="Times New Roman" w:hAnsi="Times New Roman"/>
        </w:rPr>
        <w:t>ain (</w:t>
      </w:r>
      <w:r w:rsidR="00AD5DA2" w:rsidRPr="0093035D">
        <w:rPr>
          <w:rFonts w:ascii="Times New Roman" w:eastAsia="Times New Roman" w:hAnsi="Times New Roman"/>
        </w:rPr>
        <w:t>GWG</w:t>
      </w:r>
      <w:r w:rsidR="00B95C98" w:rsidRPr="0093035D">
        <w:rPr>
          <w:rFonts w:ascii="Times New Roman" w:eastAsia="Times New Roman" w:hAnsi="Times New Roman"/>
        </w:rPr>
        <w:t>)</w:t>
      </w:r>
      <w:r w:rsidR="005E0874" w:rsidRPr="0093035D">
        <w:rPr>
          <w:rFonts w:ascii="Times New Roman" w:eastAsia="Times New Roman" w:hAnsi="Times New Roman"/>
        </w:rPr>
        <w:t xml:space="preserve"> categories</w:t>
      </w:r>
      <w:r w:rsidR="00C2312F" w:rsidRPr="0093035D">
        <w:rPr>
          <w:rFonts w:ascii="Times New Roman" w:eastAsia="Times New Roman" w:hAnsi="Times New Roman"/>
        </w:rPr>
        <w:t xml:space="preserve"> based on 1999 the Institute of Medicine (IOM) guideline</w:t>
      </w:r>
      <w:r w:rsidR="005E0874" w:rsidRPr="0093035D">
        <w:rPr>
          <w:rFonts w:ascii="Times New Roman" w:eastAsia="Times New Roman" w:hAnsi="Times New Roman"/>
        </w:rPr>
        <w:t xml:space="preserve">, </w:t>
      </w:r>
      <w:r w:rsidR="007D3668" w:rsidRPr="0093035D">
        <w:rPr>
          <w:rFonts w:ascii="Times New Roman" w:eastAsia="Times New Roman" w:hAnsi="Times New Roman"/>
        </w:rPr>
        <w:t>g</w:t>
      </w:r>
      <w:r w:rsidR="00B95C98" w:rsidRPr="0093035D">
        <w:rPr>
          <w:rFonts w:ascii="Times New Roman" w:eastAsia="Times New Roman" w:hAnsi="Times New Roman"/>
        </w:rPr>
        <w:t xml:space="preserve">estational </w:t>
      </w:r>
      <w:r w:rsidR="005D141E" w:rsidRPr="0093035D">
        <w:rPr>
          <w:rFonts w:ascii="Times New Roman" w:eastAsia="Times New Roman" w:hAnsi="Times New Roman"/>
        </w:rPr>
        <w:t>d</w:t>
      </w:r>
      <w:r w:rsidR="00B95C98" w:rsidRPr="0093035D">
        <w:rPr>
          <w:rFonts w:ascii="Times New Roman" w:eastAsia="Times New Roman" w:hAnsi="Times New Roman"/>
        </w:rPr>
        <w:t xml:space="preserve">iabetes </w:t>
      </w:r>
      <w:r w:rsidR="005D141E" w:rsidRPr="0093035D">
        <w:rPr>
          <w:rFonts w:ascii="Times New Roman" w:eastAsia="Times New Roman" w:hAnsi="Times New Roman"/>
        </w:rPr>
        <w:t>m</w:t>
      </w:r>
      <w:r w:rsidR="00B95C98" w:rsidRPr="0093035D">
        <w:rPr>
          <w:rFonts w:ascii="Times New Roman" w:eastAsia="Times New Roman" w:hAnsi="Times New Roman"/>
        </w:rPr>
        <w:t>ellitus (</w:t>
      </w:r>
      <w:r w:rsidR="0080188D" w:rsidRPr="0093035D">
        <w:rPr>
          <w:rFonts w:ascii="Times New Roman" w:eastAsia="Times New Roman" w:hAnsi="Times New Roman"/>
        </w:rPr>
        <w:t>GDM</w:t>
      </w:r>
      <w:r w:rsidR="00B95C98" w:rsidRPr="0093035D">
        <w:rPr>
          <w:rFonts w:ascii="Times New Roman" w:eastAsia="Times New Roman" w:hAnsi="Times New Roman"/>
        </w:rPr>
        <w:t>)</w:t>
      </w:r>
      <w:r w:rsidR="005E0874" w:rsidRPr="0093035D">
        <w:rPr>
          <w:rFonts w:ascii="Times New Roman" w:eastAsia="Times New Roman" w:hAnsi="Times New Roman"/>
        </w:rPr>
        <w:t xml:space="preserve"> status, gestational age at delivery and child’s sex.</w:t>
      </w:r>
      <w:r w:rsidR="002B4647" w:rsidRPr="0093035D">
        <w:rPr>
          <w:rFonts w:ascii="Times New Roman" w:eastAsia="Times New Roman" w:hAnsi="Times New Roman"/>
        </w:rPr>
        <w:t xml:space="preserve"> </w:t>
      </w:r>
    </w:p>
    <w:p w14:paraId="0A3DBC93" w14:textId="77777777" w:rsidR="00824598" w:rsidRPr="0093035D" w:rsidRDefault="00824598" w:rsidP="005E0874">
      <w:pPr>
        <w:rPr>
          <w:rFonts w:ascii="Times New Roman" w:hAnsi="Times New Roman"/>
          <w:b/>
          <w:sz w:val="24"/>
          <w:szCs w:val="24"/>
        </w:rPr>
        <w:sectPr w:rsidR="00824598" w:rsidRPr="0093035D" w:rsidSect="00464DAA">
          <w:pgSz w:w="16839" w:h="11907" w:orient="landscape" w:code="9"/>
          <w:pgMar w:top="1440" w:right="1440" w:bottom="1440" w:left="1440" w:header="720" w:footer="431" w:gutter="0"/>
          <w:lnNumType w:countBy="1" w:restart="continuous"/>
          <w:cols w:space="720"/>
          <w:docGrid w:linePitch="360"/>
        </w:sectPr>
      </w:pPr>
    </w:p>
    <w:p w14:paraId="2B3E3078" w14:textId="5F14F2FE" w:rsidR="007153B0" w:rsidRPr="0093035D" w:rsidRDefault="007153B0" w:rsidP="007153B0">
      <w:pPr>
        <w:rPr>
          <w:rFonts w:ascii="Times New Roman" w:eastAsia="Calibri" w:hAnsi="Times New Roman"/>
          <w:sz w:val="24"/>
          <w:szCs w:val="24"/>
        </w:rPr>
      </w:pPr>
      <w:r w:rsidRPr="0093035D">
        <w:rPr>
          <w:rFonts w:ascii="Times New Roman" w:eastAsia="Calibri" w:hAnsi="Times New Roman"/>
          <w:b/>
          <w:sz w:val="24"/>
          <w:szCs w:val="24"/>
        </w:rPr>
        <w:lastRenderedPageBreak/>
        <w:t xml:space="preserve">Table </w:t>
      </w:r>
      <w:r w:rsidR="002B4647" w:rsidRPr="0093035D">
        <w:rPr>
          <w:rFonts w:ascii="Times New Roman" w:eastAsia="Calibri" w:hAnsi="Times New Roman"/>
          <w:b/>
          <w:sz w:val="24"/>
          <w:szCs w:val="24"/>
        </w:rPr>
        <w:t xml:space="preserve">2 </w:t>
      </w:r>
      <w:r w:rsidRPr="0093035D">
        <w:rPr>
          <w:rFonts w:ascii="Times New Roman" w:eastAsia="Calibri" w:hAnsi="Times New Roman"/>
          <w:sz w:val="24"/>
          <w:szCs w:val="24"/>
        </w:rPr>
        <w:t>Association between Cord Blood Leptin and Adiponectin and Neonatal Adiposity</w:t>
      </w:r>
    </w:p>
    <w:p w14:paraId="0BD63015" w14:textId="77777777" w:rsidR="007153B0" w:rsidRPr="0093035D" w:rsidRDefault="007153B0" w:rsidP="007153B0">
      <w:pPr>
        <w:rPr>
          <w:rFonts w:ascii="Times New Roman" w:eastAsia="Calibri" w:hAnsi="Times New Roman"/>
          <w:sz w:val="24"/>
          <w:szCs w:val="24"/>
        </w:rPr>
      </w:pPr>
    </w:p>
    <w:tbl>
      <w:tblPr>
        <w:tblW w:w="0" w:type="auto"/>
        <w:tblBorders>
          <w:top w:val="single" w:sz="4" w:space="0" w:color="auto"/>
          <w:bottom w:val="single" w:sz="4" w:space="0" w:color="auto"/>
        </w:tblBorders>
        <w:tblLook w:val="04A0" w:firstRow="1" w:lastRow="0" w:firstColumn="1" w:lastColumn="0" w:noHBand="0" w:noVBand="1"/>
      </w:tblPr>
      <w:tblGrid>
        <w:gridCol w:w="2143"/>
        <w:gridCol w:w="1214"/>
        <w:gridCol w:w="1290"/>
        <w:gridCol w:w="1554"/>
        <w:gridCol w:w="1505"/>
        <w:gridCol w:w="1576"/>
        <w:gridCol w:w="1193"/>
        <w:gridCol w:w="1193"/>
        <w:gridCol w:w="1209"/>
      </w:tblGrid>
      <w:tr w:rsidR="0093035D" w:rsidRPr="0093035D" w14:paraId="5DC81CBA" w14:textId="77777777" w:rsidTr="000D1E57">
        <w:trPr>
          <w:trHeight w:val="360"/>
        </w:trPr>
        <w:tc>
          <w:tcPr>
            <w:tcW w:w="0" w:type="auto"/>
            <w:tcBorders>
              <w:top w:val="single" w:sz="4" w:space="0" w:color="auto"/>
              <w:left w:val="nil"/>
              <w:bottom w:val="nil"/>
              <w:right w:val="nil"/>
            </w:tcBorders>
            <w:noWrap/>
            <w:hideMark/>
          </w:tcPr>
          <w:p w14:paraId="32FF49DB" w14:textId="77777777" w:rsidR="001A1248" w:rsidRPr="0093035D" w:rsidRDefault="001A1248" w:rsidP="005038AE">
            <w:pPr>
              <w:spacing w:after="200" w:line="276" w:lineRule="auto"/>
              <w:rPr>
                <w:rFonts w:eastAsia="Times New Roman"/>
                <w:sz w:val="22"/>
                <w:szCs w:val="22"/>
                <w:lang w:eastAsia="zh-CN"/>
              </w:rPr>
            </w:pPr>
          </w:p>
        </w:tc>
        <w:tc>
          <w:tcPr>
            <w:tcW w:w="0" w:type="auto"/>
            <w:tcBorders>
              <w:top w:val="single" w:sz="4" w:space="0" w:color="auto"/>
              <w:left w:val="nil"/>
              <w:bottom w:val="nil"/>
              <w:right w:val="nil"/>
            </w:tcBorders>
            <w:hideMark/>
          </w:tcPr>
          <w:p w14:paraId="06C12131" w14:textId="41BAEFFC" w:rsidR="001A1248" w:rsidRPr="0093035D" w:rsidRDefault="001A1248" w:rsidP="00DF5700">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Birth weight (N=</w:t>
            </w:r>
            <w:r w:rsidR="00DF5700" w:rsidRPr="0093035D">
              <w:rPr>
                <w:rFonts w:ascii="Times New Roman" w:eastAsia="Times New Roman" w:hAnsi="Times New Roman"/>
                <w:lang w:eastAsia="zh-CN"/>
              </w:rPr>
              <w:t>650</w:t>
            </w:r>
            <w:r w:rsidRPr="0093035D">
              <w:rPr>
                <w:rFonts w:ascii="Times New Roman" w:eastAsia="Times New Roman" w:hAnsi="Times New Roman"/>
                <w:lang w:eastAsia="zh-CN"/>
              </w:rPr>
              <w:t>)</w:t>
            </w:r>
          </w:p>
        </w:tc>
        <w:tc>
          <w:tcPr>
            <w:tcW w:w="0" w:type="auto"/>
            <w:tcBorders>
              <w:top w:val="single" w:sz="4" w:space="0" w:color="auto"/>
              <w:left w:val="nil"/>
              <w:bottom w:val="nil"/>
              <w:right w:val="nil"/>
            </w:tcBorders>
            <w:hideMark/>
          </w:tcPr>
          <w:p w14:paraId="3A2304FB" w14:textId="3B957E19" w:rsidR="001A1248" w:rsidRPr="0093035D" w:rsidRDefault="001A1248" w:rsidP="00DF5700">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Triceps skinfold (N=</w:t>
            </w:r>
            <w:r w:rsidR="00DF5700" w:rsidRPr="0093035D">
              <w:rPr>
                <w:rFonts w:ascii="Times New Roman" w:eastAsia="Times New Roman" w:hAnsi="Times New Roman"/>
                <w:lang w:eastAsia="zh-CN"/>
              </w:rPr>
              <w:t>626</w:t>
            </w:r>
            <w:r w:rsidRPr="0093035D">
              <w:rPr>
                <w:rFonts w:ascii="Times New Roman" w:eastAsia="Times New Roman" w:hAnsi="Times New Roman"/>
                <w:lang w:eastAsia="zh-CN"/>
              </w:rPr>
              <w:t>)</w:t>
            </w:r>
          </w:p>
        </w:tc>
        <w:tc>
          <w:tcPr>
            <w:tcW w:w="0" w:type="auto"/>
            <w:tcBorders>
              <w:top w:val="single" w:sz="4" w:space="0" w:color="auto"/>
              <w:left w:val="nil"/>
              <w:bottom w:val="nil"/>
              <w:right w:val="nil"/>
            </w:tcBorders>
            <w:hideMark/>
          </w:tcPr>
          <w:p w14:paraId="6C82E327" w14:textId="71135FF8" w:rsidR="001A1248" w:rsidRPr="0093035D" w:rsidRDefault="001A1248" w:rsidP="00DF5700">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Subscapular skinfold (N=</w:t>
            </w:r>
            <w:r w:rsidR="00DF5700" w:rsidRPr="0093035D">
              <w:rPr>
                <w:rFonts w:ascii="Times New Roman" w:eastAsia="Times New Roman" w:hAnsi="Times New Roman"/>
                <w:lang w:eastAsia="zh-CN"/>
              </w:rPr>
              <w:t>625</w:t>
            </w:r>
            <w:r w:rsidRPr="0093035D">
              <w:rPr>
                <w:rFonts w:ascii="Times New Roman" w:eastAsia="Times New Roman" w:hAnsi="Times New Roman"/>
                <w:lang w:eastAsia="zh-CN"/>
              </w:rPr>
              <w:t>)</w:t>
            </w:r>
          </w:p>
        </w:tc>
        <w:tc>
          <w:tcPr>
            <w:tcW w:w="0" w:type="auto"/>
            <w:tcBorders>
              <w:top w:val="single" w:sz="4" w:space="0" w:color="auto"/>
              <w:left w:val="nil"/>
              <w:bottom w:val="nil"/>
              <w:right w:val="nil"/>
            </w:tcBorders>
          </w:tcPr>
          <w:p w14:paraId="7451446E" w14:textId="0F559399" w:rsidR="001A1248" w:rsidRPr="0093035D" w:rsidRDefault="001A1248" w:rsidP="00DF5700">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Fat Mass (PEAPOD) (N=</w:t>
            </w:r>
            <w:r w:rsidR="00DF5700" w:rsidRPr="0093035D">
              <w:rPr>
                <w:rFonts w:ascii="Times New Roman" w:eastAsia="Times New Roman" w:hAnsi="Times New Roman"/>
                <w:lang w:eastAsia="zh-CN"/>
              </w:rPr>
              <w:t>197</w:t>
            </w:r>
            <w:r w:rsidRPr="0093035D">
              <w:rPr>
                <w:rFonts w:ascii="Times New Roman" w:eastAsia="Times New Roman" w:hAnsi="Times New Roman"/>
                <w:lang w:eastAsia="zh-CN"/>
              </w:rPr>
              <w:t>)</w:t>
            </w:r>
          </w:p>
        </w:tc>
        <w:tc>
          <w:tcPr>
            <w:tcW w:w="0" w:type="auto"/>
            <w:tcBorders>
              <w:top w:val="single" w:sz="4" w:space="0" w:color="auto"/>
              <w:left w:val="nil"/>
              <w:bottom w:val="nil"/>
              <w:right w:val="nil"/>
            </w:tcBorders>
          </w:tcPr>
          <w:p w14:paraId="6CBB1423" w14:textId="610C1AA3" w:rsidR="001A1248" w:rsidRPr="0093035D" w:rsidRDefault="001A1248" w:rsidP="00DF5700">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Fat Mass (predicted) (N=</w:t>
            </w:r>
            <w:r w:rsidR="00DF5700" w:rsidRPr="0093035D">
              <w:rPr>
                <w:rFonts w:ascii="Times New Roman" w:eastAsia="Times New Roman" w:hAnsi="Times New Roman"/>
                <w:lang w:eastAsia="zh-CN"/>
              </w:rPr>
              <w:t>625</w:t>
            </w:r>
            <w:r w:rsidRPr="0093035D">
              <w:rPr>
                <w:rFonts w:ascii="Times New Roman" w:eastAsia="Times New Roman" w:hAnsi="Times New Roman"/>
                <w:lang w:eastAsia="zh-CN"/>
              </w:rPr>
              <w:t>)</w:t>
            </w:r>
          </w:p>
        </w:tc>
        <w:tc>
          <w:tcPr>
            <w:tcW w:w="0" w:type="auto"/>
            <w:tcBorders>
              <w:top w:val="single" w:sz="4" w:space="0" w:color="auto"/>
              <w:left w:val="nil"/>
              <w:bottom w:val="nil"/>
              <w:right w:val="nil"/>
            </w:tcBorders>
            <w:hideMark/>
          </w:tcPr>
          <w:p w14:paraId="60007D5F" w14:textId="2866D90D" w:rsidR="001A1248" w:rsidRPr="0093035D" w:rsidRDefault="001A1248" w:rsidP="00DF5700">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sSAT (N=</w:t>
            </w:r>
            <w:r w:rsidR="00DF5700" w:rsidRPr="0093035D">
              <w:rPr>
                <w:rFonts w:ascii="Times New Roman" w:eastAsia="Times New Roman" w:hAnsi="Times New Roman"/>
                <w:lang w:eastAsia="zh-CN"/>
              </w:rPr>
              <w:t>213</w:t>
            </w:r>
            <w:r w:rsidRPr="0093035D">
              <w:rPr>
                <w:rFonts w:ascii="Times New Roman" w:eastAsia="Times New Roman" w:hAnsi="Times New Roman"/>
                <w:lang w:eastAsia="zh-CN"/>
              </w:rPr>
              <w:t>)</w:t>
            </w:r>
          </w:p>
        </w:tc>
        <w:tc>
          <w:tcPr>
            <w:tcW w:w="0" w:type="auto"/>
            <w:tcBorders>
              <w:top w:val="single" w:sz="4" w:space="0" w:color="auto"/>
              <w:left w:val="nil"/>
              <w:bottom w:val="nil"/>
              <w:right w:val="nil"/>
            </w:tcBorders>
            <w:hideMark/>
          </w:tcPr>
          <w:p w14:paraId="0DD68CB1" w14:textId="0CA1888A" w:rsidR="001A1248" w:rsidRPr="0093035D" w:rsidRDefault="001A1248" w:rsidP="00DF5700">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dSAT (N=</w:t>
            </w:r>
            <w:r w:rsidR="00DF5700" w:rsidRPr="0093035D">
              <w:rPr>
                <w:rFonts w:ascii="Times New Roman" w:eastAsia="Times New Roman" w:hAnsi="Times New Roman"/>
                <w:lang w:eastAsia="zh-CN"/>
              </w:rPr>
              <w:t>213</w:t>
            </w:r>
            <w:r w:rsidRPr="0093035D">
              <w:rPr>
                <w:rFonts w:ascii="Times New Roman" w:eastAsia="Times New Roman" w:hAnsi="Times New Roman"/>
                <w:lang w:eastAsia="zh-CN"/>
              </w:rPr>
              <w:t>)</w:t>
            </w:r>
          </w:p>
        </w:tc>
        <w:tc>
          <w:tcPr>
            <w:tcW w:w="0" w:type="auto"/>
            <w:tcBorders>
              <w:top w:val="single" w:sz="4" w:space="0" w:color="auto"/>
              <w:left w:val="nil"/>
              <w:bottom w:val="nil"/>
              <w:right w:val="nil"/>
            </w:tcBorders>
            <w:hideMark/>
          </w:tcPr>
          <w:p w14:paraId="7AE01A58" w14:textId="0F958F75" w:rsidR="001A1248" w:rsidRPr="0093035D" w:rsidRDefault="001A1248" w:rsidP="00DF5700">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IAT (N=</w:t>
            </w:r>
            <w:r w:rsidR="00DF5700" w:rsidRPr="0093035D">
              <w:rPr>
                <w:rFonts w:ascii="Times New Roman" w:eastAsia="Times New Roman" w:hAnsi="Times New Roman"/>
                <w:lang w:eastAsia="zh-CN"/>
              </w:rPr>
              <w:t>213</w:t>
            </w:r>
            <w:r w:rsidRPr="0093035D">
              <w:rPr>
                <w:rFonts w:ascii="Times New Roman" w:eastAsia="Times New Roman" w:hAnsi="Times New Roman"/>
                <w:lang w:eastAsia="zh-CN"/>
              </w:rPr>
              <w:t>)</w:t>
            </w:r>
          </w:p>
        </w:tc>
      </w:tr>
      <w:tr w:rsidR="0093035D" w:rsidRPr="0093035D" w14:paraId="637B3509" w14:textId="77777777" w:rsidTr="000D1E57">
        <w:trPr>
          <w:trHeight w:val="360"/>
        </w:trPr>
        <w:tc>
          <w:tcPr>
            <w:tcW w:w="0" w:type="auto"/>
            <w:tcBorders>
              <w:top w:val="nil"/>
              <w:left w:val="nil"/>
              <w:bottom w:val="single" w:sz="4" w:space="0" w:color="auto"/>
              <w:right w:val="nil"/>
            </w:tcBorders>
            <w:noWrap/>
            <w:hideMark/>
          </w:tcPr>
          <w:p w14:paraId="6102F990" w14:textId="77777777" w:rsidR="001A1248" w:rsidRPr="0093035D" w:rsidRDefault="001A1248" w:rsidP="005038AE">
            <w:pPr>
              <w:spacing w:line="276" w:lineRule="auto"/>
              <w:rPr>
                <w:rFonts w:eastAsia="Times New Roman"/>
                <w:sz w:val="22"/>
                <w:szCs w:val="22"/>
                <w:lang w:eastAsia="zh-CN"/>
              </w:rPr>
            </w:pPr>
          </w:p>
        </w:tc>
        <w:tc>
          <w:tcPr>
            <w:tcW w:w="0" w:type="auto"/>
            <w:tcBorders>
              <w:top w:val="nil"/>
              <w:left w:val="nil"/>
              <w:bottom w:val="single" w:sz="4" w:space="0" w:color="auto"/>
              <w:right w:val="nil"/>
            </w:tcBorders>
            <w:hideMark/>
          </w:tcPr>
          <w:p w14:paraId="4A2CFC07" w14:textId="0FEC53D6" w:rsidR="001A1248" w:rsidRPr="0093035D" w:rsidRDefault="001A1248" w:rsidP="005038AE">
            <w:pPr>
              <w:spacing w:line="276" w:lineRule="auto"/>
              <w:jc w:val="center"/>
              <w:rPr>
                <w:rFonts w:ascii="Times New Roman" w:eastAsia="Calibri" w:hAnsi="Times New Roman"/>
                <w:lang w:eastAsia="zh-CN"/>
              </w:rPr>
            </w:pPr>
            <w:r w:rsidRPr="0093035D">
              <w:rPr>
                <w:rFonts w:ascii="Times New Roman" w:eastAsia="Times New Roman" w:hAnsi="Times New Roman"/>
                <w:lang w:eastAsia="zh-CN"/>
              </w:rPr>
              <w:sym w:font="Symbol" w:char="F062"/>
            </w:r>
            <w:r w:rsidRPr="0093035D">
              <w:rPr>
                <w:rFonts w:ascii="Times New Roman" w:eastAsia="Times New Roman" w:hAnsi="Times New Roman"/>
                <w:lang w:eastAsia="zh-CN"/>
              </w:rPr>
              <w:t xml:space="preserve"> (95% CI)</w:t>
            </w:r>
          </w:p>
        </w:tc>
        <w:tc>
          <w:tcPr>
            <w:tcW w:w="0" w:type="auto"/>
            <w:tcBorders>
              <w:top w:val="nil"/>
              <w:left w:val="nil"/>
              <w:bottom w:val="single" w:sz="4" w:space="0" w:color="auto"/>
              <w:right w:val="nil"/>
            </w:tcBorders>
            <w:hideMark/>
          </w:tcPr>
          <w:p w14:paraId="3ACD75E7"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sym w:font="Symbol" w:char="F062"/>
            </w:r>
            <w:r w:rsidRPr="0093035D">
              <w:rPr>
                <w:rFonts w:ascii="Times New Roman" w:eastAsia="Times New Roman" w:hAnsi="Times New Roman"/>
                <w:lang w:eastAsia="zh-CN"/>
              </w:rPr>
              <w:t xml:space="preserve"> (95% CI)</w:t>
            </w:r>
          </w:p>
        </w:tc>
        <w:tc>
          <w:tcPr>
            <w:tcW w:w="0" w:type="auto"/>
            <w:tcBorders>
              <w:top w:val="nil"/>
              <w:left w:val="nil"/>
              <w:bottom w:val="single" w:sz="4" w:space="0" w:color="auto"/>
              <w:right w:val="nil"/>
            </w:tcBorders>
            <w:hideMark/>
          </w:tcPr>
          <w:p w14:paraId="77310531" w14:textId="77777777" w:rsidR="001A1248" w:rsidRPr="0093035D" w:rsidRDefault="001A1248" w:rsidP="005038AE">
            <w:pPr>
              <w:spacing w:line="276" w:lineRule="auto"/>
              <w:jc w:val="center"/>
              <w:rPr>
                <w:rFonts w:ascii="Times New Roman" w:eastAsia="Calibri" w:hAnsi="Times New Roman"/>
                <w:lang w:eastAsia="zh-CN"/>
              </w:rPr>
            </w:pPr>
            <w:r w:rsidRPr="0093035D">
              <w:rPr>
                <w:rFonts w:ascii="Times New Roman" w:eastAsia="Times New Roman" w:hAnsi="Times New Roman"/>
                <w:lang w:eastAsia="zh-CN"/>
              </w:rPr>
              <w:sym w:font="Symbol" w:char="F062"/>
            </w:r>
            <w:r w:rsidRPr="0093035D">
              <w:rPr>
                <w:rFonts w:ascii="Times New Roman" w:eastAsia="Times New Roman" w:hAnsi="Times New Roman"/>
                <w:lang w:eastAsia="zh-CN"/>
              </w:rPr>
              <w:t xml:space="preserve"> (95% CI)</w:t>
            </w:r>
          </w:p>
        </w:tc>
        <w:tc>
          <w:tcPr>
            <w:tcW w:w="0" w:type="auto"/>
            <w:tcBorders>
              <w:top w:val="nil"/>
              <w:left w:val="nil"/>
              <w:bottom w:val="single" w:sz="4" w:space="0" w:color="auto"/>
              <w:right w:val="nil"/>
            </w:tcBorders>
          </w:tcPr>
          <w:p w14:paraId="2EA126AF"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sym w:font="Symbol" w:char="F062"/>
            </w:r>
            <w:r w:rsidRPr="0093035D">
              <w:rPr>
                <w:rFonts w:ascii="Times New Roman" w:eastAsia="Times New Roman" w:hAnsi="Times New Roman"/>
                <w:lang w:eastAsia="zh-CN"/>
              </w:rPr>
              <w:t xml:space="preserve"> (95% CI)</w:t>
            </w:r>
          </w:p>
        </w:tc>
        <w:tc>
          <w:tcPr>
            <w:tcW w:w="0" w:type="auto"/>
            <w:tcBorders>
              <w:top w:val="nil"/>
              <w:left w:val="nil"/>
              <w:bottom w:val="single" w:sz="4" w:space="0" w:color="auto"/>
              <w:right w:val="nil"/>
            </w:tcBorders>
          </w:tcPr>
          <w:p w14:paraId="7755C10B"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sym w:font="Symbol" w:char="F062"/>
            </w:r>
            <w:r w:rsidRPr="0093035D">
              <w:rPr>
                <w:rFonts w:ascii="Times New Roman" w:eastAsia="Times New Roman" w:hAnsi="Times New Roman"/>
                <w:lang w:eastAsia="zh-CN"/>
              </w:rPr>
              <w:t xml:space="preserve"> (95% CI)</w:t>
            </w:r>
          </w:p>
        </w:tc>
        <w:tc>
          <w:tcPr>
            <w:tcW w:w="0" w:type="auto"/>
            <w:tcBorders>
              <w:top w:val="nil"/>
              <w:left w:val="nil"/>
              <w:bottom w:val="single" w:sz="4" w:space="0" w:color="auto"/>
              <w:right w:val="nil"/>
            </w:tcBorders>
            <w:hideMark/>
          </w:tcPr>
          <w:p w14:paraId="2FDBA90D"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sym w:font="Symbol" w:char="F062"/>
            </w:r>
            <w:r w:rsidRPr="0093035D">
              <w:rPr>
                <w:rFonts w:ascii="Times New Roman" w:eastAsia="Times New Roman" w:hAnsi="Times New Roman"/>
                <w:lang w:eastAsia="zh-CN"/>
              </w:rPr>
              <w:t xml:space="preserve"> (95% CI)</w:t>
            </w:r>
          </w:p>
        </w:tc>
        <w:tc>
          <w:tcPr>
            <w:tcW w:w="0" w:type="auto"/>
            <w:tcBorders>
              <w:top w:val="nil"/>
              <w:left w:val="nil"/>
              <w:bottom w:val="single" w:sz="4" w:space="0" w:color="auto"/>
              <w:right w:val="nil"/>
            </w:tcBorders>
            <w:hideMark/>
          </w:tcPr>
          <w:p w14:paraId="18F11A7D"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sym w:font="Symbol" w:char="F062"/>
            </w:r>
            <w:r w:rsidRPr="0093035D">
              <w:rPr>
                <w:rFonts w:ascii="Times New Roman" w:eastAsia="Times New Roman" w:hAnsi="Times New Roman"/>
                <w:lang w:eastAsia="zh-CN"/>
              </w:rPr>
              <w:t xml:space="preserve"> (95% CI)</w:t>
            </w:r>
          </w:p>
        </w:tc>
        <w:tc>
          <w:tcPr>
            <w:tcW w:w="0" w:type="auto"/>
            <w:tcBorders>
              <w:top w:val="nil"/>
              <w:left w:val="nil"/>
              <w:bottom w:val="single" w:sz="4" w:space="0" w:color="auto"/>
              <w:right w:val="nil"/>
            </w:tcBorders>
            <w:hideMark/>
          </w:tcPr>
          <w:p w14:paraId="7491DAD0"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sym w:font="Symbol" w:char="F062"/>
            </w:r>
            <w:r w:rsidRPr="0093035D">
              <w:rPr>
                <w:rFonts w:ascii="Times New Roman" w:eastAsia="Times New Roman" w:hAnsi="Times New Roman"/>
                <w:lang w:eastAsia="zh-CN"/>
              </w:rPr>
              <w:t xml:space="preserve"> (95% CI)</w:t>
            </w:r>
          </w:p>
        </w:tc>
      </w:tr>
      <w:tr w:rsidR="0093035D" w:rsidRPr="0093035D" w14:paraId="2FB05FE0" w14:textId="77777777" w:rsidTr="000D1E57">
        <w:trPr>
          <w:trHeight w:val="360"/>
        </w:trPr>
        <w:tc>
          <w:tcPr>
            <w:tcW w:w="0" w:type="auto"/>
            <w:tcBorders>
              <w:top w:val="single" w:sz="4" w:space="0" w:color="auto"/>
              <w:left w:val="nil"/>
              <w:bottom w:val="nil"/>
              <w:right w:val="nil"/>
            </w:tcBorders>
            <w:noWrap/>
            <w:hideMark/>
          </w:tcPr>
          <w:p w14:paraId="08AE777C" w14:textId="77777777" w:rsidR="001A1248" w:rsidRPr="0093035D" w:rsidRDefault="001A1248" w:rsidP="005038AE">
            <w:pPr>
              <w:spacing w:line="276" w:lineRule="auto"/>
              <w:rPr>
                <w:rFonts w:ascii="Times New Roman" w:eastAsia="Times New Roman" w:hAnsi="Times New Roman"/>
                <w:lang w:eastAsia="zh-CN"/>
              </w:rPr>
            </w:pPr>
            <w:r w:rsidRPr="0093035D">
              <w:rPr>
                <w:rFonts w:ascii="Times New Roman" w:eastAsia="Times New Roman" w:hAnsi="Times New Roman"/>
                <w:lang w:eastAsia="zh-CN"/>
              </w:rPr>
              <w:t>Cord blood Leptin</w:t>
            </w:r>
          </w:p>
        </w:tc>
        <w:tc>
          <w:tcPr>
            <w:tcW w:w="0" w:type="auto"/>
            <w:tcBorders>
              <w:top w:val="single" w:sz="4" w:space="0" w:color="auto"/>
              <w:left w:val="nil"/>
              <w:bottom w:val="nil"/>
              <w:right w:val="nil"/>
            </w:tcBorders>
            <w:hideMark/>
          </w:tcPr>
          <w:p w14:paraId="282A8207" w14:textId="2C18FCA4" w:rsidR="001A1248" w:rsidRPr="0093035D" w:rsidRDefault="001A1248" w:rsidP="00713D07">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w:t>
            </w:r>
            <w:r w:rsidR="00713D07" w:rsidRPr="0093035D">
              <w:rPr>
                <w:rFonts w:ascii="Times New Roman" w:eastAsia="Times New Roman" w:hAnsi="Times New Roman"/>
                <w:lang w:eastAsia="zh-CN"/>
              </w:rPr>
              <w:t xml:space="preserve">212 </w:t>
            </w:r>
            <w:r w:rsidRPr="0093035D">
              <w:rPr>
                <w:rFonts w:ascii="Times New Roman" w:eastAsia="Times New Roman" w:hAnsi="Times New Roman"/>
                <w:lang w:eastAsia="zh-CN"/>
              </w:rPr>
              <w:t>(0.</w:t>
            </w:r>
            <w:r w:rsidR="00713D07" w:rsidRPr="0093035D">
              <w:rPr>
                <w:rFonts w:ascii="Times New Roman" w:eastAsia="Times New Roman" w:hAnsi="Times New Roman"/>
                <w:lang w:eastAsia="zh-CN"/>
              </w:rPr>
              <w:t>259</w:t>
            </w:r>
            <w:r w:rsidRPr="0093035D">
              <w:rPr>
                <w:rFonts w:ascii="Times New Roman" w:eastAsia="Times New Roman" w:hAnsi="Times New Roman"/>
                <w:lang w:eastAsia="zh-CN"/>
              </w:rPr>
              <w:t>, 0.</w:t>
            </w:r>
            <w:r w:rsidR="00713D07" w:rsidRPr="0093035D">
              <w:rPr>
                <w:rFonts w:ascii="Times New Roman" w:eastAsia="Times New Roman" w:hAnsi="Times New Roman"/>
                <w:lang w:eastAsia="zh-CN"/>
              </w:rPr>
              <w:t>266</w:t>
            </w:r>
            <w:r w:rsidRPr="0093035D">
              <w:rPr>
                <w:rFonts w:ascii="Times New Roman" w:eastAsia="Times New Roman" w:hAnsi="Times New Roman"/>
                <w:lang w:eastAsia="zh-CN"/>
              </w:rPr>
              <w:t>)</w:t>
            </w:r>
          </w:p>
        </w:tc>
        <w:tc>
          <w:tcPr>
            <w:tcW w:w="0" w:type="auto"/>
            <w:tcBorders>
              <w:top w:val="single" w:sz="4" w:space="0" w:color="auto"/>
              <w:left w:val="nil"/>
              <w:bottom w:val="nil"/>
              <w:right w:val="nil"/>
            </w:tcBorders>
            <w:hideMark/>
          </w:tcPr>
          <w:p w14:paraId="01CAFFF1"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267 (0.186, 0.349)</w:t>
            </w:r>
          </w:p>
        </w:tc>
        <w:tc>
          <w:tcPr>
            <w:tcW w:w="0" w:type="auto"/>
            <w:tcBorders>
              <w:top w:val="single" w:sz="4" w:space="0" w:color="auto"/>
              <w:left w:val="nil"/>
              <w:bottom w:val="nil"/>
              <w:right w:val="nil"/>
            </w:tcBorders>
            <w:hideMark/>
          </w:tcPr>
          <w:p w14:paraId="63C97945"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319 (0.238, 0.400)</w:t>
            </w:r>
          </w:p>
        </w:tc>
        <w:tc>
          <w:tcPr>
            <w:tcW w:w="0" w:type="auto"/>
            <w:tcBorders>
              <w:top w:val="single" w:sz="4" w:space="0" w:color="auto"/>
              <w:left w:val="nil"/>
              <w:bottom w:val="nil"/>
              <w:right w:val="nil"/>
            </w:tcBorders>
          </w:tcPr>
          <w:p w14:paraId="433E392A"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378 (0.237, 0.519)</w:t>
            </w:r>
          </w:p>
        </w:tc>
        <w:tc>
          <w:tcPr>
            <w:tcW w:w="0" w:type="auto"/>
            <w:tcBorders>
              <w:top w:val="single" w:sz="4" w:space="0" w:color="auto"/>
              <w:left w:val="nil"/>
              <w:bottom w:val="nil"/>
              <w:right w:val="nil"/>
            </w:tcBorders>
          </w:tcPr>
          <w:p w14:paraId="4523DCB8"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281(0.218, 0.343)</w:t>
            </w:r>
          </w:p>
        </w:tc>
        <w:tc>
          <w:tcPr>
            <w:tcW w:w="0" w:type="auto"/>
            <w:tcBorders>
              <w:top w:val="single" w:sz="4" w:space="0" w:color="auto"/>
              <w:left w:val="nil"/>
              <w:bottom w:val="nil"/>
              <w:right w:val="nil"/>
            </w:tcBorders>
            <w:hideMark/>
          </w:tcPr>
          <w:p w14:paraId="0BD75E3B"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258 (0.142, 0.374)</w:t>
            </w:r>
          </w:p>
        </w:tc>
        <w:tc>
          <w:tcPr>
            <w:tcW w:w="0" w:type="auto"/>
            <w:tcBorders>
              <w:top w:val="single" w:sz="4" w:space="0" w:color="auto"/>
              <w:left w:val="nil"/>
              <w:bottom w:val="nil"/>
              <w:right w:val="nil"/>
            </w:tcBorders>
            <w:hideMark/>
          </w:tcPr>
          <w:p w14:paraId="6046B9AD"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386 (0.254, 0.517)</w:t>
            </w:r>
          </w:p>
        </w:tc>
        <w:tc>
          <w:tcPr>
            <w:tcW w:w="0" w:type="auto"/>
            <w:tcBorders>
              <w:top w:val="single" w:sz="4" w:space="0" w:color="auto"/>
              <w:left w:val="nil"/>
              <w:bottom w:val="nil"/>
              <w:right w:val="nil"/>
            </w:tcBorders>
            <w:hideMark/>
          </w:tcPr>
          <w:p w14:paraId="144DFD30"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250 (0.118, 0.383)</w:t>
            </w:r>
          </w:p>
        </w:tc>
      </w:tr>
      <w:tr w:rsidR="0093035D" w:rsidRPr="0093035D" w14:paraId="06DAC036" w14:textId="77777777" w:rsidTr="000D1E57">
        <w:trPr>
          <w:trHeight w:val="360"/>
        </w:trPr>
        <w:tc>
          <w:tcPr>
            <w:tcW w:w="0" w:type="auto"/>
            <w:tcBorders>
              <w:top w:val="nil"/>
              <w:left w:val="nil"/>
              <w:bottom w:val="nil"/>
              <w:right w:val="nil"/>
            </w:tcBorders>
            <w:noWrap/>
          </w:tcPr>
          <w:p w14:paraId="1C5AEA18" w14:textId="77777777" w:rsidR="001A1248" w:rsidRPr="0093035D" w:rsidRDefault="001A1248" w:rsidP="005038AE">
            <w:pPr>
              <w:spacing w:line="276" w:lineRule="auto"/>
              <w:rPr>
                <w:rFonts w:ascii="Times New Roman" w:eastAsia="Times New Roman" w:hAnsi="Times New Roman"/>
                <w:lang w:eastAsia="zh-CN"/>
              </w:rPr>
            </w:pPr>
          </w:p>
        </w:tc>
        <w:tc>
          <w:tcPr>
            <w:tcW w:w="0" w:type="auto"/>
            <w:tcBorders>
              <w:top w:val="nil"/>
              <w:left w:val="nil"/>
              <w:bottom w:val="nil"/>
              <w:right w:val="nil"/>
            </w:tcBorders>
            <w:hideMark/>
          </w:tcPr>
          <w:p w14:paraId="66D36CC3" w14:textId="182411BB" w:rsidR="001A1248" w:rsidRPr="0093035D" w:rsidRDefault="001A1248" w:rsidP="005038AE">
            <w:pPr>
              <w:spacing w:line="276" w:lineRule="auto"/>
              <w:jc w:val="center"/>
              <w:rPr>
                <w:rFonts w:ascii="Times New Roman" w:eastAsia="Times New Roman" w:hAnsi="Times New Roman"/>
                <w:b/>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hideMark/>
          </w:tcPr>
          <w:p w14:paraId="58007112" w14:textId="77777777" w:rsidR="001A1248" w:rsidRPr="0093035D" w:rsidRDefault="001A1248" w:rsidP="005038AE">
            <w:pPr>
              <w:spacing w:line="276" w:lineRule="auto"/>
              <w:jc w:val="center"/>
              <w:rPr>
                <w:rFonts w:ascii="Times New Roman" w:eastAsia="Times New Roman" w:hAnsi="Times New Roman"/>
                <w:b/>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hideMark/>
          </w:tcPr>
          <w:p w14:paraId="23FE9F86" w14:textId="77777777" w:rsidR="001A1248" w:rsidRPr="0093035D" w:rsidRDefault="001A1248" w:rsidP="005038AE">
            <w:pPr>
              <w:spacing w:line="276" w:lineRule="auto"/>
              <w:jc w:val="center"/>
              <w:rPr>
                <w:rFonts w:ascii="Times New Roman" w:eastAsia="Times New Roman" w:hAnsi="Times New Roman"/>
                <w:b/>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tcPr>
          <w:p w14:paraId="7A3AA54D" w14:textId="77777777" w:rsidR="001A1248" w:rsidRPr="0093035D" w:rsidRDefault="001A1248" w:rsidP="005038AE">
            <w:pPr>
              <w:spacing w:line="276" w:lineRule="auto"/>
              <w:jc w:val="center"/>
              <w:rPr>
                <w:rFonts w:ascii="Times New Roman" w:eastAsia="Times New Roman" w:hAnsi="Times New Roman"/>
                <w:b/>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tcPr>
          <w:p w14:paraId="36E48212" w14:textId="77777777" w:rsidR="001A1248" w:rsidRPr="0093035D" w:rsidRDefault="001A1248" w:rsidP="005038AE">
            <w:pPr>
              <w:spacing w:line="276" w:lineRule="auto"/>
              <w:jc w:val="center"/>
              <w:rPr>
                <w:rFonts w:ascii="Times New Roman" w:eastAsia="Times New Roman" w:hAnsi="Times New Roman"/>
                <w:b/>
                <w:vertAlign w:val="superscript"/>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hideMark/>
          </w:tcPr>
          <w:p w14:paraId="775EB332" w14:textId="77777777" w:rsidR="001A1248" w:rsidRPr="0093035D" w:rsidRDefault="001A1248" w:rsidP="005038AE">
            <w:pPr>
              <w:spacing w:line="276" w:lineRule="auto"/>
              <w:jc w:val="center"/>
              <w:rPr>
                <w:rFonts w:ascii="Times New Roman" w:eastAsia="Times New Roman" w:hAnsi="Times New Roman"/>
                <w:b/>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b</w:t>
            </w:r>
          </w:p>
        </w:tc>
        <w:tc>
          <w:tcPr>
            <w:tcW w:w="0" w:type="auto"/>
            <w:tcBorders>
              <w:top w:val="nil"/>
              <w:left w:val="nil"/>
              <w:bottom w:val="nil"/>
              <w:right w:val="nil"/>
            </w:tcBorders>
            <w:hideMark/>
          </w:tcPr>
          <w:p w14:paraId="070D6A05" w14:textId="77777777" w:rsidR="001A1248" w:rsidRPr="0093035D" w:rsidRDefault="001A1248" w:rsidP="005038AE">
            <w:pPr>
              <w:spacing w:line="276" w:lineRule="auto"/>
              <w:jc w:val="center"/>
              <w:rPr>
                <w:rFonts w:ascii="Times New Roman" w:eastAsia="Times New Roman" w:hAnsi="Times New Roman"/>
                <w:b/>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b</w:t>
            </w:r>
          </w:p>
        </w:tc>
        <w:tc>
          <w:tcPr>
            <w:tcW w:w="0" w:type="auto"/>
            <w:tcBorders>
              <w:top w:val="nil"/>
              <w:left w:val="nil"/>
              <w:bottom w:val="nil"/>
              <w:right w:val="nil"/>
            </w:tcBorders>
            <w:hideMark/>
          </w:tcPr>
          <w:p w14:paraId="28A9082D" w14:textId="77777777" w:rsidR="001A1248" w:rsidRPr="0093035D" w:rsidRDefault="001A1248" w:rsidP="005038AE">
            <w:pPr>
              <w:spacing w:line="276" w:lineRule="auto"/>
              <w:jc w:val="center"/>
              <w:rPr>
                <w:rFonts w:ascii="Times New Roman" w:eastAsia="Times New Roman" w:hAnsi="Times New Roman"/>
                <w:b/>
                <w:lang w:eastAsia="zh-CN"/>
              </w:rPr>
            </w:pPr>
            <w:r w:rsidRPr="0093035D">
              <w:rPr>
                <w:rFonts w:ascii="Times New Roman" w:eastAsia="Times New Roman" w:hAnsi="Times New Roman"/>
                <w:b/>
                <w:lang w:eastAsia="zh-CN"/>
              </w:rPr>
              <w:t>P=0.001</w:t>
            </w:r>
            <w:r w:rsidRPr="0093035D">
              <w:rPr>
                <w:rFonts w:ascii="Times New Roman" w:eastAsia="Times New Roman" w:hAnsi="Times New Roman"/>
                <w:b/>
                <w:vertAlign w:val="superscript"/>
                <w:lang w:eastAsia="zh-CN"/>
              </w:rPr>
              <w:t>b</w:t>
            </w:r>
          </w:p>
        </w:tc>
      </w:tr>
      <w:tr w:rsidR="0093035D" w:rsidRPr="0093035D" w14:paraId="0F82A230" w14:textId="77777777" w:rsidTr="000D1E57">
        <w:trPr>
          <w:trHeight w:val="360"/>
        </w:trPr>
        <w:tc>
          <w:tcPr>
            <w:tcW w:w="0" w:type="auto"/>
            <w:tcBorders>
              <w:top w:val="nil"/>
              <w:left w:val="nil"/>
              <w:bottom w:val="nil"/>
              <w:right w:val="nil"/>
            </w:tcBorders>
            <w:noWrap/>
          </w:tcPr>
          <w:p w14:paraId="110C913E" w14:textId="77777777" w:rsidR="001A1248" w:rsidRPr="0093035D" w:rsidRDefault="001A1248" w:rsidP="005038AE">
            <w:pPr>
              <w:spacing w:line="276" w:lineRule="auto"/>
              <w:rPr>
                <w:rFonts w:ascii="Times New Roman" w:eastAsia="Times New Roman" w:hAnsi="Times New Roman"/>
                <w:lang w:eastAsia="zh-CN"/>
              </w:rPr>
            </w:pPr>
          </w:p>
        </w:tc>
        <w:tc>
          <w:tcPr>
            <w:tcW w:w="0" w:type="auto"/>
            <w:tcBorders>
              <w:top w:val="nil"/>
              <w:left w:val="nil"/>
              <w:bottom w:val="nil"/>
              <w:right w:val="nil"/>
            </w:tcBorders>
          </w:tcPr>
          <w:p w14:paraId="2A2C9ECA" w14:textId="479B230F"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nil"/>
              <w:right w:val="nil"/>
            </w:tcBorders>
          </w:tcPr>
          <w:p w14:paraId="0CD465C1"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nil"/>
              <w:right w:val="nil"/>
            </w:tcBorders>
          </w:tcPr>
          <w:p w14:paraId="4B5063B2"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nil"/>
              <w:right w:val="nil"/>
            </w:tcBorders>
          </w:tcPr>
          <w:p w14:paraId="660D818C"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nil"/>
              <w:right w:val="nil"/>
            </w:tcBorders>
          </w:tcPr>
          <w:p w14:paraId="2F2FC88E"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nil"/>
              <w:right w:val="nil"/>
            </w:tcBorders>
          </w:tcPr>
          <w:p w14:paraId="572DAA41"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nil"/>
              <w:right w:val="nil"/>
            </w:tcBorders>
          </w:tcPr>
          <w:p w14:paraId="0DE96213"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nil"/>
              <w:right w:val="nil"/>
            </w:tcBorders>
          </w:tcPr>
          <w:p w14:paraId="4D6419F1" w14:textId="77777777" w:rsidR="001A1248" w:rsidRPr="0093035D" w:rsidRDefault="001A1248" w:rsidP="005038AE">
            <w:pPr>
              <w:spacing w:line="276" w:lineRule="auto"/>
              <w:jc w:val="center"/>
              <w:rPr>
                <w:rFonts w:ascii="Times New Roman" w:eastAsia="Times New Roman" w:hAnsi="Times New Roman"/>
                <w:b/>
                <w:lang w:eastAsia="zh-CN"/>
              </w:rPr>
            </w:pPr>
          </w:p>
        </w:tc>
      </w:tr>
      <w:tr w:rsidR="0093035D" w:rsidRPr="0093035D" w14:paraId="6DA04620" w14:textId="77777777" w:rsidTr="000D1E57">
        <w:trPr>
          <w:trHeight w:val="360"/>
        </w:trPr>
        <w:tc>
          <w:tcPr>
            <w:tcW w:w="0" w:type="auto"/>
            <w:tcBorders>
              <w:top w:val="nil"/>
              <w:left w:val="nil"/>
              <w:bottom w:val="nil"/>
              <w:right w:val="nil"/>
            </w:tcBorders>
            <w:noWrap/>
            <w:hideMark/>
          </w:tcPr>
          <w:p w14:paraId="2194C1D6" w14:textId="77777777" w:rsidR="001A1248" w:rsidRPr="0093035D" w:rsidRDefault="001A1248" w:rsidP="005038AE">
            <w:pPr>
              <w:spacing w:line="276" w:lineRule="auto"/>
              <w:rPr>
                <w:rFonts w:ascii="Times New Roman" w:eastAsia="Times New Roman" w:hAnsi="Times New Roman"/>
                <w:lang w:eastAsia="zh-CN"/>
              </w:rPr>
            </w:pPr>
            <w:r w:rsidRPr="0093035D">
              <w:rPr>
                <w:rFonts w:ascii="Times New Roman" w:eastAsia="Times New Roman" w:hAnsi="Times New Roman"/>
                <w:lang w:eastAsia="zh-CN"/>
              </w:rPr>
              <w:t>Cord blood</w:t>
            </w:r>
            <w:r w:rsidRPr="0093035D">
              <w:rPr>
                <w:rFonts w:ascii="Times New Roman" w:eastAsia="Times New Roman" w:hAnsi="Times New Roman"/>
                <w:vertAlign w:val="subscript"/>
                <w:lang w:eastAsia="zh-CN"/>
              </w:rPr>
              <w:t xml:space="preserve"> </w:t>
            </w:r>
            <w:r w:rsidRPr="0093035D">
              <w:rPr>
                <w:rFonts w:ascii="Times New Roman" w:eastAsia="Times New Roman" w:hAnsi="Times New Roman"/>
                <w:lang w:eastAsia="zh-CN"/>
              </w:rPr>
              <w:t>Adiponectin</w:t>
            </w:r>
          </w:p>
        </w:tc>
        <w:tc>
          <w:tcPr>
            <w:tcW w:w="0" w:type="auto"/>
            <w:tcBorders>
              <w:top w:val="nil"/>
              <w:left w:val="nil"/>
              <w:bottom w:val="nil"/>
              <w:right w:val="nil"/>
            </w:tcBorders>
            <w:hideMark/>
          </w:tcPr>
          <w:p w14:paraId="62DD03A2" w14:textId="0BF5384D"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110 (0.059, 0.162)</w:t>
            </w:r>
          </w:p>
        </w:tc>
        <w:tc>
          <w:tcPr>
            <w:tcW w:w="0" w:type="auto"/>
            <w:tcBorders>
              <w:top w:val="nil"/>
              <w:left w:val="nil"/>
              <w:bottom w:val="nil"/>
              <w:right w:val="nil"/>
            </w:tcBorders>
            <w:hideMark/>
          </w:tcPr>
          <w:p w14:paraId="53E15656"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158 (0.080, 0.235)</w:t>
            </w:r>
          </w:p>
        </w:tc>
        <w:tc>
          <w:tcPr>
            <w:tcW w:w="0" w:type="auto"/>
            <w:tcBorders>
              <w:top w:val="nil"/>
              <w:left w:val="nil"/>
              <w:bottom w:val="nil"/>
              <w:right w:val="nil"/>
            </w:tcBorders>
            <w:hideMark/>
          </w:tcPr>
          <w:p w14:paraId="06B9FE15"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179 (0.102, 0.256)</w:t>
            </w:r>
          </w:p>
        </w:tc>
        <w:tc>
          <w:tcPr>
            <w:tcW w:w="0" w:type="auto"/>
            <w:tcBorders>
              <w:top w:val="nil"/>
              <w:left w:val="nil"/>
              <w:bottom w:val="nil"/>
              <w:right w:val="nil"/>
            </w:tcBorders>
          </w:tcPr>
          <w:p w14:paraId="28552121"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136 (0.014, 0.257)</w:t>
            </w:r>
          </w:p>
        </w:tc>
        <w:tc>
          <w:tcPr>
            <w:tcW w:w="0" w:type="auto"/>
            <w:tcBorders>
              <w:top w:val="nil"/>
              <w:left w:val="nil"/>
              <w:bottom w:val="nil"/>
              <w:right w:val="nil"/>
            </w:tcBorders>
          </w:tcPr>
          <w:p w14:paraId="64E4BCFD"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154 (0.094, 0.215)</w:t>
            </w:r>
          </w:p>
        </w:tc>
        <w:tc>
          <w:tcPr>
            <w:tcW w:w="0" w:type="auto"/>
            <w:tcBorders>
              <w:top w:val="nil"/>
              <w:left w:val="nil"/>
              <w:bottom w:val="nil"/>
              <w:right w:val="nil"/>
            </w:tcBorders>
            <w:hideMark/>
          </w:tcPr>
          <w:p w14:paraId="3633131F"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185 (0.096, 0.274)</w:t>
            </w:r>
          </w:p>
        </w:tc>
        <w:tc>
          <w:tcPr>
            <w:tcW w:w="0" w:type="auto"/>
            <w:tcBorders>
              <w:top w:val="nil"/>
              <w:left w:val="nil"/>
              <w:bottom w:val="nil"/>
              <w:right w:val="nil"/>
            </w:tcBorders>
            <w:hideMark/>
          </w:tcPr>
          <w:p w14:paraId="6071649A"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173 (0.067, 0.278)</w:t>
            </w:r>
          </w:p>
        </w:tc>
        <w:tc>
          <w:tcPr>
            <w:tcW w:w="0" w:type="auto"/>
            <w:tcBorders>
              <w:top w:val="nil"/>
              <w:left w:val="nil"/>
              <w:bottom w:val="nil"/>
              <w:right w:val="nil"/>
            </w:tcBorders>
            <w:hideMark/>
          </w:tcPr>
          <w:p w14:paraId="792D47B3" w14:textId="77777777" w:rsidR="001A1248" w:rsidRPr="0093035D" w:rsidRDefault="001A1248" w:rsidP="005038AE">
            <w:pPr>
              <w:spacing w:line="276" w:lineRule="auto"/>
              <w:jc w:val="center"/>
              <w:rPr>
                <w:rFonts w:ascii="Times New Roman" w:eastAsia="Times New Roman" w:hAnsi="Times New Roman"/>
                <w:lang w:eastAsia="zh-CN"/>
              </w:rPr>
            </w:pPr>
            <w:r w:rsidRPr="0093035D">
              <w:rPr>
                <w:rFonts w:ascii="Times New Roman" w:eastAsia="Times New Roman" w:hAnsi="Times New Roman"/>
                <w:lang w:eastAsia="zh-CN"/>
              </w:rPr>
              <w:t>0.092 (-0.011, 0.195)</w:t>
            </w:r>
          </w:p>
        </w:tc>
      </w:tr>
      <w:tr w:rsidR="0093035D" w:rsidRPr="0093035D" w14:paraId="57A84C73" w14:textId="77777777" w:rsidTr="000D1E57">
        <w:trPr>
          <w:trHeight w:val="360"/>
        </w:trPr>
        <w:tc>
          <w:tcPr>
            <w:tcW w:w="0" w:type="auto"/>
            <w:tcBorders>
              <w:top w:val="nil"/>
              <w:left w:val="nil"/>
              <w:bottom w:val="nil"/>
              <w:right w:val="nil"/>
            </w:tcBorders>
            <w:noWrap/>
          </w:tcPr>
          <w:p w14:paraId="38AF2C6A" w14:textId="77777777" w:rsidR="001A1248" w:rsidRPr="0093035D" w:rsidRDefault="001A1248" w:rsidP="005038AE">
            <w:pPr>
              <w:spacing w:line="276" w:lineRule="auto"/>
              <w:rPr>
                <w:rFonts w:ascii="Times New Roman" w:eastAsia="Times New Roman" w:hAnsi="Times New Roman"/>
                <w:lang w:eastAsia="zh-CN"/>
              </w:rPr>
            </w:pPr>
          </w:p>
        </w:tc>
        <w:tc>
          <w:tcPr>
            <w:tcW w:w="0" w:type="auto"/>
            <w:tcBorders>
              <w:top w:val="nil"/>
              <w:left w:val="nil"/>
              <w:bottom w:val="nil"/>
              <w:right w:val="nil"/>
            </w:tcBorders>
            <w:hideMark/>
          </w:tcPr>
          <w:p w14:paraId="3347C2D7" w14:textId="408DBD74" w:rsidR="001A1248" w:rsidRPr="0093035D" w:rsidRDefault="001A1248" w:rsidP="005038AE">
            <w:pPr>
              <w:spacing w:line="276" w:lineRule="auto"/>
              <w:jc w:val="center"/>
              <w:rPr>
                <w:rFonts w:ascii="Times New Roman" w:eastAsia="Calibri" w:hAnsi="Times New Roman"/>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hideMark/>
          </w:tcPr>
          <w:p w14:paraId="630A6DE5" w14:textId="77777777" w:rsidR="001A1248" w:rsidRPr="0093035D" w:rsidRDefault="001A1248" w:rsidP="005038AE">
            <w:pPr>
              <w:spacing w:line="276" w:lineRule="auto"/>
              <w:jc w:val="center"/>
              <w:rPr>
                <w:rFonts w:ascii="Times New Roman" w:eastAsia="Calibri" w:hAnsi="Times New Roman"/>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hideMark/>
          </w:tcPr>
          <w:p w14:paraId="2226E873" w14:textId="77777777" w:rsidR="001A1248" w:rsidRPr="0093035D" w:rsidRDefault="001A1248" w:rsidP="005038AE">
            <w:pPr>
              <w:spacing w:line="276" w:lineRule="auto"/>
              <w:jc w:val="center"/>
              <w:rPr>
                <w:rFonts w:ascii="Times New Roman" w:eastAsia="Calibri" w:hAnsi="Times New Roman"/>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tcPr>
          <w:p w14:paraId="49B039BA" w14:textId="1BE0ABCC" w:rsidR="001A1248" w:rsidRPr="0093035D" w:rsidRDefault="001A1248" w:rsidP="00713D07">
            <w:pPr>
              <w:spacing w:line="276" w:lineRule="auto"/>
              <w:jc w:val="center"/>
              <w:rPr>
                <w:rFonts w:ascii="Times New Roman" w:eastAsia="Times New Roman" w:hAnsi="Times New Roman"/>
                <w:b/>
                <w:lang w:eastAsia="zh-CN"/>
              </w:rPr>
            </w:pPr>
            <w:r w:rsidRPr="0093035D">
              <w:rPr>
                <w:rFonts w:ascii="Times New Roman" w:eastAsia="Times New Roman" w:hAnsi="Times New Roman"/>
                <w:b/>
                <w:lang w:eastAsia="zh-CN"/>
              </w:rPr>
              <w:t>P=0.</w:t>
            </w:r>
            <w:r w:rsidR="00713D07" w:rsidRPr="0093035D">
              <w:rPr>
                <w:rFonts w:ascii="Times New Roman" w:eastAsia="Times New Roman" w:hAnsi="Times New Roman"/>
                <w:b/>
                <w:lang w:eastAsia="zh-CN"/>
              </w:rPr>
              <w:t>033</w:t>
            </w:r>
            <w:r w:rsidR="00713D07"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tcPr>
          <w:p w14:paraId="08A36605" w14:textId="77777777" w:rsidR="001A1248" w:rsidRPr="0093035D" w:rsidRDefault="001A1248" w:rsidP="005038AE">
            <w:pPr>
              <w:spacing w:line="276" w:lineRule="auto"/>
              <w:jc w:val="center"/>
              <w:rPr>
                <w:rFonts w:ascii="Times New Roman" w:eastAsia="Times New Roman" w:hAnsi="Times New Roman"/>
                <w:b/>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a</w:t>
            </w:r>
          </w:p>
        </w:tc>
        <w:tc>
          <w:tcPr>
            <w:tcW w:w="0" w:type="auto"/>
            <w:tcBorders>
              <w:top w:val="nil"/>
              <w:left w:val="nil"/>
              <w:bottom w:val="nil"/>
              <w:right w:val="nil"/>
            </w:tcBorders>
            <w:hideMark/>
          </w:tcPr>
          <w:p w14:paraId="7F8D924C" w14:textId="77777777" w:rsidR="001A1248" w:rsidRPr="0093035D" w:rsidRDefault="001A1248" w:rsidP="005038AE">
            <w:pPr>
              <w:spacing w:line="276" w:lineRule="auto"/>
              <w:jc w:val="center"/>
              <w:rPr>
                <w:rFonts w:ascii="Times New Roman" w:eastAsia="Calibri" w:hAnsi="Times New Roman"/>
                <w:lang w:eastAsia="zh-CN"/>
              </w:rPr>
            </w:pPr>
            <w:r w:rsidRPr="0093035D">
              <w:rPr>
                <w:rFonts w:ascii="Times New Roman" w:eastAsia="Times New Roman" w:hAnsi="Times New Roman"/>
                <w:b/>
                <w:lang w:eastAsia="zh-CN"/>
              </w:rPr>
              <w:t>P&lt;0.001</w:t>
            </w:r>
            <w:r w:rsidRPr="0093035D">
              <w:rPr>
                <w:rFonts w:ascii="Times New Roman" w:eastAsia="Times New Roman" w:hAnsi="Times New Roman"/>
                <w:b/>
                <w:vertAlign w:val="superscript"/>
                <w:lang w:eastAsia="zh-CN"/>
              </w:rPr>
              <w:t>b</w:t>
            </w:r>
          </w:p>
        </w:tc>
        <w:tc>
          <w:tcPr>
            <w:tcW w:w="0" w:type="auto"/>
            <w:tcBorders>
              <w:top w:val="nil"/>
              <w:left w:val="nil"/>
              <w:bottom w:val="nil"/>
              <w:right w:val="nil"/>
            </w:tcBorders>
            <w:hideMark/>
          </w:tcPr>
          <w:p w14:paraId="75326E8F" w14:textId="3C03C892" w:rsidR="001A1248" w:rsidRPr="0093035D" w:rsidRDefault="001A1248" w:rsidP="00713D07">
            <w:pPr>
              <w:spacing w:line="276" w:lineRule="auto"/>
              <w:jc w:val="center"/>
              <w:rPr>
                <w:rFonts w:ascii="Times New Roman" w:eastAsia="Calibri" w:hAnsi="Times New Roman"/>
                <w:lang w:eastAsia="zh-CN"/>
              </w:rPr>
            </w:pPr>
            <w:r w:rsidRPr="0093035D">
              <w:rPr>
                <w:rFonts w:ascii="Times New Roman" w:eastAsia="Times New Roman" w:hAnsi="Times New Roman"/>
                <w:b/>
                <w:lang w:eastAsia="zh-CN"/>
              </w:rPr>
              <w:t>P=0.</w:t>
            </w:r>
            <w:r w:rsidR="00713D07" w:rsidRPr="0093035D">
              <w:rPr>
                <w:rFonts w:ascii="Times New Roman" w:eastAsia="Times New Roman" w:hAnsi="Times New Roman"/>
                <w:b/>
                <w:lang w:eastAsia="zh-CN"/>
              </w:rPr>
              <w:t>002</w:t>
            </w:r>
            <w:r w:rsidR="00713D07" w:rsidRPr="0093035D">
              <w:rPr>
                <w:rFonts w:ascii="Times New Roman" w:eastAsia="Times New Roman" w:hAnsi="Times New Roman"/>
                <w:b/>
                <w:vertAlign w:val="superscript"/>
                <w:lang w:eastAsia="zh-CN"/>
              </w:rPr>
              <w:t>b</w:t>
            </w:r>
          </w:p>
        </w:tc>
        <w:tc>
          <w:tcPr>
            <w:tcW w:w="0" w:type="auto"/>
            <w:tcBorders>
              <w:top w:val="nil"/>
              <w:left w:val="nil"/>
              <w:bottom w:val="nil"/>
              <w:right w:val="nil"/>
            </w:tcBorders>
            <w:hideMark/>
          </w:tcPr>
          <w:p w14:paraId="2AC85505" w14:textId="77777777" w:rsidR="001A1248" w:rsidRPr="0093035D" w:rsidRDefault="001A1248" w:rsidP="005038AE">
            <w:pPr>
              <w:spacing w:line="276" w:lineRule="auto"/>
              <w:jc w:val="center"/>
              <w:rPr>
                <w:rFonts w:ascii="Times New Roman" w:eastAsia="Calibri" w:hAnsi="Times New Roman"/>
                <w:lang w:eastAsia="zh-CN"/>
              </w:rPr>
            </w:pPr>
            <w:r w:rsidRPr="0093035D">
              <w:rPr>
                <w:rFonts w:ascii="Times New Roman" w:eastAsia="Times New Roman" w:hAnsi="Times New Roman"/>
                <w:lang w:eastAsia="zh-CN"/>
              </w:rPr>
              <w:t>P=0.081</w:t>
            </w:r>
            <w:r w:rsidRPr="0093035D">
              <w:rPr>
                <w:rFonts w:ascii="Times New Roman" w:eastAsia="Times New Roman" w:hAnsi="Times New Roman"/>
                <w:vertAlign w:val="superscript"/>
                <w:lang w:eastAsia="zh-CN"/>
              </w:rPr>
              <w:t>b</w:t>
            </w:r>
          </w:p>
        </w:tc>
      </w:tr>
      <w:tr w:rsidR="0093035D" w:rsidRPr="0093035D" w14:paraId="35440488" w14:textId="77777777" w:rsidTr="000D1E57">
        <w:trPr>
          <w:trHeight w:val="360"/>
        </w:trPr>
        <w:tc>
          <w:tcPr>
            <w:tcW w:w="0" w:type="auto"/>
            <w:tcBorders>
              <w:top w:val="nil"/>
              <w:left w:val="nil"/>
              <w:bottom w:val="single" w:sz="4" w:space="0" w:color="auto"/>
              <w:right w:val="nil"/>
            </w:tcBorders>
            <w:noWrap/>
          </w:tcPr>
          <w:p w14:paraId="6E89C94B" w14:textId="77777777" w:rsidR="001A1248" w:rsidRPr="0093035D" w:rsidRDefault="001A1248" w:rsidP="005038AE">
            <w:pPr>
              <w:spacing w:line="276" w:lineRule="auto"/>
              <w:rPr>
                <w:rFonts w:ascii="Times New Roman" w:eastAsia="Times New Roman" w:hAnsi="Times New Roman"/>
                <w:lang w:eastAsia="zh-CN"/>
              </w:rPr>
            </w:pPr>
          </w:p>
        </w:tc>
        <w:tc>
          <w:tcPr>
            <w:tcW w:w="0" w:type="auto"/>
            <w:tcBorders>
              <w:top w:val="nil"/>
              <w:left w:val="nil"/>
              <w:bottom w:val="single" w:sz="4" w:space="0" w:color="auto"/>
              <w:right w:val="nil"/>
            </w:tcBorders>
          </w:tcPr>
          <w:p w14:paraId="36FC2334" w14:textId="4597A753"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single" w:sz="4" w:space="0" w:color="auto"/>
              <w:right w:val="nil"/>
            </w:tcBorders>
          </w:tcPr>
          <w:p w14:paraId="01DF5D88"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single" w:sz="4" w:space="0" w:color="auto"/>
              <w:right w:val="nil"/>
            </w:tcBorders>
          </w:tcPr>
          <w:p w14:paraId="7113E380"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single" w:sz="4" w:space="0" w:color="auto"/>
              <w:right w:val="nil"/>
            </w:tcBorders>
          </w:tcPr>
          <w:p w14:paraId="230B8F14"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single" w:sz="4" w:space="0" w:color="auto"/>
              <w:right w:val="nil"/>
            </w:tcBorders>
          </w:tcPr>
          <w:p w14:paraId="0D7CBA20"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single" w:sz="4" w:space="0" w:color="auto"/>
              <w:right w:val="nil"/>
            </w:tcBorders>
          </w:tcPr>
          <w:p w14:paraId="04FD1886"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single" w:sz="4" w:space="0" w:color="auto"/>
              <w:right w:val="nil"/>
            </w:tcBorders>
          </w:tcPr>
          <w:p w14:paraId="7CA2774F" w14:textId="77777777" w:rsidR="001A1248" w:rsidRPr="0093035D" w:rsidRDefault="001A1248" w:rsidP="005038AE">
            <w:pPr>
              <w:spacing w:line="276" w:lineRule="auto"/>
              <w:jc w:val="center"/>
              <w:rPr>
                <w:rFonts w:ascii="Times New Roman" w:eastAsia="Times New Roman" w:hAnsi="Times New Roman"/>
                <w:b/>
                <w:lang w:eastAsia="zh-CN"/>
              </w:rPr>
            </w:pPr>
          </w:p>
        </w:tc>
        <w:tc>
          <w:tcPr>
            <w:tcW w:w="0" w:type="auto"/>
            <w:tcBorders>
              <w:top w:val="nil"/>
              <w:left w:val="nil"/>
              <w:bottom w:val="single" w:sz="4" w:space="0" w:color="auto"/>
              <w:right w:val="nil"/>
            </w:tcBorders>
          </w:tcPr>
          <w:p w14:paraId="7FC81F76" w14:textId="77777777" w:rsidR="001A1248" w:rsidRPr="0093035D" w:rsidRDefault="001A1248" w:rsidP="005038AE">
            <w:pPr>
              <w:spacing w:line="276" w:lineRule="auto"/>
              <w:jc w:val="center"/>
              <w:rPr>
                <w:rFonts w:ascii="Times New Roman" w:eastAsia="Times New Roman" w:hAnsi="Times New Roman"/>
                <w:lang w:eastAsia="zh-CN"/>
              </w:rPr>
            </w:pPr>
          </w:p>
        </w:tc>
      </w:tr>
    </w:tbl>
    <w:p w14:paraId="2A8E5560" w14:textId="77777777" w:rsidR="006A7B4B" w:rsidRPr="0093035D" w:rsidRDefault="007153B0" w:rsidP="007153B0">
      <w:pPr>
        <w:rPr>
          <w:rFonts w:ascii="Times New Roman" w:eastAsia="Calibri" w:hAnsi="Times New Roman"/>
        </w:rPr>
      </w:pPr>
      <w:r w:rsidRPr="0093035D">
        <w:rPr>
          <w:rFonts w:ascii="Times New Roman" w:eastAsia="Calibri" w:hAnsi="Times New Roman"/>
        </w:rPr>
        <w:t xml:space="preserve">Standardized scores of cord blood leptin and adiponectin as exposures. Standardized scores of birth weight, triceps skinfold, subscapular skinfold, fat mass, </w:t>
      </w:r>
    </w:p>
    <w:p w14:paraId="0D6EA1B0" w14:textId="0AB706D8" w:rsidR="007153B0" w:rsidRPr="0093035D" w:rsidRDefault="007153B0" w:rsidP="007153B0">
      <w:pPr>
        <w:rPr>
          <w:rFonts w:ascii="Times New Roman" w:eastAsia="Calibri" w:hAnsi="Times New Roman"/>
        </w:rPr>
      </w:pPr>
      <w:r w:rsidRPr="0093035D">
        <w:rPr>
          <w:rFonts w:ascii="Times New Roman" w:eastAsia="Calibri" w:hAnsi="Times New Roman"/>
        </w:rPr>
        <w:t>sSAT, dSAT,</w:t>
      </w:r>
      <w:r w:rsidR="001A1248" w:rsidRPr="0093035D">
        <w:rPr>
          <w:rFonts w:ascii="Times New Roman" w:eastAsia="Calibri" w:hAnsi="Times New Roman"/>
        </w:rPr>
        <w:t xml:space="preserve"> and</w:t>
      </w:r>
      <w:r w:rsidRPr="0093035D">
        <w:rPr>
          <w:rFonts w:ascii="Times New Roman" w:eastAsia="Calibri" w:hAnsi="Times New Roman"/>
        </w:rPr>
        <w:t xml:space="preserve"> IAT as outcomes.</w:t>
      </w:r>
    </w:p>
    <w:p w14:paraId="683D8CF7" w14:textId="1C018D07" w:rsidR="007153B0" w:rsidRPr="0093035D" w:rsidRDefault="007153B0" w:rsidP="007153B0">
      <w:pPr>
        <w:rPr>
          <w:rFonts w:ascii="Times New Roman" w:eastAsia="Calibri" w:hAnsi="Times New Roman"/>
        </w:rPr>
      </w:pPr>
      <w:r w:rsidRPr="0093035D">
        <w:rPr>
          <w:rFonts w:ascii="Times New Roman" w:eastAsia="Calibri" w:hAnsi="Times New Roman"/>
        </w:rPr>
        <w:t>Abbreviations: sSAT: Abdominal superficial subcutaneous adipose tissue, dSAT: Abdominal deep subcutaneous adipose tissue, IAT: Abdominal internal adipose tissue</w:t>
      </w:r>
      <w:r w:rsidR="001A1248" w:rsidRPr="0093035D">
        <w:rPr>
          <w:rFonts w:ascii="Times New Roman" w:eastAsia="Calibri" w:hAnsi="Times New Roman"/>
        </w:rPr>
        <w:t>.</w:t>
      </w:r>
    </w:p>
    <w:p w14:paraId="1C55CA22" w14:textId="122FB707" w:rsidR="007153B0" w:rsidRPr="0093035D" w:rsidRDefault="007153B0" w:rsidP="007153B0">
      <w:pPr>
        <w:rPr>
          <w:rFonts w:ascii="Times New Roman" w:eastAsia="Calibri" w:hAnsi="Times New Roman"/>
        </w:rPr>
      </w:pPr>
      <w:r w:rsidRPr="0093035D">
        <w:rPr>
          <w:rFonts w:ascii="Times New Roman" w:eastAsia="Times New Roman" w:hAnsi="Times New Roman"/>
        </w:rPr>
        <w:t>Coefficients (</w:t>
      </w:r>
      <w:r w:rsidRPr="0093035D">
        <w:rPr>
          <w:rFonts w:ascii="Times New Roman" w:eastAsia="Times New Roman" w:hAnsi="Times New Roman"/>
        </w:rPr>
        <w:sym w:font="Symbol" w:char="F062"/>
      </w:r>
      <w:r w:rsidRPr="0093035D">
        <w:rPr>
          <w:rFonts w:ascii="Times New Roman" w:eastAsia="Times New Roman" w:hAnsi="Times New Roman"/>
        </w:rPr>
        <w:t>)</w:t>
      </w:r>
      <w:r w:rsidR="008C6C31" w:rsidRPr="0093035D">
        <w:rPr>
          <w:rFonts w:ascii="Times New Roman" w:eastAsia="Times New Roman" w:hAnsi="Times New Roman"/>
        </w:rPr>
        <w:t xml:space="preserve"> with </w:t>
      </w:r>
      <w:r w:rsidR="008C6C31" w:rsidRPr="0093035D">
        <w:rPr>
          <w:rFonts w:ascii="Times New Roman" w:eastAsia="Calibri" w:hAnsi="Times New Roman"/>
        </w:rPr>
        <w:t xml:space="preserve">95% confidence intervals (95% CI) </w:t>
      </w:r>
      <w:r w:rsidRPr="0093035D">
        <w:rPr>
          <w:rFonts w:ascii="Times New Roman" w:eastAsia="Times New Roman" w:hAnsi="Times New Roman"/>
        </w:rPr>
        <w:t xml:space="preserve"> are </w:t>
      </w:r>
      <w:r w:rsidRPr="0093035D">
        <w:rPr>
          <w:rFonts w:ascii="Times New Roman" w:eastAsia="Calibri" w:hAnsi="Times New Roman"/>
        </w:rPr>
        <w:t>change in independent variables per standardized score value change in cord blood leptin or adiponectin. P-values were determined with the use of multivariable regression models</w:t>
      </w:r>
      <w:r w:rsidR="00A452CF" w:rsidRPr="0093035D">
        <w:rPr>
          <w:rFonts w:ascii="Times New Roman" w:eastAsia="Calibri" w:hAnsi="Times New Roman"/>
        </w:rPr>
        <w:t xml:space="preserve"> and corrected for multiple analyses using Benjamini-Hockberg method</w:t>
      </w:r>
      <w:r w:rsidR="008C6C31" w:rsidRPr="0093035D">
        <w:rPr>
          <w:rFonts w:ascii="Times New Roman" w:eastAsia="Calibri" w:hAnsi="Times New Roman"/>
        </w:rPr>
        <w:t>.</w:t>
      </w:r>
    </w:p>
    <w:p w14:paraId="22382B22" w14:textId="4223E7F2" w:rsidR="007153B0" w:rsidRPr="0093035D" w:rsidRDefault="007153B0" w:rsidP="007153B0">
      <w:pPr>
        <w:jc w:val="both"/>
        <w:rPr>
          <w:rFonts w:ascii="Times New Roman" w:eastAsia="Times New Roman" w:hAnsi="Times New Roman"/>
        </w:rPr>
      </w:pPr>
      <w:r w:rsidRPr="0093035D">
        <w:rPr>
          <w:rFonts w:ascii="Times New Roman" w:eastAsia="Times New Roman" w:hAnsi="Times New Roman"/>
        </w:rPr>
        <w:t>Models</w:t>
      </w:r>
      <w:r w:rsidRPr="0093035D">
        <w:rPr>
          <w:rFonts w:ascii="Times New Roman" w:eastAsia="Times New Roman" w:hAnsi="Times New Roman"/>
          <w:b/>
          <w:vertAlign w:val="superscript"/>
        </w:rPr>
        <w:t>a</w:t>
      </w:r>
      <w:r w:rsidRPr="0093035D">
        <w:rPr>
          <w:rFonts w:ascii="Times New Roman" w:eastAsia="Times New Roman" w:hAnsi="Times New Roman"/>
        </w:rPr>
        <w:t xml:space="preserve"> are adjusted for ethnicity, pre-pregnancy BMI, </w:t>
      </w:r>
      <w:r w:rsidR="007C5FF6" w:rsidRPr="0093035D">
        <w:rPr>
          <w:rFonts w:ascii="Times New Roman" w:eastAsia="Times New Roman" w:hAnsi="Times New Roman"/>
        </w:rPr>
        <w:t>g</w:t>
      </w:r>
      <w:r w:rsidRPr="0093035D">
        <w:rPr>
          <w:rFonts w:ascii="Times New Roman" w:eastAsia="Times New Roman" w:hAnsi="Times New Roman"/>
        </w:rPr>
        <w:t>estational diabetes mellitus (GDM) status, gestational age at delivery, and child’s sex and birth length.</w:t>
      </w:r>
    </w:p>
    <w:p w14:paraId="474E8DFF" w14:textId="2753E848" w:rsidR="0087146E" w:rsidRPr="0093035D" w:rsidRDefault="007153B0" w:rsidP="006B3051">
      <w:pPr>
        <w:jc w:val="both"/>
        <w:rPr>
          <w:rFonts w:ascii="Times New Roman" w:eastAsia="Times New Roman" w:hAnsi="Times New Roman"/>
        </w:rPr>
      </w:pPr>
      <w:r w:rsidRPr="0093035D">
        <w:rPr>
          <w:rFonts w:ascii="Times New Roman" w:eastAsia="Times New Roman" w:hAnsi="Times New Roman"/>
        </w:rPr>
        <w:t>Models</w:t>
      </w:r>
      <w:r w:rsidRPr="0093035D">
        <w:rPr>
          <w:rFonts w:ascii="Times New Roman" w:eastAsia="Times New Roman" w:hAnsi="Times New Roman"/>
          <w:b/>
          <w:vertAlign w:val="superscript"/>
        </w:rPr>
        <w:t>b</w:t>
      </w:r>
      <w:r w:rsidRPr="0093035D">
        <w:rPr>
          <w:rFonts w:ascii="Times New Roman" w:eastAsia="Times New Roman" w:hAnsi="Times New Roman"/>
        </w:rPr>
        <w:t xml:space="preserve"> are adjusted for ethnicity, pre-pregnancy BMI, GDM status, gestational age at delivery, and child’s sex, birth length and age on MRI day.</w:t>
      </w:r>
    </w:p>
    <w:p w14:paraId="10F8589A" w14:textId="77777777" w:rsidR="001E22D4" w:rsidRPr="0093035D" w:rsidRDefault="001E22D4" w:rsidP="005139CB">
      <w:pPr>
        <w:rPr>
          <w:rFonts w:ascii="Times New Roman" w:eastAsia="Times New Roman" w:hAnsi="Times New Roman"/>
        </w:rPr>
        <w:sectPr w:rsidR="001E22D4" w:rsidRPr="0093035D" w:rsidSect="008C6C31">
          <w:pgSz w:w="16839" w:h="11907" w:orient="landscape" w:code="9"/>
          <w:pgMar w:top="1440" w:right="2522" w:bottom="1440" w:left="1440" w:header="720" w:footer="432" w:gutter="0"/>
          <w:lnNumType w:countBy="1" w:restart="continuous"/>
          <w:cols w:space="720"/>
          <w:docGrid w:linePitch="360"/>
        </w:sectPr>
      </w:pPr>
    </w:p>
    <w:p w14:paraId="14FD6E78" w14:textId="75EFA229" w:rsidR="005139CB" w:rsidRPr="0093035D" w:rsidRDefault="005139CB" w:rsidP="005139CB">
      <w:pPr>
        <w:rPr>
          <w:rFonts w:ascii="Times New Roman" w:eastAsia="Calibri" w:hAnsi="Times New Roman"/>
          <w:sz w:val="24"/>
          <w:szCs w:val="24"/>
        </w:rPr>
      </w:pPr>
      <w:r w:rsidRPr="0093035D">
        <w:rPr>
          <w:rFonts w:ascii="Times New Roman" w:eastAsia="Calibri" w:hAnsi="Times New Roman"/>
          <w:b/>
          <w:sz w:val="24"/>
          <w:szCs w:val="24"/>
        </w:rPr>
        <w:lastRenderedPageBreak/>
        <w:t xml:space="preserve">Table </w:t>
      </w:r>
      <w:r w:rsidR="001540CD" w:rsidRPr="0093035D">
        <w:rPr>
          <w:rFonts w:ascii="Times New Roman" w:eastAsia="Calibri" w:hAnsi="Times New Roman"/>
          <w:b/>
          <w:sz w:val="24"/>
          <w:szCs w:val="24"/>
        </w:rPr>
        <w:t>3</w:t>
      </w:r>
      <w:r w:rsidRPr="0093035D">
        <w:rPr>
          <w:rFonts w:ascii="Times New Roman" w:eastAsia="Calibri" w:hAnsi="Times New Roman"/>
          <w:b/>
          <w:sz w:val="24"/>
          <w:szCs w:val="24"/>
        </w:rPr>
        <w:t xml:space="preserve"> </w:t>
      </w:r>
      <w:r w:rsidRPr="0093035D">
        <w:rPr>
          <w:rFonts w:ascii="Times New Roman" w:eastAsia="Calibri" w:hAnsi="Times New Roman"/>
          <w:sz w:val="24"/>
          <w:szCs w:val="24"/>
        </w:rPr>
        <w:t>Association between Cord Blood Leptin and Adiponectin and Neonatal Adiposity stratified by pre-pregnancy BMI</w:t>
      </w:r>
    </w:p>
    <w:p w14:paraId="12D05885" w14:textId="16779D55" w:rsidR="005139CB" w:rsidRPr="0093035D" w:rsidRDefault="005139CB" w:rsidP="005139CB">
      <w:pPr>
        <w:rPr>
          <w:rFonts w:ascii="Times New Roman" w:eastAsia="Calibri" w:hAnsi="Times New Roman"/>
          <w:sz w:val="24"/>
          <w:szCs w:val="24"/>
        </w:rPr>
      </w:pPr>
    </w:p>
    <w:tbl>
      <w:tblPr>
        <w:tblW w:w="14743" w:type="dxa"/>
        <w:tblLook w:val="04A0" w:firstRow="1" w:lastRow="0" w:firstColumn="1" w:lastColumn="0" w:noHBand="0" w:noVBand="1"/>
      </w:tblPr>
      <w:tblGrid>
        <w:gridCol w:w="2127"/>
        <w:gridCol w:w="1559"/>
        <w:gridCol w:w="1559"/>
        <w:gridCol w:w="1701"/>
        <w:gridCol w:w="1701"/>
        <w:gridCol w:w="1559"/>
        <w:gridCol w:w="1418"/>
        <w:gridCol w:w="1560"/>
        <w:gridCol w:w="1559"/>
      </w:tblGrid>
      <w:tr w:rsidR="00382B76" w:rsidRPr="0093035D" w14:paraId="7FC68868" w14:textId="77777777" w:rsidTr="00382B76">
        <w:trPr>
          <w:trHeight w:val="315"/>
        </w:trPr>
        <w:tc>
          <w:tcPr>
            <w:tcW w:w="2127" w:type="dxa"/>
            <w:tcBorders>
              <w:top w:val="single" w:sz="8" w:space="0" w:color="auto"/>
              <w:left w:val="nil"/>
              <w:bottom w:val="nil"/>
              <w:right w:val="nil"/>
            </w:tcBorders>
            <w:shd w:val="clear" w:color="auto" w:fill="auto"/>
            <w:noWrap/>
            <w:hideMark/>
          </w:tcPr>
          <w:p w14:paraId="50AE4EBF" w14:textId="77777777" w:rsidR="00382B76" w:rsidRPr="0093035D" w:rsidRDefault="00382B76" w:rsidP="00382B76">
            <w:pPr>
              <w:rPr>
                <w:rFonts w:ascii="Times New Roman" w:eastAsia="Times New Roman" w:hAnsi="Times New Roman"/>
                <w:b/>
              </w:rPr>
            </w:pPr>
            <w:r w:rsidRPr="0093035D">
              <w:rPr>
                <w:rFonts w:ascii="Times New Roman" w:eastAsia="Times New Roman" w:hAnsi="Times New Roman"/>
                <w:b/>
              </w:rPr>
              <w:t>Underweight</w:t>
            </w:r>
          </w:p>
        </w:tc>
        <w:tc>
          <w:tcPr>
            <w:tcW w:w="1559" w:type="dxa"/>
            <w:tcBorders>
              <w:top w:val="single" w:sz="8" w:space="0" w:color="auto"/>
              <w:left w:val="nil"/>
              <w:bottom w:val="nil"/>
              <w:right w:val="nil"/>
            </w:tcBorders>
            <w:shd w:val="clear" w:color="auto" w:fill="auto"/>
            <w:vAlign w:val="center"/>
            <w:hideMark/>
          </w:tcPr>
          <w:p w14:paraId="4A0FDC5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Birth weight (N=79)</w:t>
            </w:r>
          </w:p>
        </w:tc>
        <w:tc>
          <w:tcPr>
            <w:tcW w:w="1559" w:type="dxa"/>
            <w:tcBorders>
              <w:top w:val="single" w:sz="8" w:space="0" w:color="auto"/>
              <w:left w:val="nil"/>
              <w:bottom w:val="nil"/>
              <w:right w:val="nil"/>
            </w:tcBorders>
            <w:shd w:val="clear" w:color="auto" w:fill="auto"/>
            <w:vAlign w:val="center"/>
            <w:hideMark/>
          </w:tcPr>
          <w:p w14:paraId="5D84BF1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Triceps skinfold (N=77)</w:t>
            </w:r>
          </w:p>
        </w:tc>
        <w:tc>
          <w:tcPr>
            <w:tcW w:w="1701" w:type="dxa"/>
            <w:tcBorders>
              <w:top w:val="single" w:sz="8" w:space="0" w:color="auto"/>
              <w:left w:val="nil"/>
              <w:bottom w:val="nil"/>
              <w:right w:val="nil"/>
            </w:tcBorders>
            <w:shd w:val="clear" w:color="auto" w:fill="auto"/>
            <w:vAlign w:val="center"/>
            <w:hideMark/>
          </w:tcPr>
          <w:p w14:paraId="48A4764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Subscapular skinfold (N=76)</w:t>
            </w:r>
          </w:p>
        </w:tc>
        <w:tc>
          <w:tcPr>
            <w:tcW w:w="1701" w:type="dxa"/>
            <w:tcBorders>
              <w:top w:val="single" w:sz="8" w:space="0" w:color="auto"/>
              <w:left w:val="nil"/>
              <w:bottom w:val="nil"/>
              <w:right w:val="nil"/>
            </w:tcBorders>
            <w:shd w:val="clear" w:color="auto" w:fill="auto"/>
            <w:vAlign w:val="center"/>
            <w:hideMark/>
          </w:tcPr>
          <w:p w14:paraId="685A6B3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Fat Mass (PEAPOD) (N=25)</w:t>
            </w:r>
          </w:p>
        </w:tc>
        <w:tc>
          <w:tcPr>
            <w:tcW w:w="1559" w:type="dxa"/>
            <w:tcBorders>
              <w:top w:val="single" w:sz="8" w:space="0" w:color="auto"/>
              <w:left w:val="nil"/>
              <w:bottom w:val="nil"/>
              <w:right w:val="nil"/>
            </w:tcBorders>
            <w:shd w:val="clear" w:color="auto" w:fill="auto"/>
            <w:vAlign w:val="center"/>
            <w:hideMark/>
          </w:tcPr>
          <w:p w14:paraId="6FD00C9F"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Fat Mass (predicted) (N=76)</w:t>
            </w:r>
          </w:p>
        </w:tc>
        <w:tc>
          <w:tcPr>
            <w:tcW w:w="1418" w:type="dxa"/>
            <w:tcBorders>
              <w:top w:val="single" w:sz="8" w:space="0" w:color="auto"/>
              <w:left w:val="nil"/>
              <w:bottom w:val="nil"/>
              <w:right w:val="nil"/>
            </w:tcBorders>
            <w:shd w:val="clear" w:color="auto" w:fill="auto"/>
            <w:vAlign w:val="center"/>
            <w:hideMark/>
          </w:tcPr>
          <w:p w14:paraId="1B81225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sSAT (N=29)</w:t>
            </w:r>
          </w:p>
        </w:tc>
        <w:tc>
          <w:tcPr>
            <w:tcW w:w="1560" w:type="dxa"/>
            <w:tcBorders>
              <w:top w:val="single" w:sz="8" w:space="0" w:color="auto"/>
              <w:left w:val="nil"/>
              <w:bottom w:val="nil"/>
              <w:right w:val="nil"/>
            </w:tcBorders>
            <w:shd w:val="clear" w:color="auto" w:fill="auto"/>
            <w:vAlign w:val="center"/>
            <w:hideMark/>
          </w:tcPr>
          <w:p w14:paraId="440EC00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dSAT (N=29)</w:t>
            </w:r>
          </w:p>
        </w:tc>
        <w:tc>
          <w:tcPr>
            <w:tcW w:w="1559" w:type="dxa"/>
            <w:tcBorders>
              <w:top w:val="single" w:sz="8" w:space="0" w:color="auto"/>
              <w:left w:val="nil"/>
              <w:bottom w:val="nil"/>
              <w:right w:val="nil"/>
            </w:tcBorders>
            <w:shd w:val="clear" w:color="auto" w:fill="auto"/>
            <w:vAlign w:val="center"/>
            <w:hideMark/>
          </w:tcPr>
          <w:p w14:paraId="04E92895"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IAT (N=29)</w:t>
            </w:r>
          </w:p>
        </w:tc>
      </w:tr>
      <w:tr w:rsidR="00382B76" w:rsidRPr="0093035D" w14:paraId="2307BA02" w14:textId="77777777" w:rsidTr="00382B76">
        <w:trPr>
          <w:trHeight w:val="330"/>
        </w:trPr>
        <w:tc>
          <w:tcPr>
            <w:tcW w:w="2127" w:type="dxa"/>
            <w:tcBorders>
              <w:top w:val="nil"/>
              <w:left w:val="nil"/>
              <w:bottom w:val="single" w:sz="8" w:space="0" w:color="auto"/>
              <w:right w:val="nil"/>
            </w:tcBorders>
            <w:shd w:val="clear" w:color="auto" w:fill="auto"/>
            <w:noWrap/>
            <w:hideMark/>
          </w:tcPr>
          <w:p w14:paraId="7E6C0B64"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 xml:space="preserve">  BMI &lt; 18.5 kg/m</w:t>
            </w:r>
            <w:r w:rsidRPr="0093035D">
              <w:rPr>
                <w:rFonts w:ascii="Times New Roman" w:eastAsia="Times New Roman" w:hAnsi="Times New Roman"/>
                <w:vertAlign w:val="superscript"/>
              </w:rPr>
              <w:t>2</w:t>
            </w:r>
          </w:p>
        </w:tc>
        <w:tc>
          <w:tcPr>
            <w:tcW w:w="1559" w:type="dxa"/>
            <w:tcBorders>
              <w:top w:val="nil"/>
              <w:left w:val="nil"/>
              <w:bottom w:val="single" w:sz="8" w:space="0" w:color="auto"/>
              <w:right w:val="nil"/>
            </w:tcBorders>
            <w:shd w:val="clear" w:color="auto" w:fill="auto"/>
            <w:vAlign w:val="center"/>
            <w:hideMark/>
          </w:tcPr>
          <w:p w14:paraId="11FE0739" w14:textId="7B744CF9"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5967CDFA" w14:textId="3237155C"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701" w:type="dxa"/>
            <w:tcBorders>
              <w:top w:val="nil"/>
              <w:left w:val="nil"/>
              <w:bottom w:val="single" w:sz="8" w:space="0" w:color="auto"/>
              <w:right w:val="nil"/>
            </w:tcBorders>
            <w:shd w:val="clear" w:color="auto" w:fill="auto"/>
            <w:vAlign w:val="center"/>
            <w:hideMark/>
          </w:tcPr>
          <w:p w14:paraId="7E55D977" w14:textId="76FD7006"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701" w:type="dxa"/>
            <w:tcBorders>
              <w:top w:val="nil"/>
              <w:left w:val="nil"/>
              <w:bottom w:val="single" w:sz="8" w:space="0" w:color="auto"/>
              <w:right w:val="nil"/>
            </w:tcBorders>
            <w:shd w:val="clear" w:color="auto" w:fill="auto"/>
            <w:vAlign w:val="center"/>
            <w:hideMark/>
          </w:tcPr>
          <w:p w14:paraId="3E84AEC7" w14:textId="5EE64824"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0331EE93" w14:textId="1428E648"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418" w:type="dxa"/>
            <w:tcBorders>
              <w:top w:val="nil"/>
              <w:left w:val="nil"/>
              <w:bottom w:val="single" w:sz="8" w:space="0" w:color="auto"/>
              <w:right w:val="nil"/>
            </w:tcBorders>
            <w:shd w:val="clear" w:color="auto" w:fill="auto"/>
            <w:vAlign w:val="center"/>
            <w:hideMark/>
          </w:tcPr>
          <w:p w14:paraId="2D9A2E8F" w14:textId="7C11D270"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60" w:type="dxa"/>
            <w:tcBorders>
              <w:top w:val="nil"/>
              <w:left w:val="nil"/>
              <w:bottom w:val="single" w:sz="8" w:space="0" w:color="auto"/>
              <w:right w:val="nil"/>
            </w:tcBorders>
            <w:shd w:val="clear" w:color="auto" w:fill="auto"/>
            <w:vAlign w:val="center"/>
            <w:hideMark/>
          </w:tcPr>
          <w:p w14:paraId="0EF8DD6D" w14:textId="164BBF5A"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7C534EEC" w14:textId="7E85D022"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r>
      <w:tr w:rsidR="00382B76" w:rsidRPr="0093035D" w14:paraId="6E776B9D" w14:textId="77777777" w:rsidTr="00382B76">
        <w:trPr>
          <w:trHeight w:val="315"/>
        </w:trPr>
        <w:tc>
          <w:tcPr>
            <w:tcW w:w="2127" w:type="dxa"/>
            <w:tcBorders>
              <w:top w:val="nil"/>
              <w:left w:val="nil"/>
              <w:bottom w:val="nil"/>
              <w:right w:val="nil"/>
            </w:tcBorders>
            <w:shd w:val="clear" w:color="auto" w:fill="auto"/>
            <w:noWrap/>
            <w:vAlign w:val="center"/>
            <w:hideMark/>
          </w:tcPr>
          <w:p w14:paraId="7A77A561"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Cord blood Leptin</w:t>
            </w:r>
          </w:p>
        </w:tc>
        <w:tc>
          <w:tcPr>
            <w:tcW w:w="1559" w:type="dxa"/>
            <w:tcBorders>
              <w:top w:val="nil"/>
              <w:left w:val="nil"/>
              <w:bottom w:val="nil"/>
              <w:right w:val="nil"/>
            </w:tcBorders>
            <w:shd w:val="clear" w:color="auto" w:fill="auto"/>
            <w:vAlign w:val="center"/>
            <w:hideMark/>
          </w:tcPr>
          <w:p w14:paraId="5B10857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83 (0.111, 0.455)</w:t>
            </w:r>
          </w:p>
        </w:tc>
        <w:tc>
          <w:tcPr>
            <w:tcW w:w="1559" w:type="dxa"/>
            <w:tcBorders>
              <w:top w:val="nil"/>
              <w:left w:val="nil"/>
              <w:bottom w:val="nil"/>
              <w:right w:val="nil"/>
            </w:tcBorders>
            <w:shd w:val="clear" w:color="auto" w:fill="auto"/>
            <w:vAlign w:val="center"/>
            <w:hideMark/>
          </w:tcPr>
          <w:p w14:paraId="23DC9FD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500 (0.253, 0.747)</w:t>
            </w:r>
          </w:p>
        </w:tc>
        <w:tc>
          <w:tcPr>
            <w:tcW w:w="1701" w:type="dxa"/>
            <w:tcBorders>
              <w:top w:val="nil"/>
              <w:left w:val="nil"/>
              <w:bottom w:val="nil"/>
              <w:right w:val="nil"/>
            </w:tcBorders>
            <w:shd w:val="clear" w:color="auto" w:fill="auto"/>
            <w:vAlign w:val="center"/>
            <w:hideMark/>
          </w:tcPr>
          <w:p w14:paraId="61EDAA43"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62 (0.178, 0.745)</w:t>
            </w:r>
          </w:p>
        </w:tc>
        <w:tc>
          <w:tcPr>
            <w:tcW w:w="1701" w:type="dxa"/>
            <w:tcBorders>
              <w:top w:val="nil"/>
              <w:left w:val="nil"/>
              <w:bottom w:val="nil"/>
              <w:right w:val="nil"/>
            </w:tcBorders>
            <w:shd w:val="clear" w:color="auto" w:fill="auto"/>
            <w:vAlign w:val="center"/>
            <w:hideMark/>
          </w:tcPr>
          <w:p w14:paraId="75A9C96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711 (0.163, 1.259)</w:t>
            </w:r>
          </w:p>
        </w:tc>
        <w:tc>
          <w:tcPr>
            <w:tcW w:w="1559" w:type="dxa"/>
            <w:tcBorders>
              <w:top w:val="nil"/>
              <w:left w:val="nil"/>
              <w:bottom w:val="nil"/>
              <w:right w:val="nil"/>
            </w:tcBorders>
            <w:shd w:val="clear" w:color="auto" w:fill="auto"/>
            <w:vAlign w:val="center"/>
            <w:hideMark/>
          </w:tcPr>
          <w:p w14:paraId="0DA0079A"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29 (0.209, 0.650)</w:t>
            </w:r>
          </w:p>
        </w:tc>
        <w:tc>
          <w:tcPr>
            <w:tcW w:w="1418" w:type="dxa"/>
            <w:tcBorders>
              <w:top w:val="nil"/>
              <w:left w:val="nil"/>
              <w:bottom w:val="nil"/>
              <w:right w:val="nil"/>
            </w:tcBorders>
            <w:shd w:val="clear" w:color="auto" w:fill="auto"/>
            <w:vAlign w:val="center"/>
            <w:hideMark/>
          </w:tcPr>
          <w:p w14:paraId="4F50659A"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80 (-0.028, 0.588)</w:t>
            </w:r>
          </w:p>
        </w:tc>
        <w:tc>
          <w:tcPr>
            <w:tcW w:w="1560" w:type="dxa"/>
            <w:tcBorders>
              <w:top w:val="nil"/>
              <w:left w:val="nil"/>
              <w:bottom w:val="nil"/>
              <w:right w:val="nil"/>
            </w:tcBorders>
            <w:shd w:val="clear" w:color="auto" w:fill="auto"/>
            <w:vAlign w:val="center"/>
            <w:hideMark/>
          </w:tcPr>
          <w:p w14:paraId="5A56A9C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560 (0.093, 1.027)</w:t>
            </w:r>
          </w:p>
        </w:tc>
        <w:tc>
          <w:tcPr>
            <w:tcW w:w="1559" w:type="dxa"/>
            <w:tcBorders>
              <w:top w:val="nil"/>
              <w:left w:val="nil"/>
              <w:bottom w:val="nil"/>
              <w:right w:val="nil"/>
            </w:tcBorders>
            <w:shd w:val="clear" w:color="auto" w:fill="auto"/>
            <w:vAlign w:val="center"/>
            <w:hideMark/>
          </w:tcPr>
          <w:p w14:paraId="49BCE3A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396 (0.049, 0.744)</w:t>
            </w:r>
          </w:p>
        </w:tc>
      </w:tr>
      <w:tr w:rsidR="00382B76" w:rsidRPr="0093035D" w14:paraId="0CFA5B83" w14:textId="77777777" w:rsidTr="00382B76">
        <w:trPr>
          <w:trHeight w:val="375"/>
        </w:trPr>
        <w:tc>
          <w:tcPr>
            <w:tcW w:w="2127" w:type="dxa"/>
            <w:tcBorders>
              <w:top w:val="nil"/>
              <w:left w:val="nil"/>
              <w:bottom w:val="nil"/>
              <w:right w:val="nil"/>
            </w:tcBorders>
            <w:shd w:val="clear" w:color="auto" w:fill="auto"/>
            <w:noWrap/>
            <w:vAlign w:val="center"/>
            <w:hideMark/>
          </w:tcPr>
          <w:p w14:paraId="76686B54" w14:textId="77777777" w:rsidR="00382B76" w:rsidRPr="0093035D" w:rsidRDefault="00382B76" w:rsidP="00382B76">
            <w:pPr>
              <w:jc w:val="center"/>
              <w:rPr>
                <w:rFonts w:ascii="Times New Roman" w:eastAsia="Times New Roman" w:hAnsi="Times New Roman"/>
              </w:rPr>
            </w:pPr>
          </w:p>
        </w:tc>
        <w:tc>
          <w:tcPr>
            <w:tcW w:w="1559" w:type="dxa"/>
            <w:tcBorders>
              <w:top w:val="nil"/>
              <w:left w:val="nil"/>
              <w:bottom w:val="nil"/>
              <w:right w:val="nil"/>
            </w:tcBorders>
            <w:shd w:val="clear" w:color="auto" w:fill="auto"/>
            <w:vAlign w:val="center"/>
            <w:hideMark/>
          </w:tcPr>
          <w:p w14:paraId="1EEA7B1D" w14:textId="4F832084"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04</w:t>
            </w:r>
            <w:r w:rsidR="00382B76" w:rsidRPr="0093035D">
              <w:rPr>
                <w:rFonts w:ascii="Times New Roman" w:eastAsia="Times New Roman" w:hAnsi="Times New Roman"/>
                <w:b/>
                <w:bCs/>
                <w:vertAlign w:val="superscript"/>
              </w:rPr>
              <w:t>a</w:t>
            </w:r>
          </w:p>
        </w:tc>
        <w:tc>
          <w:tcPr>
            <w:tcW w:w="1559" w:type="dxa"/>
            <w:tcBorders>
              <w:top w:val="nil"/>
              <w:left w:val="nil"/>
              <w:bottom w:val="nil"/>
              <w:right w:val="nil"/>
            </w:tcBorders>
            <w:shd w:val="clear" w:color="auto" w:fill="auto"/>
            <w:vAlign w:val="center"/>
            <w:hideMark/>
          </w:tcPr>
          <w:p w14:paraId="2481DC48" w14:textId="65B2BC6A"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701" w:type="dxa"/>
            <w:tcBorders>
              <w:top w:val="nil"/>
              <w:left w:val="nil"/>
              <w:bottom w:val="nil"/>
              <w:right w:val="nil"/>
            </w:tcBorders>
            <w:shd w:val="clear" w:color="auto" w:fill="auto"/>
            <w:vAlign w:val="center"/>
            <w:hideMark/>
          </w:tcPr>
          <w:p w14:paraId="24EC7A58" w14:textId="5382E694"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04</w:t>
            </w:r>
            <w:r w:rsidR="00382B76" w:rsidRPr="0093035D">
              <w:rPr>
                <w:rFonts w:ascii="Times New Roman" w:eastAsia="Times New Roman" w:hAnsi="Times New Roman"/>
                <w:b/>
                <w:bCs/>
                <w:vertAlign w:val="superscript"/>
              </w:rPr>
              <w:t>a</w:t>
            </w:r>
          </w:p>
        </w:tc>
        <w:tc>
          <w:tcPr>
            <w:tcW w:w="1701" w:type="dxa"/>
            <w:tcBorders>
              <w:top w:val="nil"/>
              <w:left w:val="nil"/>
              <w:bottom w:val="nil"/>
              <w:right w:val="nil"/>
            </w:tcBorders>
            <w:shd w:val="clear" w:color="auto" w:fill="auto"/>
            <w:vAlign w:val="center"/>
            <w:hideMark/>
          </w:tcPr>
          <w:p w14:paraId="1F1E40B0" w14:textId="421995C9"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23</w:t>
            </w:r>
            <w:r w:rsidR="00382B76" w:rsidRPr="0093035D">
              <w:rPr>
                <w:rFonts w:ascii="Times New Roman" w:eastAsia="Times New Roman" w:hAnsi="Times New Roman"/>
                <w:b/>
                <w:bCs/>
                <w:vertAlign w:val="superscript"/>
              </w:rPr>
              <w:t>a</w:t>
            </w:r>
          </w:p>
        </w:tc>
        <w:tc>
          <w:tcPr>
            <w:tcW w:w="1559" w:type="dxa"/>
            <w:tcBorders>
              <w:top w:val="nil"/>
              <w:left w:val="nil"/>
              <w:bottom w:val="nil"/>
              <w:right w:val="nil"/>
            </w:tcBorders>
            <w:shd w:val="clear" w:color="auto" w:fill="auto"/>
            <w:vAlign w:val="center"/>
            <w:hideMark/>
          </w:tcPr>
          <w:p w14:paraId="66A454AF" w14:textId="7F3084BE"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418" w:type="dxa"/>
            <w:tcBorders>
              <w:top w:val="nil"/>
              <w:left w:val="nil"/>
              <w:bottom w:val="nil"/>
              <w:right w:val="nil"/>
            </w:tcBorders>
            <w:shd w:val="clear" w:color="auto" w:fill="auto"/>
            <w:vAlign w:val="center"/>
            <w:hideMark/>
          </w:tcPr>
          <w:p w14:paraId="4951B8FB" w14:textId="07D767CF"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072</w:t>
            </w:r>
            <w:r w:rsidR="00382B76" w:rsidRPr="0093035D">
              <w:rPr>
                <w:rFonts w:ascii="Times New Roman" w:eastAsia="Times New Roman" w:hAnsi="Times New Roman"/>
                <w:vertAlign w:val="superscript"/>
              </w:rPr>
              <w:t>b</w:t>
            </w:r>
          </w:p>
        </w:tc>
        <w:tc>
          <w:tcPr>
            <w:tcW w:w="1560" w:type="dxa"/>
            <w:tcBorders>
              <w:top w:val="nil"/>
              <w:left w:val="nil"/>
              <w:bottom w:val="nil"/>
              <w:right w:val="nil"/>
            </w:tcBorders>
            <w:shd w:val="clear" w:color="auto" w:fill="auto"/>
            <w:vAlign w:val="center"/>
            <w:hideMark/>
          </w:tcPr>
          <w:p w14:paraId="5F32553D" w14:textId="45BC1B96"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28</w:t>
            </w:r>
            <w:r w:rsidR="00382B76" w:rsidRPr="0093035D">
              <w:rPr>
                <w:rFonts w:ascii="Times New Roman" w:eastAsia="Times New Roman" w:hAnsi="Times New Roman"/>
                <w:b/>
                <w:bCs/>
                <w:vertAlign w:val="superscript"/>
              </w:rPr>
              <w:t>b</w:t>
            </w:r>
          </w:p>
        </w:tc>
        <w:tc>
          <w:tcPr>
            <w:tcW w:w="1559" w:type="dxa"/>
            <w:tcBorders>
              <w:top w:val="nil"/>
              <w:left w:val="nil"/>
              <w:bottom w:val="nil"/>
              <w:right w:val="nil"/>
            </w:tcBorders>
            <w:shd w:val="clear" w:color="auto" w:fill="auto"/>
            <w:vAlign w:val="center"/>
            <w:hideMark/>
          </w:tcPr>
          <w:p w14:paraId="28FD001F" w14:textId="1C6DCAE9"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31</w:t>
            </w:r>
            <w:r w:rsidR="00382B76" w:rsidRPr="0093035D">
              <w:rPr>
                <w:rFonts w:ascii="Times New Roman" w:eastAsia="Times New Roman" w:hAnsi="Times New Roman"/>
                <w:b/>
                <w:bCs/>
                <w:vertAlign w:val="superscript"/>
              </w:rPr>
              <w:t>b</w:t>
            </w:r>
          </w:p>
        </w:tc>
      </w:tr>
      <w:tr w:rsidR="00382B76" w:rsidRPr="0093035D" w14:paraId="5D504E6E" w14:textId="77777777" w:rsidTr="00382B76">
        <w:trPr>
          <w:trHeight w:val="330"/>
        </w:trPr>
        <w:tc>
          <w:tcPr>
            <w:tcW w:w="2127" w:type="dxa"/>
            <w:tcBorders>
              <w:top w:val="single" w:sz="4" w:space="0" w:color="auto"/>
              <w:left w:val="nil"/>
              <w:bottom w:val="single" w:sz="8" w:space="0" w:color="auto"/>
              <w:right w:val="nil"/>
            </w:tcBorders>
            <w:shd w:val="clear" w:color="auto" w:fill="auto"/>
            <w:noWrap/>
            <w:vAlign w:val="center"/>
            <w:hideMark/>
          </w:tcPr>
          <w:p w14:paraId="7B95778B"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p value for interaction</w:t>
            </w:r>
          </w:p>
        </w:tc>
        <w:tc>
          <w:tcPr>
            <w:tcW w:w="1559" w:type="dxa"/>
            <w:tcBorders>
              <w:top w:val="single" w:sz="4" w:space="0" w:color="auto"/>
              <w:left w:val="nil"/>
              <w:bottom w:val="single" w:sz="8" w:space="0" w:color="auto"/>
              <w:right w:val="nil"/>
            </w:tcBorders>
            <w:shd w:val="clear" w:color="auto" w:fill="auto"/>
            <w:vAlign w:val="center"/>
            <w:hideMark/>
          </w:tcPr>
          <w:p w14:paraId="30181039"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71</w:t>
            </w:r>
          </w:p>
        </w:tc>
        <w:tc>
          <w:tcPr>
            <w:tcW w:w="1559" w:type="dxa"/>
            <w:tcBorders>
              <w:top w:val="single" w:sz="4" w:space="0" w:color="auto"/>
              <w:left w:val="nil"/>
              <w:bottom w:val="single" w:sz="8" w:space="0" w:color="auto"/>
              <w:right w:val="nil"/>
            </w:tcBorders>
            <w:shd w:val="clear" w:color="auto" w:fill="auto"/>
            <w:vAlign w:val="center"/>
            <w:hideMark/>
          </w:tcPr>
          <w:p w14:paraId="263336F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517</w:t>
            </w:r>
          </w:p>
        </w:tc>
        <w:tc>
          <w:tcPr>
            <w:tcW w:w="1701" w:type="dxa"/>
            <w:tcBorders>
              <w:top w:val="single" w:sz="4" w:space="0" w:color="auto"/>
              <w:left w:val="nil"/>
              <w:bottom w:val="single" w:sz="8" w:space="0" w:color="auto"/>
              <w:right w:val="nil"/>
            </w:tcBorders>
            <w:shd w:val="clear" w:color="auto" w:fill="auto"/>
            <w:vAlign w:val="center"/>
            <w:hideMark/>
          </w:tcPr>
          <w:p w14:paraId="15CFAC65"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807</w:t>
            </w:r>
          </w:p>
        </w:tc>
        <w:tc>
          <w:tcPr>
            <w:tcW w:w="1701" w:type="dxa"/>
            <w:tcBorders>
              <w:top w:val="single" w:sz="4" w:space="0" w:color="auto"/>
              <w:left w:val="nil"/>
              <w:bottom w:val="single" w:sz="8" w:space="0" w:color="auto"/>
              <w:right w:val="nil"/>
            </w:tcBorders>
            <w:shd w:val="clear" w:color="auto" w:fill="auto"/>
            <w:vAlign w:val="center"/>
            <w:hideMark/>
          </w:tcPr>
          <w:p w14:paraId="5B15674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985</w:t>
            </w:r>
          </w:p>
        </w:tc>
        <w:tc>
          <w:tcPr>
            <w:tcW w:w="1559" w:type="dxa"/>
            <w:tcBorders>
              <w:top w:val="single" w:sz="4" w:space="0" w:color="auto"/>
              <w:left w:val="nil"/>
              <w:bottom w:val="single" w:sz="8" w:space="0" w:color="auto"/>
              <w:right w:val="nil"/>
            </w:tcBorders>
            <w:shd w:val="clear" w:color="auto" w:fill="auto"/>
            <w:vAlign w:val="center"/>
            <w:hideMark/>
          </w:tcPr>
          <w:p w14:paraId="5F28A8D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56</w:t>
            </w:r>
          </w:p>
        </w:tc>
        <w:tc>
          <w:tcPr>
            <w:tcW w:w="1418" w:type="dxa"/>
            <w:tcBorders>
              <w:top w:val="single" w:sz="4" w:space="0" w:color="auto"/>
              <w:left w:val="nil"/>
              <w:bottom w:val="single" w:sz="8" w:space="0" w:color="auto"/>
              <w:right w:val="nil"/>
            </w:tcBorders>
            <w:shd w:val="clear" w:color="auto" w:fill="auto"/>
            <w:vAlign w:val="center"/>
            <w:hideMark/>
          </w:tcPr>
          <w:p w14:paraId="35E174C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914</w:t>
            </w:r>
          </w:p>
        </w:tc>
        <w:tc>
          <w:tcPr>
            <w:tcW w:w="1560" w:type="dxa"/>
            <w:tcBorders>
              <w:top w:val="single" w:sz="4" w:space="0" w:color="auto"/>
              <w:left w:val="nil"/>
              <w:bottom w:val="single" w:sz="8" w:space="0" w:color="auto"/>
              <w:right w:val="nil"/>
            </w:tcBorders>
            <w:shd w:val="clear" w:color="auto" w:fill="auto"/>
            <w:vAlign w:val="center"/>
            <w:hideMark/>
          </w:tcPr>
          <w:p w14:paraId="254AC79F"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758</w:t>
            </w:r>
          </w:p>
        </w:tc>
        <w:tc>
          <w:tcPr>
            <w:tcW w:w="1559" w:type="dxa"/>
            <w:tcBorders>
              <w:top w:val="single" w:sz="4" w:space="0" w:color="auto"/>
              <w:left w:val="nil"/>
              <w:bottom w:val="single" w:sz="8" w:space="0" w:color="auto"/>
              <w:right w:val="nil"/>
            </w:tcBorders>
            <w:shd w:val="clear" w:color="auto" w:fill="auto"/>
            <w:vAlign w:val="center"/>
            <w:hideMark/>
          </w:tcPr>
          <w:p w14:paraId="40D8EED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08</w:t>
            </w:r>
          </w:p>
        </w:tc>
      </w:tr>
      <w:tr w:rsidR="00382B76" w:rsidRPr="0093035D" w14:paraId="107BFEC6" w14:textId="77777777" w:rsidTr="00382B76">
        <w:trPr>
          <w:trHeight w:val="375"/>
        </w:trPr>
        <w:tc>
          <w:tcPr>
            <w:tcW w:w="2127" w:type="dxa"/>
            <w:tcBorders>
              <w:top w:val="nil"/>
              <w:left w:val="nil"/>
              <w:bottom w:val="nil"/>
              <w:right w:val="nil"/>
            </w:tcBorders>
            <w:shd w:val="clear" w:color="auto" w:fill="auto"/>
            <w:noWrap/>
            <w:vAlign w:val="center"/>
            <w:hideMark/>
          </w:tcPr>
          <w:p w14:paraId="6CDDAA00"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Cord blood</w:t>
            </w:r>
            <w:r w:rsidRPr="0093035D">
              <w:rPr>
                <w:rFonts w:ascii="Times New Roman" w:eastAsia="Times New Roman" w:hAnsi="Times New Roman"/>
                <w:vertAlign w:val="subscript"/>
              </w:rPr>
              <w:t xml:space="preserve"> </w:t>
            </w:r>
            <w:r w:rsidRPr="0093035D">
              <w:rPr>
                <w:rFonts w:ascii="Times New Roman" w:eastAsia="Times New Roman" w:hAnsi="Times New Roman"/>
              </w:rPr>
              <w:t>Adiponectin</w:t>
            </w:r>
          </w:p>
        </w:tc>
        <w:tc>
          <w:tcPr>
            <w:tcW w:w="1559" w:type="dxa"/>
            <w:tcBorders>
              <w:top w:val="nil"/>
              <w:left w:val="nil"/>
              <w:bottom w:val="nil"/>
              <w:right w:val="nil"/>
            </w:tcBorders>
            <w:shd w:val="clear" w:color="auto" w:fill="auto"/>
            <w:vAlign w:val="center"/>
            <w:hideMark/>
          </w:tcPr>
          <w:p w14:paraId="0ECFAC40"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53 (-0.024, 0.331)</w:t>
            </w:r>
          </w:p>
        </w:tc>
        <w:tc>
          <w:tcPr>
            <w:tcW w:w="1559" w:type="dxa"/>
            <w:tcBorders>
              <w:top w:val="nil"/>
              <w:left w:val="nil"/>
              <w:bottom w:val="nil"/>
              <w:right w:val="nil"/>
            </w:tcBorders>
            <w:shd w:val="clear" w:color="auto" w:fill="auto"/>
            <w:vAlign w:val="center"/>
            <w:hideMark/>
          </w:tcPr>
          <w:p w14:paraId="500FDC9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51 (-0.110, 0.412)</w:t>
            </w:r>
          </w:p>
        </w:tc>
        <w:tc>
          <w:tcPr>
            <w:tcW w:w="1701" w:type="dxa"/>
            <w:tcBorders>
              <w:top w:val="nil"/>
              <w:left w:val="nil"/>
              <w:bottom w:val="nil"/>
              <w:right w:val="nil"/>
            </w:tcBorders>
            <w:shd w:val="clear" w:color="auto" w:fill="auto"/>
            <w:vAlign w:val="center"/>
            <w:hideMark/>
          </w:tcPr>
          <w:p w14:paraId="0B8EF97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375 (0.133, 0.617)</w:t>
            </w:r>
          </w:p>
        </w:tc>
        <w:tc>
          <w:tcPr>
            <w:tcW w:w="1701" w:type="dxa"/>
            <w:tcBorders>
              <w:top w:val="nil"/>
              <w:left w:val="nil"/>
              <w:bottom w:val="nil"/>
              <w:right w:val="nil"/>
            </w:tcBorders>
            <w:shd w:val="clear" w:color="auto" w:fill="auto"/>
            <w:vAlign w:val="center"/>
            <w:hideMark/>
          </w:tcPr>
          <w:p w14:paraId="0705AEF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53 (-0.793, 0.486)</w:t>
            </w:r>
          </w:p>
        </w:tc>
        <w:tc>
          <w:tcPr>
            <w:tcW w:w="1559" w:type="dxa"/>
            <w:tcBorders>
              <w:top w:val="nil"/>
              <w:left w:val="nil"/>
              <w:bottom w:val="nil"/>
              <w:right w:val="nil"/>
            </w:tcBorders>
            <w:shd w:val="clear" w:color="auto" w:fill="auto"/>
            <w:vAlign w:val="center"/>
            <w:hideMark/>
          </w:tcPr>
          <w:p w14:paraId="0016E87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35 (0.037, 0.432)</w:t>
            </w:r>
          </w:p>
        </w:tc>
        <w:tc>
          <w:tcPr>
            <w:tcW w:w="1418" w:type="dxa"/>
            <w:tcBorders>
              <w:top w:val="nil"/>
              <w:left w:val="nil"/>
              <w:bottom w:val="nil"/>
              <w:right w:val="nil"/>
            </w:tcBorders>
            <w:shd w:val="clear" w:color="auto" w:fill="auto"/>
            <w:vAlign w:val="center"/>
            <w:hideMark/>
          </w:tcPr>
          <w:p w14:paraId="09E00A4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81 (-0.151, 0.313)</w:t>
            </w:r>
          </w:p>
        </w:tc>
        <w:tc>
          <w:tcPr>
            <w:tcW w:w="1560" w:type="dxa"/>
            <w:tcBorders>
              <w:top w:val="nil"/>
              <w:left w:val="nil"/>
              <w:bottom w:val="nil"/>
              <w:right w:val="nil"/>
            </w:tcBorders>
            <w:shd w:val="clear" w:color="auto" w:fill="auto"/>
            <w:vAlign w:val="center"/>
            <w:hideMark/>
          </w:tcPr>
          <w:p w14:paraId="72F7D7E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18 (-0.361, 0.397)</w:t>
            </w:r>
          </w:p>
        </w:tc>
        <w:tc>
          <w:tcPr>
            <w:tcW w:w="1559" w:type="dxa"/>
            <w:tcBorders>
              <w:top w:val="nil"/>
              <w:left w:val="nil"/>
              <w:bottom w:val="nil"/>
              <w:right w:val="nil"/>
            </w:tcBorders>
            <w:shd w:val="clear" w:color="auto" w:fill="auto"/>
            <w:vAlign w:val="center"/>
            <w:hideMark/>
          </w:tcPr>
          <w:p w14:paraId="2921CB2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05 (-0.387, 0.177)</w:t>
            </w:r>
          </w:p>
        </w:tc>
      </w:tr>
      <w:tr w:rsidR="00382B76" w:rsidRPr="0093035D" w14:paraId="55470733" w14:textId="77777777" w:rsidTr="00382B76">
        <w:trPr>
          <w:trHeight w:val="375"/>
        </w:trPr>
        <w:tc>
          <w:tcPr>
            <w:tcW w:w="2127" w:type="dxa"/>
            <w:tcBorders>
              <w:top w:val="nil"/>
              <w:left w:val="nil"/>
              <w:bottom w:val="nil"/>
              <w:right w:val="nil"/>
            </w:tcBorders>
            <w:shd w:val="clear" w:color="auto" w:fill="auto"/>
            <w:noWrap/>
            <w:vAlign w:val="center"/>
            <w:hideMark/>
          </w:tcPr>
          <w:p w14:paraId="7FE9B6B6" w14:textId="77777777" w:rsidR="00382B76" w:rsidRPr="0093035D" w:rsidRDefault="00382B76" w:rsidP="00382B76">
            <w:pPr>
              <w:jc w:val="center"/>
              <w:rPr>
                <w:rFonts w:ascii="Times New Roman" w:eastAsia="Times New Roman" w:hAnsi="Times New Roman"/>
              </w:rPr>
            </w:pPr>
          </w:p>
        </w:tc>
        <w:tc>
          <w:tcPr>
            <w:tcW w:w="1559" w:type="dxa"/>
            <w:tcBorders>
              <w:top w:val="nil"/>
              <w:left w:val="nil"/>
              <w:bottom w:val="nil"/>
              <w:right w:val="nil"/>
            </w:tcBorders>
            <w:shd w:val="clear" w:color="auto" w:fill="auto"/>
            <w:vAlign w:val="center"/>
            <w:hideMark/>
          </w:tcPr>
          <w:p w14:paraId="44135A94" w14:textId="0EEC95C3"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239</w:t>
            </w:r>
            <w:r w:rsidR="00382B76" w:rsidRPr="0093035D">
              <w:rPr>
                <w:rFonts w:ascii="Times New Roman" w:eastAsia="Times New Roman" w:hAnsi="Times New Roman"/>
                <w:vertAlign w:val="superscript"/>
              </w:rPr>
              <w:t>a</w:t>
            </w:r>
          </w:p>
        </w:tc>
        <w:tc>
          <w:tcPr>
            <w:tcW w:w="1559" w:type="dxa"/>
            <w:tcBorders>
              <w:top w:val="nil"/>
              <w:left w:val="nil"/>
              <w:bottom w:val="nil"/>
              <w:right w:val="nil"/>
            </w:tcBorders>
            <w:shd w:val="clear" w:color="auto" w:fill="auto"/>
            <w:vAlign w:val="center"/>
            <w:hideMark/>
          </w:tcPr>
          <w:p w14:paraId="3586C059" w14:textId="704DC8CD"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503</w:t>
            </w:r>
            <w:r w:rsidR="00382B76" w:rsidRPr="0093035D">
              <w:rPr>
                <w:rFonts w:ascii="Times New Roman" w:eastAsia="Times New Roman" w:hAnsi="Times New Roman"/>
                <w:vertAlign w:val="superscript"/>
              </w:rPr>
              <w:t>a</w:t>
            </w:r>
          </w:p>
        </w:tc>
        <w:tc>
          <w:tcPr>
            <w:tcW w:w="1701" w:type="dxa"/>
            <w:tcBorders>
              <w:top w:val="nil"/>
              <w:left w:val="nil"/>
              <w:bottom w:val="nil"/>
              <w:right w:val="nil"/>
            </w:tcBorders>
            <w:shd w:val="clear" w:color="auto" w:fill="auto"/>
            <w:vAlign w:val="center"/>
            <w:hideMark/>
          </w:tcPr>
          <w:p w14:paraId="0D8DF558" w14:textId="61B3D342"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23</w:t>
            </w:r>
            <w:r w:rsidR="00382B76" w:rsidRPr="0093035D">
              <w:rPr>
                <w:rFonts w:ascii="Times New Roman" w:eastAsia="Times New Roman" w:hAnsi="Times New Roman"/>
                <w:b/>
                <w:bCs/>
                <w:vertAlign w:val="superscript"/>
              </w:rPr>
              <w:t>a</w:t>
            </w:r>
          </w:p>
        </w:tc>
        <w:tc>
          <w:tcPr>
            <w:tcW w:w="1701" w:type="dxa"/>
            <w:tcBorders>
              <w:top w:val="nil"/>
              <w:left w:val="nil"/>
              <w:bottom w:val="nil"/>
              <w:right w:val="nil"/>
            </w:tcBorders>
            <w:shd w:val="clear" w:color="auto" w:fill="auto"/>
            <w:vAlign w:val="center"/>
            <w:hideMark/>
          </w:tcPr>
          <w:p w14:paraId="1A09F0BC" w14:textId="1690B628"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708</w:t>
            </w:r>
            <w:r w:rsidR="00382B76" w:rsidRPr="0093035D">
              <w:rPr>
                <w:rFonts w:ascii="Times New Roman" w:eastAsia="Times New Roman" w:hAnsi="Times New Roman"/>
                <w:vertAlign w:val="superscript"/>
              </w:rPr>
              <w:t>a</w:t>
            </w:r>
          </w:p>
        </w:tc>
        <w:tc>
          <w:tcPr>
            <w:tcW w:w="1559" w:type="dxa"/>
            <w:tcBorders>
              <w:top w:val="nil"/>
              <w:left w:val="nil"/>
              <w:bottom w:val="nil"/>
              <w:right w:val="nil"/>
            </w:tcBorders>
            <w:shd w:val="clear" w:color="auto" w:fill="auto"/>
            <w:vAlign w:val="center"/>
            <w:hideMark/>
          </w:tcPr>
          <w:p w14:paraId="0A6525E1" w14:textId="0BCBEE1B"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083</w:t>
            </w:r>
            <w:r w:rsidR="00382B76" w:rsidRPr="0093035D">
              <w:rPr>
                <w:rFonts w:ascii="Times New Roman" w:eastAsia="Times New Roman" w:hAnsi="Times New Roman"/>
                <w:vertAlign w:val="superscript"/>
              </w:rPr>
              <w:t>a</w:t>
            </w:r>
          </w:p>
        </w:tc>
        <w:tc>
          <w:tcPr>
            <w:tcW w:w="1418" w:type="dxa"/>
            <w:tcBorders>
              <w:top w:val="nil"/>
              <w:left w:val="nil"/>
              <w:bottom w:val="nil"/>
              <w:right w:val="nil"/>
            </w:tcBorders>
            <w:shd w:val="clear" w:color="auto" w:fill="auto"/>
            <w:vAlign w:val="center"/>
            <w:hideMark/>
          </w:tcPr>
          <w:p w14:paraId="656AEA73" w14:textId="4008A3FA"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636</w:t>
            </w:r>
            <w:r w:rsidR="00382B76" w:rsidRPr="0093035D">
              <w:rPr>
                <w:rFonts w:ascii="Times New Roman" w:eastAsia="Times New Roman" w:hAnsi="Times New Roman"/>
                <w:vertAlign w:val="superscript"/>
              </w:rPr>
              <w:t>b</w:t>
            </w:r>
          </w:p>
        </w:tc>
        <w:tc>
          <w:tcPr>
            <w:tcW w:w="1560" w:type="dxa"/>
            <w:tcBorders>
              <w:top w:val="nil"/>
              <w:left w:val="nil"/>
              <w:bottom w:val="nil"/>
              <w:right w:val="nil"/>
            </w:tcBorders>
            <w:shd w:val="clear" w:color="auto" w:fill="auto"/>
            <w:vAlign w:val="center"/>
            <w:hideMark/>
          </w:tcPr>
          <w:p w14:paraId="51B12314" w14:textId="77D3D6EF"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921</w:t>
            </w:r>
            <w:r w:rsidR="00382B76" w:rsidRPr="0093035D">
              <w:rPr>
                <w:rFonts w:ascii="Times New Roman" w:eastAsia="Times New Roman" w:hAnsi="Times New Roman"/>
                <w:vertAlign w:val="superscript"/>
              </w:rPr>
              <w:t>b</w:t>
            </w:r>
          </w:p>
        </w:tc>
        <w:tc>
          <w:tcPr>
            <w:tcW w:w="1559" w:type="dxa"/>
            <w:tcBorders>
              <w:top w:val="nil"/>
              <w:left w:val="nil"/>
              <w:bottom w:val="nil"/>
              <w:right w:val="nil"/>
            </w:tcBorders>
            <w:shd w:val="clear" w:color="auto" w:fill="auto"/>
            <w:vAlign w:val="center"/>
            <w:hideMark/>
          </w:tcPr>
          <w:p w14:paraId="139BA649" w14:textId="116041D2"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636</w:t>
            </w:r>
            <w:r w:rsidR="00382B76" w:rsidRPr="0093035D">
              <w:rPr>
                <w:rFonts w:ascii="Times New Roman" w:eastAsia="Times New Roman" w:hAnsi="Times New Roman"/>
                <w:vertAlign w:val="superscript"/>
              </w:rPr>
              <w:t>b</w:t>
            </w:r>
          </w:p>
        </w:tc>
      </w:tr>
      <w:tr w:rsidR="00382B76" w:rsidRPr="0093035D" w14:paraId="0D6983FB" w14:textId="77777777" w:rsidTr="00382B76">
        <w:trPr>
          <w:trHeight w:val="330"/>
        </w:trPr>
        <w:tc>
          <w:tcPr>
            <w:tcW w:w="2127" w:type="dxa"/>
            <w:tcBorders>
              <w:top w:val="single" w:sz="4" w:space="0" w:color="auto"/>
              <w:left w:val="nil"/>
              <w:bottom w:val="single" w:sz="8" w:space="0" w:color="auto"/>
              <w:right w:val="nil"/>
            </w:tcBorders>
            <w:shd w:val="clear" w:color="auto" w:fill="auto"/>
            <w:noWrap/>
            <w:vAlign w:val="center"/>
            <w:hideMark/>
          </w:tcPr>
          <w:p w14:paraId="20EC10B6"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p value for interaction</w:t>
            </w:r>
          </w:p>
        </w:tc>
        <w:tc>
          <w:tcPr>
            <w:tcW w:w="1559" w:type="dxa"/>
            <w:tcBorders>
              <w:top w:val="single" w:sz="4" w:space="0" w:color="auto"/>
              <w:left w:val="nil"/>
              <w:bottom w:val="single" w:sz="8" w:space="0" w:color="auto"/>
              <w:right w:val="nil"/>
            </w:tcBorders>
            <w:shd w:val="clear" w:color="auto" w:fill="auto"/>
            <w:vAlign w:val="center"/>
            <w:hideMark/>
          </w:tcPr>
          <w:p w14:paraId="1B49E026"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38</w:t>
            </w:r>
          </w:p>
        </w:tc>
        <w:tc>
          <w:tcPr>
            <w:tcW w:w="1559" w:type="dxa"/>
            <w:tcBorders>
              <w:top w:val="single" w:sz="4" w:space="0" w:color="auto"/>
              <w:left w:val="nil"/>
              <w:bottom w:val="single" w:sz="8" w:space="0" w:color="auto"/>
              <w:right w:val="nil"/>
            </w:tcBorders>
            <w:shd w:val="clear" w:color="auto" w:fill="auto"/>
            <w:vAlign w:val="center"/>
            <w:hideMark/>
          </w:tcPr>
          <w:p w14:paraId="7C28D6F6"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399</w:t>
            </w:r>
          </w:p>
        </w:tc>
        <w:tc>
          <w:tcPr>
            <w:tcW w:w="1701" w:type="dxa"/>
            <w:tcBorders>
              <w:top w:val="single" w:sz="4" w:space="0" w:color="auto"/>
              <w:left w:val="nil"/>
              <w:bottom w:val="single" w:sz="8" w:space="0" w:color="auto"/>
              <w:right w:val="nil"/>
            </w:tcBorders>
            <w:shd w:val="clear" w:color="auto" w:fill="auto"/>
            <w:vAlign w:val="center"/>
            <w:hideMark/>
          </w:tcPr>
          <w:p w14:paraId="45CB8E4F" w14:textId="77777777" w:rsidR="00382B76" w:rsidRPr="0093035D" w:rsidRDefault="00382B76" w:rsidP="00382B76">
            <w:pPr>
              <w:jc w:val="center"/>
              <w:rPr>
                <w:rFonts w:ascii="Times New Roman" w:eastAsia="Times New Roman" w:hAnsi="Times New Roman"/>
                <w:b/>
                <w:bCs/>
              </w:rPr>
            </w:pPr>
            <w:r w:rsidRPr="0093035D">
              <w:rPr>
                <w:rFonts w:ascii="Times New Roman" w:eastAsia="Times New Roman" w:hAnsi="Times New Roman"/>
                <w:b/>
                <w:bCs/>
              </w:rPr>
              <w:t>0.028</w:t>
            </w:r>
          </w:p>
        </w:tc>
        <w:tc>
          <w:tcPr>
            <w:tcW w:w="1701" w:type="dxa"/>
            <w:tcBorders>
              <w:top w:val="single" w:sz="4" w:space="0" w:color="auto"/>
              <w:left w:val="nil"/>
              <w:bottom w:val="single" w:sz="8" w:space="0" w:color="auto"/>
              <w:right w:val="nil"/>
            </w:tcBorders>
            <w:shd w:val="clear" w:color="auto" w:fill="auto"/>
            <w:vAlign w:val="center"/>
            <w:hideMark/>
          </w:tcPr>
          <w:p w14:paraId="2D1F38C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67</w:t>
            </w:r>
          </w:p>
        </w:tc>
        <w:tc>
          <w:tcPr>
            <w:tcW w:w="1559" w:type="dxa"/>
            <w:tcBorders>
              <w:top w:val="single" w:sz="4" w:space="0" w:color="auto"/>
              <w:left w:val="nil"/>
              <w:bottom w:val="single" w:sz="8" w:space="0" w:color="auto"/>
              <w:right w:val="nil"/>
            </w:tcBorders>
            <w:shd w:val="clear" w:color="auto" w:fill="auto"/>
            <w:vAlign w:val="center"/>
            <w:hideMark/>
          </w:tcPr>
          <w:p w14:paraId="21D1059A"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05</w:t>
            </w:r>
          </w:p>
        </w:tc>
        <w:tc>
          <w:tcPr>
            <w:tcW w:w="1418" w:type="dxa"/>
            <w:tcBorders>
              <w:top w:val="single" w:sz="4" w:space="0" w:color="auto"/>
              <w:left w:val="nil"/>
              <w:bottom w:val="single" w:sz="8" w:space="0" w:color="auto"/>
              <w:right w:val="nil"/>
            </w:tcBorders>
            <w:shd w:val="clear" w:color="auto" w:fill="auto"/>
            <w:vAlign w:val="center"/>
            <w:hideMark/>
          </w:tcPr>
          <w:p w14:paraId="6AD0B55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981</w:t>
            </w:r>
          </w:p>
        </w:tc>
        <w:tc>
          <w:tcPr>
            <w:tcW w:w="1560" w:type="dxa"/>
            <w:tcBorders>
              <w:top w:val="single" w:sz="4" w:space="0" w:color="auto"/>
              <w:left w:val="nil"/>
              <w:bottom w:val="single" w:sz="8" w:space="0" w:color="auto"/>
              <w:right w:val="nil"/>
            </w:tcBorders>
            <w:shd w:val="clear" w:color="auto" w:fill="auto"/>
            <w:vAlign w:val="center"/>
            <w:hideMark/>
          </w:tcPr>
          <w:p w14:paraId="63C9C6F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73</w:t>
            </w:r>
          </w:p>
        </w:tc>
        <w:tc>
          <w:tcPr>
            <w:tcW w:w="1559" w:type="dxa"/>
            <w:tcBorders>
              <w:top w:val="single" w:sz="4" w:space="0" w:color="auto"/>
              <w:left w:val="nil"/>
              <w:bottom w:val="single" w:sz="8" w:space="0" w:color="auto"/>
              <w:right w:val="nil"/>
            </w:tcBorders>
            <w:shd w:val="clear" w:color="auto" w:fill="auto"/>
            <w:vAlign w:val="center"/>
            <w:hideMark/>
          </w:tcPr>
          <w:p w14:paraId="4EE39F7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97</w:t>
            </w:r>
          </w:p>
        </w:tc>
      </w:tr>
      <w:tr w:rsidR="00382B76" w:rsidRPr="0093035D" w14:paraId="3696C893" w14:textId="77777777" w:rsidTr="00382B76">
        <w:trPr>
          <w:trHeight w:val="315"/>
        </w:trPr>
        <w:tc>
          <w:tcPr>
            <w:tcW w:w="2127" w:type="dxa"/>
            <w:tcBorders>
              <w:top w:val="nil"/>
              <w:left w:val="nil"/>
              <w:bottom w:val="nil"/>
              <w:right w:val="nil"/>
            </w:tcBorders>
            <w:shd w:val="clear" w:color="auto" w:fill="auto"/>
            <w:noWrap/>
            <w:hideMark/>
          </w:tcPr>
          <w:p w14:paraId="23F8EF4E" w14:textId="77777777" w:rsidR="00382B76" w:rsidRPr="0093035D" w:rsidRDefault="00382B76" w:rsidP="00382B76">
            <w:pPr>
              <w:rPr>
                <w:rFonts w:ascii="Times New Roman" w:eastAsia="Times New Roman" w:hAnsi="Times New Roman"/>
                <w:b/>
              </w:rPr>
            </w:pPr>
            <w:r w:rsidRPr="0093035D">
              <w:rPr>
                <w:rFonts w:ascii="Times New Roman" w:eastAsia="Times New Roman" w:hAnsi="Times New Roman"/>
                <w:b/>
              </w:rPr>
              <w:t>Normal weight</w:t>
            </w:r>
          </w:p>
        </w:tc>
        <w:tc>
          <w:tcPr>
            <w:tcW w:w="1559" w:type="dxa"/>
            <w:tcBorders>
              <w:top w:val="nil"/>
              <w:left w:val="nil"/>
              <w:bottom w:val="nil"/>
              <w:right w:val="nil"/>
            </w:tcBorders>
            <w:shd w:val="clear" w:color="auto" w:fill="auto"/>
            <w:vAlign w:val="center"/>
            <w:hideMark/>
          </w:tcPr>
          <w:p w14:paraId="200142E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Birth weight (N=318)</w:t>
            </w:r>
          </w:p>
        </w:tc>
        <w:tc>
          <w:tcPr>
            <w:tcW w:w="1559" w:type="dxa"/>
            <w:tcBorders>
              <w:top w:val="nil"/>
              <w:left w:val="nil"/>
              <w:bottom w:val="nil"/>
              <w:right w:val="nil"/>
            </w:tcBorders>
            <w:shd w:val="clear" w:color="auto" w:fill="auto"/>
            <w:vAlign w:val="center"/>
            <w:hideMark/>
          </w:tcPr>
          <w:p w14:paraId="6B6F6669"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Triceps skinfold (N=306)</w:t>
            </w:r>
          </w:p>
        </w:tc>
        <w:tc>
          <w:tcPr>
            <w:tcW w:w="1701" w:type="dxa"/>
            <w:tcBorders>
              <w:top w:val="nil"/>
              <w:left w:val="nil"/>
              <w:bottom w:val="nil"/>
              <w:right w:val="nil"/>
            </w:tcBorders>
            <w:shd w:val="clear" w:color="auto" w:fill="auto"/>
            <w:vAlign w:val="center"/>
            <w:hideMark/>
          </w:tcPr>
          <w:p w14:paraId="2BB8BE96"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Subscapular skinfold (N=306)</w:t>
            </w:r>
          </w:p>
        </w:tc>
        <w:tc>
          <w:tcPr>
            <w:tcW w:w="1701" w:type="dxa"/>
            <w:tcBorders>
              <w:top w:val="nil"/>
              <w:left w:val="nil"/>
              <w:bottom w:val="nil"/>
              <w:right w:val="nil"/>
            </w:tcBorders>
            <w:shd w:val="clear" w:color="auto" w:fill="auto"/>
            <w:vAlign w:val="center"/>
            <w:hideMark/>
          </w:tcPr>
          <w:p w14:paraId="69743E75"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Fat Mass (PEAPOD) (N=95)</w:t>
            </w:r>
          </w:p>
        </w:tc>
        <w:tc>
          <w:tcPr>
            <w:tcW w:w="1559" w:type="dxa"/>
            <w:tcBorders>
              <w:top w:val="nil"/>
              <w:left w:val="nil"/>
              <w:bottom w:val="nil"/>
              <w:right w:val="nil"/>
            </w:tcBorders>
            <w:shd w:val="clear" w:color="auto" w:fill="auto"/>
            <w:vAlign w:val="center"/>
            <w:hideMark/>
          </w:tcPr>
          <w:p w14:paraId="2B8CF0A9"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Fat Mass (predicted) (N=306)</w:t>
            </w:r>
          </w:p>
        </w:tc>
        <w:tc>
          <w:tcPr>
            <w:tcW w:w="1418" w:type="dxa"/>
            <w:tcBorders>
              <w:top w:val="nil"/>
              <w:left w:val="nil"/>
              <w:bottom w:val="nil"/>
              <w:right w:val="nil"/>
            </w:tcBorders>
            <w:shd w:val="clear" w:color="auto" w:fill="auto"/>
            <w:vAlign w:val="center"/>
            <w:hideMark/>
          </w:tcPr>
          <w:p w14:paraId="58F95B49"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sSAT (N=91)</w:t>
            </w:r>
          </w:p>
        </w:tc>
        <w:tc>
          <w:tcPr>
            <w:tcW w:w="1560" w:type="dxa"/>
            <w:tcBorders>
              <w:top w:val="nil"/>
              <w:left w:val="nil"/>
              <w:bottom w:val="nil"/>
              <w:right w:val="nil"/>
            </w:tcBorders>
            <w:shd w:val="clear" w:color="auto" w:fill="auto"/>
            <w:vAlign w:val="center"/>
            <w:hideMark/>
          </w:tcPr>
          <w:p w14:paraId="712FDBD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dSAT (N=91)</w:t>
            </w:r>
          </w:p>
        </w:tc>
        <w:tc>
          <w:tcPr>
            <w:tcW w:w="1559" w:type="dxa"/>
            <w:tcBorders>
              <w:top w:val="nil"/>
              <w:left w:val="nil"/>
              <w:bottom w:val="nil"/>
              <w:right w:val="nil"/>
            </w:tcBorders>
            <w:shd w:val="clear" w:color="auto" w:fill="auto"/>
            <w:vAlign w:val="center"/>
            <w:hideMark/>
          </w:tcPr>
          <w:p w14:paraId="54114BD3"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IAT (N=91)</w:t>
            </w:r>
          </w:p>
        </w:tc>
      </w:tr>
      <w:tr w:rsidR="00382B76" w:rsidRPr="0093035D" w14:paraId="3F2C6CEB" w14:textId="77777777" w:rsidTr="00382B76">
        <w:trPr>
          <w:trHeight w:val="330"/>
        </w:trPr>
        <w:tc>
          <w:tcPr>
            <w:tcW w:w="2127" w:type="dxa"/>
            <w:tcBorders>
              <w:top w:val="nil"/>
              <w:left w:val="nil"/>
              <w:bottom w:val="single" w:sz="8" w:space="0" w:color="auto"/>
              <w:right w:val="nil"/>
            </w:tcBorders>
            <w:shd w:val="clear" w:color="auto" w:fill="auto"/>
            <w:noWrap/>
            <w:hideMark/>
          </w:tcPr>
          <w:p w14:paraId="519990F5"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 xml:space="preserve">  BMI 18.5-22.9 kg/m</w:t>
            </w:r>
            <w:r w:rsidRPr="0093035D">
              <w:rPr>
                <w:rFonts w:ascii="Times New Roman" w:eastAsia="Times New Roman" w:hAnsi="Times New Roman"/>
                <w:vertAlign w:val="superscript"/>
              </w:rPr>
              <w:t>2</w:t>
            </w:r>
          </w:p>
        </w:tc>
        <w:tc>
          <w:tcPr>
            <w:tcW w:w="1559" w:type="dxa"/>
            <w:tcBorders>
              <w:top w:val="nil"/>
              <w:left w:val="nil"/>
              <w:bottom w:val="single" w:sz="8" w:space="0" w:color="auto"/>
              <w:right w:val="nil"/>
            </w:tcBorders>
            <w:shd w:val="clear" w:color="auto" w:fill="auto"/>
            <w:vAlign w:val="center"/>
            <w:hideMark/>
          </w:tcPr>
          <w:p w14:paraId="0B5AF3E1" w14:textId="111E660C"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3B4AAF4B" w14:textId="2D020BE6"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Pr="0093035D">
              <w:rPr>
                <w:rFonts w:ascii="Times New Roman" w:eastAsia="Times New Roman" w:hAnsi="Times New Roman"/>
              </w:rPr>
              <w:t xml:space="preserve"> </w:t>
            </w:r>
            <w:r w:rsidR="00382B76" w:rsidRPr="0093035D">
              <w:rPr>
                <w:rFonts w:ascii="Times New Roman" w:eastAsia="Times New Roman" w:hAnsi="Times New Roman"/>
              </w:rPr>
              <w:t>(95% CI)</w:t>
            </w:r>
          </w:p>
        </w:tc>
        <w:tc>
          <w:tcPr>
            <w:tcW w:w="1701" w:type="dxa"/>
            <w:tcBorders>
              <w:top w:val="nil"/>
              <w:left w:val="nil"/>
              <w:bottom w:val="single" w:sz="8" w:space="0" w:color="auto"/>
              <w:right w:val="nil"/>
            </w:tcBorders>
            <w:shd w:val="clear" w:color="auto" w:fill="auto"/>
            <w:vAlign w:val="center"/>
            <w:hideMark/>
          </w:tcPr>
          <w:p w14:paraId="3B339EB2" w14:textId="6961112A"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701" w:type="dxa"/>
            <w:tcBorders>
              <w:top w:val="nil"/>
              <w:left w:val="nil"/>
              <w:bottom w:val="single" w:sz="8" w:space="0" w:color="auto"/>
              <w:right w:val="nil"/>
            </w:tcBorders>
            <w:shd w:val="clear" w:color="auto" w:fill="auto"/>
            <w:vAlign w:val="center"/>
            <w:hideMark/>
          </w:tcPr>
          <w:p w14:paraId="465BF352" w14:textId="43941253"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509276C4" w14:textId="710B848D"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418" w:type="dxa"/>
            <w:tcBorders>
              <w:top w:val="nil"/>
              <w:left w:val="nil"/>
              <w:bottom w:val="single" w:sz="8" w:space="0" w:color="auto"/>
              <w:right w:val="nil"/>
            </w:tcBorders>
            <w:shd w:val="clear" w:color="auto" w:fill="auto"/>
            <w:vAlign w:val="center"/>
            <w:hideMark/>
          </w:tcPr>
          <w:p w14:paraId="1DE31F36" w14:textId="3C6A49F6"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60" w:type="dxa"/>
            <w:tcBorders>
              <w:top w:val="nil"/>
              <w:left w:val="nil"/>
              <w:bottom w:val="single" w:sz="8" w:space="0" w:color="auto"/>
              <w:right w:val="nil"/>
            </w:tcBorders>
            <w:shd w:val="clear" w:color="auto" w:fill="auto"/>
            <w:vAlign w:val="center"/>
            <w:hideMark/>
          </w:tcPr>
          <w:p w14:paraId="2D312493" w14:textId="559B6B08"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5154D998" w14:textId="19766CD1"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r>
      <w:tr w:rsidR="00382B76" w:rsidRPr="0093035D" w14:paraId="1D5F893E" w14:textId="77777777" w:rsidTr="00382B76">
        <w:trPr>
          <w:trHeight w:val="315"/>
        </w:trPr>
        <w:tc>
          <w:tcPr>
            <w:tcW w:w="2127" w:type="dxa"/>
            <w:tcBorders>
              <w:top w:val="nil"/>
              <w:left w:val="nil"/>
              <w:bottom w:val="nil"/>
              <w:right w:val="nil"/>
            </w:tcBorders>
            <w:shd w:val="clear" w:color="auto" w:fill="auto"/>
            <w:noWrap/>
            <w:vAlign w:val="center"/>
            <w:hideMark/>
          </w:tcPr>
          <w:p w14:paraId="265B3EE7"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Cord blood Leptin</w:t>
            </w:r>
          </w:p>
        </w:tc>
        <w:tc>
          <w:tcPr>
            <w:tcW w:w="1559" w:type="dxa"/>
            <w:tcBorders>
              <w:top w:val="nil"/>
              <w:left w:val="nil"/>
              <w:bottom w:val="nil"/>
              <w:right w:val="nil"/>
            </w:tcBorders>
            <w:shd w:val="clear" w:color="auto" w:fill="auto"/>
            <w:vAlign w:val="center"/>
            <w:hideMark/>
          </w:tcPr>
          <w:p w14:paraId="1588DAF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86 (0.103, 0.270)</w:t>
            </w:r>
          </w:p>
        </w:tc>
        <w:tc>
          <w:tcPr>
            <w:tcW w:w="1559" w:type="dxa"/>
            <w:tcBorders>
              <w:top w:val="nil"/>
              <w:left w:val="nil"/>
              <w:bottom w:val="nil"/>
              <w:right w:val="nil"/>
            </w:tcBorders>
            <w:shd w:val="clear" w:color="auto" w:fill="auto"/>
            <w:vAlign w:val="center"/>
            <w:hideMark/>
          </w:tcPr>
          <w:p w14:paraId="3E460928"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336 (0.207, 0.465)</w:t>
            </w:r>
          </w:p>
        </w:tc>
        <w:tc>
          <w:tcPr>
            <w:tcW w:w="1701" w:type="dxa"/>
            <w:tcBorders>
              <w:top w:val="nil"/>
              <w:left w:val="nil"/>
              <w:bottom w:val="nil"/>
              <w:right w:val="nil"/>
            </w:tcBorders>
            <w:shd w:val="clear" w:color="auto" w:fill="auto"/>
            <w:vAlign w:val="center"/>
            <w:hideMark/>
          </w:tcPr>
          <w:p w14:paraId="1FDA16E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391 (0.275, 0.506)</w:t>
            </w:r>
          </w:p>
        </w:tc>
        <w:tc>
          <w:tcPr>
            <w:tcW w:w="1701" w:type="dxa"/>
            <w:tcBorders>
              <w:top w:val="nil"/>
              <w:left w:val="nil"/>
              <w:bottom w:val="nil"/>
              <w:right w:val="nil"/>
            </w:tcBorders>
            <w:shd w:val="clear" w:color="auto" w:fill="auto"/>
            <w:vAlign w:val="center"/>
            <w:hideMark/>
          </w:tcPr>
          <w:p w14:paraId="0CAE624F"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67 (0.239, 0.696)</w:t>
            </w:r>
          </w:p>
        </w:tc>
        <w:tc>
          <w:tcPr>
            <w:tcW w:w="1559" w:type="dxa"/>
            <w:tcBorders>
              <w:top w:val="nil"/>
              <w:left w:val="nil"/>
              <w:bottom w:val="nil"/>
              <w:right w:val="nil"/>
            </w:tcBorders>
            <w:shd w:val="clear" w:color="auto" w:fill="auto"/>
            <w:vAlign w:val="center"/>
            <w:hideMark/>
          </w:tcPr>
          <w:p w14:paraId="18FE2CDF"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72 (0.177, 0.367)</w:t>
            </w:r>
          </w:p>
        </w:tc>
        <w:tc>
          <w:tcPr>
            <w:tcW w:w="1418" w:type="dxa"/>
            <w:tcBorders>
              <w:top w:val="nil"/>
              <w:left w:val="nil"/>
              <w:bottom w:val="nil"/>
              <w:right w:val="nil"/>
            </w:tcBorders>
            <w:shd w:val="clear" w:color="auto" w:fill="auto"/>
            <w:vAlign w:val="center"/>
            <w:hideMark/>
          </w:tcPr>
          <w:p w14:paraId="6A0C150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325 (0.123, 0.527)</w:t>
            </w:r>
          </w:p>
        </w:tc>
        <w:tc>
          <w:tcPr>
            <w:tcW w:w="1560" w:type="dxa"/>
            <w:tcBorders>
              <w:top w:val="nil"/>
              <w:left w:val="nil"/>
              <w:bottom w:val="nil"/>
              <w:right w:val="nil"/>
            </w:tcBorders>
            <w:shd w:val="clear" w:color="auto" w:fill="auto"/>
            <w:vAlign w:val="center"/>
            <w:hideMark/>
          </w:tcPr>
          <w:p w14:paraId="6C8F2885"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375 (0.141, 0.608)</w:t>
            </w:r>
          </w:p>
        </w:tc>
        <w:tc>
          <w:tcPr>
            <w:tcW w:w="1559" w:type="dxa"/>
            <w:tcBorders>
              <w:top w:val="nil"/>
              <w:left w:val="nil"/>
              <w:bottom w:val="nil"/>
              <w:right w:val="nil"/>
            </w:tcBorders>
            <w:shd w:val="clear" w:color="auto" w:fill="auto"/>
            <w:vAlign w:val="center"/>
            <w:hideMark/>
          </w:tcPr>
          <w:p w14:paraId="4B127000"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39 (-0.084, 0.363)</w:t>
            </w:r>
          </w:p>
        </w:tc>
      </w:tr>
      <w:tr w:rsidR="00382B76" w:rsidRPr="0093035D" w14:paraId="32C6CDF8" w14:textId="77777777" w:rsidTr="00382B76">
        <w:trPr>
          <w:trHeight w:val="375"/>
        </w:trPr>
        <w:tc>
          <w:tcPr>
            <w:tcW w:w="2127" w:type="dxa"/>
            <w:tcBorders>
              <w:top w:val="nil"/>
              <w:left w:val="nil"/>
              <w:bottom w:val="nil"/>
              <w:right w:val="nil"/>
            </w:tcBorders>
            <w:shd w:val="clear" w:color="auto" w:fill="auto"/>
            <w:noWrap/>
            <w:vAlign w:val="center"/>
            <w:hideMark/>
          </w:tcPr>
          <w:p w14:paraId="7520CFCF" w14:textId="77777777" w:rsidR="00382B76" w:rsidRPr="0093035D" w:rsidRDefault="00382B76" w:rsidP="00382B76">
            <w:pPr>
              <w:jc w:val="center"/>
              <w:rPr>
                <w:rFonts w:ascii="Times New Roman" w:eastAsia="Times New Roman" w:hAnsi="Times New Roman"/>
              </w:rPr>
            </w:pPr>
          </w:p>
        </w:tc>
        <w:tc>
          <w:tcPr>
            <w:tcW w:w="1559" w:type="dxa"/>
            <w:tcBorders>
              <w:top w:val="nil"/>
              <w:left w:val="nil"/>
              <w:bottom w:val="nil"/>
              <w:right w:val="nil"/>
            </w:tcBorders>
            <w:shd w:val="clear" w:color="auto" w:fill="auto"/>
            <w:vAlign w:val="center"/>
            <w:hideMark/>
          </w:tcPr>
          <w:p w14:paraId="06D13290" w14:textId="24EDDFCB"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559" w:type="dxa"/>
            <w:tcBorders>
              <w:top w:val="nil"/>
              <w:left w:val="nil"/>
              <w:bottom w:val="nil"/>
              <w:right w:val="nil"/>
            </w:tcBorders>
            <w:shd w:val="clear" w:color="auto" w:fill="auto"/>
            <w:vAlign w:val="center"/>
            <w:hideMark/>
          </w:tcPr>
          <w:p w14:paraId="228D6341" w14:textId="354001D9"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701" w:type="dxa"/>
            <w:tcBorders>
              <w:top w:val="nil"/>
              <w:left w:val="nil"/>
              <w:bottom w:val="nil"/>
              <w:right w:val="nil"/>
            </w:tcBorders>
            <w:shd w:val="clear" w:color="auto" w:fill="auto"/>
            <w:vAlign w:val="center"/>
            <w:hideMark/>
          </w:tcPr>
          <w:p w14:paraId="25257D25" w14:textId="11D926E8"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701" w:type="dxa"/>
            <w:tcBorders>
              <w:top w:val="nil"/>
              <w:left w:val="nil"/>
              <w:bottom w:val="nil"/>
              <w:right w:val="nil"/>
            </w:tcBorders>
            <w:shd w:val="clear" w:color="auto" w:fill="auto"/>
            <w:vAlign w:val="center"/>
            <w:hideMark/>
          </w:tcPr>
          <w:p w14:paraId="2A3EC7B0" w14:textId="62B7AB2A"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559" w:type="dxa"/>
            <w:tcBorders>
              <w:top w:val="nil"/>
              <w:left w:val="nil"/>
              <w:bottom w:val="nil"/>
              <w:right w:val="nil"/>
            </w:tcBorders>
            <w:shd w:val="clear" w:color="auto" w:fill="auto"/>
            <w:vAlign w:val="center"/>
            <w:hideMark/>
          </w:tcPr>
          <w:p w14:paraId="457F7D35" w14:textId="599126C0"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418" w:type="dxa"/>
            <w:tcBorders>
              <w:top w:val="nil"/>
              <w:left w:val="nil"/>
              <w:bottom w:val="nil"/>
              <w:right w:val="nil"/>
            </w:tcBorders>
            <w:shd w:val="clear" w:color="auto" w:fill="auto"/>
            <w:vAlign w:val="center"/>
            <w:hideMark/>
          </w:tcPr>
          <w:p w14:paraId="46F34507" w14:textId="6B3E2996"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02</w:t>
            </w:r>
            <w:r w:rsidR="00382B76" w:rsidRPr="0093035D">
              <w:rPr>
                <w:rFonts w:ascii="Times New Roman" w:eastAsia="Times New Roman" w:hAnsi="Times New Roman"/>
                <w:b/>
                <w:bCs/>
                <w:vertAlign w:val="superscript"/>
              </w:rPr>
              <w:t>b</w:t>
            </w:r>
          </w:p>
        </w:tc>
        <w:tc>
          <w:tcPr>
            <w:tcW w:w="1560" w:type="dxa"/>
            <w:tcBorders>
              <w:top w:val="nil"/>
              <w:left w:val="nil"/>
              <w:bottom w:val="nil"/>
              <w:right w:val="nil"/>
            </w:tcBorders>
            <w:shd w:val="clear" w:color="auto" w:fill="auto"/>
            <w:vAlign w:val="center"/>
            <w:hideMark/>
          </w:tcPr>
          <w:p w14:paraId="7DABF129" w14:textId="17D4AB0F"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02</w:t>
            </w:r>
            <w:r w:rsidR="00382B76" w:rsidRPr="0093035D">
              <w:rPr>
                <w:rFonts w:ascii="Times New Roman" w:eastAsia="Times New Roman" w:hAnsi="Times New Roman"/>
                <w:b/>
                <w:bCs/>
                <w:vertAlign w:val="superscript"/>
              </w:rPr>
              <w:t>b</w:t>
            </w:r>
          </w:p>
        </w:tc>
        <w:tc>
          <w:tcPr>
            <w:tcW w:w="1559" w:type="dxa"/>
            <w:tcBorders>
              <w:top w:val="nil"/>
              <w:left w:val="nil"/>
              <w:bottom w:val="nil"/>
              <w:right w:val="nil"/>
            </w:tcBorders>
            <w:shd w:val="clear" w:color="auto" w:fill="auto"/>
            <w:vAlign w:val="center"/>
            <w:hideMark/>
          </w:tcPr>
          <w:p w14:paraId="484FA702" w14:textId="42FF80D6"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218</w:t>
            </w:r>
            <w:r w:rsidR="00382B76" w:rsidRPr="0093035D">
              <w:rPr>
                <w:rFonts w:ascii="Times New Roman" w:eastAsia="Times New Roman" w:hAnsi="Times New Roman"/>
                <w:vertAlign w:val="superscript"/>
              </w:rPr>
              <w:t>b</w:t>
            </w:r>
          </w:p>
        </w:tc>
      </w:tr>
      <w:tr w:rsidR="00382B76" w:rsidRPr="0093035D" w14:paraId="2493322B" w14:textId="77777777" w:rsidTr="00382B76">
        <w:trPr>
          <w:trHeight w:val="330"/>
        </w:trPr>
        <w:tc>
          <w:tcPr>
            <w:tcW w:w="2127" w:type="dxa"/>
            <w:tcBorders>
              <w:top w:val="single" w:sz="4" w:space="0" w:color="auto"/>
              <w:left w:val="nil"/>
              <w:bottom w:val="single" w:sz="8" w:space="0" w:color="auto"/>
              <w:right w:val="nil"/>
            </w:tcBorders>
            <w:shd w:val="clear" w:color="auto" w:fill="auto"/>
            <w:noWrap/>
            <w:vAlign w:val="center"/>
            <w:hideMark/>
          </w:tcPr>
          <w:p w14:paraId="0FD87F8F"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p value for interaction</w:t>
            </w:r>
          </w:p>
        </w:tc>
        <w:tc>
          <w:tcPr>
            <w:tcW w:w="1559" w:type="dxa"/>
            <w:tcBorders>
              <w:top w:val="single" w:sz="4" w:space="0" w:color="auto"/>
              <w:left w:val="nil"/>
              <w:bottom w:val="single" w:sz="8" w:space="0" w:color="auto"/>
              <w:right w:val="nil"/>
            </w:tcBorders>
            <w:shd w:val="clear" w:color="auto" w:fill="auto"/>
            <w:vAlign w:val="center"/>
            <w:hideMark/>
          </w:tcPr>
          <w:p w14:paraId="7FA249F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559" w:type="dxa"/>
            <w:tcBorders>
              <w:top w:val="single" w:sz="4" w:space="0" w:color="auto"/>
              <w:left w:val="nil"/>
              <w:bottom w:val="single" w:sz="8" w:space="0" w:color="auto"/>
              <w:right w:val="nil"/>
            </w:tcBorders>
            <w:shd w:val="clear" w:color="auto" w:fill="auto"/>
            <w:vAlign w:val="center"/>
            <w:hideMark/>
          </w:tcPr>
          <w:p w14:paraId="0FFC91B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701" w:type="dxa"/>
            <w:tcBorders>
              <w:top w:val="single" w:sz="4" w:space="0" w:color="auto"/>
              <w:left w:val="nil"/>
              <w:bottom w:val="single" w:sz="8" w:space="0" w:color="auto"/>
              <w:right w:val="nil"/>
            </w:tcBorders>
            <w:shd w:val="clear" w:color="auto" w:fill="auto"/>
            <w:vAlign w:val="center"/>
            <w:hideMark/>
          </w:tcPr>
          <w:p w14:paraId="676E5B5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701" w:type="dxa"/>
            <w:tcBorders>
              <w:top w:val="single" w:sz="4" w:space="0" w:color="auto"/>
              <w:left w:val="nil"/>
              <w:bottom w:val="single" w:sz="8" w:space="0" w:color="auto"/>
              <w:right w:val="nil"/>
            </w:tcBorders>
            <w:shd w:val="clear" w:color="auto" w:fill="auto"/>
            <w:vAlign w:val="center"/>
            <w:hideMark/>
          </w:tcPr>
          <w:p w14:paraId="0FB3E8B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559" w:type="dxa"/>
            <w:tcBorders>
              <w:top w:val="single" w:sz="4" w:space="0" w:color="auto"/>
              <w:left w:val="nil"/>
              <w:bottom w:val="single" w:sz="8" w:space="0" w:color="auto"/>
              <w:right w:val="nil"/>
            </w:tcBorders>
            <w:shd w:val="clear" w:color="auto" w:fill="auto"/>
            <w:vAlign w:val="center"/>
            <w:hideMark/>
          </w:tcPr>
          <w:p w14:paraId="03F447FF"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418" w:type="dxa"/>
            <w:tcBorders>
              <w:top w:val="single" w:sz="4" w:space="0" w:color="auto"/>
              <w:left w:val="nil"/>
              <w:bottom w:val="single" w:sz="8" w:space="0" w:color="auto"/>
              <w:right w:val="nil"/>
            </w:tcBorders>
            <w:shd w:val="clear" w:color="auto" w:fill="auto"/>
            <w:vAlign w:val="center"/>
            <w:hideMark/>
          </w:tcPr>
          <w:p w14:paraId="4D7AB0F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560" w:type="dxa"/>
            <w:tcBorders>
              <w:top w:val="single" w:sz="4" w:space="0" w:color="auto"/>
              <w:left w:val="nil"/>
              <w:bottom w:val="single" w:sz="8" w:space="0" w:color="auto"/>
              <w:right w:val="nil"/>
            </w:tcBorders>
            <w:shd w:val="clear" w:color="auto" w:fill="auto"/>
            <w:vAlign w:val="center"/>
            <w:hideMark/>
          </w:tcPr>
          <w:p w14:paraId="76E4D25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559" w:type="dxa"/>
            <w:tcBorders>
              <w:top w:val="single" w:sz="4" w:space="0" w:color="auto"/>
              <w:left w:val="nil"/>
              <w:bottom w:val="single" w:sz="8" w:space="0" w:color="auto"/>
              <w:right w:val="nil"/>
            </w:tcBorders>
            <w:shd w:val="clear" w:color="auto" w:fill="auto"/>
            <w:vAlign w:val="center"/>
            <w:hideMark/>
          </w:tcPr>
          <w:p w14:paraId="436569A8"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r>
      <w:tr w:rsidR="00382B76" w:rsidRPr="0093035D" w14:paraId="65327B05" w14:textId="77777777" w:rsidTr="00382B76">
        <w:trPr>
          <w:trHeight w:val="375"/>
        </w:trPr>
        <w:tc>
          <w:tcPr>
            <w:tcW w:w="2127" w:type="dxa"/>
            <w:tcBorders>
              <w:top w:val="nil"/>
              <w:left w:val="nil"/>
              <w:bottom w:val="nil"/>
              <w:right w:val="nil"/>
            </w:tcBorders>
            <w:shd w:val="clear" w:color="auto" w:fill="auto"/>
            <w:noWrap/>
            <w:vAlign w:val="center"/>
            <w:hideMark/>
          </w:tcPr>
          <w:p w14:paraId="3DF850D2"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Cord blood</w:t>
            </w:r>
            <w:r w:rsidRPr="0093035D">
              <w:rPr>
                <w:rFonts w:ascii="Times New Roman" w:eastAsia="Times New Roman" w:hAnsi="Times New Roman"/>
                <w:vertAlign w:val="subscript"/>
              </w:rPr>
              <w:t xml:space="preserve"> </w:t>
            </w:r>
            <w:r w:rsidRPr="0093035D">
              <w:rPr>
                <w:rFonts w:ascii="Times New Roman" w:eastAsia="Times New Roman" w:hAnsi="Times New Roman"/>
              </w:rPr>
              <w:t>Adiponectin</w:t>
            </w:r>
          </w:p>
        </w:tc>
        <w:tc>
          <w:tcPr>
            <w:tcW w:w="1559" w:type="dxa"/>
            <w:tcBorders>
              <w:top w:val="nil"/>
              <w:left w:val="nil"/>
              <w:bottom w:val="nil"/>
              <w:right w:val="nil"/>
            </w:tcBorders>
            <w:shd w:val="clear" w:color="auto" w:fill="auto"/>
            <w:vAlign w:val="center"/>
            <w:hideMark/>
          </w:tcPr>
          <w:p w14:paraId="7A4160C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55 (-0.019, 0.129)</w:t>
            </w:r>
          </w:p>
        </w:tc>
        <w:tc>
          <w:tcPr>
            <w:tcW w:w="1559" w:type="dxa"/>
            <w:tcBorders>
              <w:top w:val="nil"/>
              <w:left w:val="nil"/>
              <w:bottom w:val="nil"/>
              <w:right w:val="nil"/>
            </w:tcBorders>
            <w:shd w:val="clear" w:color="auto" w:fill="auto"/>
            <w:vAlign w:val="center"/>
            <w:hideMark/>
          </w:tcPr>
          <w:p w14:paraId="392A9FF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78 (-0.040, 0.196)</w:t>
            </w:r>
          </w:p>
        </w:tc>
        <w:tc>
          <w:tcPr>
            <w:tcW w:w="1701" w:type="dxa"/>
            <w:tcBorders>
              <w:top w:val="nil"/>
              <w:left w:val="nil"/>
              <w:bottom w:val="nil"/>
              <w:right w:val="nil"/>
            </w:tcBorders>
            <w:shd w:val="clear" w:color="auto" w:fill="auto"/>
            <w:vAlign w:val="center"/>
            <w:hideMark/>
          </w:tcPr>
          <w:p w14:paraId="334883C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04 (-0.004, 0.212)</w:t>
            </w:r>
          </w:p>
        </w:tc>
        <w:tc>
          <w:tcPr>
            <w:tcW w:w="1701" w:type="dxa"/>
            <w:tcBorders>
              <w:top w:val="nil"/>
              <w:left w:val="nil"/>
              <w:bottom w:val="nil"/>
              <w:right w:val="nil"/>
            </w:tcBorders>
            <w:shd w:val="clear" w:color="auto" w:fill="auto"/>
            <w:vAlign w:val="center"/>
            <w:hideMark/>
          </w:tcPr>
          <w:p w14:paraId="7FF34A9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74 (0.089, 0.460)</w:t>
            </w:r>
          </w:p>
        </w:tc>
        <w:tc>
          <w:tcPr>
            <w:tcW w:w="1559" w:type="dxa"/>
            <w:tcBorders>
              <w:top w:val="nil"/>
              <w:left w:val="nil"/>
              <w:bottom w:val="nil"/>
              <w:right w:val="nil"/>
            </w:tcBorders>
            <w:shd w:val="clear" w:color="auto" w:fill="auto"/>
            <w:vAlign w:val="center"/>
            <w:hideMark/>
          </w:tcPr>
          <w:p w14:paraId="33818E00"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80 (-0.007, 0.168)</w:t>
            </w:r>
          </w:p>
        </w:tc>
        <w:tc>
          <w:tcPr>
            <w:tcW w:w="1418" w:type="dxa"/>
            <w:tcBorders>
              <w:top w:val="nil"/>
              <w:left w:val="nil"/>
              <w:bottom w:val="nil"/>
              <w:right w:val="nil"/>
            </w:tcBorders>
            <w:shd w:val="clear" w:color="auto" w:fill="auto"/>
            <w:vAlign w:val="center"/>
            <w:hideMark/>
          </w:tcPr>
          <w:p w14:paraId="0C31555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85 (-0.058, 0.227)</w:t>
            </w:r>
          </w:p>
        </w:tc>
        <w:tc>
          <w:tcPr>
            <w:tcW w:w="1560" w:type="dxa"/>
            <w:tcBorders>
              <w:top w:val="nil"/>
              <w:left w:val="nil"/>
              <w:bottom w:val="nil"/>
              <w:right w:val="nil"/>
            </w:tcBorders>
            <w:shd w:val="clear" w:color="auto" w:fill="auto"/>
            <w:vAlign w:val="center"/>
            <w:hideMark/>
          </w:tcPr>
          <w:p w14:paraId="5BA2CA8F"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40 (-0.023, 0.304)</w:t>
            </w:r>
          </w:p>
        </w:tc>
        <w:tc>
          <w:tcPr>
            <w:tcW w:w="1559" w:type="dxa"/>
            <w:tcBorders>
              <w:top w:val="nil"/>
              <w:left w:val="nil"/>
              <w:bottom w:val="nil"/>
              <w:right w:val="nil"/>
            </w:tcBorders>
            <w:shd w:val="clear" w:color="auto" w:fill="auto"/>
            <w:vAlign w:val="center"/>
            <w:hideMark/>
          </w:tcPr>
          <w:p w14:paraId="0F41AA6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16 (-0.167, 0.135)</w:t>
            </w:r>
          </w:p>
        </w:tc>
      </w:tr>
      <w:tr w:rsidR="00382B76" w:rsidRPr="0093035D" w14:paraId="656B063D" w14:textId="77777777" w:rsidTr="00382B76">
        <w:trPr>
          <w:trHeight w:val="375"/>
        </w:trPr>
        <w:tc>
          <w:tcPr>
            <w:tcW w:w="2127" w:type="dxa"/>
            <w:tcBorders>
              <w:top w:val="nil"/>
              <w:left w:val="nil"/>
              <w:bottom w:val="nil"/>
              <w:right w:val="nil"/>
            </w:tcBorders>
            <w:shd w:val="clear" w:color="auto" w:fill="auto"/>
            <w:noWrap/>
            <w:vAlign w:val="center"/>
            <w:hideMark/>
          </w:tcPr>
          <w:p w14:paraId="5CA64D99" w14:textId="77777777" w:rsidR="00382B76" w:rsidRPr="0093035D" w:rsidRDefault="00382B76" w:rsidP="00382B76">
            <w:pPr>
              <w:jc w:val="center"/>
              <w:rPr>
                <w:rFonts w:ascii="Times New Roman" w:eastAsia="Times New Roman" w:hAnsi="Times New Roman"/>
              </w:rPr>
            </w:pPr>
          </w:p>
        </w:tc>
        <w:tc>
          <w:tcPr>
            <w:tcW w:w="1559" w:type="dxa"/>
            <w:tcBorders>
              <w:top w:val="nil"/>
              <w:left w:val="nil"/>
              <w:bottom w:val="nil"/>
              <w:right w:val="nil"/>
            </w:tcBorders>
            <w:shd w:val="clear" w:color="auto" w:fill="auto"/>
            <w:vAlign w:val="center"/>
            <w:hideMark/>
          </w:tcPr>
          <w:p w14:paraId="72FBDE2A" w14:textId="219FF2B3"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234</w:t>
            </w:r>
            <w:r w:rsidR="00382B76" w:rsidRPr="0093035D">
              <w:rPr>
                <w:rFonts w:ascii="Times New Roman" w:eastAsia="Times New Roman" w:hAnsi="Times New Roman"/>
                <w:vertAlign w:val="superscript"/>
              </w:rPr>
              <w:t>a</w:t>
            </w:r>
          </w:p>
        </w:tc>
        <w:tc>
          <w:tcPr>
            <w:tcW w:w="1559" w:type="dxa"/>
            <w:tcBorders>
              <w:top w:val="nil"/>
              <w:left w:val="nil"/>
              <w:bottom w:val="nil"/>
              <w:right w:val="nil"/>
            </w:tcBorders>
            <w:shd w:val="clear" w:color="auto" w:fill="auto"/>
            <w:vAlign w:val="center"/>
            <w:hideMark/>
          </w:tcPr>
          <w:p w14:paraId="4386ED90" w14:textId="5F50D33A"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260</w:t>
            </w:r>
            <w:r w:rsidR="00382B76" w:rsidRPr="0093035D">
              <w:rPr>
                <w:rFonts w:ascii="Times New Roman" w:eastAsia="Times New Roman" w:hAnsi="Times New Roman"/>
                <w:vertAlign w:val="superscript"/>
              </w:rPr>
              <w:t>a</w:t>
            </w:r>
          </w:p>
        </w:tc>
        <w:tc>
          <w:tcPr>
            <w:tcW w:w="1701" w:type="dxa"/>
            <w:tcBorders>
              <w:top w:val="nil"/>
              <w:left w:val="nil"/>
              <w:bottom w:val="nil"/>
              <w:right w:val="nil"/>
            </w:tcBorders>
            <w:shd w:val="clear" w:color="auto" w:fill="auto"/>
            <w:vAlign w:val="center"/>
            <w:hideMark/>
          </w:tcPr>
          <w:p w14:paraId="2A549457" w14:textId="584D013A"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83</w:t>
            </w:r>
            <w:r w:rsidR="00382B76" w:rsidRPr="0093035D">
              <w:rPr>
                <w:rFonts w:ascii="Times New Roman" w:eastAsia="Times New Roman" w:hAnsi="Times New Roman"/>
                <w:vertAlign w:val="superscript"/>
              </w:rPr>
              <w:t>a</w:t>
            </w:r>
          </w:p>
        </w:tc>
        <w:tc>
          <w:tcPr>
            <w:tcW w:w="1701" w:type="dxa"/>
            <w:tcBorders>
              <w:top w:val="nil"/>
              <w:left w:val="nil"/>
              <w:bottom w:val="nil"/>
              <w:right w:val="nil"/>
            </w:tcBorders>
            <w:shd w:val="clear" w:color="auto" w:fill="auto"/>
            <w:vAlign w:val="center"/>
            <w:hideMark/>
          </w:tcPr>
          <w:p w14:paraId="09CB9E15" w14:textId="6A4E3B35"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34</w:t>
            </w:r>
            <w:r w:rsidR="00382B76" w:rsidRPr="0093035D">
              <w:rPr>
                <w:rFonts w:ascii="Times New Roman" w:eastAsia="Times New Roman" w:hAnsi="Times New Roman"/>
                <w:b/>
                <w:bCs/>
                <w:vertAlign w:val="superscript"/>
              </w:rPr>
              <w:t>a</w:t>
            </w:r>
          </w:p>
        </w:tc>
        <w:tc>
          <w:tcPr>
            <w:tcW w:w="1559" w:type="dxa"/>
            <w:tcBorders>
              <w:top w:val="nil"/>
              <w:left w:val="nil"/>
              <w:bottom w:val="nil"/>
              <w:right w:val="nil"/>
            </w:tcBorders>
            <w:shd w:val="clear" w:color="auto" w:fill="auto"/>
            <w:vAlign w:val="center"/>
            <w:hideMark/>
          </w:tcPr>
          <w:p w14:paraId="637C4240" w14:textId="3C419926"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83</w:t>
            </w:r>
            <w:r w:rsidR="00382B76" w:rsidRPr="0093035D">
              <w:rPr>
                <w:rFonts w:ascii="Times New Roman" w:eastAsia="Times New Roman" w:hAnsi="Times New Roman"/>
                <w:vertAlign w:val="superscript"/>
              </w:rPr>
              <w:t>a</w:t>
            </w:r>
          </w:p>
        </w:tc>
        <w:tc>
          <w:tcPr>
            <w:tcW w:w="1418" w:type="dxa"/>
            <w:tcBorders>
              <w:top w:val="nil"/>
              <w:left w:val="nil"/>
              <w:bottom w:val="nil"/>
              <w:right w:val="nil"/>
            </w:tcBorders>
            <w:shd w:val="clear" w:color="auto" w:fill="auto"/>
            <w:vAlign w:val="center"/>
            <w:hideMark/>
          </w:tcPr>
          <w:p w14:paraId="31067B0D" w14:textId="70A706FF"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276</w:t>
            </w:r>
            <w:r w:rsidR="00382B76" w:rsidRPr="0093035D">
              <w:rPr>
                <w:rFonts w:ascii="Times New Roman" w:eastAsia="Times New Roman" w:hAnsi="Times New Roman"/>
                <w:vertAlign w:val="superscript"/>
              </w:rPr>
              <w:t>b</w:t>
            </w:r>
          </w:p>
        </w:tc>
        <w:tc>
          <w:tcPr>
            <w:tcW w:w="1560" w:type="dxa"/>
            <w:tcBorders>
              <w:top w:val="nil"/>
              <w:left w:val="nil"/>
              <w:bottom w:val="nil"/>
              <w:right w:val="nil"/>
            </w:tcBorders>
            <w:shd w:val="clear" w:color="auto" w:fill="auto"/>
            <w:vAlign w:val="center"/>
            <w:hideMark/>
          </w:tcPr>
          <w:p w14:paraId="60AB677B" w14:textId="6DB9C6BE"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83</w:t>
            </w:r>
            <w:r w:rsidR="00382B76" w:rsidRPr="0093035D">
              <w:rPr>
                <w:rFonts w:ascii="Times New Roman" w:eastAsia="Times New Roman" w:hAnsi="Times New Roman"/>
                <w:vertAlign w:val="superscript"/>
              </w:rPr>
              <w:t>b</w:t>
            </w:r>
          </w:p>
        </w:tc>
        <w:tc>
          <w:tcPr>
            <w:tcW w:w="1559" w:type="dxa"/>
            <w:tcBorders>
              <w:top w:val="nil"/>
              <w:left w:val="nil"/>
              <w:bottom w:val="nil"/>
              <w:right w:val="nil"/>
            </w:tcBorders>
            <w:shd w:val="clear" w:color="auto" w:fill="auto"/>
            <w:vAlign w:val="center"/>
            <w:hideMark/>
          </w:tcPr>
          <w:p w14:paraId="2AADB7A5" w14:textId="6972DDF9"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835</w:t>
            </w:r>
            <w:r w:rsidR="00382B76" w:rsidRPr="0093035D">
              <w:rPr>
                <w:rFonts w:ascii="Times New Roman" w:eastAsia="Times New Roman" w:hAnsi="Times New Roman"/>
                <w:vertAlign w:val="superscript"/>
              </w:rPr>
              <w:t>b</w:t>
            </w:r>
          </w:p>
        </w:tc>
      </w:tr>
      <w:tr w:rsidR="00382B76" w:rsidRPr="0093035D" w14:paraId="61C2E05E" w14:textId="77777777" w:rsidTr="00382B76">
        <w:trPr>
          <w:trHeight w:val="330"/>
        </w:trPr>
        <w:tc>
          <w:tcPr>
            <w:tcW w:w="2127" w:type="dxa"/>
            <w:tcBorders>
              <w:top w:val="single" w:sz="4" w:space="0" w:color="auto"/>
              <w:left w:val="nil"/>
              <w:bottom w:val="single" w:sz="8" w:space="0" w:color="auto"/>
              <w:right w:val="nil"/>
            </w:tcBorders>
            <w:shd w:val="clear" w:color="auto" w:fill="auto"/>
            <w:noWrap/>
            <w:vAlign w:val="center"/>
            <w:hideMark/>
          </w:tcPr>
          <w:p w14:paraId="55DB2F12"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p value for interaction</w:t>
            </w:r>
          </w:p>
        </w:tc>
        <w:tc>
          <w:tcPr>
            <w:tcW w:w="1559" w:type="dxa"/>
            <w:tcBorders>
              <w:top w:val="single" w:sz="4" w:space="0" w:color="auto"/>
              <w:left w:val="nil"/>
              <w:bottom w:val="single" w:sz="8" w:space="0" w:color="auto"/>
              <w:right w:val="nil"/>
            </w:tcBorders>
            <w:shd w:val="clear" w:color="auto" w:fill="auto"/>
            <w:vAlign w:val="center"/>
            <w:hideMark/>
          </w:tcPr>
          <w:p w14:paraId="54A9A85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559" w:type="dxa"/>
            <w:tcBorders>
              <w:top w:val="single" w:sz="4" w:space="0" w:color="auto"/>
              <w:left w:val="nil"/>
              <w:bottom w:val="single" w:sz="8" w:space="0" w:color="auto"/>
              <w:right w:val="nil"/>
            </w:tcBorders>
            <w:shd w:val="clear" w:color="auto" w:fill="auto"/>
            <w:vAlign w:val="center"/>
            <w:hideMark/>
          </w:tcPr>
          <w:p w14:paraId="0BAD0E65"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701" w:type="dxa"/>
            <w:tcBorders>
              <w:top w:val="single" w:sz="4" w:space="0" w:color="auto"/>
              <w:left w:val="nil"/>
              <w:bottom w:val="single" w:sz="8" w:space="0" w:color="auto"/>
              <w:right w:val="nil"/>
            </w:tcBorders>
            <w:shd w:val="clear" w:color="auto" w:fill="auto"/>
            <w:vAlign w:val="center"/>
            <w:hideMark/>
          </w:tcPr>
          <w:p w14:paraId="090DEFE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701" w:type="dxa"/>
            <w:tcBorders>
              <w:top w:val="single" w:sz="4" w:space="0" w:color="auto"/>
              <w:left w:val="nil"/>
              <w:bottom w:val="single" w:sz="8" w:space="0" w:color="auto"/>
              <w:right w:val="nil"/>
            </w:tcBorders>
            <w:shd w:val="clear" w:color="auto" w:fill="auto"/>
            <w:vAlign w:val="center"/>
            <w:hideMark/>
          </w:tcPr>
          <w:p w14:paraId="76B9B8D3"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559" w:type="dxa"/>
            <w:tcBorders>
              <w:top w:val="single" w:sz="4" w:space="0" w:color="auto"/>
              <w:left w:val="nil"/>
              <w:bottom w:val="single" w:sz="8" w:space="0" w:color="auto"/>
              <w:right w:val="nil"/>
            </w:tcBorders>
            <w:shd w:val="clear" w:color="auto" w:fill="auto"/>
            <w:vAlign w:val="center"/>
            <w:hideMark/>
          </w:tcPr>
          <w:p w14:paraId="4DF4682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418" w:type="dxa"/>
            <w:tcBorders>
              <w:top w:val="single" w:sz="4" w:space="0" w:color="auto"/>
              <w:left w:val="nil"/>
              <w:bottom w:val="single" w:sz="8" w:space="0" w:color="auto"/>
              <w:right w:val="nil"/>
            </w:tcBorders>
            <w:shd w:val="clear" w:color="auto" w:fill="auto"/>
            <w:vAlign w:val="center"/>
            <w:hideMark/>
          </w:tcPr>
          <w:p w14:paraId="344D1AA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560" w:type="dxa"/>
            <w:tcBorders>
              <w:top w:val="single" w:sz="4" w:space="0" w:color="auto"/>
              <w:left w:val="nil"/>
              <w:bottom w:val="single" w:sz="8" w:space="0" w:color="auto"/>
              <w:right w:val="nil"/>
            </w:tcBorders>
            <w:shd w:val="clear" w:color="auto" w:fill="auto"/>
            <w:vAlign w:val="center"/>
            <w:hideMark/>
          </w:tcPr>
          <w:p w14:paraId="0D045B2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c>
          <w:tcPr>
            <w:tcW w:w="1559" w:type="dxa"/>
            <w:tcBorders>
              <w:top w:val="single" w:sz="4" w:space="0" w:color="auto"/>
              <w:left w:val="nil"/>
              <w:bottom w:val="single" w:sz="8" w:space="0" w:color="auto"/>
              <w:right w:val="nil"/>
            </w:tcBorders>
            <w:shd w:val="clear" w:color="auto" w:fill="auto"/>
            <w:vAlign w:val="center"/>
            <w:hideMark/>
          </w:tcPr>
          <w:p w14:paraId="7B28A806"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Reference</w:t>
            </w:r>
          </w:p>
        </w:tc>
      </w:tr>
      <w:tr w:rsidR="00382B76" w:rsidRPr="0093035D" w14:paraId="738C12E1" w14:textId="77777777" w:rsidTr="00382B76">
        <w:trPr>
          <w:trHeight w:val="315"/>
        </w:trPr>
        <w:tc>
          <w:tcPr>
            <w:tcW w:w="2127" w:type="dxa"/>
            <w:tcBorders>
              <w:top w:val="nil"/>
              <w:left w:val="nil"/>
              <w:bottom w:val="nil"/>
              <w:right w:val="nil"/>
            </w:tcBorders>
            <w:shd w:val="clear" w:color="auto" w:fill="auto"/>
            <w:noWrap/>
            <w:hideMark/>
          </w:tcPr>
          <w:p w14:paraId="0C266F76" w14:textId="77777777" w:rsidR="00382B76" w:rsidRPr="0093035D" w:rsidRDefault="00382B76" w:rsidP="00382B76">
            <w:pPr>
              <w:rPr>
                <w:rFonts w:ascii="Times New Roman" w:eastAsia="Times New Roman" w:hAnsi="Times New Roman"/>
                <w:b/>
              </w:rPr>
            </w:pPr>
            <w:r w:rsidRPr="0093035D">
              <w:rPr>
                <w:rFonts w:ascii="Times New Roman" w:eastAsia="Times New Roman" w:hAnsi="Times New Roman"/>
                <w:b/>
              </w:rPr>
              <w:t>Overweight</w:t>
            </w:r>
          </w:p>
        </w:tc>
        <w:tc>
          <w:tcPr>
            <w:tcW w:w="1559" w:type="dxa"/>
            <w:tcBorders>
              <w:top w:val="nil"/>
              <w:left w:val="nil"/>
              <w:bottom w:val="nil"/>
              <w:right w:val="nil"/>
            </w:tcBorders>
            <w:shd w:val="clear" w:color="auto" w:fill="auto"/>
            <w:vAlign w:val="center"/>
            <w:hideMark/>
          </w:tcPr>
          <w:p w14:paraId="398EB84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Birth weight (N=77)</w:t>
            </w:r>
          </w:p>
        </w:tc>
        <w:tc>
          <w:tcPr>
            <w:tcW w:w="1559" w:type="dxa"/>
            <w:tcBorders>
              <w:top w:val="nil"/>
              <w:left w:val="nil"/>
              <w:bottom w:val="nil"/>
              <w:right w:val="nil"/>
            </w:tcBorders>
            <w:shd w:val="clear" w:color="auto" w:fill="auto"/>
            <w:vAlign w:val="center"/>
            <w:hideMark/>
          </w:tcPr>
          <w:p w14:paraId="333FDD99"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Triceps skinfold (N=73)</w:t>
            </w:r>
          </w:p>
        </w:tc>
        <w:tc>
          <w:tcPr>
            <w:tcW w:w="1701" w:type="dxa"/>
            <w:tcBorders>
              <w:top w:val="nil"/>
              <w:left w:val="nil"/>
              <w:bottom w:val="nil"/>
              <w:right w:val="nil"/>
            </w:tcBorders>
            <w:shd w:val="clear" w:color="auto" w:fill="auto"/>
            <w:vAlign w:val="center"/>
            <w:hideMark/>
          </w:tcPr>
          <w:p w14:paraId="342508B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Subscapular skinfold (N=73)</w:t>
            </w:r>
          </w:p>
        </w:tc>
        <w:tc>
          <w:tcPr>
            <w:tcW w:w="1701" w:type="dxa"/>
            <w:tcBorders>
              <w:top w:val="nil"/>
              <w:left w:val="nil"/>
              <w:bottom w:val="nil"/>
              <w:right w:val="nil"/>
            </w:tcBorders>
            <w:shd w:val="clear" w:color="auto" w:fill="auto"/>
            <w:vAlign w:val="center"/>
            <w:hideMark/>
          </w:tcPr>
          <w:p w14:paraId="0BCBBE3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Fat Mass (PEAPOD) (N=16)</w:t>
            </w:r>
          </w:p>
        </w:tc>
        <w:tc>
          <w:tcPr>
            <w:tcW w:w="1559" w:type="dxa"/>
            <w:tcBorders>
              <w:top w:val="nil"/>
              <w:left w:val="nil"/>
              <w:bottom w:val="nil"/>
              <w:right w:val="nil"/>
            </w:tcBorders>
            <w:shd w:val="clear" w:color="auto" w:fill="auto"/>
            <w:vAlign w:val="center"/>
            <w:hideMark/>
          </w:tcPr>
          <w:p w14:paraId="224D92EF"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Fat Mass (predicted) (N=73)</w:t>
            </w:r>
          </w:p>
        </w:tc>
        <w:tc>
          <w:tcPr>
            <w:tcW w:w="1418" w:type="dxa"/>
            <w:tcBorders>
              <w:top w:val="nil"/>
              <w:left w:val="nil"/>
              <w:bottom w:val="nil"/>
              <w:right w:val="nil"/>
            </w:tcBorders>
            <w:shd w:val="clear" w:color="auto" w:fill="auto"/>
            <w:vAlign w:val="center"/>
            <w:hideMark/>
          </w:tcPr>
          <w:p w14:paraId="150AA8D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sSAT (N=29)</w:t>
            </w:r>
          </w:p>
        </w:tc>
        <w:tc>
          <w:tcPr>
            <w:tcW w:w="1560" w:type="dxa"/>
            <w:tcBorders>
              <w:top w:val="nil"/>
              <w:left w:val="nil"/>
              <w:bottom w:val="nil"/>
              <w:right w:val="nil"/>
            </w:tcBorders>
            <w:shd w:val="clear" w:color="auto" w:fill="auto"/>
            <w:vAlign w:val="center"/>
            <w:hideMark/>
          </w:tcPr>
          <w:p w14:paraId="54FB83D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dSAT (N=29)</w:t>
            </w:r>
          </w:p>
        </w:tc>
        <w:tc>
          <w:tcPr>
            <w:tcW w:w="1559" w:type="dxa"/>
            <w:tcBorders>
              <w:top w:val="nil"/>
              <w:left w:val="nil"/>
              <w:bottom w:val="nil"/>
              <w:right w:val="nil"/>
            </w:tcBorders>
            <w:shd w:val="clear" w:color="auto" w:fill="auto"/>
            <w:vAlign w:val="center"/>
            <w:hideMark/>
          </w:tcPr>
          <w:p w14:paraId="4FFE8DA0"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IAT (N=29)</w:t>
            </w:r>
          </w:p>
        </w:tc>
      </w:tr>
      <w:tr w:rsidR="00382B76" w:rsidRPr="0093035D" w14:paraId="26406E6E" w14:textId="77777777" w:rsidTr="00382B76">
        <w:trPr>
          <w:trHeight w:val="330"/>
        </w:trPr>
        <w:tc>
          <w:tcPr>
            <w:tcW w:w="2127" w:type="dxa"/>
            <w:tcBorders>
              <w:top w:val="nil"/>
              <w:left w:val="nil"/>
              <w:bottom w:val="single" w:sz="8" w:space="0" w:color="auto"/>
              <w:right w:val="nil"/>
            </w:tcBorders>
            <w:shd w:val="clear" w:color="auto" w:fill="auto"/>
            <w:noWrap/>
            <w:hideMark/>
          </w:tcPr>
          <w:p w14:paraId="5FBD472F"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 xml:space="preserve">  BMI 23.0-24.9 kg/m</w:t>
            </w:r>
            <w:r w:rsidRPr="0093035D">
              <w:rPr>
                <w:rFonts w:ascii="Times New Roman" w:eastAsia="Times New Roman" w:hAnsi="Times New Roman"/>
                <w:vertAlign w:val="superscript"/>
              </w:rPr>
              <w:t>2</w:t>
            </w:r>
          </w:p>
        </w:tc>
        <w:tc>
          <w:tcPr>
            <w:tcW w:w="1559" w:type="dxa"/>
            <w:tcBorders>
              <w:top w:val="nil"/>
              <w:left w:val="nil"/>
              <w:bottom w:val="single" w:sz="8" w:space="0" w:color="auto"/>
              <w:right w:val="nil"/>
            </w:tcBorders>
            <w:shd w:val="clear" w:color="auto" w:fill="auto"/>
            <w:vAlign w:val="center"/>
            <w:hideMark/>
          </w:tcPr>
          <w:p w14:paraId="7B60C33E" w14:textId="54947E83"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4A2F1450" w14:textId="71CA917F"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701" w:type="dxa"/>
            <w:tcBorders>
              <w:top w:val="nil"/>
              <w:left w:val="nil"/>
              <w:bottom w:val="single" w:sz="8" w:space="0" w:color="auto"/>
              <w:right w:val="nil"/>
            </w:tcBorders>
            <w:shd w:val="clear" w:color="auto" w:fill="auto"/>
            <w:vAlign w:val="center"/>
            <w:hideMark/>
          </w:tcPr>
          <w:p w14:paraId="0B2B2565" w14:textId="52ED1386"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701" w:type="dxa"/>
            <w:tcBorders>
              <w:top w:val="nil"/>
              <w:left w:val="nil"/>
              <w:bottom w:val="single" w:sz="8" w:space="0" w:color="auto"/>
              <w:right w:val="nil"/>
            </w:tcBorders>
            <w:shd w:val="clear" w:color="auto" w:fill="auto"/>
            <w:vAlign w:val="center"/>
            <w:hideMark/>
          </w:tcPr>
          <w:p w14:paraId="11464F7D" w14:textId="33AE57DF"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51641FF0" w14:textId="229B76D6"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418" w:type="dxa"/>
            <w:tcBorders>
              <w:top w:val="nil"/>
              <w:left w:val="nil"/>
              <w:bottom w:val="single" w:sz="8" w:space="0" w:color="auto"/>
              <w:right w:val="nil"/>
            </w:tcBorders>
            <w:shd w:val="clear" w:color="auto" w:fill="auto"/>
            <w:vAlign w:val="center"/>
            <w:hideMark/>
          </w:tcPr>
          <w:p w14:paraId="092A1681" w14:textId="2B09872E"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60" w:type="dxa"/>
            <w:tcBorders>
              <w:top w:val="nil"/>
              <w:left w:val="nil"/>
              <w:bottom w:val="single" w:sz="8" w:space="0" w:color="auto"/>
              <w:right w:val="nil"/>
            </w:tcBorders>
            <w:shd w:val="clear" w:color="auto" w:fill="auto"/>
            <w:vAlign w:val="center"/>
            <w:hideMark/>
          </w:tcPr>
          <w:p w14:paraId="2EADFDF3" w14:textId="62B80662"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63F417C3" w14:textId="5E56EE66"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r>
      <w:tr w:rsidR="00382B76" w:rsidRPr="0093035D" w14:paraId="34A76B93" w14:textId="77777777" w:rsidTr="00382B76">
        <w:trPr>
          <w:trHeight w:val="315"/>
        </w:trPr>
        <w:tc>
          <w:tcPr>
            <w:tcW w:w="2127" w:type="dxa"/>
            <w:tcBorders>
              <w:top w:val="nil"/>
              <w:left w:val="nil"/>
              <w:bottom w:val="nil"/>
              <w:right w:val="nil"/>
            </w:tcBorders>
            <w:shd w:val="clear" w:color="auto" w:fill="auto"/>
            <w:noWrap/>
            <w:vAlign w:val="center"/>
            <w:hideMark/>
          </w:tcPr>
          <w:p w14:paraId="10D93C98"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Cord blood Leptin</w:t>
            </w:r>
          </w:p>
        </w:tc>
        <w:tc>
          <w:tcPr>
            <w:tcW w:w="1559" w:type="dxa"/>
            <w:tcBorders>
              <w:top w:val="nil"/>
              <w:left w:val="nil"/>
              <w:bottom w:val="nil"/>
              <w:right w:val="nil"/>
            </w:tcBorders>
            <w:shd w:val="clear" w:color="auto" w:fill="auto"/>
            <w:vAlign w:val="center"/>
            <w:hideMark/>
          </w:tcPr>
          <w:p w14:paraId="78F64365"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83 (0.037, 0.329)</w:t>
            </w:r>
          </w:p>
        </w:tc>
        <w:tc>
          <w:tcPr>
            <w:tcW w:w="1559" w:type="dxa"/>
            <w:tcBorders>
              <w:top w:val="nil"/>
              <w:left w:val="nil"/>
              <w:bottom w:val="nil"/>
              <w:right w:val="nil"/>
            </w:tcBorders>
            <w:shd w:val="clear" w:color="auto" w:fill="auto"/>
            <w:vAlign w:val="center"/>
            <w:hideMark/>
          </w:tcPr>
          <w:p w14:paraId="1A84720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67 (0.005, 0.530)</w:t>
            </w:r>
          </w:p>
        </w:tc>
        <w:tc>
          <w:tcPr>
            <w:tcW w:w="1701" w:type="dxa"/>
            <w:tcBorders>
              <w:top w:val="nil"/>
              <w:left w:val="nil"/>
              <w:bottom w:val="nil"/>
              <w:right w:val="nil"/>
            </w:tcBorders>
            <w:shd w:val="clear" w:color="auto" w:fill="auto"/>
            <w:vAlign w:val="center"/>
            <w:hideMark/>
          </w:tcPr>
          <w:p w14:paraId="6617459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31 (-0.084, 0.546)</w:t>
            </w:r>
          </w:p>
        </w:tc>
        <w:tc>
          <w:tcPr>
            <w:tcW w:w="1701" w:type="dxa"/>
            <w:tcBorders>
              <w:top w:val="nil"/>
              <w:left w:val="nil"/>
              <w:bottom w:val="nil"/>
              <w:right w:val="nil"/>
            </w:tcBorders>
            <w:shd w:val="clear" w:color="auto" w:fill="auto"/>
            <w:vAlign w:val="center"/>
            <w:hideMark/>
          </w:tcPr>
          <w:p w14:paraId="25D5A3E6"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85 (-0.172, 1.142)</w:t>
            </w:r>
          </w:p>
        </w:tc>
        <w:tc>
          <w:tcPr>
            <w:tcW w:w="1559" w:type="dxa"/>
            <w:tcBorders>
              <w:top w:val="nil"/>
              <w:left w:val="nil"/>
              <w:bottom w:val="nil"/>
              <w:right w:val="nil"/>
            </w:tcBorders>
            <w:shd w:val="clear" w:color="auto" w:fill="auto"/>
            <w:vAlign w:val="center"/>
            <w:hideMark/>
          </w:tcPr>
          <w:p w14:paraId="0FFD739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18 (0.027, 0.409)</w:t>
            </w:r>
          </w:p>
        </w:tc>
        <w:tc>
          <w:tcPr>
            <w:tcW w:w="1418" w:type="dxa"/>
            <w:tcBorders>
              <w:top w:val="nil"/>
              <w:left w:val="nil"/>
              <w:bottom w:val="nil"/>
              <w:right w:val="nil"/>
            </w:tcBorders>
            <w:shd w:val="clear" w:color="auto" w:fill="auto"/>
            <w:vAlign w:val="center"/>
            <w:hideMark/>
          </w:tcPr>
          <w:p w14:paraId="0947405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595 (0.240, 0.950)</w:t>
            </w:r>
          </w:p>
        </w:tc>
        <w:tc>
          <w:tcPr>
            <w:tcW w:w="1560" w:type="dxa"/>
            <w:tcBorders>
              <w:top w:val="nil"/>
              <w:left w:val="nil"/>
              <w:bottom w:val="nil"/>
              <w:right w:val="nil"/>
            </w:tcBorders>
            <w:shd w:val="clear" w:color="auto" w:fill="auto"/>
            <w:vAlign w:val="center"/>
            <w:hideMark/>
          </w:tcPr>
          <w:p w14:paraId="0D7B3793"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770 (0.353, 1.188)</w:t>
            </w:r>
          </w:p>
        </w:tc>
        <w:tc>
          <w:tcPr>
            <w:tcW w:w="1559" w:type="dxa"/>
            <w:tcBorders>
              <w:top w:val="nil"/>
              <w:left w:val="nil"/>
              <w:bottom w:val="nil"/>
              <w:right w:val="nil"/>
            </w:tcBorders>
            <w:shd w:val="clear" w:color="auto" w:fill="auto"/>
            <w:vAlign w:val="center"/>
            <w:hideMark/>
          </w:tcPr>
          <w:p w14:paraId="4B0FB53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797 (0.394, 1.199)</w:t>
            </w:r>
          </w:p>
        </w:tc>
      </w:tr>
      <w:tr w:rsidR="00382B76" w:rsidRPr="0093035D" w14:paraId="6089A403" w14:textId="77777777" w:rsidTr="00382B76">
        <w:trPr>
          <w:trHeight w:val="375"/>
        </w:trPr>
        <w:tc>
          <w:tcPr>
            <w:tcW w:w="2127" w:type="dxa"/>
            <w:tcBorders>
              <w:top w:val="nil"/>
              <w:left w:val="nil"/>
              <w:bottom w:val="nil"/>
              <w:right w:val="nil"/>
            </w:tcBorders>
            <w:shd w:val="clear" w:color="auto" w:fill="auto"/>
            <w:noWrap/>
            <w:vAlign w:val="center"/>
            <w:hideMark/>
          </w:tcPr>
          <w:p w14:paraId="15D6BE85" w14:textId="77777777" w:rsidR="00382B76" w:rsidRPr="0093035D" w:rsidRDefault="00382B76" w:rsidP="00382B76">
            <w:pPr>
              <w:jc w:val="center"/>
              <w:rPr>
                <w:rFonts w:ascii="Times New Roman" w:eastAsia="Times New Roman" w:hAnsi="Times New Roman"/>
              </w:rPr>
            </w:pPr>
          </w:p>
        </w:tc>
        <w:tc>
          <w:tcPr>
            <w:tcW w:w="1559" w:type="dxa"/>
            <w:tcBorders>
              <w:top w:val="nil"/>
              <w:left w:val="nil"/>
              <w:bottom w:val="nil"/>
              <w:right w:val="nil"/>
            </w:tcBorders>
            <w:shd w:val="clear" w:color="auto" w:fill="auto"/>
            <w:vAlign w:val="center"/>
            <w:hideMark/>
          </w:tcPr>
          <w:p w14:paraId="6A57BF2B" w14:textId="26B6FC06"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30</w:t>
            </w:r>
            <w:r w:rsidR="00382B76" w:rsidRPr="0093035D">
              <w:rPr>
                <w:rFonts w:ascii="Times New Roman" w:eastAsia="Times New Roman" w:hAnsi="Times New Roman"/>
                <w:b/>
                <w:bCs/>
                <w:vertAlign w:val="superscript"/>
              </w:rPr>
              <w:t>a</w:t>
            </w:r>
          </w:p>
        </w:tc>
        <w:tc>
          <w:tcPr>
            <w:tcW w:w="1559" w:type="dxa"/>
            <w:tcBorders>
              <w:top w:val="nil"/>
              <w:left w:val="nil"/>
              <w:bottom w:val="nil"/>
              <w:right w:val="nil"/>
            </w:tcBorders>
            <w:shd w:val="clear" w:color="auto" w:fill="auto"/>
            <w:vAlign w:val="center"/>
            <w:hideMark/>
          </w:tcPr>
          <w:p w14:paraId="434DC012" w14:textId="03FFC5D1"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061</w:t>
            </w:r>
            <w:r w:rsidR="00382B76" w:rsidRPr="0093035D">
              <w:rPr>
                <w:rFonts w:ascii="Times New Roman" w:eastAsia="Times New Roman" w:hAnsi="Times New Roman"/>
                <w:vertAlign w:val="superscript"/>
              </w:rPr>
              <w:t>a</w:t>
            </w:r>
          </w:p>
        </w:tc>
        <w:tc>
          <w:tcPr>
            <w:tcW w:w="1701" w:type="dxa"/>
            <w:tcBorders>
              <w:top w:val="nil"/>
              <w:left w:val="nil"/>
              <w:bottom w:val="nil"/>
              <w:right w:val="nil"/>
            </w:tcBorders>
            <w:shd w:val="clear" w:color="auto" w:fill="auto"/>
            <w:vAlign w:val="center"/>
            <w:hideMark/>
          </w:tcPr>
          <w:p w14:paraId="18CE3826" w14:textId="1A465D1D"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48</w:t>
            </w:r>
            <w:r w:rsidR="00382B76" w:rsidRPr="0093035D">
              <w:rPr>
                <w:rFonts w:ascii="Times New Roman" w:eastAsia="Times New Roman" w:hAnsi="Times New Roman"/>
                <w:vertAlign w:val="superscript"/>
              </w:rPr>
              <w:t>a</w:t>
            </w:r>
          </w:p>
        </w:tc>
        <w:tc>
          <w:tcPr>
            <w:tcW w:w="1701" w:type="dxa"/>
            <w:tcBorders>
              <w:top w:val="nil"/>
              <w:left w:val="nil"/>
              <w:bottom w:val="nil"/>
              <w:right w:val="nil"/>
            </w:tcBorders>
            <w:shd w:val="clear" w:color="auto" w:fill="auto"/>
            <w:vAlign w:val="center"/>
            <w:hideMark/>
          </w:tcPr>
          <w:p w14:paraId="3A4CD9D4" w14:textId="545F806E"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42</w:t>
            </w:r>
            <w:r w:rsidR="00382B76" w:rsidRPr="0093035D">
              <w:rPr>
                <w:rFonts w:ascii="Times New Roman" w:eastAsia="Times New Roman" w:hAnsi="Times New Roman"/>
                <w:vertAlign w:val="superscript"/>
              </w:rPr>
              <w:t>a</w:t>
            </w:r>
          </w:p>
        </w:tc>
        <w:tc>
          <w:tcPr>
            <w:tcW w:w="1559" w:type="dxa"/>
            <w:tcBorders>
              <w:top w:val="nil"/>
              <w:left w:val="nil"/>
              <w:bottom w:val="nil"/>
              <w:right w:val="nil"/>
            </w:tcBorders>
            <w:shd w:val="clear" w:color="auto" w:fill="auto"/>
            <w:vAlign w:val="center"/>
            <w:hideMark/>
          </w:tcPr>
          <w:p w14:paraId="314D738E" w14:textId="6D535011"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41</w:t>
            </w:r>
            <w:r w:rsidR="00382B76" w:rsidRPr="0093035D">
              <w:rPr>
                <w:rFonts w:ascii="Times New Roman" w:eastAsia="Times New Roman" w:hAnsi="Times New Roman"/>
                <w:b/>
                <w:bCs/>
                <w:vertAlign w:val="superscript"/>
              </w:rPr>
              <w:t>a</w:t>
            </w:r>
          </w:p>
        </w:tc>
        <w:tc>
          <w:tcPr>
            <w:tcW w:w="1418" w:type="dxa"/>
            <w:tcBorders>
              <w:top w:val="nil"/>
              <w:left w:val="nil"/>
              <w:bottom w:val="nil"/>
              <w:right w:val="nil"/>
            </w:tcBorders>
            <w:shd w:val="clear" w:color="auto" w:fill="auto"/>
            <w:vAlign w:val="center"/>
            <w:hideMark/>
          </w:tcPr>
          <w:p w14:paraId="0356EAC0" w14:textId="5BDC591F"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06</w:t>
            </w:r>
            <w:r w:rsidR="00382B76" w:rsidRPr="0093035D">
              <w:rPr>
                <w:rFonts w:ascii="Times New Roman" w:eastAsia="Times New Roman" w:hAnsi="Times New Roman"/>
                <w:b/>
                <w:bCs/>
                <w:vertAlign w:val="superscript"/>
              </w:rPr>
              <w:t>b</w:t>
            </w:r>
          </w:p>
        </w:tc>
        <w:tc>
          <w:tcPr>
            <w:tcW w:w="1560" w:type="dxa"/>
            <w:tcBorders>
              <w:top w:val="nil"/>
              <w:left w:val="nil"/>
              <w:bottom w:val="nil"/>
              <w:right w:val="nil"/>
            </w:tcBorders>
            <w:shd w:val="clear" w:color="auto" w:fill="auto"/>
            <w:vAlign w:val="center"/>
            <w:hideMark/>
          </w:tcPr>
          <w:p w14:paraId="38788B43" w14:textId="03AF0F86"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04</w:t>
            </w:r>
            <w:r w:rsidR="00382B76" w:rsidRPr="0093035D">
              <w:rPr>
                <w:rFonts w:ascii="Times New Roman" w:eastAsia="Times New Roman" w:hAnsi="Times New Roman"/>
                <w:b/>
                <w:bCs/>
                <w:vertAlign w:val="superscript"/>
              </w:rPr>
              <w:t>b</w:t>
            </w:r>
          </w:p>
        </w:tc>
        <w:tc>
          <w:tcPr>
            <w:tcW w:w="1559" w:type="dxa"/>
            <w:tcBorders>
              <w:top w:val="nil"/>
              <w:left w:val="nil"/>
              <w:bottom w:val="nil"/>
              <w:right w:val="nil"/>
            </w:tcBorders>
            <w:shd w:val="clear" w:color="auto" w:fill="auto"/>
            <w:vAlign w:val="center"/>
            <w:hideMark/>
          </w:tcPr>
          <w:p w14:paraId="03835612" w14:textId="75713C40"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04</w:t>
            </w:r>
            <w:r w:rsidR="00382B76" w:rsidRPr="0093035D">
              <w:rPr>
                <w:rFonts w:ascii="Times New Roman" w:eastAsia="Times New Roman" w:hAnsi="Times New Roman"/>
                <w:b/>
                <w:bCs/>
                <w:vertAlign w:val="superscript"/>
              </w:rPr>
              <w:t>b</w:t>
            </w:r>
          </w:p>
        </w:tc>
      </w:tr>
      <w:tr w:rsidR="00382B76" w:rsidRPr="0093035D" w14:paraId="5A275C7A" w14:textId="77777777" w:rsidTr="00382B76">
        <w:trPr>
          <w:trHeight w:val="330"/>
        </w:trPr>
        <w:tc>
          <w:tcPr>
            <w:tcW w:w="2127" w:type="dxa"/>
            <w:tcBorders>
              <w:top w:val="single" w:sz="4" w:space="0" w:color="auto"/>
              <w:left w:val="nil"/>
              <w:bottom w:val="single" w:sz="8" w:space="0" w:color="auto"/>
              <w:right w:val="nil"/>
            </w:tcBorders>
            <w:shd w:val="clear" w:color="auto" w:fill="auto"/>
            <w:noWrap/>
            <w:vAlign w:val="center"/>
            <w:hideMark/>
          </w:tcPr>
          <w:p w14:paraId="1B65FF21"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p value for interaction</w:t>
            </w:r>
          </w:p>
        </w:tc>
        <w:tc>
          <w:tcPr>
            <w:tcW w:w="1559" w:type="dxa"/>
            <w:tcBorders>
              <w:top w:val="single" w:sz="4" w:space="0" w:color="auto"/>
              <w:left w:val="nil"/>
              <w:bottom w:val="single" w:sz="8" w:space="0" w:color="auto"/>
              <w:right w:val="nil"/>
            </w:tcBorders>
            <w:shd w:val="clear" w:color="auto" w:fill="auto"/>
            <w:vAlign w:val="center"/>
            <w:hideMark/>
          </w:tcPr>
          <w:p w14:paraId="32F9480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23</w:t>
            </w:r>
          </w:p>
        </w:tc>
        <w:tc>
          <w:tcPr>
            <w:tcW w:w="1559" w:type="dxa"/>
            <w:tcBorders>
              <w:top w:val="single" w:sz="4" w:space="0" w:color="auto"/>
              <w:left w:val="nil"/>
              <w:bottom w:val="single" w:sz="8" w:space="0" w:color="auto"/>
              <w:right w:val="nil"/>
            </w:tcBorders>
            <w:shd w:val="clear" w:color="auto" w:fill="auto"/>
            <w:vAlign w:val="center"/>
            <w:hideMark/>
          </w:tcPr>
          <w:p w14:paraId="204C8FA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941</w:t>
            </w:r>
          </w:p>
        </w:tc>
        <w:tc>
          <w:tcPr>
            <w:tcW w:w="1701" w:type="dxa"/>
            <w:tcBorders>
              <w:top w:val="single" w:sz="4" w:space="0" w:color="auto"/>
              <w:left w:val="nil"/>
              <w:bottom w:val="single" w:sz="8" w:space="0" w:color="auto"/>
              <w:right w:val="nil"/>
            </w:tcBorders>
            <w:shd w:val="clear" w:color="auto" w:fill="auto"/>
            <w:vAlign w:val="center"/>
            <w:hideMark/>
          </w:tcPr>
          <w:p w14:paraId="3430D1F7"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946</w:t>
            </w:r>
          </w:p>
        </w:tc>
        <w:tc>
          <w:tcPr>
            <w:tcW w:w="1701" w:type="dxa"/>
            <w:tcBorders>
              <w:top w:val="single" w:sz="4" w:space="0" w:color="auto"/>
              <w:left w:val="nil"/>
              <w:bottom w:val="single" w:sz="8" w:space="0" w:color="auto"/>
              <w:right w:val="nil"/>
            </w:tcBorders>
            <w:shd w:val="clear" w:color="auto" w:fill="auto"/>
            <w:vAlign w:val="center"/>
            <w:hideMark/>
          </w:tcPr>
          <w:p w14:paraId="4FF3BCB5"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87</w:t>
            </w:r>
          </w:p>
        </w:tc>
        <w:tc>
          <w:tcPr>
            <w:tcW w:w="1559" w:type="dxa"/>
            <w:tcBorders>
              <w:top w:val="single" w:sz="4" w:space="0" w:color="auto"/>
              <w:left w:val="nil"/>
              <w:bottom w:val="single" w:sz="8" w:space="0" w:color="auto"/>
              <w:right w:val="nil"/>
            </w:tcBorders>
            <w:shd w:val="clear" w:color="auto" w:fill="auto"/>
            <w:vAlign w:val="center"/>
            <w:hideMark/>
          </w:tcPr>
          <w:p w14:paraId="549B4CA3"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61</w:t>
            </w:r>
          </w:p>
        </w:tc>
        <w:tc>
          <w:tcPr>
            <w:tcW w:w="1418" w:type="dxa"/>
            <w:tcBorders>
              <w:top w:val="single" w:sz="4" w:space="0" w:color="auto"/>
              <w:left w:val="nil"/>
              <w:bottom w:val="single" w:sz="8" w:space="0" w:color="auto"/>
              <w:right w:val="nil"/>
            </w:tcBorders>
            <w:shd w:val="clear" w:color="auto" w:fill="auto"/>
            <w:vAlign w:val="center"/>
            <w:hideMark/>
          </w:tcPr>
          <w:p w14:paraId="64D7DDB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72</w:t>
            </w:r>
          </w:p>
        </w:tc>
        <w:tc>
          <w:tcPr>
            <w:tcW w:w="1560" w:type="dxa"/>
            <w:tcBorders>
              <w:top w:val="single" w:sz="4" w:space="0" w:color="auto"/>
              <w:left w:val="nil"/>
              <w:bottom w:val="single" w:sz="8" w:space="0" w:color="auto"/>
              <w:right w:val="nil"/>
            </w:tcBorders>
            <w:shd w:val="clear" w:color="auto" w:fill="auto"/>
            <w:vAlign w:val="center"/>
            <w:hideMark/>
          </w:tcPr>
          <w:p w14:paraId="48624AF1" w14:textId="77777777" w:rsidR="00382B76" w:rsidRPr="0093035D" w:rsidRDefault="00382B76" w:rsidP="00382B76">
            <w:pPr>
              <w:jc w:val="center"/>
              <w:rPr>
                <w:rFonts w:ascii="Times New Roman" w:eastAsia="Times New Roman" w:hAnsi="Times New Roman"/>
                <w:b/>
                <w:bCs/>
              </w:rPr>
            </w:pPr>
            <w:r w:rsidRPr="0093035D">
              <w:rPr>
                <w:rFonts w:ascii="Times New Roman" w:eastAsia="Times New Roman" w:hAnsi="Times New Roman"/>
                <w:b/>
                <w:bCs/>
              </w:rPr>
              <w:t>0.037</w:t>
            </w:r>
          </w:p>
        </w:tc>
        <w:tc>
          <w:tcPr>
            <w:tcW w:w="1559" w:type="dxa"/>
            <w:tcBorders>
              <w:top w:val="single" w:sz="4" w:space="0" w:color="auto"/>
              <w:left w:val="nil"/>
              <w:bottom w:val="single" w:sz="8" w:space="0" w:color="auto"/>
              <w:right w:val="nil"/>
            </w:tcBorders>
            <w:shd w:val="clear" w:color="auto" w:fill="auto"/>
            <w:vAlign w:val="center"/>
            <w:hideMark/>
          </w:tcPr>
          <w:p w14:paraId="7DE1CAA0" w14:textId="77777777" w:rsidR="00382B76" w:rsidRPr="0093035D" w:rsidRDefault="00382B76" w:rsidP="00382B76">
            <w:pPr>
              <w:jc w:val="center"/>
              <w:rPr>
                <w:rFonts w:ascii="Times New Roman" w:eastAsia="Times New Roman" w:hAnsi="Times New Roman"/>
                <w:b/>
                <w:bCs/>
              </w:rPr>
            </w:pPr>
            <w:r w:rsidRPr="0093035D">
              <w:rPr>
                <w:rFonts w:ascii="Times New Roman" w:eastAsia="Times New Roman" w:hAnsi="Times New Roman"/>
                <w:b/>
                <w:bCs/>
              </w:rPr>
              <w:t>0.001</w:t>
            </w:r>
          </w:p>
        </w:tc>
      </w:tr>
      <w:tr w:rsidR="00382B76" w:rsidRPr="0093035D" w14:paraId="038E63C8" w14:textId="77777777" w:rsidTr="00382B76">
        <w:trPr>
          <w:trHeight w:val="375"/>
        </w:trPr>
        <w:tc>
          <w:tcPr>
            <w:tcW w:w="2127" w:type="dxa"/>
            <w:tcBorders>
              <w:top w:val="nil"/>
              <w:left w:val="nil"/>
              <w:bottom w:val="nil"/>
              <w:right w:val="nil"/>
            </w:tcBorders>
            <w:shd w:val="clear" w:color="auto" w:fill="auto"/>
            <w:noWrap/>
            <w:vAlign w:val="center"/>
            <w:hideMark/>
          </w:tcPr>
          <w:p w14:paraId="33139401"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Cord blood</w:t>
            </w:r>
            <w:r w:rsidRPr="0093035D">
              <w:rPr>
                <w:rFonts w:ascii="Times New Roman" w:eastAsia="Times New Roman" w:hAnsi="Times New Roman"/>
                <w:vertAlign w:val="subscript"/>
              </w:rPr>
              <w:t xml:space="preserve"> </w:t>
            </w:r>
            <w:r w:rsidRPr="0093035D">
              <w:rPr>
                <w:rFonts w:ascii="Times New Roman" w:eastAsia="Times New Roman" w:hAnsi="Times New Roman"/>
              </w:rPr>
              <w:t>Adiponectin</w:t>
            </w:r>
          </w:p>
        </w:tc>
        <w:tc>
          <w:tcPr>
            <w:tcW w:w="1559" w:type="dxa"/>
            <w:tcBorders>
              <w:top w:val="nil"/>
              <w:left w:val="nil"/>
              <w:bottom w:val="nil"/>
              <w:right w:val="nil"/>
            </w:tcBorders>
            <w:shd w:val="clear" w:color="auto" w:fill="auto"/>
            <w:vAlign w:val="center"/>
            <w:hideMark/>
          </w:tcPr>
          <w:p w14:paraId="1121C27B" w14:textId="5727024E"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41 (-0.020, 0.302)</w:t>
            </w:r>
          </w:p>
        </w:tc>
        <w:tc>
          <w:tcPr>
            <w:tcW w:w="1559" w:type="dxa"/>
            <w:tcBorders>
              <w:top w:val="nil"/>
              <w:left w:val="nil"/>
              <w:bottom w:val="nil"/>
              <w:right w:val="nil"/>
            </w:tcBorders>
            <w:shd w:val="clear" w:color="auto" w:fill="auto"/>
            <w:vAlign w:val="center"/>
            <w:hideMark/>
          </w:tcPr>
          <w:p w14:paraId="572EB389"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07 (-0.074, 0.488)</w:t>
            </w:r>
          </w:p>
        </w:tc>
        <w:tc>
          <w:tcPr>
            <w:tcW w:w="1701" w:type="dxa"/>
            <w:tcBorders>
              <w:top w:val="nil"/>
              <w:left w:val="nil"/>
              <w:bottom w:val="nil"/>
              <w:right w:val="nil"/>
            </w:tcBorders>
            <w:shd w:val="clear" w:color="auto" w:fill="auto"/>
            <w:vAlign w:val="center"/>
            <w:hideMark/>
          </w:tcPr>
          <w:p w14:paraId="35AA7A38"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81 (-0.156, 0.519)</w:t>
            </w:r>
          </w:p>
        </w:tc>
        <w:tc>
          <w:tcPr>
            <w:tcW w:w="1701" w:type="dxa"/>
            <w:tcBorders>
              <w:top w:val="nil"/>
              <w:left w:val="nil"/>
              <w:bottom w:val="nil"/>
              <w:right w:val="nil"/>
            </w:tcBorders>
            <w:shd w:val="clear" w:color="auto" w:fill="auto"/>
            <w:vAlign w:val="center"/>
            <w:hideMark/>
          </w:tcPr>
          <w:p w14:paraId="681F7BF3"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47 (-0.138, 1.031)</w:t>
            </w:r>
          </w:p>
        </w:tc>
        <w:tc>
          <w:tcPr>
            <w:tcW w:w="1559" w:type="dxa"/>
            <w:tcBorders>
              <w:top w:val="nil"/>
              <w:left w:val="nil"/>
              <w:bottom w:val="nil"/>
              <w:right w:val="nil"/>
            </w:tcBorders>
            <w:shd w:val="clear" w:color="auto" w:fill="auto"/>
            <w:vAlign w:val="center"/>
            <w:hideMark/>
          </w:tcPr>
          <w:p w14:paraId="1AE30FAB" w14:textId="04AEBC21"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79 (-0.031, 0.388)</w:t>
            </w:r>
          </w:p>
        </w:tc>
        <w:tc>
          <w:tcPr>
            <w:tcW w:w="1418" w:type="dxa"/>
            <w:tcBorders>
              <w:top w:val="nil"/>
              <w:left w:val="nil"/>
              <w:bottom w:val="nil"/>
              <w:right w:val="nil"/>
            </w:tcBorders>
            <w:shd w:val="clear" w:color="auto" w:fill="auto"/>
            <w:vAlign w:val="center"/>
            <w:hideMark/>
          </w:tcPr>
          <w:p w14:paraId="13DCC64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52 (-0.019, 0.523)</w:t>
            </w:r>
          </w:p>
        </w:tc>
        <w:tc>
          <w:tcPr>
            <w:tcW w:w="1560" w:type="dxa"/>
            <w:tcBorders>
              <w:top w:val="nil"/>
              <w:left w:val="nil"/>
              <w:bottom w:val="nil"/>
              <w:right w:val="nil"/>
            </w:tcBorders>
            <w:shd w:val="clear" w:color="auto" w:fill="auto"/>
            <w:vAlign w:val="center"/>
            <w:hideMark/>
          </w:tcPr>
          <w:p w14:paraId="17B02DC6"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363 (-0.221, 0.946)</w:t>
            </w:r>
          </w:p>
        </w:tc>
        <w:tc>
          <w:tcPr>
            <w:tcW w:w="1559" w:type="dxa"/>
            <w:tcBorders>
              <w:top w:val="nil"/>
              <w:left w:val="nil"/>
              <w:bottom w:val="nil"/>
              <w:right w:val="nil"/>
            </w:tcBorders>
            <w:shd w:val="clear" w:color="auto" w:fill="auto"/>
            <w:vAlign w:val="center"/>
            <w:hideMark/>
          </w:tcPr>
          <w:p w14:paraId="5CD8C870"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98 (-0.050, 1.045)</w:t>
            </w:r>
          </w:p>
        </w:tc>
      </w:tr>
      <w:tr w:rsidR="00382B76" w:rsidRPr="0093035D" w14:paraId="2CC4962B" w14:textId="77777777" w:rsidTr="00382B76">
        <w:trPr>
          <w:trHeight w:val="375"/>
        </w:trPr>
        <w:tc>
          <w:tcPr>
            <w:tcW w:w="2127" w:type="dxa"/>
            <w:tcBorders>
              <w:top w:val="nil"/>
              <w:left w:val="nil"/>
              <w:bottom w:val="nil"/>
              <w:right w:val="nil"/>
            </w:tcBorders>
            <w:shd w:val="clear" w:color="auto" w:fill="auto"/>
            <w:noWrap/>
            <w:vAlign w:val="center"/>
            <w:hideMark/>
          </w:tcPr>
          <w:p w14:paraId="0896A323" w14:textId="77777777" w:rsidR="00382B76" w:rsidRPr="0093035D" w:rsidRDefault="00382B76" w:rsidP="00382B76">
            <w:pPr>
              <w:jc w:val="center"/>
              <w:rPr>
                <w:rFonts w:ascii="Times New Roman" w:eastAsia="Times New Roman" w:hAnsi="Times New Roman"/>
              </w:rPr>
            </w:pPr>
          </w:p>
        </w:tc>
        <w:tc>
          <w:tcPr>
            <w:tcW w:w="1559" w:type="dxa"/>
            <w:tcBorders>
              <w:top w:val="nil"/>
              <w:left w:val="nil"/>
              <w:bottom w:val="nil"/>
              <w:right w:val="nil"/>
            </w:tcBorders>
            <w:shd w:val="clear" w:color="auto" w:fill="auto"/>
            <w:vAlign w:val="center"/>
            <w:hideMark/>
          </w:tcPr>
          <w:p w14:paraId="15FD2107" w14:textId="2F98AA45"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85</w:t>
            </w:r>
            <w:r w:rsidR="00382B76" w:rsidRPr="0093035D">
              <w:rPr>
                <w:rFonts w:ascii="Times New Roman" w:eastAsia="Times New Roman" w:hAnsi="Times New Roman"/>
                <w:vertAlign w:val="superscript"/>
              </w:rPr>
              <w:t>a</w:t>
            </w:r>
          </w:p>
        </w:tc>
        <w:tc>
          <w:tcPr>
            <w:tcW w:w="1559" w:type="dxa"/>
            <w:tcBorders>
              <w:top w:val="nil"/>
              <w:left w:val="nil"/>
              <w:bottom w:val="nil"/>
              <w:right w:val="nil"/>
            </w:tcBorders>
            <w:shd w:val="clear" w:color="auto" w:fill="auto"/>
            <w:vAlign w:val="center"/>
            <w:hideMark/>
          </w:tcPr>
          <w:p w14:paraId="2AE8BC92" w14:textId="43D447EC"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94</w:t>
            </w:r>
            <w:r w:rsidR="00382B76" w:rsidRPr="0093035D">
              <w:rPr>
                <w:rFonts w:ascii="Times New Roman" w:eastAsia="Times New Roman" w:hAnsi="Times New Roman"/>
                <w:vertAlign w:val="superscript"/>
              </w:rPr>
              <w:t>a</w:t>
            </w:r>
          </w:p>
        </w:tc>
        <w:tc>
          <w:tcPr>
            <w:tcW w:w="1701" w:type="dxa"/>
            <w:tcBorders>
              <w:top w:val="nil"/>
              <w:left w:val="nil"/>
              <w:bottom w:val="nil"/>
              <w:right w:val="nil"/>
            </w:tcBorders>
            <w:shd w:val="clear" w:color="auto" w:fill="auto"/>
            <w:vAlign w:val="center"/>
            <w:hideMark/>
          </w:tcPr>
          <w:p w14:paraId="3D96FB44" w14:textId="574E017C"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287</w:t>
            </w:r>
            <w:r w:rsidR="00382B76" w:rsidRPr="0093035D">
              <w:rPr>
                <w:rFonts w:ascii="Times New Roman" w:eastAsia="Times New Roman" w:hAnsi="Times New Roman"/>
                <w:vertAlign w:val="superscript"/>
              </w:rPr>
              <w:t>a</w:t>
            </w:r>
          </w:p>
        </w:tc>
        <w:tc>
          <w:tcPr>
            <w:tcW w:w="1701" w:type="dxa"/>
            <w:tcBorders>
              <w:top w:val="nil"/>
              <w:left w:val="nil"/>
              <w:bottom w:val="nil"/>
              <w:right w:val="nil"/>
            </w:tcBorders>
            <w:shd w:val="clear" w:color="auto" w:fill="auto"/>
            <w:vAlign w:val="center"/>
            <w:hideMark/>
          </w:tcPr>
          <w:p w14:paraId="64322B74" w14:textId="616CEC02"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85</w:t>
            </w:r>
            <w:r w:rsidR="00382B76" w:rsidRPr="0093035D">
              <w:rPr>
                <w:rFonts w:ascii="Times New Roman" w:eastAsia="Times New Roman" w:hAnsi="Times New Roman"/>
                <w:vertAlign w:val="superscript"/>
              </w:rPr>
              <w:t>a</w:t>
            </w:r>
          </w:p>
        </w:tc>
        <w:tc>
          <w:tcPr>
            <w:tcW w:w="1559" w:type="dxa"/>
            <w:tcBorders>
              <w:top w:val="nil"/>
              <w:left w:val="nil"/>
              <w:bottom w:val="nil"/>
              <w:right w:val="nil"/>
            </w:tcBorders>
            <w:shd w:val="clear" w:color="auto" w:fill="auto"/>
            <w:vAlign w:val="center"/>
            <w:hideMark/>
          </w:tcPr>
          <w:p w14:paraId="73B9F37A" w14:textId="7B374156"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85</w:t>
            </w:r>
            <w:r w:rsidR="00382B76" w:rsidRPr="0093035D">
              <w:rPr>
                <w:rFonts w:ascii="Times New Roman" w:eastAsia="Times New Roman" w:hAnsi="Times New Roman"/>
                <w:vertAlign w:val="superscript"/>
              </w:rPr>
              <w:t>a</w:t>
            </w:r>
          </w:p>
        </w:tc>
        <w:tc>
          <w:tcPr>
            <w:tcW w:w="1418" w:type="dxa"/>
            <w:tcBorders>
              <w:top w:val="nil"/>
              <w:left w:val="nil"/>
              <w:bottom w:val="nil"/>
              <w:right w:val="nil"/>
            </w:tcBorders>
            <w:shd w:val="clear" w:color="auto" w:fill="auto"/>
            <w:vAlign w:val="center"/>
            <w:hideMark/>
          </w:tcPr>
          <w:p w14:paraId="3FBE9691" w14:textId="54D732AD"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85</w:t>
            </w:r>
            <w:r w:rsidR="00382B76" w:rsidRPr="0093035D">
              <w:rPr>
                <w:rFonts w:ascii="Times New Roman" w:eastAsia="Times New Roman" w:hAnsi="Times New Roman"/>
                <w:vertAlign w:val="superscript"/>
              </w:rPr>
              <w:t>b</w:t>
            </w:r>
          </w:p>
        </w:tc>
        <w:tc>
          <w:tcPr>
            <w:tcW w:w="1560" w:type="dxa"/>
            <w:tcBorders>
              <w:top w:val="nil"/>
              <w:left w:val="nil"/>
              <w:bottom w:val="nil"/>
              <w:right w:val="nil"/>
            </w:tcBorders>
            <w:shd w:val="clear" w:color="auto" w:fill="auto"/>
            <w:vAlign w:val="center"/>
            <w:hideMark/>
          </w:tcPr>
          <w:p w14:paraId="0DA30D46" w14:textId="4C893C71"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239</w:t>
            </w:r>
            <w:r w:rsidR="00382B76" w:rsidRPr="0093035D">
              <w:rPr>
                <w:rFonts w:ascii="Times New Roman" w:eastAsia="Times New Roman" w:hAnsi="Times New Roman"/>
                <w:vertAlign w:val="superscript"/>
              </w:rPr>
              <w:t>b</w:t>
            </w:r>
          </w:p>
        </w:tc>
        <w:tc>
          <w:tcPr>
            <w:tcW w:w="1559" w:type="dxa"/>
            <w:tcBorders>
              <w:top w:val="nil"/>
              <w:left w:val="nil"/>
              <w:bottom w:val="nil"/>
              <w:right w:val="nil"/>
            </w:tcBorders>
            <w:shd w:val="clear" w:color="auto" w:fill="auto"/>
            <w:vAlign w:val="center"/>
            <w:hideMark/>
          </w:tcPr>
          <w:p w14:paraId="4340ECAE" w14:textId="5A53C793"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85</w:t>
            </w:r>
            <w:r w:rsidR="00382B76" w:rsidRPr="0093035D">
              <w:rPr>
                <w:rFonts w:ascii="Times New Roman" w:eastAsia="Times New Roman" w:hAnsi="Times New Roman"/>
                <w:vertAlign w:val="superscript"/>
              </w:rPr>
              <w:t>b</w:t>
            </w:r>
          </w:p>
        </w:tc>
      </w:tr>
      <w:tr w:rsidR="00382B76" w:rsidRPr="0093035D" w14:paraId="2C1E43D1" w14:textId="77777777" w:rsidTr="00382B76">
        <w:trPr>
          <w:trHeight w:val="330"/>
        </w:trPr>
        <w:tc>
          <w:tcPr>
            <w:tcW w:w="2127" w:type="dxa"/>
            <w:tcBorders>
              <w:top w:val="single" w:sz="4" w:space="0" w:color="auto"/>
              <w:left w:val="nil"/>
              <w:bottom w:val="single" w:sz="8" w:space="0" w:color="auto"/>
              <w:right w:val="nil"/>
            </w:tcBorders>
            <w:shd w:val="clear" w:color="auto" w:fill="auto"/>
            <w:noWrap/>
            <w:vAlign w:val="center"/>
            <w:hideMark/>
          </w:tcPr>
          <w:p w14:paraId="0CC1C9FD"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p value for interaction</w:t>
            </w:r>
          </w:p>
        </w:tc>
        <w:tc>
          <w:tcPr>
            <w:tcW w:w="1559" w:type="dxa"/>
            <w:tcBorders>
              <w:top w:val="single" w:sz="4" w:space="0" w:color="auto"/>
              <w:left w:val="nil"/>
              <w:bottom w:val="single" w:sz="8" w:space="0" w:color="auto"/>
              <w:right w:val="nil"/>
            </w:tcBorders>
            <w:shd w:val="clear" w:color="auto" w:fill="auto"/>
            <w:vAlign w:val="center"/>
            <w:hideMark/>
          </w:tcPr>
          <w:p w14:paraId="016EA4A3"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578</w:t>
            </w:r>
          </w:p>
        </w:tc>
        <w:tc>
          <w:tcPr>
            <w:tcW w:w="1559" w:type="dxa"/>
            <w:tcBorders>
              <w:top w:val="single" w:sz="4" w:space="0" w:color="auto"/>
              <w:left w:val="nil"/>
              <w:bottom w:val="single" w:sz="8" w:space="0" w:color="auto"/>
              <w:right w:val="nil"/>
            </w:tcBorders>
            <w:shd w:val="clear" w:color="auto" w:fill="auto"/>
            <w:vAlign w:val="center"/>
            <w:hideMark/>
          </w:tcPr>
          <w:p w14:paraId="0CAEBDC3" w14:textId="395EDC7C"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620</w:t>
            </w:r>
          </w:p>
        </w:tc>
        <w:tc>
          <w:tcPr>
            <w:tcW w:w="1701" w:type="dxa"/>
            <w:tcBorders>
              <w:top w:val="single" w:sz="4" w:space="0" w:color="auto"/>
              <w:left w:val="nil"/>
              <w:bottom w:val="single" w:sz="8" w:space="0" w:color="auto"/>
              <w:right w:val="nil"/>
            </w:tcBorders>
            <w:shd w:val="clear" w:color="auto" w:fill="auto"/>
            <w:vAlign w:val="center"/>
            <w:hideMark/>
          </w:tcPr>
          <w:p w14:paraId="26B28C54"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706</w:t>
            </w:r>
          </w:p>
        </w:tc>
        <w:tc>
          <w:tcPr>
            <w:tcW w:w="1701" w:type="dxa"/>
            <w:tcBorders>
              <w:top w:val="single" w:sz="4" w:space="0" w:color="auto"/>
              <w:left w:val="nil"/>
              <w:bottom w:val="single" w:sz="8" w:space="0" w:color="auto"/>
              <w:right w:val="nil"/>
            </w:tcBorders>
            <w:shd w:val="clear" w:color="auto" w:fill="auto"/>
            <w:vAlign w:val="center"/>
            <w:hideMark/>
          </w:tcPr>
          <w:p w14:paraId="2ABE311F"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998</w:t>
            </w:r>
          </w:p>
        </w:tc>
        <w:tc>
          <w:tcPr>
            <w:tcW w:w="1559" w:type="dxa"/>
            <w:tcBorders>
              <w:top w:val="single" w:sz="4" w:space="0" w:color="auto"/>
              <w:left w:val="nil"/>
              <w:bottom w:val="single" w:sz="8" w:space="0" w:color="auto"/>
              <w:right w:val="nil"/>
            </w:tcBorders>
            <w:shd w:val="clear" w:color="auto" w:fill="auto"/>
            <w:vAlign w:val="center"/>
            <w:hideMark/>
          </w:tcPr>
          <w:p w14:paraId="5D6F2FB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799</w:t>
            </w:r>
          </w:p>
        </w:tc>
        <w:tc>
          <w:tcPr>
            <w:tcW w:w="1418" w:type="dxa"/>
            <w:tcBorders>
              <w:top w:val="single" w:sz="4" w:space="0" w:color="auto"/>
              <w:left w:val="nil"/>
              <w:bottom w:val="single" w:sz="8" w:space="0" w:color="auto"/>
              <w:right w:val="nil"/>
            </w:tcBorders>
            <w:shd w:val="clear" w:color="auto" w:fill="auto"/>
            <w:vAlign w:val="center"/>
            <w:hideMark/>
          </w:tcPr>
          <w:p w14:paraId="0D87541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971</w:t>
            </w:r>
          </w:p>
        </w:tc>
        <w:tc>
          <w:tcPr>
            <w:tcW w:w="1560" w:type="dxa"/>
            <w:tcBorders>
              <w:top w:val="single" w:sz="4" w:space="0" w:color="auto"/>
              <w:left w:val="nil"/>
              <w:bottom w:val="single" w:sz="8" w:space="0" w:color="auto"/>
              <w:right w:val="nil"/>
            </w:tcBorders>
            <w:shd w:val="clear" w:color="auto" w:fill="auto"/>
            <w:vAlign w:val="center"/>
            <w:hideMark/>
          </w:tcPr>
          <w:p w14:paraId="1BB0EFA3"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99</w:t>
            </w:r>
          </w:p>
        </w:tc>
        <w:tc>
          <w:tcPr>
            <w:tcW w:w="1559" w:type="dxa"/>
            <w:tcBorders>
              <w:top w:val="single" w:sz="4" w:space="0" w:color="auto"/>
              <w:left w:val="nil"/>
              <w:bottom w:val="single" w:sz="8" w:space="0" w:color="auto"/>
              <w:right w:val="nil"/>
            </w:tcBorders>
            <w:shd w:val="clear" w:color="auto" w:fill="auto"/>
            <w:vAlign w:val="center"/>
            <w:hideMark/>
          </w:tcPr>
          <w:p w14:paraId="6DE6036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545</w:t>
            </w:r>
          </w:p>
        </w:tc>
      </w:tr>
      <w:tr w:rsidR="00382B76" w:rsidRPr="0093035D" w14:paraId="337A13B7" w14:textId="77777777" w:rsidTr="00382B76">
        <w:trPr>
          <w:trHeight w:val="315"/>
        </w:trPr>
        <w:tc>
          <w:tcPr>
            <w:tcW w:w="2127" w:type="dxa"/>
            <w:tcBorders>
              <w:top w:val="nil"/>
              <w:left w:val="nil"/>
              <w:bottom w:val="nil"/>
              <w:right w:val="nil"/>
            </w:tcBorders>
            <w:shd w:val="clear" w:color="auto" w:fill="auto"/>
            <w:noWrap/>
            <w:hideMark/>
          </w:tcPr>
          <w:p w14:paraId="201C6CE3" w14:textId="77777777" w:rsidR="00382B76" w:rsidRPr="0093035D" w:rsidRDefault="00382B76" w:rsidP="00382B76">
            <w:pPr>
              <w:rPr>
                <w:rFonts w:ascii="Times New Roman" w:eastAsia="Times New Roman" w:hAnsi="Times New Roman"/>
                <w:b/>
              </w:rPr>
            </w:pPr>
            <w:r w:rsidRPr="0093035D">
              <w:rPr>
                <w:rFonts w:ascii="Times New Roman" w:eastAsia="Times New Roman" w:hAnsi="Times New Roman"/>
                <w:b/>
              </w:rPr>
              <w:t>Obese</w:t>
            </w:r>
          </w:p>
        </w:tc>
        <w:tc>
          <w:tcPr>
            <w:tcW w:w="1559" w:type="dxa"/>
            <w:tcBorders>
              <w:top w:val="nil"/>
              <w:left w:val="nil"/>
              <w:bottom w:val="nil"/>
              <w:right w:val="nil"/>
            </w:tcBorders>
            <w:shd w:val="clear" w:color="auto" w:fill="auto"/>
            <w:vAlign w:val="center"/>
            <w:hideMark/>
          </w:tcPr>
          <w:p w14:paraId="7D8A10A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Birth weight (N=176)</w:t>
            </w:r>
          </w:p>
        </w:tc>
        <w:tc>
          <w:tcPr>
            <w:tcW w:w="1559" w:type="dxa"/>
            <w:tcBorders>
              <w:top w:val="nil"/>
              <w:left w:val="nil"/>
              <w:bottom w:val="nil"/>
              <w:right w:val="nil"/>
            </w:tcBorders>
            <w:shd w:val="clear" w:color="auto" w:fill="auto"/>
            <w:vAlign w:val="center"/>
            <w:hideMark/>
          </w:tcPr>
          <w:p w14:paraId="34AD24B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Triceps skinfold (N=170)</w:t>
            </w:r>
          </w:p>
        </w:tc>
        <w:tc>
          <w:tcPr>
            <w:tcW w:w="1701" w:type="dxa"/>
            <w:tcBorders>
              <w:top w:val="nil"/>
              <w:left w:val="nil"/>
              <w:bottom w:val="nil"/>
              <w:right w:val="nil"/>
            </w:tcBorders>
            <w:shd w:val="clear" w:color="auto" w:fill="auto"/>
            <w:vAlign w:val="center"/>
            <w:hideMark/>
          </w:tcPr>
          <w:p w14:paraId="71656E4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Subscapular skinfold (N=170)</w:t>
            </w:r>
          </w:p>
        </w:tc>
        <w:tc>
          <w:tcPr>
            <w:tcW w:w="1701" w:type="dxa"/>
            <w:tcBorders>
              <w:top w:val="nil"/>
              <w:left w:val="nil"/>
              <w:bottom w:val="nil"/>
              <w:right w:val="nil"/>
            </w:tcBorders>
            <w:shd w:val="clear" w:color="auto" w:fill="auto"/>
            <w:vAlign w:val="center"/>
            <w:hideMark/>
          </w:tcPr>
          <w:p w14:paraId="5B4524D6"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Fat Mass (PEAPOD) (N=61)</w:t>
            </w:r>
          </w:p>
        </w:tc>
        <w:tc>
          <w:tcPr>
            <w:tcW w:w="1559" w:type="dxa"/>
            <w:tcBorders>
              <w:top w:val="nil"/>
              <w:left w:val="nil"/>
              <w:bottom w:val="nil"/>
              <w:right w:val="nil"/>
            </w:tcBorders>
            <w:shd w:val="clear" w:color="auto" w:fill="auto"/>
            <w:vAlign w:val="center"/>
            <w:hideMark/>
          </w:tcPr>
          <w:p w14:paraId="06A30DA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Fat Mass (predicted) (N=170)</w:t>
            </w:r>
          </w:p>
        </w:tc>
        <w:tc>
          <w:tcPr>
            <w:tcW w:w="1418" w:type="dxa"/>
            <w:tcBorders>
              <w:top w:val="nil"/>
              <w:left w:val="nil"/>
              <w:bottom w:val="nil"/>
              <w:right w:val="nil"/>
            </w:tcBorders>
            <w:shd w:val="clear" w:color="auto" w:fill="auto"/>
            <w:vAlign w:val="center"/>
            <w:hideMark/>
          </w:tcPr>
          <w:p w14:paraId="3850307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sSAT (N=64)</w:t>
            </w:r>
          </w:p>
        </w:tc>
        <w:tc>
          <w:tcPr>
            <w:tcW w:w="1560" w:type="dxa"/>
            <w:tcBorders>
              <w:top w:val="nil"/>
              <w:left w:val="nil"/>
              <w:bottom w:val="nil"/>
              <w:right w:val="nil"/>
            </w:tcBorders>
            <w:shd w:val="clear" w:color="auto" w:fill="auto"/>
            <w:vAlign w:val="center"/>
            <w:hideMark/>
          </w:tcPr>
          <w:p w14:paraId="7760FD4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dSAT (N=64)</w:t>
            </w:r>
          </w:p>
        </w:tc>
        <w:tc>
          <w:tcPr>
            <w:tcW w:w="1559" w:type="dxa"/>
            <w:tcBorders>
              <w:top w:val="nil"/>
              <w:left w:val="nil"/>
              <w:bottom w:val="nil"/>
              <w:right w:val="nil"/>
            </w:tcBorders>
            <w:shd w:val="clear" w:color="auto" w:fill="auto"/>
            <w:vAlign w:val="center"/>
            <w:hideMark/>
          </w:tcPr>
          <w:p w14:paraId="5EE287A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IAT (N=64)</w:t>
            </w:r>
          </w:p>
        </w:tc>
      </w:tr>
      <w:tr w:rsidR="00382B76" w:rsidRPr="0093035D" w14:paraId="3AD17BC3" w14:textId="77777777" w:rsidTr="00382B76">
        <w:trPr>
          <w:trHeight w:val="330"/>
        </w:trPr>
        <w:tc>
          <w:tcPr>
            <w:tcW w:w="2127" w:type="dxa"/>
            <w:tcBorders>
              <w:top w:val="nil"/>
              <w:left w:val="nil"/>
              <w:bottom w:val="single" w:sz="8" w:space="0" w:color="auto"/>
              <w:right w:val="nil"/>
            </w:tcBorders>
            <w:shd w:val="clear" w:color="auto" w:fill="auto"/>
            <w:noWrap/>
            <w:hideMark/>
          </w:tcPr>
          <w:p w14:paraId="6D53205B"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 xml:space="preserve">  BMI ≥ 25.0 kg/m</w:t>
            </w:r>
            <w:r w:rsidRPr="0093035D">
              <w:rPr>
                <w:rFonts w:ascii="Times New Roman" w:eastAsia="Times New Roman" w:hAnsi="Times New Roman"/>
                <w:vertAlign w:val="superscript"/>
              </w:rPr>
              <w:t>2</w:t>
            </w:r>
          </w:p>
        </w:tc>
        <w:tc>
          <w:tcPr>
            <w:tcW w:w="1559" w:type="dxa"/>
            <w:tcBorders>
              <w:top w:val="nil"/>
              <w:left w:val="nil"/>
              <w:bottom w:val="single" w:sz="8" w:space="0" w:color="auto"/>
              <w:right w:val="nil"/>
            </w:tcBorders>
            <w:shd w:val="clear" w:color="auto" w:fill="auto"/>
            <w:vAlign w:val="center"/>
            <w:hideMark/>
          </w:tcPr>
          <w:p w14:paraId="290D2AD6" w14:textId="268FDCF3"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79311D3E" w14:textId="08238D8A"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701" w:type="dxa"/>
            <w:tcBorders>
              <w:top w:val="nil"/>
              <w:left w:val="nil"/>
              <w:bottom w:val="single" w:sz="8" w:space="0" w:color="auto"/>
              <w:right w:val="nil"/>
            </w:tcBorders>
            <w:shd w:val="clear" w:color="auto" w:fill="auto"/>
            <w:vAlign w:val="center"/>
            <w:hideMark/>
          </w:tcPr>
          <w:p w14:paraId="6C3BDAFE" w14:textId="2DCAE4E2"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701" w:type="dxa"/>
            <w:tcBorders>
              <w:top w:val="nil"/>
              <w:left w:val="nil"/>
              <w:bottom w:val="single" w:sz="8" w:space="0" w:color="auto"/>
              <w:right w:val="nil"/>
            </w:tcBorders>
            <w:shd w:val="clear" w:color="auto" w:fill="auto"/>
            <w:vAlign w:val="center"/>
            <w:hideMark/>
          </w:tcPr>
          <w:p w14:paraId="4F4D2BB2" w14:textId="0FEB7CB9"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5E923B61" w14:textId="1F5570BA"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418" w:type="dxa"/>
            <w:tcBorders>
              <w:top w:val="nil"/>
              <w:left w:val="nil"/>
              <w:bottom w:val="single" w:sz="8" w:space="0" w:color="auto"/>
              <w:right w:val="nil"/>
            </w:tcBorders>
            <w:shd w:val="clear" w:color="auto" w:fill="auto"/>
            <w:vAlign w:val="center"/>
            <w:hideMark/>
          </w:tcPr>
          <w:p w14:paraId="2AFCF1C6" w14:textId="5003B5D3"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60" w:type="dxa"/>
            <w:tcBorders>
              <w:top w:val="nil"/>
              <w:left w:val="nil"/>
              <w:bottom w:val="single" w:sz="8" w:space="0" w:color="auto"/>
              <w:right w:val="nil"/>
            </w:tcBorders>
            <w:shd w:val="clear" w:color="auto" w:fill="auto"/>
            <w:vAlign w:val="center"/>
            <w:hideMark/>
          </w:tcPr>
          <w:p w14:paraId="44D4043C" w14:textId="2EFF65EB"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c>
          <w:tcPr>
            <w:tcW w:w="1559" w:type="dxa"/>
            <w:tcBorders>
              <w:top w:val="nil"/>
              <w:left w:val="nil"/>
              <w:bottom w:val="single" w:sz="8" w:space="0" w:color="auto"/>
              <w:right w:val="nil"/>
            </w:tcBorders>
            <w:shd w:val="clear" w:color="auto" w:fill="auto"/>
            <w:vAlign w:val="center"/>
            <w:hideMark/>
          </w:tcPr>
          <w:p w14:paraId="14B33A55" w14:textId="118C92AA"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lang w:eastAsia="zh-CN"/>
              </w:rPr>
              <w:sym w:font="Symbol" w:char="F062"/>
            </w:r>
            <w:r w:rsidR="00382B76" w:rsidRPr="0093035D">
              <w:rPr>
                <w:rFonts w:ascii="Times New Roman" w:eastAsia="Times New Roman" w:hAnsi="Times New Roman"/>
              </w:rPr>
              <w:t xml:space="preserve"> (95% CI)</w:t>
            </w:r>
          </w:p>
        </w:tc>
      </w:tr>
      <w:tr w:rsidR="00382B76" w:rsidRPr="0093035D" w14:paraId="57FBDAD2" w14:textId="77777777" w:rsidTr="00382B76">
        <w:trPr>
          <w:trHeight w:val="315"/>
        </w:trPr>
        <w:tc>
          <w:tcPr>
            <w:tcW w:w="2127" w:type="dxa"/>
            <w:tcBorders>
              <w:top w:val="nil"/>
              <w:left w:val="nil"/>
              <w:bottom w:val="nil"/>
              <w:right w:val="nil"/>
            </w:tcBorders>
            <w:shd w:val="clear" w:color="auto" w:fill="auto"/>
            <w:noWrap/>
            <w:vAlign w:val="center"/>
            <w:hideMark/>
          </w:tcPr>
          <w:p w14:paraId="1185BA1D"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Cord blood Leptin</w:t>
            </w:r>
          </w:p>
        </w:tc>
        <w:tc>
          <w:tcPr>
            <w:tcW w:w="1559" w:type="dxa"/>
            <w:tcBorders>
              <w:top w:val="nil"/>
              <w:left w:val="nil"/>
              <w:bottom w:val="nil"/>
              <w:right w:val="nil"/>
            </w:tcBorders>
            <w:shd w:val="clear" w:color="auto" w:fill="auto"/>
            <w:vAlign w:val="center"/>
            <w:hideMark/>
          </w:tcPr>
          <w:p w14:paraId="5241AEF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10 (0.109, 0.312)</w:t>
            </w:r>
          </w:p>
        </w:tc>
        <w:tc>
          <w:tcPr>
            <w:tcW w:w="1559" w:type="dxa"/>
            <w:tcBorders>
              <w:top w:val="nil"/>
              <w:left w:val="nil"/>
              <w:bottom w:val="nil"/>
              <w:right w:val="nil"/>
            </w:tcBorders>
            <w:shd w:val="clear" w:color="auto" w:fill="auto"/>
            <w:vAlign w:val="center"/>
            <w:hideMark/>
          </w:tcPr>
          <w:p w14:paraId="3CE14D89"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28 (-0.013, 0.269)</w:t>
            </w:r>
          </w:p>
        </w:tc>
        <w:tc>
          <w:tcPr>
            <w:tcW w:w="1701" w:type="dxa"/>
            <w:tcBorders>
              <w:top w:val="nil"/>
              <w:left w:val="nil"/>
              <w:bottom w:val="nil"/>
              <w:right w:val="nil"/>
            </w:tcBorders>
            <w:shd w:val="clear" w:color="auto" w:fill="auto"/>
            <w:vAlign w:val="center"/>
            <w:hideMark/>
          </w:tcPr>
          <w:p w14:paraId="2A684F85"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99 (0.063, 0.335)</w:t>
            </w:r>
          </w:p>
        </w:tc>
        <w:tc>
          <w:tcPr>
            <w:tcW w:w="1701" w:type="dxa"/>
            <w:tcBorders>
              <w:top w:val="nil"/>
              <w:left w:val="nil"/>
              <w:bottom w:val="nil"/>
              <w:right w:val="nil"/>
            </w:tcBorders>
            <w:shd w:val="clear" w:color="auto" w:fill="auto"/>
            <w:vAlign w:val="center"/>
            <w:hideMark/>
          </w:tcPr>
          <w:p w14:paraId="7EBF777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03 (-0.028, 0.435)</w:t>
            </w:r>
          </w:p>
        </w:tc>
        <w:tc>
          <w:tcPr>
            <w:tcW w:w="1559" w:type="dxa"/>
            <w:tcBorders>
              <w:top w:val="nil"/>
              <w:left w:val="nil"/>
              <w:bottom w:val="nil"/>
              <w:right w:val="nil"/>
            </w:tcBorders>
            <w:shd w:val="clear" w:color="auto" w:fill="auto"/>
            <w:vAlign w:val="center"/>
            <w:hideMark/>
          </w:tcPr>
          <w:p w14:paraId="1257A58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46 (0.133, 0.359)</w:t>
            </w:r>
          </w:p>
        </w:tc>
        <w:tc>
          <w:tcPr>
            <w:tcW w:w="1418" w:type="dxa"/>
            <w:tcBorders>
              <w:top w:val="nil"/>
              <w:left w:val="nil"/>
              <w:bottom w:val="nil"/>
              <w:right w:val="nil"/>
            </w:tcBorders>
            <w:shd w:val="clear" w:color="auto" w:fill="auto"/>
            <w:vAlign w:val="center"/>
            <w:hideMark/>
          </w:tcPr>
          <w:p w14:paraId="477682B6"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52 (-0.049, 0.353)</w:t>
            </w:r>
          </w:p>
        </w:tc>
        <w:tc>
          <w:tcPr>
            <w:tcW w:w="1560" w:type="dxa"/>
            <w:tcBorders>
              <w:top w:val="nil"/>
              <w:left w:val="nil"/>
              <w:bottom w:val="nil"/>
              <w:right w:val="nil"/>
            </w:tcBorders>
            <w:shd w:val="clear" w:color="auto" w:fill="auto"/>
            <w:vAlign w:val="center"/>
            <w:hideMark/>
          </w:tcPr>
          <w:p w14:paraId="2881695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88 (0.064, 0.512)</w:t>
            </w:r>
          </w:p>
        </w:tc>
        <w:tc>
          <w:tcPr>
            <w:tcW w:w="1559" w:type="dxa"/>
            <w:tcBorders>
              <w:top w:val="nil"/>
              <w:left w:val="nil"/>
              <w:bottom w:val="nil"/>
              <w:right w:val="nil"/>
            </w:tcBorders>
            <w:shd w:val="clear" w:color="auto" w:fill="auto"/>
            <w:vAlign w:val="center"/>
            <w:hideMark/>
          </w:tcPr>
          <w:p w14:paraId="07B2232B"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99 (-0.145, 0.342)</w:t>
            </w:r>
          </w:p>
        </w:tc>
      </w:tr>
      <w:tr w:rsidR="00382B76" w:rsidRPr="0093035D" w14:paraId="6691CCE0" w14:textId="77777777" w:rsidTr="00382B76">
        <w:trPr>
          <w:trHeight w:val="375"/>
        </w:trPr>
        <w:tc>
          <w:tcPr>
            <w:tcW w:w="2127" w:type="dxa"/>
            <w:tcBorders>
              <w:top w:val="nil"/>
              <w:left w:val="nil"/>
              <w:bottom w:val="nil"/>
              <w:right w:val="nil"/>
            </w:tcBorders>
            <w:shd w:val="clear" w:color="auto" w:fill="auto"/>
            <w:noWrap/>
            <w:vAlign w:val="center"/>
            <w:hideMark/>
          </w:tcPr>
          <w:p w14:paraId="74069EF3" w14:textId="77777777" w:rsidR="00382B76" w:rsidRPr="0093035D" w:rsidRDefault="00382B76" w:rsidP="00382B76">
            <w:pPr>
              <w:jc w:val="center"/>
              <w:rPr>
                <w:rFonts w:ascii="Times New Roman" w:eastAsia="Times New Roman" w:hAnsi="Times New Roman"/>
              </w:rPr>
            </w:pPr>
          </w:p>
        </w:tc>
        <w:tc>
          <w:tcPr>
            <w:tcW w:w="1559" w:type="dxa"/>
            <w:tcBorders>
              <w:top w:val="nil"/>
              <w:left w:val="nil"/>
              <w:bottom w:val="nil"/>
              <w:right w:val="nil"/>
            </w:tcBorders>
            <w:shd w:val="clear" w:color="auto" w:fill="auto"/>
            <w:vAlign w:val="center"/>
            <w:hideMark/>
          </w:tcPr>
          <w:p w14:paraId="3D0CC95D" w14:textId="4C6C97D5"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559" w:type="dxa"/>
            <w:tcBorders>
              <w:top w:val="nil"/>
              <w:left w:val="nil"/>
              <w:bottom w:val="nil"/>
              <w:right w:val="nil"/>
            </w:tcBorders>
            <w:shd w:val="clear" w:color="auto" w:fill="auto"/>
            <w:vAlign w:val="center"/>
            <w:hideMark/>
          </w:tcPr>
          <w:p w14:paraId="2E95BCA5" w14:textId="7ED2DD7E"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12</w:t>
            </w:r>
            <w:r w:rsidR="00382B76" w:rsidRPr="0093035D">
              <w:rPr>
                <w:rFonts w:ascii="Times New Roman" w:eastAsia="Times New Roman" w:hAnsi="Times New Roman"/>
                <w:vertAlign w:val="superscript"/>
              </w:rPr>
              <w:t>a</w:t>
            </w:r>
          </w:p>
        </w:tc>
        <w:tc>
          <w:tcPr>
            <w:tcW w:w="1701" w:type="dxa"/>
            <w:tcBorders>
              <w:top w:val="nil"/>
              <w:left w:val="nil"/>
              <w:bottom w:val="nil"/>
              <w:right w:val="nil"/>
            </w:tcBorders>
            <w:shd w:val="clear" w:color="auto" w:fill="auto"/>
            <w:vAlign w:val="center"/>
            <w:hideMark/>
          </w:tcPr>
          <w:p w14:paraId="4172C0D6" w14:textId="614FDCD3"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12</w:t>
            </w:r>
            <w:r w:rsidR="00382B76" w:rsidRPr="0093035D">
              <w:rPr>
                <w:rFonts w:ascii="Times New Roman" w:eastAsia="Times New Roman" w:hAnsi="Times New Roman"/>
                <w:b/>
                <w:bCs/>
                <w:vertAlign w:val="superscript"/>
              </w:rPr>
              <w:t>a</w:t>
            </w:r>
          </w:p>
        </w:tc>
        <w:tc>
          <w:tcPr>
            <w:tcW w:w="1701" w:type="dxa"/>
            <w:tcBorders>
              <w:top w:val="nil"/>
              <w:left w:val="nil"/>
              <w:bottom w:val="nil"/>
              <w:right w:val="nil"/>
            </w:tcBorders>
            <w:shd w:val="clear" w:color="auto" w:fill="auto"/>
            <w:vAlign w:val="center"/>
            <w:hideMark/>
          </w:tcPr>
          <w:p w14:paraId="6A5CA2BD" w14:textId="576232A7"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12</w:t>
            </w:r>
            <w:r w:rsidR="00382B76" w:rsidRPr="0093035D">
              <w:rPr>
                <w:rFonts w:ascii="Times New Roman" w:eastAsia="Times New Roman" w:hAnsi="Times New Roman"/>
                <w:vertAlign w:val="superscript"/>
              </w:rPr>
              <w:t>a</w:t>
            </w:r>
          </w:p>
        </w:tc>
        <w:tc>
          <w:tcPr>
            <w:tcW w:w="1559" w:type="dxa"/>
            <w:tcBorders>
              <w:top w:val="nil"/>
              <w:left w:val="nil"/>
              <w:bottom w:val="nil"/>
              <w:right w:val="nil"/>
            </w:tcBorders>
            <w:shd w:val="clear" w:color="auto" w:fill="auto"/>
            <w:vAlign w:val="center"/>
            <w:hideMark/>
          </w:tcPr>
          <w:p w14:paraId="7EDC140F" w14:textId="53744713"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418" w:type="dxa"/>
            <w:tcBorders>
              <w:top w:val="nil"/>
              <w:left w:val="nil"/>
              <w:bottom w:val="nil"/>
              <w:right w:val="nil"/>
            </w:tcBorders>
            <w:shd w:val="clear" w:color="auto" w:fill="auto"/>
            <w:vAlign w:val="center"/>
            <w:hideMark/>
          </w:tcPr>
          <w:p w14:paraId="5BFA76C3" w14:textId="0F8EC62C"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155</w:t>
            </w:r>
            <w:r w:rsidR="00382B76" w:rsidRPr="0093035D">
              <w:rPr>
                <w:rFonts w:ascii="Times New Roman" w:eastAsia="Times New Roman" w:hAnsi="Times New Roman"/>
                <w:vertAlign w:val="superscript"/>
              </w:rPr>
              <w:t>b</w:t>
            </w:r>
          </w:p>
        </w:tc>
        <w:tc>
          <w:tcPr>
            <w:tcW w:w="1560" w:type="dxa"/>
            <w:tcBorders>
              <w:top w:val="nil"/>
              <w:left w:val="nil"/>
              <w:bottom w:val="nil"/>
              <w:right w:val="nil"/>
            </w:tcBorders>
            <w:shd w:val="clear" w:color="auto" w:fill="auto"/>
            <w:vAlign w:val="center"/>
            <w:hideMark/>
          </w:tcPr>
          <w:p w14:paraId="32AB05A9" w14:textId="524EBF66"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25</w:t>
            </w:r>
            <w:r w:rsidR="00382B76" w:rsidRPr="0093035D">
              <w:rPr>
                <w:rFonts w:ascii="Times New Roman" w:eastAsia="Times New Roman" w:hAnsi="Times New Roman"/>
                <w:b/>
                <w:bCs/>
                <w:vertAlign w:val="superscript"/>
              </w:rPr>
              <w:t>b</w:t>
            </w:r>
          </w:p>
        </w:tc>
        <w:tc>
          <w:tcPr>
            <w:tcW w:w="1559" w:type="dxa"/>
            <w:tcBorders>
              <w:top w:val="nil"/>
              <w:left w:val="nil"/>
              <w:bottom w:val="nil"/>
              <w:right w:val="nil"/>
            </w:tcBorders>
            <w:shd w:val="clear" w:color="auto" w:fill="auto"/>
            <w:vAlign w:val="center"/>
            <w:hideMark/>
          </w:tcPr>
          <w:p w14:paraId="6604F0AB" w14:textId="157F6751"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422</w:t>
            </w:r>
            <w:r w:rsidR="00382B76" w:rsidRPr="0093035D">
              <w:rPr>
                <w:rFonts w:ascii="Times New Roman" w:eastAsia="Times New Roman" w:hAnsi="Times New Roman"/>
                <w:vertAlign w:val="superscript"/>
              </w:rPr>
              <w:t>b</w:t>
            </w:r>
          </w:p>
        </w:tc>
      </w:tr>
      <w:tr w:rsidR="00382B76" w:rsidRPr="0093035D" w14:paraId="6C20F703" w14:textId="77777777" w:rsidTr="00382B76">
        <w:trPr>
          <w:trHeight w:val="330"/>
        </w:trPr>
        <w:tc>
          <w:tcPr>
            <w:tcW w:w="2127" w:type="dxa"/>
            <w:tcBorders>
              <w:top w:val="single" w:sz="4" w:space="0" w:color="auto"/>
              <w:left w:val="nil"/>
              <w:bottom w:val="single" w:sz="8" w:space="0" w:color="auto"/>
              <w:right w:val="nil"/>
            </w:tcBorders>
            <w:shd w:val="clear" w:color="auto" w:fill="auto"/>
            <w:noWrap/>
            <w:vAlign w:val="center"/>
            <w:hideMark/>
          </w:tcPr>
          <w:p w14:paraId="026D97C7"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p value for interaction</w:t>
            </w:r>
          </w:p>
        </w:tc>
        <w:tc>
          <w:tcPr>
            <w:tcW w:w="1559" w:type="dxa"/>
            <w:tcBorders>
              <w:top w:val="single" w:sz="4" w:space="0" w:color="auto"/>
              <w:left w:val="nil"/>
              <w:bottom w:val="single" w:sz="8" w:space="0" w:color="auto"/>
              <w:right w:val="nil"/>
            </w:tcBorders>
            <w:shd w:val="clear" w:color="auto" w:fill="auto"/>
            <w:vAlign w:val="center"/>
            <w:hideMark/>
          </w:tcPr>
          <w:p w14:paraId="41645E1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839</w:t>
            </w:r>
          </w:p>
        </w:tc>
        <w:tc>
          <w:tcPr>
            <w:tcW w:w="1559" w:type="dxa"/>
            <w:tcBorders>
              <w:top w:val="single" w:sz="4" w:space="0" w:color="auto"/>
              <w:left w:val="nil"/>
              <w:bottom w:val="single" w:sz="8" w:space="0" w:color="auto"/>
              <w:right w:val="nil"/>
            </w:tcBorders>
            <w:shd w:val="clear" w:color="auto" w:fill="auto"/>
            <w:vAlign w:val="center"/>
            <w:hideMark/>
          </w:tcPr>
          <w:p w14:paraId="4279BBE6"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75</w:t>
            </w:r>
          </w:p>
        </w:tc>
        <w:tc>
          <w:tcPr>
            <w:tcW w:w="1701" w:type="dxa"/>
            <w:tcBorders>
              <w:top w:val="single" w:sz="4" w:space="0" w:color="auto"/>
              <w:left w:val="nil"/>
              <w:bottom w:val="single" w:sz="8" w:space="0" w:color="auto"/>
              <w:right w:val="nil"/>
            </w:tcBorders>
            <w:shd w:val="clear" w:color="auto" w:fill="auto"/>
            <w:vAlign w:val="center"/>
            <w:hideMark/>
          </w:tcPr>
          <w:p w14:paraId="532A2B7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59</w:t>
            </w:r>
          </w:p>
        </w:tc>
        <w:tc>
          <w:tcPr>
            <w:tcW w:w="1701" w:type="dxa"/>
            <w:tcBorders>
              <w:top w:val="single" w:sz="4" w:space="0" w:color="auto"/>
              <w:left w:val="nil"/>
              <w:bottom w:val="single" w:sz="8" w:space="0" w:color="auto"/>
              <w:right w:val="nil"/>
            </w:tcBorders>
            <w:shd w:val="clear" w:color="auto" w:fill="auto"/>
            <w:vAlign w:val="center"/>
            <w:hideMark/>
          </w:tcPr>
          <w:p w14:paraId="13D33873"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82</w:t>
            </w:r>
          </w:p>
        </w:tc>
        <w:tc>
          <w:tcPr>
            <w:tcW w:w="1559" w:type="dxa"/>
            <w:tcBorders>
              <w:top w:val="single" w:sz="4" w:space="0" w:color="auto"/>
              <w:left w:val="nil"/>
              <w:bottom w:val="single" w:sz="8" w:space="0" w:color="auto"/>
              <w:right w:val="nil"/>
            </w:tcBorders>
            <w:shd w:val="clear" w:color="auto" w:fill="auto"/>
            <w:vAlign w:val="center"/>
            <w:hideMark/>
          </w:tcPr>
          <w:p w14:paraId="292945A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613</w:t>
            </w:r>
          </w:p>
        </w:tc>
        <w:tc>
          <w:tcPr>
            <w:tcW w:w="1418" w:type="dxa"/>
            <w:tcBorders>
              <w:top w:val="single" w:sz="4" w:space="0" w:color="auto"/>
              <w:left w:val="nil"/>
              <w:bottom w:val="single" w:sz="8" w:space="0" w:color="auto"/>
              <w:right w:val="nil"/>
            </w:tcBorders>
            <w:shd w:val="clear" w:color="auto" w:fill="auto"/>
            <w:vAlign w:val="center"/>
            <w:hideMark/>
          </w:tcPr>
          <w:p w14:paraId="2F62FD0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635</w:t>
            </w:r>
          </w:p>
        </w:tc>
        <w:tc>
          <w:tcPr>
            <w:tcW w:w="1560" w:type="dxa"/>
            <w:tcBorders>
              <w:top w:val="single" w:sz="4" w:space="0" w:color="auto"/>
              <w:left w:val="nil"/>
              <w:bottom w:val="single" w:sz="8" w:space="0" w:color="auto"/>
              <w:right w:val="nil"/>
            </w:tcBorders>
            <w:shd w:val="clear" w:color="auto" w:fill="auto"/>
            <w:vAlign w:val="center"/>
            <w:hideMark/>
          </w:tcPr>
          <w:p w14:paraId="0390CC36" w14:textId="10080249"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900</w:t>
            </w:r>
          </w:p>
        </w:tc>
        <w:tc>
          <w:tcPr>
            <w:tcW w:w="1559" w:type="dxa"/>
            <w:tcBorders>
              <w:top w:val="single" w:sz="4" w:space="0" w:color="auto"/>
              <w:left w:val="nil"/>
              <w:bottom w:val="single" w:sz="8" w:space="0" w:color="auto"/>
              <w:right w:val="nil"/>
            </w:tcBorders>
            <w:shd w:val="clear" w:color="auto" w:fill="auto"/>
            <w:vAlign w:val="center"/>
            <w:hideMark/>
          </w:tcPr>
          <w:p w14:paraId="64F6D39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961</w:t>
            </w:r>
          </w:p>
        </w:tc>
      </w:tr>
      <w:tr w:rsidR="00382B76" w:rsidRPr="0093035D" w14:paraId="0556ED6B" w14:textId="77777777" w:rsidTr="00382B76">
        <w:trPr>
          <w:trHeight w:val="375"/>
        </w:trPr>
        <w:tc>
          <w:tcPr>
            <w:tcW w:w="2127" w:type="dxa"/>
            <w:tcBorders>
              <w:top w:val="nil"/>
              <w:left w:val="nil"/>
              <w:bottom w:val="nil"/>
              <w:right w:val="nil"/>
            </w:tcBorders>
            <w:shd w:val="clear" w:color="auto" w:fill="auto"/>
            <w:noWrap/>
            <w:vAlign w:val="center"/>
            <w:hideMark/>
          </w:tcPr>
          <w:p w14:paraId="47B12B25"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Cord blood</w:t>
            </w:r>
            <w:r w:rsidRPr="0093035D">
              <w:rPr>
                <w:rFonts w:ascii="Times New Roman" w:eastAsia="Times New Roman" w:hAnsi="Times New Roman"/>
                <w:vertAlign w:val="subscript"/>
              </w:rPr>
              <w:t xml:space="preserve"> </w:t>
            </w:r>
            <w:r w:rsidRPr="0093035D">
              <w:rPr>
                <w:rFonts w:ascii="Times New Roman" w:eastAsia="Times New Roman" w:hAnsi="Times New Roman"/>
              </w:rPr>
              <w:t>Adiponectin</w:t>
            </w:r>
          </w:p>
        </w:tc>
        <w:tc>
          <w:tcPr>
            <w:tcW w:w="1559" w:type="dxa"/>
            <w:tcBorders>
              <w:top w:val="nil"/>
              <w:left w:val="nil"/>
              <w:bottom w:val="nil"/>
              <w:right w:val="nil"/>
            </w:tcBorders>
            <w:shd w:val="clear" w:color="auto" w:fill="auto"/>
            <w:vAlign w:val="center"/>
            <w:hideMark/>
          </w:tcPr>
          <w:p w14:paraId="72D10A6C"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69 (0.076, 0.262)</w:t>
            </w:r>
          </w:p>
        </w:tc>
        <w:tc>
          <w:tcPr>
            <w:tcW w:w="1559" w:type="dxa"/>
            <w:tcBorders>
              <w:top w:val="nil"/>
              <w:left w:val="nil"/>
              <w:bottom w:val="nil"/>
              <w:right w:val="nil"/>
            </w:tcBorders>
            <w:shd w:val="clear" w:color="auto" w:fill="auto"/>
            <w:vAlign w:val="center"/>
            <w:hideMark/>
          </w:tcPr>
          <w:p w14:paraId="5889C539"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30 (0.102, 0.358)</w:t>
            </w:r>
          </w:p>
        </w:tc>
        <w:tc>
          <w:tcPr>
            <w:tcW w:w="1701" w:type="dxa"/>
            <w:tcBorders>
              <w:top w:val="nil"/>
              <w:left w:val="nil"/>
              <w:bottom w:val="nil"/>
              <w:right w:val="nil"/>
            </w:tcBorders>
            <w:shd w:val="clear" w:color="auto" w:fill="auto"/>
            <w:vAlign w:val="center"/>
            <w:hideMark/>
          </w:tcPr>
          <w:p w14:paraId="385FFC7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46 (0.122, 0.371)</w:t>
            </w:r>
          </w:p>
        </w:tc>
        <w:tc>
          <w:tcPr>
            <w:tcW w:w="1701" w:type="dxa"/>
            <w:tcBorders>
              <w:top w:val="nil"/>
              <w:left w:val="nil"/>
              <w:bottom w:val="nil"/>
              <w:right w:val="nil"/>
            </w:tcBorders>
            <w:shd w:val="clear" w:color="auto" w:fill="auto"/>
            <w:vAlign w:val="center"/>
            <w:hideMark/>
          </w:tcPr>
          <w:p w14:paraId="556441A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64 (-0.116, 0.244)</w:t>
            </w:r>
          </w:p>
        </w:tc>
        <w:tc>
          <w:tcPr>
            <w:tcW w:w="1559" w:type="dxa"/>
            <w:tcBorders>
              <w:top w:val="nil"/>
              <w:left w:val="nil"/>
              <w:bottom w:val="nil"/>
              <w:right w:val="nil"/>
            </w:tcBorders>
            <w:shd w:val="clear" w:color="auto" w:fill="auto"/>
            <w:vAlign w:val="center"/>
            <w:hideMark/>
          </w:tcPr>
          <w:p w14:paraId="0236C1B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33 (0.130, 0.337)</w:t>
            </w:r>
          </w:p>
        </w:tc>
        <w:tc>
          <w:tcPr>
            <w:tcW w:w="1418" w:type="dxa"/>
            <w:tcBorders>
              <w:top w:val="nil"/>
              <w:left w:val="nil"/>
              <w:bottom w:val="nil"/>
              <w:right w:val="nil"/>
            </w:tcBorders>
            <w:shd w:val="clear" w:color="auto" w:fill="auto"/>
            <w:vAlign w:val="center"/>
            <w:hideMark/>
          </w:tcPr>
          <w:p w14:paraId="09B339FE"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78 (0.138, 0.418)</w:t>
            </w:r>
          </w:p>
        </w:tc>
        <w:tc>
          <w:tcPr>
            <w:tcW w:w="1560" w:type="dxa"/>
            <w:tcBorders>
              <w:top w:val="nil"/>
              <w:left w:val="nil"/>
              <w:bottom w:val="nil"/>
              <w:right w:val="nil"/>
            </w:tcBorders>
            <w:shd w:val="clear" w:color="auto" w:fill="auto"/>
            <w:vAlign w:val="center"/>
            <w:hideMark/>
          </w:tcPr>
          <w:p w14:paraId="3BC47FF2"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30 (0.058, 0.403)</w:t>
            </w:r>
          </w:p>
        </w:tc>
        <w:tc>
          <w:tcPr>
            <w:tcW w:w="1559" w:type="dxa"/>
            <w:tcBorders>
              <w:top w:val="nil"/>
              <w:left w:val="nil"/>
              <w:bottom w:val="nil"/>
              <w:right w:val="nil"/>
            </w:tcBorders>
            <w:shd w:val="clear" w:color="auto" w:fill="auto"/>
            <w:vAlign w:val="center"/>
            <w:hideMark/>
          </w:tcPr>
          <w:p w14:paraId="7C6D39FF"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214 (0.035, 0.393)</w:t>
            </w:r>
          </w:p>
        </w:tc>
      </w:tr>
      <w:tr w:rsidR="00382B76" w:rsidRPr="0093035D" w14:paraId="1524C200" w14:textId="77777777" w:rsidTr="00382B76">
        <w:trPr>
          <w:trHeight w:val="375"/>
        </w:trPr>
        <w:tc>
          <w:tcPr>
            <w:tcW w:w="2127" w:type="dxa"/>
            <w:tcBorders>
              <w:top w:val="nil"/>
              <w:left w:val="nil"/>
              <w:bottom w:val="nil"/>
              <w:right w:val="nil"/>
            </w:tcBorders>
            <w:shd w:val="clear" w:color="auto" w:fill="auto"/>
            <w:noWrap/>
            <w:vAlign w:val="center"/>
            <w:hideMark/>
          </w:tcPr>
          <w:p w14:paraId="72DEC60F" w14:textId="77777777" w:rsidR="00382B76" w:rsidRPr="0093035D" w:rsidRDefault="00382B76" w:rsidP="00382B76">
            <w:pPr>
              <w:jc w:val="center"/>
              <w:rPr>
                <w:rFonts w:ascii="Times New Roman" w:eastAsia="Times New Roman" w:hAnsi="Times New Roman"/>
              </w:rPr>
            </w:pPr>
          </w:p>
        </w:tc>
        <w:tc>
          <w:tcPr>
            <w:tcW w:w="1559" w:type="dxa"/>
            <w:tcBorders>
              <w:top w:val="nil"/>
              <w:left w:val="nil"/>
              <w:bottom w:val="nil"/>
              <w:right w:val="nil"/>
            </w:tcBorders>
            <w:shd w:val="clear" w:color="auto" w:fill="auto"/>
            <w:vAlign w:val="center"/>
            <w:hideMark/>
          </w:tcPr>
          <w:p w14:paraId="67612362" w14:textId="1F266C0C"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559" w:type="dxa"/>
            <w:tcBorders>
              <w:top w:val="nil"/>
              <w:left w:val="nil"/>
              <w:bottom w:val="nil"/>
              <w:right w:val="nil"/>
            </w:tcBorders>
            <w:shd w:val="clear" w:color="auto" w:fill="auto"/>
            <w:vAlign w:val="center"/>
            <w:hideMark/>
          </w:tcPr>
          <w:p w14:paraId="14976336" w14:textId="4FA7922B"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701" w:type="dxa"/>
            <w:tcBorders>
              <w:top w:val="nil"/>
              <w:left w:val="nil"/>
              <w:bottom w:val="nil"/>
              <w:right w:val="nil"/>
            </w:tcBorders>
            <w:shd w:val="clear" w:color="auto" w:fill="auto"/>
            <w:vAlign w:val="center"/>
            <w:hideMark/>
          </w:tcPr>
          <w:p w14:paraId="0EC5C4B8" w14:textId="122D5BA9"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701" w:type="dxa"/>
            <w:tcBorders>
              <w:top w:val="nil"/>
              <w:left w:val="nil"/>
              <w:bottom w:val="nil"/>
              <w:right w:val="nil"/>
            </w:tcBorders>
            <w:shd w:val="clear" w:color="auto" w:fill="auto"/>
            <w:vAlign w:val="center"/>
            <w:hideMark/>
          </w:tcPr>
          <w:p w14:paraId="54187FDD" w14:textId="46402C04" w:rsidR="00382B76" w:rsidRPr="0093035D" w:rsidRDefault="00104ABB" w:rsidP="00382B76">
            <w:pPr>
              <w:jc w:val="center"/>
              <w:rPr>
                <w:rFonts w:ascii="Times New Roman" w:eastAsia="Times New Roman" w:hAnsi="Times New Roman"/>
              </w:rPr>
            </w:pPr>
            <w:r w:rsidRPr="0093035D">
              <w:rPr>
                <w:rFonts w:ascii="Times New Roman" w:eastAsia="Times New Roman" w:hAnsi="Times New Roman"/>
              </w:rPr>
              <w:t>P</w:t>
            </w:r>
            <w:r w:rsidR="00382B76" w:rsidRPr="0093035D">
              <w:rPr>
                <w:rFonts w:ascii="Times New Roman" w:eastAsia="Times New Roman" w:hAnsi="Times New Roman"/>
              </w:rPr>
              <w:t>=0.480</w:t>
            </w:r>
            <w:r w:rsidR="00382B76" w:rsidRPr="0093035D">
              <w:rPr>
                <w:rFonts w:ascii="Times New Roman" w:eastAsia="Times New Roman" w:hAnsi="Times New Roman"/>
                <w:vertAlign w:val="superscript"/>
              </w:rPr>
              <w:t>a</w:t>
            </w:r>
          </w:p>
        </w:tc>
        <w:tc>
          <w:tcPr>
            <w:tcW w:w="1559" w:type="dxa"/>
            <w:tcBorders>
              <w:top w:val="nil"/>
              <w:left w:val="nil"/>
              <w:bottom w:val="nil"/>
              <w:right w:val="nil"/>
            </w:tcBorders>
            <w:shd w:val="clear" w:color="auto" w:fill="auto"/>
            <w:vAlign w:val="center"/>
            <w:hideMark/>
          </w:tcPr>
          <w:p w14:paraId="4AEE23E4" w14:textId="71B8D78D"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a</w:t>
            </w:r>
          </w:p>
        </w:tc>
        <w:tc>
          <w:tcPr>
            <w:tcW w:w="1418" w:type="dxa"/>
            <w:tcBorders>
              <w:top w:val="nil"/>
              <w:left w:val="nil"/>
              <w:bottom w:val="nil"/>
              <w:right w:val="nil"/>
            </w:tcBorders>
            <w:shd w:val="clear" w:color="auto" w:fill="auto"/>
            <w:vAlign w:val="center"/>
            <w:hideMark/>
          </w:tcPr>
          <w:p w14:paraId="2CE3BD2B" w14:textId="08DC2F7A"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lt;0.001</w:t>
            </w:r>
            <w:r w:rsidR="00382B76" w:rsidRPr="0093035D">
              <w:rPr>
                <w:rFonts w:ascii="Times New Roman" w:eastAsia="Times New Roman" w:hAnsi="Times New Roman"/>
                <w:b/>
                <w:bCs/>
                <w:vertAlign w:val="superscript"/>
              </w:rPr>
              <w:t>b</w:t>
            </w:r>
          </w:p>
        </w:tc>
        <w:tc>
          <w:tcPr>
            <w:tcW w:w="1560" w:type="dxa"/>
            <w:tcBorders>
              <w:top w:val="nil"/>
              <w:left w:val="nil"/>
              <w:bottom w:val="nil"/>
              <w:right w:val="nil"/>
            </w:tcBorders>
            <w:shd w:val="clear" w:color="auto" w:fill="auto"/>
            <w:vAlign w:val="center"/>
            <w:hideMark/>
          </w:tcPr>
          <w:p w14:paraId="37DCDE35" w14:textId="05AA52FD"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13</w:t>
            </w:r>
            <w:r w:rsidR="00382B76" w:rsidRPr="0093035D">
              <w:rPr>
                <w:rFonts w:ascii="Times New Roman" w:eastAsia="Times New Roman" w:hAnsi="Times New Roman"/>
                <w:b/>
                <w:bCs/>
                <w:vertAlign w:val="superscript"/>
              </w:rPr>
              <w:t>b</w:t>
            </w:r>
          </w:p>
        </w:tc>
        <w:tc>
          <w:tcPr>
            <w:tcW w:w="1559" w:type="dxa"/>
            <w:tcBorders>
              <w:top w:val="nil"/>
              <w:left w:val="nil"/>
              <w:bottom w:val="nil"/>
              <w:right w:val="nil"/>
            </w:tcBorders>
            <w:shd w:val="clear" w:color="auto" w:fill="auto"/>
            <w:vAlign w:val="center"/>
            <w:hideMark/>
          </w:tcPr>
          <w:p w14:paraId="2F456AF3" w14:textId="4BBC2902" w:rsidR="00382B76" w:rsidRPr="0093035D" w:rsidRDefault="00104ABB" w:rsidP="00382B76">
            <w:pPr>
              <w:jc w:val="center"/>
              <w:rPr>
                <w:rFonts w:ascii="Times New Roman" w:eastAsia="Times New Roman" w:hAnsi="Times New Roman"/>
                <w:b/>
                <w:bCs/>
              </w:rPr>
            </w:pPr>
            <w:r w:rsidRPr="0093035D">
              <w:rPr>
                <w:rFonts w:ascii="Times New Roman" w:eastAsia="Times New Roman" w:hAnsi="Times New Roman"/>
                <w:b/>
                <w:bCs/>
              </w:rPr>
              <w:t>P</w:t>
            </w:r>
            <w:r w:rsidR="00382B76" w:rsidRPr="0093035D">
              <w:rPr>
                <w:rFonts w:ascii="Times New Roman" w:eastAsia="Times New Roman" w:hAnsi="Times New Roman"/>
                <w:b/>
                <w:bCs/>
              </w:rPr>
              <w:t>=0.023</w:t>
            </w:r>
            <w:r w:rsidR="00382B76" w:rsidRPr="0093035D">
              <w:rPr>
                <w:rFonts w:ascii="Times New Roman" w:eastAsia="Times New Roman" w:hAnsi="Times New Roman"/>
                <w:b/>
                <w:bCs/>
                <w:vertAlign w:val="superscript"/>
              </w:rPr>
              <w:t>b</w:t>
            </w:r>
          </w:p>
        </w:tc>
      </w:tr>
      <w:tr w:rsidR="00382B76" w:rsidRPr="0093035D" w14:paraId="1A4823F4" w14:textId="77777777" w:rsidTr="00382B76">
        <w:trPr>
          <w:trHeight w:val="330"/>
        </w:trPr>
        <w:tc>
          <w:tcPr>
            <w:tcW w:w="2127" w:type="dxa"/>
            <w:tcBorders>
              <w:top w:val="single" w:sz="4" w:space="0" w:color="auto"/>
              <w:left w:val="nil"/>
              <w:bottom w:val="single" w:sz="8" w:space="0" w:color="auto"/>
              <w:right w:val="nil"/>
            </w:tcBorders>
            <w:shd w:val="clear" w:color="auto" w:fill="auto"/>
            <w:noWrap/>
            <w:vAlign w:val="center"/>
            <w:hideMark/>
          </w:tcPr>
          <w:p w14:paraId="3E3325AF" w14:textId="77777777" w:rsidR="00382B76" w:rsidRPr="0093035D" w:rsidRDefault="00382B76" w:rsidP="00382B76">
            <w:pPr>
              <w:rPr>
                <w:rFonts w:ascii="Times New Roman" w:eastAsia="Times New Roman" w:hAnsi="Times New Roman"/>
              </w:rPr>
            </w:pPr>
            <w:r w:rsidRPr="0093035D">
              <w:rPr>
                <w:rFonts w:ascii="Times New Roman" w:eastAsia="Times New Roman" w:hAnsi="Times New Roman"/>
              </w:rPr>
              <w:t>p value for interaction</w:t>
            </w:r>
          </w:p>
        </w:tc>
        <w:tc>
          <w:tcPr>
            <w:tcW w:w="1559" w:type="dxa"/>
            <w:tcBorders>
              <w:top w:val="single" w:sz="4" w:space="0" w:color="auto"/>
              <w:left w:val="nil"/>
              <w:bottom w:val="single" w:sz="8" w:space="0" w:color="auto"/>
              <w:right w:val="nil"/>
            </w:tcBorders>
            <w:shd w:val="clear" w:color="auto" w:fill="auto"/>
            <w:vAlign w:val="center"/>
            <w:hideMark/>
          </w:tcPr>
          <w:p w14:paraId="4B398071"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53</w:t>
            </w:r>
          </w:p>
        </w:tc>
        <w:tc>
          <w:tcPr>
            <w:tcW w:w="1559" w:type="dxa"/>
            <w:tcBorders>
              <w:top w:val="single" w:sz="4" w:space="0" w:color="auto"/>
              <w:left w:val="nil"/>
              <w:bottom w:val="single" w:sz="8" w:space="0" w:color="auto"/>
              <w:right w:val="nil"/>
            </w:tcBorders>
            <w:shd w:val="clear" w:color="auto" w:fill="auto"/>
            <w:vAlign w:val="center"/>
            <w:hideMark/>
          </w:tcPr>
          <w:p w14:paraId="78014F08"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056</w:t>
            </w:r>
          </w:p>
        </w:tc>
        <w:tc>
          <w:tcPr>
            <w:tcW w:w="1701" w:type="dxa"/>
            <w:tcBorders>
              <w:top w:val="single" w:sz="4" w:space="0" w:color="auto"/>
              <w:left w:val="nil"/>
              <w:bottom w:val="single" w:sz="8" w:space="0" w:color="auto"/>
              <w:right w:val="nil"/>
            </w:tcBorders>
            <w:shd w:val="clear" w:color="auto" w:fill="auto"/>
            <w:vAlign w:val="center"/>
            <w:hideMark/>
          </w:tcPr>
          <w:p w14:paraId="6541D9E5"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04</w:t>
            </w:r>
          </w:p>
        </w:tc>
        <w:tc>
          <w:tcPr>
            <w:tcW w:w="1701" w:type="dxa"/>
            <w:tcBorders>
              <w:top w:val="single" w:sz="4" w:space="0" w:color="auto"/>
              <w:left w:val="nil"/>
              <w:bottom w:val="single" w:sz="8" w:space="0" w:color="auto"/>
              <w:right w:val="nil"/>
            </w:tcBorders>
            <w:shd w:val="clear" w:color="auto" w:fill="auto"/>
            <w:vAlign w:val="center"/>
            <w:hideMark/>
          </w:tcPr>
          <w:p w14:paraId="2A5106ED"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123</w:t>
            </w:r>
          </w:p>
        </w:tc>
        <w:tc>
          <w:tcPr>
            <w:tcW w:w="1559" w:type="dxa"/>
            <w:tcBorders>
              <w:top w:val="single" w:sz="4" w:space="0" w:color="auto"/>
              <w:left w:val="nil"/>
              <w:bottom w:val="single" w:sz="8" w:space="0" w:color="auto"/>
              <w:right w:val="nil"/>
            </w:tcBorders>
            <w:shd w:val="clear" w:color="auto" w:fill="auto"/>
            <w:vAlign w:val="center"/>
            <w:hideMark/>
          </w:tcPr>
          <w:p w14:paraId="018378AF" w14:textId="77777777" w:rsidR="00382B76" w:rsidRPr="0093035D" w:rsidRDefault="00382B76" w:rsidP="00382B76">
            <w:pPr>
              <w:jc w:val="center"/>
              <w:rPr>
                <w:rFonts w:ascii="Times New Roman" w:eastAsia="Times New Roman" w:hAnsi="Times New Roman"/>
                <w:b/>
                <w:bCs/>
              </w:rPr>
            </w:pPr>
            <w:r w:rsidRPr="0093035D">
              <w:rPr>
                <w:rFonts w:ascii="Times New Roman" w:eastAsia="Times New Roman" w:hAnsi="Times New Roman"/>
                <w:b/>
                <w:bCs/>
              </w:rPr>
              <w:t>0.035</w:t>
            </w:r>
          </w:p>
        </w:tc>
        <w:tc>
          <w:tcPr>
            <w:tcW w:w="1418" w:type="dxa"/>
            <w:tcBorders>
              <w:top w:val="single" w:sz="4" w:space="0" w:color="auto"/>
              <w:left w:val="nil"/>
              <w:bottom w:val="single" w:sz="8" w:space="0" w:color="auto"/>
              <w:right w:val="nil"/>
            </w:tcBorders>
            <w:shd w:val="clear" w:color="auto" w:fill="auto"/>
            <w:vAlign w:val="center"/>
            <w:hideMark/>
          </w:tcPr>
          <w:p w14:paraId="2BB98919" w14:textId="77777777" w:rsidR="00382B76" w:rsidRPr="0093035D" w:rsidRDefault="00382B76" w:rsidP="00382B76">
            <w:pPr>
              <w:jc w:val="center"/>
              <w:rPr>
                <w:rFonts w:ascii="Times New Roman" w:eastAsia="Times New Roman" w:hAnsi="Times New Roman"/>
                <w:b/>
                <w:bCs/>
              </w:rPr>
            </w:pPr>
            <w:r w:rsidRPr="0093035D">
              <w:rPr>
                <w:rFonts w:ascii="Times New Roman" w:eastAsia="Times New Roman" w:hAnsi="Times New Roman"/>
                <w:b/>
                <w:bCs/>
              </w:rPr>
              <w:t>0.028</w:t>
            </w:r>
          </w:p>
        </w:tc>
        <w:tc>
          <w:tcPr>
            <w:tcW w:w="1560" w:type="dxa"/>
            <w:tcBorders>
              <w:top w:val="single" w:sz="4" w:space="0" w:color="auto"/>
              <w:left w:val="nil"/>
              <w:bottom w:val="single" w:sz="8" w:space="0" w:color="auto"/>
              <w:right w:val="nil"/>
            </w:tcBorders>
            <w:shd w:val="clear" w:color="auto" w:fill="auto"/>
            <w:vAlign w:val="center"/>
            <w:hideMark/>
          </w:tcPr>
          <w:p w14:paraId="07CD4E6A" w14:textId="77777777" w:rsidR="00382B76" w:rsidRPr="0093035D" w:rsidRDefault="00382B76" w:rsidP="00382B76">
            <w:pPr>
              <w:jc w:val="center"/>
              <w:rPr>
                <w:rFonts w:ascii="Times New Roman" w:eastAsia="Times New Roman" w:hAnsi="Times New Roman"/>
              </w:rPr>
            </w:pPr>
            <w:r w:rsidRPr="0093035D">
              <w:rPr>
                <w:rFonts w:ascii="Times New Roman" w:eastAsia="Times New Roman" w:hAnsi="Times New Roman"/>
              </w:rPr>
              <w:t>0.412</w:t>
            </w:r>
          </w:p>
        </w:tc>
        <w:tc>
          <w:tcPr>
            <w:tcW w:w="1559" w:type="dxa"/>
            <w:tcBorders>
              <w:top w:val="single" w:sz="4" w:space="0" w:color="auto"/>
              <w:left w:val="nil"/>
              <w:bottom w:val="single" w:sz="8" w:space="0" w:color="auto"/>
              <w:right w:val="nil"/>
            </w:tcBorders>
            <w:shd w:val="clear" w:color="auto" w:fill="auto"/>
            <w:vAlign w:val="center"/>
            <w:hideMark/>
          </w:tcPr>
          <w:p w14:paraId="6A45FEAD" w14:textId="77777777" w:rsidR="00382B76" w:rsidRPr="0093035D" w:rsidRDefault="00382B76" w:rsidP="00382B76">
            <w:pPr>
              <w:jc w:val="center"/>
              <w:rPr>
                <w:rFonts w:ascii="Times New Roman" w:eastAsia="Times New Roman" w:hAnsi="Times New Roman"/>
                <w:b/>
                <w:bCs/>
              </w:rPr>
            </w:pPr>
            <w:r w:rsidRPr="0093035D">
              <w:rPr>
                <w:rFonts w:ascii="Times New Roman" w:eastAsia="Times New Roman" w:hAnsi="Times New Roman"/>
                <w:b/>
                <w:bCs/>
              </w:rPr>
              <w:t>0.032</w:t>
            </w:r>
          </w:p>
        </w:tc>
      </w:tr>
    </w:tbl>
    <w:p w14:paraId="05DB73AA" w14:textId="77777777" w:rsidR="00382B76" w:rsidRPr="0093035D" w:rsidRDefault="00382B76" w:rsidP="005139CB">
      <w:pPr>
        <w:rPr>
          <w:rFonts w:ascii="Times New Roman" w:eastAsia="Calibri" w:hAnsi="Times New Roman"/>
          <w:sz w:val="24"/>
          <w:szCs w:val="24"/>
        </w:rPr>
      </w:pPr>
    </w:p>
    <w:p w14:paraId="2987D030" w14:textId="77777777" w:rsidR="005139CB" w:rsidRPr="0093035D" w:rsidRDefault="005139CB" w:rsidP="005139CB">
      <w:pPr>
        <w:tabs>
          <w:tab w:val="left" w:pos="0"/>
          <w:tab w:val="left" w:pos="90"/>
          <w:tab w:val="left" w:pos="1992"/>
        </w:tabs>
        <w:jc w:val="both"/>
        <w:rPr>
          <w:rFonts w:ascii="Times New Roman" w:hAnsi="Times New Roman"/>
        </w:rPr>
      </w:pPr>
      <w:r w:rsidRPr="0093035D">
        <w:rPr>
          <w:rFonts w:ascii="Times New Roman" w:hAnsi="Times New Roman"/>
        </w:rPr>
        <w:t xml:space="preserve">Standardized scores of cord blood leptin and adiponectin as exposures. Standardized scores of birth weight, triceps skinfold, subscapular skinfold, fat mass, </w:t>
      </w:r>
    </w:p>
    <w:p w14:paraId="5A4A919C" w14:textId="77777777" w:rsidR="005139CB" w:rsidRPr="0093035D" w:rsidRDefault="005139CB" w:rsidP="005139CB">
      <w:pPr>
        <w:tabs>
          <w:tab w:val="left" w:pos="0"/>
          <w:tab w:val="left" w:pos="90"/>
          <w:tab w:val="left" w:pos="1992"/>
        </w:tabs>
        <w:jc w:val="both"/>
        <w:rPr>
          <w:rFonts w:ascii="Times New Roman" w:hAnsi="Times New Roman"/>
        </w:rPr>
      </w:pPr>
      <w:r w:rsidRPr="0093035D">
        <w:rPr>
          <w:rFonts w:ascii="Times New Roman" w:hAnsi="Times New Roman"/>
        </w:rPr>
        <w:t>sSAT, dSAT, and IAT as outcomes.</w:t>
      </w:r>
    </w:p>
    <w:p w14:paraId="79C0F525" w14:textId="77777777" w:rsidR="005139CB" w:rsidRPr="0093035D" w:rsidRDefault="005139CB" w:rsidP="005139CB">
      <w:pPr>
        <w:tabs>
          <w:tab w:val="left" w:pos="0"/>
          <w:tab w:val="left" w:pos="90"/>
          <w:tab w:val="left" w:pos="1992"/>
        </w:tabs>
        <w:jc w:val="both"/>
        <w:rPr>
          <w:rFonts w:ascii="Times New Roman" w:hAnsi="Times New Roman"/>
        </w:rPr>
      </w:pPr>
      <w:r w:rsidRPr="0093035D">
        <w:rPr>
          <w:rFonts w:ascii="Times New Roman" w:hAnsi="Times New Roman"/>
        </w:rPr>
        <w:t>Abbreviations: sSAT: Abdominal superficial subcutaneous adipose tissue, dSAT: Abdominal deep subcutaneous adipose tissue, IAT: Abdominal internal adipose tissue.</w:t>
      </w:r>
    </w:p>
    <w:p w14:paraId="7A8986B9" w14:textId="611177F3" w:rsidR="005139CB" w:rsidRPr="0093035D" w:rsidRDefault="005139CB" w:rsidP="005139CB">
      <w:pPr>
        <w:tabs>
          <w:tab w:val="left" w:pos="0"/>
          <w:tab w:val="left" w:pos="90"/>
          <w:tab w:val="left" w:pos="1992"/>
        </w:tabs>
        <w:jc w:val="both"/>
        <w:rPr>
          <w:rFonts w:ascii="Times New Roman" w:hAnsi="Times New Roman"/>
        </w:rPr>
      </w:pPr>
      <w:r w:rsidRPr="0093035D">
        <w:rPr>
          <w:rFonts w:ascii="Times New Roman" w:hAnsi="Times New Roman"/>
        </w:rPr>
        <w:t>Coefficients (</w:t>
      </w:r>
      <w:r w:rsidRPr="0093035D">
        <w:rPr>
          <w:rFonts w:ascii="Times New Roman" w:hAnsi="Times New Roman"/>
        </w:rPr>
        <w:sym w:font="Symbol" w:char="F062"/>
      </w:r>
      <w:r w:rsidRPr="0093035D">
        <w:rPr>
          <w:rFonts w:ascii="Times New Roman" w:hAnsi="Times New Roman"/>
        </w:rPr>
        <w:t>) with 95% confidence intervals (95% CI)  are change in independent variables per standardized score value change in cord blood leptin or adiponectin. P-values were determined with the use of multivariable regression models</w:t>
      </w:r>
      <w:r w:rsidR="0062538D" w:rsidRPr="0093035D">
        <w:rPr>
          <w:rFonts w:ascii="Times New Roman" w:hAnsi="Times New Roman"/>
        </w:rPr>
        <w:t xml:space="preserve"> </w:t>
      </w:r>
      <w:r w:rsidR="0062538D" w:rsidRPr="0093035D">
        <w:rPr>
          <w:rFonts w:ascii="Times New Roman" w:eastAsia="Calibri" w:hAnsi="Times New Roman"/>
        </w:rPr>
        <w:t>and corrected for multiple analyses using Benjamini-Hockberg method</w:t>
      </w:r>
      <w:r w:rsidRPr="0093035D">
        <w:rPr>
          <w:rFonts w:ascii="Times New Roman" w:hAnsi="Times New Roman"/>
        </w:rPr>
        <w:t>.</w:t>
      </w:r>
    </w:p>
    <w:p w14:paraId="090251D5" w14:textId="669C0C5D" w:rsidR="005139CB" w:rsidRPr="0093035D" w:rsidRDefault="005139CB" w:rsidP="005139CB">
      <w:pPr>
        <w:tabs>
          <w:tab w:val="left" w:pos="0"/>
          <w:tab w:val="left" w:pos="90"/>
          <w:tab w:val="left" w:pos="1992"/>
        </w:tabs>
        <w:jc w:val="both"/>
        <w:rPr>
          <w:rFonts w:ascii="Times New Roman" w:hAnsi="Times New Roman"/>
        </w:rPr>
      </w:pPr>
      <w:r w:rsidRPr="0093035D">
        <w:rPr>
          <w:rFonts w:ascii="Times New Roman" w:hAnsi="Times New Roman"/>
        </w:rPr>
        <w:t>Models</w:t>
      </w:r>
      <w:r w:rsidRPr="0093035D">
        <w:rPr>
          <w:rFonts w:ascii="Times New Roman" w:hAnsi="Times New Roman"/>
          <w:b/>
          <w:vertAlign w:val="superscript"/>
        </w:rPr>
        <w:t>a</w:t>
      </w:r>
      <w:r w:rsidRPr="0093035D">
        <w:rPr>
          <w:rFonts w:ascii="Times New Roman" w:hAnsi="Times New Roman"/>
        </w:rPr>
        <w:t xml:space="preserve"> are adjusted for ethnicity, gestational diabetes mellitus (GDM) status, gestational age at delivery, and child’s sex and birth length.</w:t>
      </w:r>
    </w:p>
    <w:p w14:paraId="390A1E23" w14:textId="0DF042DD" w:rsidR="005139CB" w:rsidRPr="0093035D" w:rsidRDefault="005139CB" w:rsidP="005139CB">
      <w:pPr>
        <w:tabs>
          <w:tab w:val="left" w:pos="0"/>
          <w:tab w:val="left" w:pos="90"/>
          <w:tab w:val="left" w:pos="1992"/>
        </w:tabs>
        <w:jc w:val="both"/>
        <w:rPr>
          <w:rFonts w:ascii="Times New Roman" w:hAnsi="Times New Roman"/>
        </w:rPr>
        <w:sectPr w:rsidR="005139CB" w:rsidRPr="0093035D" w:rsidSect="008C6C31">
          <w:pgSz w:w="16839" w:h="11907" w:orient="landscape" w:code="9"/>
          <w:pgMar w:top="1440" w:right="2522" w:bottom="1440" w:left="1440" w:header="720" w:footer="432" w:gutter="0"/>
          <w:lnNumType w:countBy="1" w:restart="continuous"/>
          <w:cols w:space="720"/>
          <w:docGrid w:linePitch="360"/>
        </w:sectPr>
      </w:pPr>
      <w:r w:rsidRPr="0093035D">
        <w:rPr>
          <w:rFonts w:ascii="Times New Roman" w:hAnsi="Times New Roman"/>
        </w:rPr>
        <w:t>Models</w:t>
      </w:r>
      <w:r w:rsidRPr="0093035D">
        <w:rPr>
          <w:rFonts w:ascii="Times New Roman" w:hAnsi="Times New Roman"/>
          <w:b/>
          <w:vertAlign w:val="superscript"/>
        </w:rPr>
        <w:t>b</w:t>
      </w:r>
      <w:r w:rsidRPr="0093035D">
        <w:rPr>
          <w:rFonts w:ascii="Times New Roman" w:hAnsi="Times New Roman"/>
        </w:rPr>
        <w:t xml:space="preserve"> are adjusted for ethnicity, GDM status, gestational age at delivery, and child’s sex, </w:t>
      </w:r>
      <w:r w:rsidR="00170556" w:rsidRPr="0093035D">
        <w:rPr>
          <w:rFonts w:ascii="Times New Roman" w:hAnsi="Times New Roman"/>
        </w:rPr>
        <w:t>birth length and age on MRI day.</w:t>
      </w:r>
    </w:p>
    <w:p w14:paraId="7B00F4F1" w14:textId="430D1001" w:rsidR="00DF266F" w:rsidRPr="0093035D" w:rsidRDefault="00DF266F" w:rsidP="00D853A1">
      <w:pPr>
        <w:tabs>
          <w:tab w:val="left" w:pos="0"/>
          <w:tab w:val="left" w:pos="90"/>
          <w:tab w:val="left" w:pos="1992"/>
        </w:tabs>
        <w:spacing w:before="240" w:line="480" w:lineRule="auto"/>
        <w:jc w:val="both"/>
      </w:pPr>
    </w:p>
    <w:sectPr w:rsidR="00DF266F" w:rsidRPr="0093035D" w:rsidSect="00170556">
      <w:pgSz w:w="16839" w:h="11907" w:orient="landscape" w:code="9"/>
      <w:pgMar w:top="1440" w:right="1440" w:bottom="1440" w:left="1440" w:header="720" w:footer="432"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158CB9" w14:textId="77777777" w:rsidR="00983698" w:rsidRDefault="00983698">
      <w:r>
        <w:separator/>
      </w:r>
    </w:p>
  </w:endnote>
  <w:endnote w:type="continuationSeparator" w:id="0">
    <w:p w14:paraId="75C5D4FB" w14:textId="77777777" w:rsidR="00983698" w:rsidRDefault="009836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Minion Pro">
    <w:altName w:val="Arial"/>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66F17" w14:textId="77777777" w:rsidR="00983698" w:rsidRDefault="0098369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1200958"/>
      <w:docPartObj>
        <w:docPartGallery w:val="Page Numbers (Bottom of Page)"/>
        <w:docPartUnique/>
      </w:docPartObj>
    </w:sdtPr>
    <w:sdtEndPr>
      <w:rPr>
        <w:noProof/>
      </w:rPr>
    </w:sdtEndPr>
    <w:sdtContent>
      <w:p w14:paraId="71AAE4CC" w14:textId="5DF1D342" w:rsidR="00983698" w:rsidRDefault="00983698">
        <w:pPr>
          <w:pStyle w:val="Footer"/>
          <w:jc w:val="center"/>
        </w:pPr>
        <w:r>
          <w:fldChar w:fldCharType="begin"/>
        </w:r>
        <w:r>
          <w:instrText xml:space="preserve"> PAGE   \* MERGEFORMAT </w:instrText>
        </w:r>
        <w:r>
          <w:fldChar w:fldCharType="separate"/>
        </w:r>
        <w:r w:rsidR="006D1D06">
          <w:rPr>
            <w:noProof/>
          </w:rPr>
          <w:t>1</w:t>
        </w:r>
        <w:r>
          <w:rPr>
            <w:noProof/>
          </w:rPr>
          <w:fldChar w:fldCharType="end"/>
        </w:r>
      </w:p>
    </w:sdtContent>
  </w:sdt>
  <w:p w14:paraId="07563570" w14:textId="77777777" w:rsidR="00983698" w:rsidRDefault="0098369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D3EFC" w14:textId="77777777" w:rsidR="00983698" w:rsidRDefault="009836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FFAAE6" w14:textId="77777777" w:rsidR="00983698" w:rsidRDefault="00983698">
      <w:r>
        <w:separator/>
      </w:r>
    </w:p>
  </w:footnote>
  <w:footnote w:type="continuationSeparator" w:id="0">
    <w:p w14:paraId="54CA01C1" w14:textId="77777777" w:rsidR="00983698" w:rsidRDefault="0098369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C3835" w14:textId="77777777" w:rsidR="00983698" w:rsidRDefault="0098369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3733D" w14:textId="77777777" w:rsidR="00983698" w:rsidRDefault="00983698">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530122" w14:textId="77777777" w:rsidR="00983698" w:rsidRDefault="0098369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C717D"/>
    <w:multiLevelType w:val="hybridMultilevel"/>
    <w:tmpl w:val="3B0A4D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3491D3B"/>
    <w:multiLevelType w:val="hybridMultilevel"/>
    <w:tmpl w:val="A99414FA"/>
    <w:lvl w:ilvl="0" w:tplc="48090011">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17500C0D"/>
    <w:multiLevelType w:val="hybridMultilevel"/>
    <w:tmpl w:val="2474F2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D71165"/>
    <w:multiLevelType w:val="hybridMultilevel"/>
    <w:tmpl w:val="0E72AE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F1C297D"/>
    <w:multiLevelType w:val="hybridMultilevel"/>
    <w:tmpl w:val="EA02DB7A"/>
    <w:lvl w:ilvl="0" w:tplc="56B86518">
      <w:start w:val="1"/>
      <w:numFmt w:val="bullet"/>
      <w:lvlText w:val="-"/>
      <w:lvlJc w:val="left"/>
      <w:pPr>
        <w:ind w:left="720" w:hanging="360"/>
      </w:pPr>
      <w:rPr>
        <w:rFonts w:ascii="Calibri" w:eastAsiaTheme="minorHAns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194D37"/>
    <w:multiLevelType w:val="hybridMultilevel"/>
    <w:tmpl w:val="F048AED0"/>
    <w:lvl w:ilvl="0" w:tplc="CDCA5DBE">
      <w:start w:val="1"/>
      <w:numFmt w:val="bullet"/>
      <w:lvlText w:val="•"/>
      <w:lvlJc w:val="left"/>
      <w:pPr>
        <w:tabs>
          <w:tab w:val="num" w:pos="720"/>
        </w:tabs>
        <w:ind w:left="720" w:hanging="360"/>
      </w:pPr>
      <w:rPr>
        <w:rFonts w:ascii="Arial" w:hAnsi="Arial" w:hint="default"/>
      </w:rPr>
    </w:lvl>
    <w:lvl w:ilvl="1" w:tplc="C8A0525C">
      <w:start w:val="1"/>
      <w:numFmt w:val="bullet"/>
      <w:lvlText w:val="•"/>
      <w:lvlJc w:val="left"/>
      <w:pPr>
        <w:tabs>
          <w:tab w:val="num" w:pos="1440"/>
        </w:tabs>
        <w:ind w:left="1440" w:hanging="360"/>
      </w:pPr>
      <w:rPr>
        <w:rFonts w:ascii="Arial" w:hAnsi="Arial" w:hint="default"/>
      </w:rPr>
    </w:lvl>
    <w:lvl w:ilvl="2" w:tplc="ECC84792" w:tentative="1">
      <w:start w:val="1"/>
      <w:numFmt w:val="bullet"/>
      <w:lvlText w:val="•"/>
      <w:lvlJc w:val="left"/>
      <w:pPr>
        <w:tabs>
          <w:tab w:val="num" w:pos="2160"/>
        </w:tabs>
        <w:ind w:left="2160" w:hanging="360"/>
      </w:pPr>
      <w:rPr>
        <w:rFonts w:ascii="Arial" w:hAnsi="Arial" w:hint="default"/>
      </w:rPr>
    </w:lvl>
    <w:lvl w:ilvl="3" w:tplc="37260966" w:tentative="1">
      <w:start w:val="1"/>
      <w:numFmt w:val="bullet"/>
      <w:lvlText w:val="•"/>
      <w:lvlJc w:val="left"/>
      <w:pPr>
        <w:tabs>
          <w:tab w:val="num" w:pos="2880"/>
        </w:tabs>
        <w:ind w:left="2880" w:hanging="360"/>
      </w:pPr>
      <w:rPr>
        <w:rFonts w:ascii="Arial" w:hAnsi="Arial" w:hint="default"/>
      </w:rPr>
    </w:lvl>
    <w:lvl w:ilvl="4" w:tplc="F93AD43A" w:tentative="1">
      <w:start w:val="1"/>
      <w:numFmt w:val="bullet"/>
      <w:lvlText w:val="•"/>
      <w:lvlJc w:val="left"/>
      <w:pPr>
        <w:tabs>
          <w:tab w:val="num" w:pos="3600"/>
        </w:tabs>
        <w:ind w:left="3600" w:hanging="360"/>
      </w:pPr>
      <w:rPr>
        <w:rFonts w:ascii="Arial" w:hAnsi="Arial" w:hint="default"/>
      </w:rPr>
    </w:lvl>
    <w:lvl w:ilvl="5" w:tplc="5C6616F0" w:tentative="1">
      <w:start w:val="1"/>
      <w:numFmt w:val="bullet"/>
      <w:lvlText w:val="•"/>
      <w:lvlJc w:val="left"/>
      <w:pPr>
        <w:tabs>
          <w:tab w:val="num" w:pos="4320"/>
        </w:tabs>
        <w:ind w:left="4320" w:hanging="360"/>
      </w:pPr>
      <w:rPr>
        <w:rFonts w:ascii="Arial" w:hAnsi="Arial" w:hint="default"/>
      </w:rPr>
    </w:lvl>
    <w:lvl w:ilvl="6" w:tplc="66F64184" w:tentative="1">
      <w:start w:val="1"/>
      <w:numFmt w:val="bullet"/>
      <w:lvlText w:val="•"/>
      <w:lvlJc w:val="left"/>
      <w:pPr>
        <w:tabs>
          <w:tab w:val="num" w:pos="5040"/>
        </w:tabs>
        <w:ind w:left="5040" w:hanging="360"/>
      </w:pPr>
      <w:rPr>
        <w:rFonts w:ascii="Arial" w:hAnsi="Arial" w:hint="default"/>
      </w:rPr>
    </w:lvl>
    <w:lvl w:ilvl="7" w:tplc="C09EF8A6" w:tentative="1">
      <w:start w:val="1"/>
      <w:numFmt w:val="bullet"/>
      <w:lvlText w:val="•"/>
      <w:lvlJc w:val="left"/>
      <w:pPr>
        <w:tabs>
          <w:tab w:val="num" w:pos="5760"/>
        </w:tabs>
        <w:ind w:left="5760" w:hanging="360"/>
      </w:pPr>
      <w:rPr>
        <w:rFonts w:ascii="Arial" w:hAnsi="Arial" w:hint="default"/>
      </w:rPr>
    </w:lvl>
    <w:lvl w:ilvl="8" w:tplc="AA0E777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66867D6"/>
    <w:multiLevelType w:val="hybridMultilevel"/>
    <w:tmpl w:val="B2AE320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9AF7D1D"/>
    <w:multiLevelType w:val="hybridMultilevel"/>
    <w:tmpl w:val="1C1498A2"/>
    <w:lvl w:ilvl="0" w:tplc="F990CF84">
      <w:start w:val="1"/>
      <w:numFmt w:val="bullet"/>
      <w:lvlText w:val="•"/>
      <w:lvlJc w:val="left"/>
      <w:pPr>
        <w:tabs>
          <w:tab w:val="num" w:pos="360"/>
        </w:tabs>
        <w:ind w:left="360" w:hanging="360"/>
      </w:pPr>
      <w:rPr>
        <w:rFonts w:ascii="Arial" w:hAnsi="Arial" w:cs="Times New Roman" w:hint="default"/>
      </w:rPr>
    </w:lvl>
    <w:lvl w:ilvl="1" w:tplc="BB8C5A92">
      <w:start w:val="1"/>
      <w:numFmt w:val="bullet"/>
      <w:lvlText w:val="•"/>
      <w:lvlJc w:val="left"/>
      <w:pPr>
        <w:tabs>
          <w:tab w:val="num" w:pos="1080"/>
        </w:tabs>
        <w:ind w:left="1080" w:hanging="360"/>
      </w:pPr>
      <w:rPr>
        <w:rFonts w:ascii="Arial" w:hAnsi="Arial" w:cs="Times New Roman" w:hint="default"/>
      </w:rPr>
    </w:lvl>
    <w:lvl w:ilvl="2" w:tplc="2ED27A26">
      <w:start w:val="1"/>
      <w:numFmt w:val="bullet"/>
      <w:lvlText w:val="•"/>
      <w:lvlJc w:val="left"/>
      <w:pPr>
        <w:tabs>
          <w:tab w:val="num" w:pos="1800"/>
        </w:tabs>
        <w:ind w:left="1800" w:hanging="360"/>
      </w:pPr>
      <w:rPr>
        <w:rFonts w:ascii="Arial" w:hAnsi="Arial" w:cs="Times New Roman" w:hint="default"/>
      </w:rPr>
    </w:lvl>
    <w:lvl w:ilvl="3" w:tplc="76D896A0">
      <w:start w:val="1"/>
      <w:numFmt w:val="bullet"/>
      <w:lvlText w:val="•"/>
      <w:lvlJc w:val="left"/>
      <w:pPr>
        <w:tabs>
          <w:tab w:val="num" w:pos="2520"/>
        </w:tabs>
        <w:ind w:left="2520" w:hanging="360"/>
      </w:pPr>
      <w:rPr>
        <w:rFonts w:ascii="Arial" w:hAnsi="Arial" w:cs="Times New Roman" w:hint="default"/>
      </w:rPr>
    </w:lvl>
    <w:lvl w:ilvl="4" w:tplc="110EB944">
      <w:start w:val="1"/>
      <w:numFmt w:val="bullet"/>
      <w:lvlText w:val="•"/>
      <w:lvlJc w:val="left"/>
      <w:pPr>
        <w:tabs>
          <w:tab w:val="num" w:pos="3240"/>
        </w:tabs>
        <w:ind w:left="3240" w:hanging="360"/>
      </w:pPr>
      <w:rPr>
        <w:rFonts w:ascii="Arial" w:hAnsi="Arial" w:cs="Times New Roman" w:hint="default"/>
      </w:rPr>
    </w:lvl>
    <w:lvl w:ilvl="5" w:tplc="070E266E">
      <w:start w:val="1"/>
      <w:numFmt w:val="bullet"/>
      <w:lvlText w:val="•"/>
      <w:lvlJc w:val="left"/>
      <w:pPr>
        <w:tabs>
          <w:tab w:val="num" w:pos="3960"/>
        </w:tabs>
        <w:ind w:left="3960" w:hanging="360"/>
      </w:pPr>
      <w:rPr>
        <w:rFonts w:ascii="Arial" w:hAnsi="Arial" w:cs="Times New Roman" w:hint="default"/>
      </w:rPr>
    </w:lvl>
    <w:lvl w:ilvl="6" w:tplc="8E2EE520">
      <w:start w:val="1"/>
      <w:numFmt w:val="bullet"/>
      <w:lvlText w:val="•"/>
      <w:lvlJc w:val="left"/>
      <w:pPr>
        <w:tabs>
          <w:tab w:val="num" w:pos="4680"/>
        </w:tabs>
        <w:ind w:left="4680" w:hanging="360"/>
      </w:pPr>
      <w:rPr>
        <w:rFonts w:ascii="Arial" w:hAnsi="Arial" w:cs="Times New Roman" w:hint="default"/>
      </w:rPr>
    </w:lvl>
    <w:lvl w:ilvl="7" w:tplc="843C58F8">
      <w:start w:val="1"/>
      <w:numFmt w:val="bullet"/>
      <w:lvlText w:val="•"/>
      <w:lvlJc w:val="left"/>
      <w:pPr>
        <w:tabs>
          <w:tab w:val="num" w:pos="5400"/>
        </w:tabs>
        <w:ind w:left="5400" w:hanging="360"/>
      </w:pPr>
      <w:rPr>
        <w:rFonts w:ascii="Arial" w:hAnsi="Arial" w:cs="Times New Roman" w:hint="default"/>
      </w:rPr>
    </w:lvl>
    <w:lvl w:ilvl="8" w:tplc="7ABA966C">
      <w:start w:val="1"/>
      <w:numFmt w:val="bullet"/>
      <w:lvlText w:val="•"/>
      <w:lvlJc w:val="left"/>
      <w:pPr>
        <w:tabs>
          <w:tab w:val="num" w:pos="6120"/>
        </w:tabs>
        <w:ind w:left="6120" w:hanging="360"/>
      </w:pPr>
      <w:rPr>
        <w:rFonts w:ascii="Arial" w:hAnsi="Arial" w:cs="Times New Roman" w:hint="default"/>
      </w:rPr>
    </w:lvl>
  </w:abstractNum>
  <w:abstractNum w:abstractNumId="8" w15:restartNumberingAfterBreak="0">
    <w:nsid w:val="4D1D0913"/>
    <w:multiLevelType w:val="hybridMultilevel"/>
    <w:tmpl w:val="577A5D0E"/>
    <w:lvl w:ilvl="0" w:tplc="6F660454">
      <w:start w:val="1"/>
      <w:numFmt w:val="lowerLetter"/>
      <w:lvlText w:val="%1."/>
      <w:lvlJc w:val="left"/>
      <w:pPr>
        <w:ind w:left="360" w:hanging="360"/>
      </w:pPr>
      <w:rPr>
        <w:rFonts w:hint="default"/>
        <w:b/>
        <w:color w:val="000000" w:themeColor="text1"/>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080796F"/>
    <w:multiLevelType w:val="hybridMultilevel"/>
    <w:tmpl w:val="C5862782"/>
    <w:lvl w:ilvl="0" w:tplc="EFEE416E">
      <w:start w:val="1"/>
      <w:numFmt w:val="bullet"/>
      <w:lvlText w:val="•"/>
      <w:lvlJc w:val="left"/>
      <w:pPr>
        <w:tabs>
          <w:tab w:val="num" w:pos="720"/>
        </w:tabs>
        <w:ind w:left="720" w:hanging="360"/>
      </w:pPr>
      <w:rPr>
        <w:rFonts w:ascii="Arial" w:hAnsi="Arial" w:hint="default"/>
      </w:rPr>
    </w:lvl>
    <w:lvl w:ilvl="1" w:tplc="641885DC">
      <w:start w:val="1"/>
      <w:numFmt w:val="bullet"/>
      <w:lvlText w:val="•"/>
      <w:lvlJc w:val="left"/>
      <w:pPr>
        <w:tabs>
          <w:tab w:val="num" w:pos="1440"/>
        </w:tabs>
        <w:ind w:left="1440" w:hanging="360"/>
      </w:pPr>
      <w:rPr>
        <w:rFonts w:ascii="Arial" w:hAnsi="Arial" w:hint="default"/>
      </w:rPr>
    </w:lvl>
    <w:lvl w:ilvl="2" w:tplc="CC28A1F4" w:tentative="1">
      <w:start w:val="1"/>
      <w:numFmt w:val="bullet"/>
      <w:lvlText w:val="•"/>
      <w:lvlJc w:val="left"/>
      <w:pPr>
        <w:tabs>
          <w:tab w:val="num" w:pos="2160"/>
        </w:tabs>
        <w:ind w:left="2160" w:hanging="360"/>
      </w:pPr>
      <w:rPr>
        <w:rFonts w:ascii="Arial" w:hAnsi="Arial" w:hint="default"/>
      </w:rPr>
    </w:lvl>
    <w:lvl w:ilvl="3" w:tplc="7FB6D906" w:tentative="1">
      <w:start w:val="1"/>
      <w:numFmt w:val="bullet"/>
      <w:lvlText w:val="•"/>
      <w:lvlJc w:val="left"/>
      <w:pPr>
        <w:tabs>
          <w:tab w:val="num" w:pos="2880"/>
        </w:tabs>
        <w:ind w:left="2880" w:hanging="360"/>
      </w:pPr>
      <w:rPr>
        <w:rFonts w:ascii="Arial" w:hAnsi="Arial" w:hint="default"/>
      </w:rPr>
    </w:lvl>
    <w:lvl w:ilvl="4" w:tplc="438CE7B0" w:tentative="1">
      <w:start w:val="1"/>
      <w:numFmt w:val="bullet"/>
      <w:lvlText w:val="•"/>
      <w:lvlJc w:val="left"/>
      <w:pPr>
        <w:tabs>
          <w:tab w:val="num" w:pos="3600"/>
        </w:tabs>
        <w:ind w:left="3600" w:hanging="360"/>
      </w:pPr>
      <w:rPr>
        <w:rFonts w:ascii="Arial" w:hAnsi="Arial" w:hint="default"/>
      </w:rPr>
    </w:lvl>
    <w:lvl w:ilvl="5" w:tplc="CC2407F2" w:tentative="1">
      <w:start w:val="1"/>
      <w:numFmt w:val="bullet"/>
      <w:lvlText w:val="•"/>
      <w:lvlJc w:val="left"/>
      <w:pPr>
        <w:tabs>
          <w:tab w:val="num" w:pos="4320"/>
        </w:tabs>
        <w:ind w:left="4320" w:hanging="360"/>
      </w:pPr>
      <w:rPr>
        <w:rFonts w:ascii="Arial" w:hAnsi="Arial" w:hint="default"/>
      </w:rPr>
    </w:lvl>
    <w:lvl w:ilvl="6" w:tplc="12ACAA56" w:tentative="1">
      <w:start w:val="1"/>
      <w:numFmt w:val="bullet"/>
      <w:lvlText w:val="•"/>
      <w:lvlJc w:val="left"/>
      <w:pPr>
        <w:tabs>
          <w:tab w:val="num" w:pos="5040"/>
        </w:tabs>
        <w:ind w:left="5040" w:hanging="360"/>
      </w:pPr>
      <w:rPr>
        <w:rFonts w:ascii="Arial" w:hAnsi="Arial" w:hint="default"/>
      </w:rPr>
    </w:lvl>
    <w:lvl w:ilvl="7" w:tplc="1FEA96D2" w:tentative="1">
      <w:start w:val="1"/>
      <w:numFmt w:val="bullet"/>
      <w:lvlText w:val="•"/>
      <w:lvlJc w:val="left"/>
      <w:pPr>
        <w:tabs>
          <w:tab w:val="num" w:pos="5760"/>
        </w:tabs>
        <w:ind w:left="5760" w:hanging="360"/>
      </w:pPr>
      <w:rPr>
        <w:rFonts w:ascii="Arial" w:hAnsi="Arial" w:hint="default"/>
      </w:rPr>
    </w:lvl>
    <w:lvl w:ilvl="8" w:tplc="83EA4D5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0184FB8"/>
    <w:multiLevelType w:val="hybridMultilevel"/>
    <w:tmpl w:val="A65A33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 w15:restartNumberingAfterBreak="0">
    <w:nsid w:val="751911CD"/>
    <w:multiLevelType w:val="hybridMultilevel"/>
    <w:tmpl w:val="237CC7DA"/>
    <w:lvl w:ilvl="0" w:tplc="946EC7C4">
      <w:start w:val="1"/>
      <w:numFmt w:val="decimal"/>
      <w:lvlText w:val="%1."/>
      <w:lvlJc w:val="left"/>
      <w:pPr>
        <w:tabs>
          <w:tab w:val="num" w:pos="720"/>
        </w:tabs>
        <w:ind w:left="720" w:hanging="360"/>
      </w:pPr>
    </w:lvl>
    <w:lvl w:ilvl="1" w:tplc="3EEA1232">
      <w:numFmt w:val="bullet"/>
      <w:lvlText w:val="•"/>
      <w:lvlJc w:val="left"/>
      <w:pPr>
        <w:tabs>
          <w:tab w:val="num" w:pos="1440"/>
        </w:tabs>
        <w:ind w:left="1440" w:hanging="360"/>
      </w:pPr>
      <w:rPr>
        <w:rFonts w:ascii="Arial" w:hAnsi="Arial" w:hint="default"/>
      </w:rPr>
    </w:lvl>
    <w:lvl w:ilvl="2" w:tplc="51DCD9F6" w:tentative="1">
      <w:start w:val="1"/>
      <w:numFmt w:val="decimal"/>
      <w:lvlText w:val="%3."/>
      <w:lvlJc w:val="left"/>
      <w:pPr>
        <w:tabs>
          <w:tab w:val="num" w:pos="2160"/>
        </w:tabs>
        <w:ind w:left="2160" w:hanging="360"/>
      </w:pPr>
    </w:lvl>
    <w:lvl w:ilvl="3" w:tplc="40C05948" w:tentative="1">
      <w:start w:val="1"/>
      <w:numFmt w:val="decimal"/>
      <w:lvlText w:val="%4."/>
      <w:lvlJc w:val="left"/>
      <w:pPr>
        <w:tabs>
          <w:tab w:val="num" w:pos="2880"/>
        </w:tabs>
        <w:ind w:left="2880" w:hanging="360"/>
      </w:pPr>
    </w:lvl>
    <w:lvl w:ilvl="4" w:tplc="8B4411CE" w:tentative="1">
      <w:start w:val="1"/>
      <w:numFmt w:val="decimal"/>
      <w:lvlText w:val="%5."/>
      <w:lvlJc w:val="left"/>
      <w:pPr>
        <w:tabs>
          <w:tab w:val="num" w:pos="3600"/>
        </w:tabs>
        <w:ind w:left="3600" w:hanging="360"/>
      </w:pPr>
    </w:lvl>
    <w:lvl w:ilvl="5" w:tplc="63E0FB5C" w:tentative="1">
      <w:start w:val="1"/>
      <w:numFmt w:val="decimal"/>
      <w:lvlText w:val="%6."/>
      <w:lvlJc w:val="left"/>
      <w:pPr>
        <w:tabs>
          <w:tab w:val="num" w:pos="4320"/>
        </w:tabs>
        <w:ind w:left="4320" w:hanging="360"/>
      </w:pPr>
    </w:lvl>
    <w:lvl w:ilvl="6" w:tplc="BFDCEA28" w:tentative="1">
      <w:start w:val="1"/>
      <w:numFmt w:val="decimal"/>
      <w:lvlText w:val="%7."/>
      <w:lvlJc w:val="left"/>
      <w:pPr>
        <w:tabs>
          <w:tab w:val="num" w:pos="5040"/>
        </w:tabs>
        <w:ind w:left="5040" w:hanging="360"/>
      </w:pPr>
    </w:lvl>
    <w:lvl w:ilvl="7" w:tplc="869A3FA6" w:tentative="1">
      <w:start w:val="1"/>
      <w:numFmt w:val="decimal"/>
      <w:lvlText w:val="%8."/>
      <w:lvlJc w:val="left"/>
      <w:pPr>
        <w:tabs>
          <w:tab w:val="num" w:pos="5760"/>
        </w:tabs>
        <w:ind w:left="5760" w:hanging="360"/>
      </w:pPr>
    </w:lvl>
    <w:lvl w:ilvl="8" w:tplc="137607C8" w:tentative="1">
      <w:start w:val="1"/>
      <w:numFmt w:val="decimal"/>
      <w:lvlText w:val="%9."/>
      <w:lvlJc w:val="left"/>
      <w:pPr>
        <w:tabs>
          <w:tab w:val="num" w:pos="6480"/>
        </w:tabs>
        <w:ind w:left="6480" w:hanging="360"/>
      </w:pPr>
    </w:lvl>
  </w:abstractNum>
  <w:abstractNum w:abstractNumId="12" w15:restartNumberingAfterBreak="0">
    <w:nsid w:val="79766B21"/>
    <w:multiLevelType w:val="hybridMultilevel"/>
    <w:tmpl w:val="3CAAC5F4"/>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D807E25"/>
    <w:multiLevelType w:val="hybridMultilevel"/>
    <w:tmpl w:val="494088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0"/>
  </w:num>
  <w:num w:numId="4">
    <w:abstractNumId w:val="1"/>
  </w:num>
  <w:num w:numId="5">
    <w:abstractNumId w:val="12"/>
  </w:num>
  <w:num w:numId="6">
    <w:abstractNumId w:val="2"/>
  </w:num>
  <w:num w:numId="7">
    <w:abstractNumId w:val="11"/>
  </w:num>
  <w:num w:numId="8">
    <w:abstractNumId w:val="9"/>
  </w:num>
  <w:num w:numId="9">
    <w:abstractNumId w:val="5"/>
  </w:num>
  <w:num w:numId="10">
    <w:abstractNumId w:val="6"/>
  </w:num>
  <w:num w:numId="11">
    <w:abstractNumId w:val="7"/>
  </w:num>
  <w:num w:numId="12">
    <w:abstractNumId w:val="3"/>
  </w:num>
  <w:num w:numId="13">
    <w:abstractNumId w:val="4"/>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5124" w:allStyles="0" w:customStyles="0" w:latentStyles="1" w:stylesInUse="0" w:headingStyles="1" w:numberingStyles="0" w:tableStyles="0" w:directFormattingOnRuns="1" w:directFormattingOnParagraphs="0" w:directFormattingOnNumbering="0" w:directFormattingOnTables="0" w:clearFormatting="1" w:top3HeadingStyles="0" w:visibleStyles="1" w:alternateStyleNames="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5rpwrp0d5tfwsetv2hpzvspdf99tte0xav5&quot;&gt;Mya paper&lt;record-ids&gt;&lt;item&gt;9&lt;/item&gt;&lt;item&gt;10&lt;/item&gt;&lt;item&gt;11&lt;/item&gt;&lt;item&gt;12&lt;/item&gt;&lt;item&gt;15&lt;/item&gt;&lt;item&gt;17&lt;/item&gt;&lt;item&gt;20&lt;/item&gt;&lt;item&gt;23&lt;/item&gt;&lt;item&gt;24&lt;/item&gt;&lt;item&gt;25&lt;/item&gt;&lt;item&gt;28&lt;/item&gt;&lt;item&gt;31&lt;/item&gt;&lt;item&gt;32&lt;/item&gt;&lt;item&gt;34&lt;/item&gt;&lt;item&gt;35&lt;/item&gt;&lt;item&gt;36&lt;/item&gt;&lt;item&gt;37&lt;/item&gt;&lt;item&gt;38&lt;/item&gt;&lt;item&gt;39&lt;/item&gt;&lt;item&gt;40&lt;/item&gt;&lt;item&gt;42&lt;/item&gt;&lt;item&gt;51&lt;/item&gt;&lt;item&gt;58&lt;/item&gt;&lt;item&gt;60&lt;/item&gt;&lt;item&gt;61&lt;/item&gt;&lt;item&gt;62&lt;/item&gt;&lt;item&gt;63&lt;/item&gt;&lt;item&gt;65&lt;/item&gt;&lt;item&gt;66&lt;/item&gt;&lt;item&gt;67&lt;/item&gt;&lt;item&gt;72&lt;/item&gt;&lt;item&gt;74&lt;/item&gt;&lt;item&gt;86&lt;/item&gt;&lt;item&gt;92&lt;/item&gt;&lt;item&gt;94&lt;/item&gt;&lt;item&gt;102&lt;/item&gt;&lt;item&gt;110&lt;/item&gt;&lt;item&gt;112&lt;/item&gt;&lt;item&gt;115&lt;/item&gt;&lt;item&gt;121&lt;/item&gt;&lt;item&gt;124&lt;/item&gt;&lt;item&gt;128&lt;/item&gt;&lt;item&gt;130&lt;/item&gt;&lt;item&gt;131&lt;/item&gt;&lt;item&gt;136&lt;/item&gt;&lt;item&gt;138&lt;/item&gt;&lt;item&gt;140&lt;/item&gt;&lt;item&gt;142&lt;/item&gt;&lt;item&gt;144&lt;/item&gt;&lt;item&gt;145&lt;/item&gt;&lt;item&gt;146&lt;/item&gt;&lt;item&gt;149&lt;/item&gt;&lt;item&gt;150&lt;/item&gt;&lt;item&gt;151&lt;/item&gt;&lt;/record-ids&gt;&lt;/item&gt;&lt;/Libraries&gt;"/>
  </w:docVars>
  <w:rsids>
    <w:rsidRoot w:val="006144D5"/>
    <w:rsid w:val="000002DD"/>
    <w:rsid w:val="0000061D"/>
    <w:rsid w:val="00000F65"/>
    <w:rsid w:val="000014C7"/>
    <w:rsid w:val="000014F1"/>
    <w:rsid w:val="00001637"/>
    <w:rsid w:val="000019C5"/>
    <w:rsid w:val="000026B4"/>
    <w:rsid w:val="00002809"/>
    <w:rsid w:val="00002C63"/>
    <w:rsid w:val="00002E33"/>
    <w:rsid w:val="000036E6"/>
    <w:rsid w:val="00003914"/>
    <w:rsid w:val="00003D2D"/>
    <w:rsid w:val="00004080"/>
    <w:rsid w:val="00004598"/>
    <w:rsid w:val="0000470A"/>
    <w:rsid w:val="000047F5"/>
    <w:rsid w:val="00005E09"/>
    <w:rsid w:val="00006121"/>
    <w:rsid w:val="0000635C"/>
    <w:rsid w:val="000064D0"/>
    <w:rsid w:val="00006754"/>
    <w:rsid w:val="00006CA7"/>
    <w:rsid w:val="00007293"/>
    <w:rsid w:val="0000786E"/>
    <w:rsid w:val="00007C12"/>
    <w:rsid w:val="00007CF8"/>
    <w:rsid w:val="00007FC7"/>
    <w:rsid w:val="00007FD5"/>
    <w:rsid w:val="000101D8"/>
    <w:rsid w:val="0001074D"/>
    <w:rsid w:val="00011014"/>
    <w:rsid w:val="0001117C"/>
    <w:rsid w:val="000111A7"/>
    <w:rsid w:val="00011631"/>
    <w:rsid w:val="00011713"/>
    <w:rsid w:val="000118A6"/>
    <w:rsid w:val="00011B41"/>
    <w:rsid w:val="00011FDD"/>
    <w:rsid w:val="000122EC"/>
    <w:rsid w:val="00013DCF"/>
    <w:rsid w:val="00014263"/>
    <w:rsid w:val="00014CEB"/>
    <w:rsid w:val="00014EAB"/>
    <w:rsid w:val="00015196"/>
    <w:rsid w:val="00015208"/>
    <w:rsid w:val="0001528D"/>
    <w:rsid w:val="000154A8"/>
    <w:rsid w:val="00016567"/>
    <w:rsid w:val="000165D7"/>
    <w:rsid w:val="0001675E"/>
    <w:rsid w:val="00016B63"/>
    <w:rsid w:val="000173AC"/>
    <w:rsid w:val="0001753F"/>
    <w:rsid w:val="0001774C"/>
    <w:rsid w:val="00017BD6"/>
    <w:rsid w:val="00017C84"/>
    <w:rsid w:val="00020007"/>
    <w:rsid w:val="0002040B"/>
    <w:rsid w:val="00020AA6"/>
    <w:rsid w:val="00020DBB"/>
    <w:rsid w:val="000212BA"/>
    <w:rsid w:val="00021B58"/>
    <w:rsid w:val="00021DB7"/>
    <w:rsid w:val="00021F39"/>
    <w:rsid w:val="000228C0"/>
    <w:rsid w:val="000229DB"/>
    <w:rsid w:val="00022D28"/>
    <w:rsid w:val="00022FF9"/>
    <w:rsid w:val="00023026"/>
    <w:rsid w:val="00023319"/>
    <w:rsid w:val="000237A9"/>
    <w:rsid w:val="00023E75"/>
    <w:rsid w:val="0002407F"/>
    <w:rsid w:val="000243E3"/>
    <w:rsid w:val="000247A5"/>
    <w:rsid w:val="00024FF2"/>
    <w:rsid w:val="0002579B"/>
    <w:rsid w:val="00025847"/>
    <w:rsid w:val="000258AE"/>
    <w:rsid w:val="00025AB1"/>
    <w:rsid w:val="00025AFD"/>
    <w:rsid w:val="00025FC4"/>
    <w:rsid w:val="00026304"/>
    <w:rsid w:val="00026459"/>
    <w:rsid w:val="000267AD"/>
    <w:rsid w:val="00026B45"/>
    <w:rsid w:val="00026CB6"/>
    <w:rsid w:val="000275CC"/>
    <w:rsid w:val="00027EEE"/>
    <w:rsid w:val="000301A7"/>
    <w:rsid w:val="00030294"/>
    <w:rsid w:val="00030371"/>
    <w:rsid w:val="00030600"/>
    <w:rsid w:val="000306AE"/>
    <w:rsid w:val="00030C08"/>
    <w:rsid w:val="00030C71"/>
    <w:rsid w:val="00030CD4"/>
    <w:rsid w:val="00030FBF"/>
    <w:rsid w:val="00031120"/>
    <w:rsid w:val="000315F8"/>
    <w:rsid w:val="00031977"/>
    <w:rsid w:val="00031CDF"/>
    <w:rsid w:val="00032377"/>
    <w:rsid w:val="00032D69"/>
    <w:rsid w:val="00032FD4"/>
    <w:rsid w:val="0003354C"/>
    <w:rsid w:val="0003357D"/>
    <w:rsid w:val="00033F3E"/>
    <w:rsid w:val="000344CC"/>
    <w:rsid w:val="00035BD3"/>
    <w:rsid w:val="00035C1F"/>
    <w:rsid w:val="00035ED3"/>
    <w:rsid w:val="00036272"/>
    <w:rsid w:val="00036294"/>
    <w:rsid w:val="000363A8"/>
    <w:rsid w:val="00036D2B"/>
    <w:rsid w:val="0003717D"/>
    <w:rsid w:val="00037200"/>
    <w:rsid w:val="000373E5"/>
    <w:rsid w:val="000374DF"/>
    <w:rsid w:val="000400FD"/>
    <w:rsid w:val="000403A6"/>
    <w:rsid w:val="000403FA"/>
    <w:rsid w:val="0004100D"/>
    <w:rsid w:val="0004137D"/>
    <w:rsid w:val="000415A8"/>
    <w:rsid w:val="00041881"/>
    <w:rsid w:val="00041BD8"/>
    <w:rsid w:val="000429F3"/>
    <w:rsid w:val="00042CBD"/>
    <w:rsid w:val="00042EEC"/>
    <w:rsid w:val="00043007"/>
    <w:rsid w:val="000431DF"/>
    <w:rsid w:val="00043654"/>
    <w:rsid w:val="00043B37"/>
    <w:rsid w:val="00043D11"/>
    <w:rsid w:val="0004435E"/>
    <w:rsid w:val="00044840"/>
    <w:rsid w:val="00044E25"/>
    <w:rsid w:val="00044F40"/>
    <w:rsid w:val="00045244"/>
    <w:rsid w:val="0004594C"/>
    <w:rsid w:val="00045BC3"/>
    <w:rsid w:val="00045D98"/>
    <w:rsid w:val="000460B3"/>
    <w:rsid w:val="000461B6"/>
    <w:rsid w:val="00047524"/>
    <w:rsid w:val="000477E8"/>
    <w:rsid w:val="00050010"/>
    <w:rsid w:val="00050039"/>
    <w:rsid w:val="0005032C"/>
    <w:rsid w:val="0005107E"/>
    <w:rsid w:val="000516D3"/>
    <w:rsid w:val="0005194D"/>
    <w:rsid w:val="00051B7B"/>
    <w:rsid w:val="00051CFA"/>
    <w:rsid w:val="000529A2"/>
    <w:rsid w:val="00052C6B"/>
    <w:rsid w:val="00052CB1"/>
    <w:rsid w:val="00053017"/>
    <w:rsid w:val="0005305E"/>
    <w:rsid w:val="00053102"/>
    <w:rsid w:val="000533FF"/>
    <w:rsid w:val="000538A9"/>
    <w:rsid w:val="00053AEF"/>
    <w:rsid w:val="00053FDD"/>
    <w:rsid w:val="0005440C"/>
    <w:rsid w:val="0005449E"/>
    <w:rsid w:val="000544BD"/>
    <w:rsid w:val="00054937"/>
    <w:rsid w:val="000550D2"/>
    <w:rsid w:val="0005642B"/>
    <w:rsid w:val="00056539"/>
    <w:rsid w:val="00057196"/>
    <w:rsid w:val="00057395"/>
    <w:rsid w:val="000573D5"/>
    <w:rsid w:val="000575AE"/>
    <w:rsid w:val="00057BC4"/>
    <w:rsid w:val="00060322"/>
    <w:rsid w:val="0006073D"/>
    <w:rsid w:val="00060DBA"/>
    <w:rsid w:val="000610D1"/>
    <w:rsid w:val="0006123D"/>
    <w:rsid w:val="000620C5"/>
    <w:rsid w:val="00062887"/>
    <w:rsid w:val="00062C97"/>
    <w:rsid w:val="000636C5"/>
    <w:rsid w:val="00063A5B"/>
    <w:rsid w:val="00063CE9"/>
    <w:rsid w:val="00064B0E"/>
    <w:rsid w:val="00064CAD"/>
    <w:rsid w:val="00064F0C"/>
    <w:rsid w:val="0006572E"/>
    <w:rsid w:val="00065776"/>
    <w:rsid w:val="00065C02"/>
    <w:rsid w:val="00065F0D"/>
    <w:rsid w:val="00066211"/>
    <w:rsid w:val="00066A3D"/>
    <w:rsid w:val="0006757D"/>
    <w:rsid w:val="00067A1D"/>
    <w:rsid w:val="00067C74"/>
    <w:rsid w:val="00067DFA"/>
    <w:rsid w:val="000706E2"/>
    <w:rsid w:val="0007093C"/>
    <w:rsid w:val="00070CF3"/>
    <w:rsid w:val="00070E65"/>
    <w:rsid w:val="000710D1"/>
    <w:rsid w:val="00072A66"/>
    <w:rsid w:val="0007347E"/>
    <w:rsid w:val="000734B5"/>
    <w:rsid w:val="000738CA"/>
    <w:rsid w:val="00073CAF"/>
    <w:rsid w:val="000741B3"/>
    <w:rsid w:val="00074647"/>
    <w:rsid w:val="000756C1"/>
    <w:rsid w:val="00075C00"/>
    <w:rsid w:val="0007607C"/>
    <w:rsid w:val="00076E98"/>
    <w:rsid w:val="0007722E"/>
    <w:rsid w:val="00077304"/>
    <w:rsid w:val="00077BB5"/>
    <w:rsid w:val="0008005B"/>
    <w:rsid w:val="0008016B"/>
    <w:rsid w:val="00080B76"/>
    <w:rsid w:val="00080C0A"/>
    <w:rsid w:val="00080F95"/>
    <w:rsid w:val="0008136C"/>
    <w:rsid w:val="00081E7E"/>
    <w:rsid w:val="00082200"/>
    <w:rsid w:val="000826D1"/>
    <w:rsid w:val="00082851"/>
    <w:rsid w:val="00083079"/>
    <w:rsid w:val="00083217"/>
    <w:rsid w:val="000837DD"/>
    <w:rsid w:val="000838B0"/>
    <w:rsid w:val="000839B2"/>
    <w:rsid w:val="00083E9D"/>
    <w:rsid w:val="00084166"/>
    <w:rsid w:val="0008416A"/>
    <w:rsid w:val="000846E2"/>
    <w:rsid w:val="0008491F"/>
    <w:rsid w:val="00084946"/>
    <w:rsid w:val="00084CEE"/>
    <w:rsid w:val="00084E2A"/>
    <w:rsid w:val="000854EA"/>
    <w:rsid w:val="00085CD5"/>
    <w:rsid w:val="00086333"/>
    <w:rsid w:val="00086BAF"/>
    <w:rsid w:val="00086DB9"/>
    <w:rsid w:val="000872DC"/>
    <w:rsid w:val="00087750"/>
    <w:rsid w:val="00087C02"/>
    <w:rsid w:val="0009066A"/>
    <w:rsid w:val="00090E21"/>
    <w:rsid w:val="00091048"/>
    <w:rsid w:val="00091072"/>
    <w:rsid w:val="000912A7"/>
    <w:rsid w:val="00091B2F"/>
    <w:rsid w:val="00091E90"/>
    <w:rsid w:val="00092F52"/>
    <w:rsid w:val="00093090"/>
    <w:rsid w:val="000930B7"/>
    <w:rsid w:val="000930C3"/>
    <w:rsid w:val="00093930"/>
    <w:rsid w:val="000939CB"/>
    <w:rsid w:val="00093D9E"/>
    <w:rsid w:val="00094D14"/>
    <w:rsid w:val="00094D17"/>
    <w:rsid w:val="0009567E"/>
    <w:rsid w:val="00095ADD"/>
    <w:rsid w:val="00095CCC"/>
    <w:rsid w:val="000969C3"/>
    <w:rsid w:val="00096ED5"/>
    <w:rsid w:val="00096F90"/>
    <w:rsid w:val="0009750C"/>
    <w:rsid w:val="00097AE9"/>
    <w:rsid w:val="00097E85"/>
    <w:rsid w:val="000A00E1"/>
    <w:rsid w:val="000A076E"/>
    <w:rsid w:val="000A08EF"/>
    <w:rsid w:val="000A0A17"/>
    <w:rsid w:val="000A0D18"/>
    <w:rsid w:val="000A0E6F"/>
    <w:rsid w:val="000A16B0"/>
    <w:rsid w:val="000A1CA6"/>
    <w:rsid w:val="000A1F40"/>
    <w:rsid w:val="000A1F87"/>
    <w:rsid w:val="000A1F89"/>
    <w:rsid w:val="000A23F2"/>
    <w:rsid w:val="000A27F8"/>
    <w:rsid w:val="000A2B9B"/>
    <w:rsid w:val="000A2CDC"/>
    <w:rsid w:val="000A2DDA"/>
    <w:rsid w:val="000A35B0"/>
    <w:rsid w:val="000A3BEE"/>
    <w:rsid w:val="000A401A"/>
    <w:rsid w:val="000A4589"/>
    <w:rsid w:val="000A4595"/>
    <w:rsid w:val="000A4943"/>
    <w:rsid w:val="000A49AA"/>
    <w:rsid w:val="000A5512"/>
    <w:rsid w:val="000A671A"/>
    <w:rsid w:val="000A67DC"/>
    <w:rsid w:val="000A682B"/>
    <w:rsid w:val="000A7C4E"/>
    <w:rsid w:val="000B0454"/>
    <w:rsid w:val="000B0584"/>
    <w:rsid w:val="000B0E5C"/>
    <w:rsid w:val="000B0F2F"/>
    <w:rsid w:val="000B1396"/>
    <w:rsid w:val="000B14FF"/>
    <w:rsid w:val="000B1963"/>
    <w:rsid w:val="000B1A72"/>
    <w:rsid w:val="000B1B78"/>
    <w:rsid w:val="000B1C65"/>
    <w:rsid w:val="000B2CC2"/>
    <w:rsid w:val="000B31AB"/>
    <w:rsid w:val="000B42FC"/>
    <w:rsid w:val="000B46AC"/>
    <w:rsid w:val="000B49B8"/>
    <w:rsid w:val="000B4C9A"/>
    <w:rsid w:val="000B4CB3"/>
    <w:rsid w:val="000B521A"/>
    <w:rsid w:val="000B542B"/>
    <w:rsid w:val="000B5589"/>
    <w:rsid w:val="000B5D31"/>
    <w:rsid w:val="000B624D"/>
    <w:rsid w:val="000B6318"/>
    <w:rsid w:val="000B657E"/>
    <w:rsid w:val="000B65DA"/>
    <w:rsid w:val="000B6856"/>
    <w:rsid w:val="000B68E6"/>
    <w:rsid w:val="000B6E24"/>
    <w:rsid w:val="000B7134"/>
    <w:rsid w:val="000B7172"/>
    <w:rsid w:val="000B789A"/>
    <w:rsid w:val="000B78DB"/>
    <w:rsid w:val="000B7C45"/>
    <w:rsid w:val="000C0377"/>
    <w:rsid w:val="000C03EE"/>
    <w:rsid w:val="000C06DF"/>
    <w:rsid w:val="000C0AA6"/>
    <w:rsid w:val="000C0D9A"/>
    <w:rsid w:val="000C10A7"/>
    <w:rsid w:val="000C1117"/>
    <w:rsid w:val="000C11ED"/>
    <w:rsid w:val="000C2046"/>
    <w:rsid w:val="000C2324"/>
    <w:rsid w:val="000C240A"/>
    <w:rsid w:val="000C2826"/>
    <w:rsid w:val="000C2880"/>
    <w:rsid w:val="000C2C7E"/>
    <w:rsid w:val="000C2D8B"/>
    <w:rsid w:val="000C362B"/>
    <w:rsid w:val="000C37EA"/>
    <w:rsid w:val="000C391B"/>
    <w:rsid w:val="000C39C1"/>
    <w:rsid w:val="000C4761"/>
    <w:rsid w:val="000C478E"/>
    <w:rsid w:val="000C4A0C"/>
    <w:rsid w:val="000C5E03"/>
    <w:rsid w:val="000C65A8"/>
    <w:rsid w:val="000C69A9"/>
    <w:rsid w:val="000C6A03"/>
    <w:rsid w:val="000C7296"/>
    <w:rsid w:val="000C75C8"/>
    <w:rsid w:val="000D04D0"/>
    <w:rsid w:val="000D084C"/>
    <w:rsid w:val="000D0F56"/>
    <w:rsid w:val="000D14A4"/>
    <w:rsid w:val="000D1610"/>
    <w:rsid w:val="000D1E57"/>
    <w:rsid w:val="000D318B"/>
    <w:rsid w:val="000D328B"/>
    <w:rsid w:val="000D34A4"/>
    <w:rsid w:val="000D3508"/>
    <w:rsid w:val="000D3C4A"/>
    <w:rsid w:val="000D4011"/>
    <w:rsid w:val="000D40DE"/>
    <w:rsid w:val="000D45B9"/>
    <w:rsid w:val="000D4AC0"/>
    <w:rsid w:val="000D4EFC"/>
    <w:rsid w:val="000D5AAF"/>
    <w:rsid w:val="000D61ED"/>
    <w:rsid w:val="000D6335"/>
    <w:rsid w:val="000D6719"/>
    <w:rsid w:val="000D688D"/>
    <w:rsid w:val="000D6B67"/>
    <w:rsid w:val="000D6F19"/>
    <w:rsid w:val="000D7758"/>
    <w:rsid w:val="000E00C2"/>
    <w:rsid w:val="000E0122"/>
    <w:rsid w:val="000E0147"/>
    <w:rsid w:val="000E0396"/>
    <w:rsid w:val="000E0E94"/>
    <w:rsid w:val="000E166F"/>
    <w:rsid w:val="000E1717"/>
    <w:rsid w:val="000E1C09"/>
    <w:rsid w:val="000E1D88"/>
    <w:rsid w:val="000E1EA8"/>
    <w:rsid w:val="000E2053"/>
    <w:rsid w:val="000E2816"/>
    <w:rsid w:val="000E2D3D"/>
    <w:rsid w:val="000E2ECD"/>
    <w:rsid w:val="000E30E8"/>
    <w:rsid w:val="000E381B"/>
    <w:rsid w:val="000E3940"/>
    <w:rsid w:val="000E3C18"/>
    <w:rsid w:val="000E3E02"/>
    <w:rsid w:val="000E41A2"/>
    <w:rsid w:val="000E4608"/>
    <w:rsid w:val="000E48BF"/>
    <w:rsid w:val="000E5527"/>
    <w:rsid w:val="000E58AE"/>
    <w:rsid w:val="000E6755"/>
    <w:rsid w:val="000E689C"/>
    <w:rsid w:val="000E6EC1"/>
    <w:rsid w:val="000E77A2"/>
    <w:rsid w:val="000F0585"/>
    <w:rsid w:val="000F0746"/>
    <w:rsid w:val="000F13B4"/>
    <w:rsid w:val="000F17BA"/>
    <w:rsid w:val="000F1B15"/>
    <w:rsid w:val="000F1B48"/>
    <w:rsid w:val="000F1F7F"/>
    <w:rsid w:val="000F2224"/>
    <w:rsid w:val="000F280A"/>
    <w:rsid w:val="000F2D62"/>
    <w:rsid w:val="000F307C"/>
    <w:rsid w:val="000F3C1C"/>
    <w:rsid w:val="000F3E72"/>
    <w:rsid w:val="000F3EFD"/>
    <w:rsid w:val="000F449A"/>
    <w:rsid w:val="000F44E8"/>
    <w:rsid w:val="000F46F7"/>
    <w:rsid w:val="000F4774"/>
    <w:rsid w:val="000F4B73"/>
    <w:rsid w:val="000F4BFC"/>
    <w:rsid w:val="000F4C3D"/>
    <w:rsid w:val="000F560D"/>
    <w:rsid w:val="000F566D"/>
    <w:rsid w:val="000F5BDD"/>
    <w:rsid w:val="000F5C37"/>
    <w:rsid w:val="000F64F8"/>
    <w:rsid w:val="000F6DD3"/>
    <w:rsid w:val="000F74A6"/>
    <w:rsid w:val="000F7F4C"/>
    <w:rsid w:val="000F7FA5"/>
    <w:rsid w:val="001002C4"/>
    <w:rsid w:val="001003CF"/>
    <w:rsid w:val="00100426"/>
    <w:rsid w:val="00100470"/>
    <w:rsid w:val="00100E52"/>
    <w:rsid w:val="00100FBE"/>
    <w:rsid w:val="00101295"/>
    <w:rsid w:val="001012E8"/>
    <w:rsid w:val="001022D3"/>
    <w:rsid w:val="00102559"/>
    <w:rsid w:val="00102BF7"/>
    <w:rsid w:val="00103889"/>
    <w:rsid w:val="0010420D"/>
    <w:rsid w:val="00104ABB"/>
    <w:rsid w:val="00104DEB"/>
    <w:rsid w:val="00104F2F"/>
    <w:rsid w:val="00105853"/>
    <w:rsid w:val="00105C07"/>
    <w:rsid w:val="00106227"/>
    <w:rsid w:val="0010629D"/>
    <w:rsid w:val="001062A0"/>
    <w:rsid w:val="00106614"/>
    <w:rsid w:val="00106647"/>
    <w:rsid w:val="00106AE2"/>
    <w:rsid w:val="00106B86"/>
    <w:rsid w:val="00107258"/>
    <w:rsid w:val="001107E5"/>
    <w:rsid w:val="00110DDE"/>
    <w:rsid w:val="00110EAD"/>
    <w:rsid w:val="00110EDA"/>
    <w:rsid w:val="0011120A"/>
    <w:rsid w:val="00111522"/>
    <w:rsid w:val="00111C7F"/>
    <w:rsid w:val="00112BD4"/>
    <w:rsid w:val="00112BF6"/>
    <w:rsid w:val="00112DCD"/>
    <w:rsid w:val="00113921"/>
    <w:rsid w:val="00114E17"/>
    <w:rsid w:val="00115215"/>
    <w:rsid w:val="00115A9B"/>
    <w:rsid w:val="0011756A"/>
    <w:rsid w:val="001176D2"/>
    <w:rsid w:val="001203AD"/>
    <w:rsid w:val="00120CC5"/>
    <w:rsid w:val="00121C4A"/>
    <w:rsid w:val="00121E7B"/>
    <w:rsid w:val="0012214F"/>
    <w:rsid w:val="00122F85"/>
    <w:rsid w:val="00122FD1"/>
    <w:rsid w:val="00122FFA"/>
    <w:rsid w:val="00123578"/>
    <w:rsid w:val="00123711"/>
    <w:rsid w:val="00123B71"/>
    <w:rsid w:val="00124238"/>
    <w:rsid w:val="001245EA"/>
    <w:rsid w:val="00124E41"/>
    <w:rsid w:val="00124F99"/>
    <w:rsid w:val="00126088"/>
    <w:rsid w:val="00126620"/>
    <w:rsid w:val="001267EA"/>
    <w:rsid w:val="001268E0"/>
    <w:rsid w:val="00126B8A"/>
    <w:rsid w:val="00127058"/>
    <w:rsid w:val="00127D53"/>
    <w:rsid w:val="00130176"/>
    <w:rsid w:val="00130269"/>
    <w:rsid w:val="001303C3"/>
    <w:rsid w:val="0013044A"/>
    <w:rsid w:val="00130FAC"/>
    <w:rsid w:val="00131471"/>
    <w:rsid w:val="0013149D"/>
    <w:rsid w:val="00131605"/>
    <w:rsid w:val="00131855"/>
    <w:rsid w:val="00131F03"/>
    <w:rsid w:val="0013234A"/>
    <w:rsid w:val="001324E4"/>
    <w:rsid w:val="00132871"/>
    <w:rsid w:val="00132CB9"/>
    <w:rsid w:val="00132DE5"/>
    <w:rsid w:val="00133063"/>
    <w:rsid w:val="001330F3"/>
    <w:rsid w:val="001331CE"/>
    <w:rsid w:val="00133B7F"/>
    <w:rsid w:val="001343C3"/>
    <w:rsid w:val="00134D10"/>
    <w:rsid w:val="001351BE"/>
    <w:rsid w:val="0013573C"/>
    <w:rsid w:val="00135793"/>
    <w:rsid w:val="00136A8A"/>
    <w:rsid w:val="00136AF1"/>
    <w:rsid w:val="00136D82"/>
    <w:rsid w:val="001374D8"/>
    <w:rsid w:val="00137545"/>
    <w:rsid w:val="00140255"/>
    <w:rsid w:val="00140598"/>
    <w:rsid w:val="00140772"/>
    <w:rsid w:val="0014084B"/>
    <w:rsid w:val="0014087E"/>
    <w:rsid w:val="00140910"/>
    <w:rsid w:val="001409A4"/>
    <w:rsid w:val="0014123D"/>
    <w:rsid w:val="001412B3"/>
    <w:rsid w:val="001422EF"/>
    <w:rsid w:val="00142356"/>
    <w:rsid w:val="00142397"/>
    <w:rsid w:val="001425C0"/>
    <w:rsid w:val="00143516"/>
    <w:rsid w:val="001439A4"/>
    <w:rsid w:val="00143AB1"/>
    <w:rsid w:val="00143D3D"/>
    <w:rsid w:val="00144205"/>
    <w:rsid w:val="0014432B"/>
    <w:rsid w:val="001444B1"/>
    <w:rsid w:val="00144555"/>
    <w:rsid w:val="00145852"/>
    <w:rsid w:val="00145AE3"/>
    <w:rsid w:val="00145C8B"/>
    <w:rsid w:val="00145F7A"/>
    <w:rsid w:val="00146A03"/>
    <w:rsid w:val="00146E67"/>
    <w:rsid w:val="00146F92"/>
    <w:rsid w:val="0014785A"/>
    <w:rsid w:val="0015068A"/>
    <w:rsid w:val="00150783"/>
    <w:rsid w:val="001508DA"/>
    <w:rsid w:val="00150928"/>
    <w:rsid w:val="00150A30"/>
    <w:rsid w:val="00150B7A"/>
    <w:rsid w:val="00150D16"/>
    <w:rsid w:val="00151D27"/>
    <w:rsid w:val="00152D42"/>
    <w:rsid w:val="00152E48"/>
    <w:rsid w:val="00152FAE"/>
    <w:rsid w:val="00153118"/>
    <w:rsid w:val="00153137"/>
    <w:rsid w:val="00153848"/>
    <w:rsid w:val="00153DC2"/>
    <w:rsid w:val="001540CD"/>
    <w:rsid w:val="00154E2C"/>
    <w:rsid w:val="001553A5"/>
    <w:rsid w:val="001554D6"/>
    <w:rsid w:val="00155DBE"/>
    <w:rsid w:val="00156004"/>
    <w:rsid w:val="00156068"/>
    <w:rsid w:val="00156C4E"/>
    <w:rsid w:val="00156DAD"/>
    <w:rsid w:val="001570F0"/>
    <w:rsid w:val="00157EE9"/>
    <w:rsid w:val="001604B7"/>
    <w:rsid w:val="001607E9"/>
    <w:rsid w:val="00161702"/>
    <w:rsid w:val="00161E09"/>
    <w:rsid w:val="00162F86"/>
    <w:rsid w:val="00163125"/>
    <w:rsid w:val="001632EF"/>
    <w:rsid w:val="00163B20"/>
    <w:rsid w:val="00163B5D"/>
    <w:rsid w:val="00163D0A"/>
    <w:rsid w:val="0016407F"/>
    <w:rsid w:val="00164185"/>
    <w:rsid w:val="0016447F"/>
    <w:rsid w:val="00164715"/>
    <w:rsid w:val="00164795"/>
    <w:rsid w:val="00165A74"/>
    <w:rsid w:val="00166B80"/>
    <w:rsid w:val="00166D6D"/>
    <w:rsid w:val="001673FF"/>
    <w:rsid w:val="00167916"/>
    <w:rsid w:val="00167C2F"/>
    <w:rsid w:val="00170109"/>
    <w:rsid w:val="00170556"/>
    <w:rsid w:val="0017058E"/>
    <w:rsid w:val="0017091C"/>
    <w:rsid w:val="00170FFC"/>
    <w:rsid w:val="0017132C"/>
    <w:rsid w:val="00171D60"/>
    <w:rsid w:val="0017203E"/>
    <w:rsid w:val="00172499"/>
    <w:rsid w:val="001726FE"/>
    <w:rsid w:val="001728F7"/>
    <w:rsid w:val="00172AD1"/>
    <w:rsid w:val="00173749"/>
    <w:rsid w:val="001737B5"/>
    <w:rsid w:val="00173B77"/>
    <w:rsid w:val="00173FEE"/>
    <w:rsid w:val="00174377"/>
    <w:rsid w:val="00174BE2"/>
    <w:rsid w:val="00174E87"/>
    <w:rsid w:val="00174FD7"/>
    <w:rsid w:val="00175DBB"/>
    <w:rsid w:val="00175F79"/>
    <w:rsid w:val="00176364"/>
    <w:rsid w:val="0017671A"/>
    <w:rsid w:val="0017674C"/>
    <w:rsid w:val="00176D2A"/>
    <w:rsid w:val="0017795D"/>
    <w:rsid w:val="00177A82"/>
    <w:rsid w:val="00177F34"/>
    <w:rsid w:val="001807FD"/>
    <w:rsid w:val="00181273"/>
    <w:rsid w:val="00181C67"/>
    <w:rsid w:val="00181E19"/>
    <w:rsid w:val="00182501"/>
    <w:rsid w:val="00182620"/>
    <w:rsid w:val="001828BF"/>
    <w:rsid w:val="00182A20"/>
    <w:rsid w:val="00182B82"/>
    <w:rsid w:val="00182C0A"/>
    <w:rsid w:val="00182CF6"/>
    <w:rsid w:val="001830A6"/>
    <w:rsid w:val="0018336F"/>
    <w:rsid w:val="00183637"/>
    <w:rsid w:val="00184026"/>
    <w:rsid w:val="001847DF"/>
    <w:rsid w:val="001847F1"/>
    <w:rsid w:val="00184E65"/>
    <w:rsid w:val="00185403"/>
    <w:rsid w:val="00185988"/>
    <w:rsid w:val="00185C0A"/>
    <w:rsid w:val="00185ECF"/>
    <w:rsid w:val="0018612B"/>
    <w:rsid w:val="0018682C"/>
    <w:rsid w:val="0018697B"/>
    <w:rsid w:val="00186FD9"/>
    <w:rsid w:val="001870BA"/>
    <w:rsid w:val="00187197"/>
    <w:rsid w:val="001875C2"/>
    <w:rsid w:val="00187BFA"/>
    <w:rsid w:val="00190823"/>
    <w:rsid w:val="00190FAE"/>
    <w:rsid w:val="0019125A"/>
    <w:rsid w:val="0019125F"/>
    <w:rsid w:val="001912F6"/>
    <w:rsid w:val="00191A2B"/>
    <w:rsid w:val="00191BE4"/>
    <w:rsid w:val="00192175"/>
    <w:rsid w:val="001927B6"/>
    <w:rsid w:val="00192931"/>
    <w:rsid w:val="00192E4D"/>
    <w:rsid w:val="00192FF5"/>
    <w:rsid w:val="001934D0"/>
    <w:rsid w:val="001938BE"/>
    <w:rsid w:val="001938D8"/>
    <w:rsid w:val="00193BEA"/>
    <w:rsid w:val="001944F9"/>
    <w:rsid w:val="001945CD"/>
    <w:rsid w:val="001956B2"/>
    <w:rsid w:val="00195A6A"/>
    <w:rsid w:val="001965B8"/>
    <w:rsid w:val="00196C2A"/>
    <w:rsid w:val="00197647"/>
    <w:rsid w:val="001977A1"/>
    <w:rsid w:val="001A01C6"/>
    <w:rsid w:val="001A094B"/>
    <w:rsid w:val="001A09DA"/>
    <w:rsid w:val="001A0B71"/>
    <w:rsid w:val="001A0BF4"/>
    <w:rsid w:val="001A0CC6"/>
    <w:rsid w:val="001A1248"/>
    <w:rsid w:val="001A137D"/>
    <w:rsid w:val="001A159B"/>
    <w:rsid w:val="001A179A"/>
    <w:rsid w:val="001A1C93"/>
    <w:rsid w:val="001A217F"/>
    <w:rsid w:val="001A2D58"/>
    <w:rsid w:val="001A3D0D"/>
    <w:rsid w:val="001A3E03"/>
    <w:rsid w:val="001A4257"/>
    <w:rsid w:val="001A42B8"/>
    <w:rsid w:val="001A4626"/>
    <w:rsid w:val="001A498E"/>
    <w:rsid w:val="001A5ABD"/>
    <w:rsid w:val="001A61B5"/>
    <w:rsid w:val="001A6685"/>
    <w:rsid w:val="001A6DD5"/>
    <w:rsid w:val="001A6EA6"/>
    <w:rsid w:val="001A74D3"/>
    <w:rsid w:val="001A7A18"/>
    <w:rsid w:val="001A7D96"/>
    <w:rsid w:val="001B0ABB"/>
    <w:rsid w:val="001B0DA6"/>
    <w:rsid w:val="001B0DCB"/>
    <w:rsid w:val="001B11D2"/>
    <w:rsid w:val="001B16EC"/>
    <w:rsid w:val="001B226A"/>
    <w:rsid w:val="001B22CC"/>
    <w:rsid w:val="001B23DC"/>
    <w:rsid w:val="001B2C36"/>
    <w:rsid w:val="001B2D5D"/>
    <w:rsid w:val="001B2FB7"/>
    <w:rsid w:val="001B388A"/>
    <w:rsid w:val="001B3E06"/>
    <w:rsid w:val="001B4218"/>
    <w:rsid w:val="001B54C2"/>
    <w:rsid w:val="001B5669"/>
    <w:rsid w:val="001B5A5A"/>
    <w:rsid w:val="001B6A2B"/>
    <w:rsid w:val="001B6FD1"/>
    <w:rsid w:val="001B715D"/>
    <w:rsid w:val="001B720A"/>
    <w:rsid w:val="001B75D7"/>
    <w:rsid w:val="001B75D9"/>
    <w:rsid w:val="001B7682"/>
    <w:rsid w:val="001B7864"/>
    <w:rsid w:val="001C02B1"/>
    <w:rsid w:val="001C0B3E"/>
    <w:rsid w:val="001C1876"/>
    <w:rsid w:val="001C1E8E"/>
    <w:rsid w:val="001C263B"/>
    <w:rsid w:val="001C264D"/>
    <w:rsid w:val="001C29EC"/>
    <w:rsid w:val="001C3600"/>
    <w:rsid w:val="001C37DB"/>
    <w:rsid w:val="001C440D"/>
    <w:rsid w:val="001C4635"/>
    <w:rsid w:val="001C49EA"/>
    <w:rsid w:val="001C5357"/>
    <w:rsid w:val="001C55CC"/>
    <w:rsid w:val="001C58D6"/>
    <w:rsid w:val="001C5BED"/>
    <w:rsid w:val="001C6E37"/>
    <w:rsid w:val="001C75DD"/>
    <w:rsid w:val="001C7782"/>
    <w:rsid w:val="001D0888"/>
    <w:rsid w:val="001D0A99"/>
    <w:rsid w:val="001D0B33"/>
    <w:rsid w:val="001D169B"/>
    <w:rsid w:val="001D1817"/>
    <w:rsid w:val="001D2A5F"/>
    <w:rsid w:val="001D30AC"/>
    <w:rsid w:val="001D36B0"/>
    <w:rsid w:val="001D380A"/>
    <w:rsid w:val="001D3909"/>
    <w:rsid w:val="001D3978"/>
    <w:rsid w:val="001D3BD3"/>
    <w:rsid w:val="001D4708"/>
    <w:rsid w:val="001D4931"/>
    <w:rsid w:val="001D4D85"/>
    <w:rsid w:val="001D5083"/>
    <w:rsid w:val="001D589E"/>
    <w:rsid w:val="001D5CDD"/>
    <w:rsid w:val="001D6C07"/>
    <w:rsid w:val="001D6E22"/>
    <w:rsid w:val="001D7F51"/>
    <w:rsid w:val="001E009A"/>
    <w:rsid w:val="001E0348"/>
    <w:rsid w:val="001E0653"/>
    <w:rsid w:val="001E0C5A"/>
    <w:rsid w:val="001E0E0B"/>
    <w:rsid w:val="001E0E74"/>
    <w:rsid w:val="001E0F2E"/>
    <w:rsid w:val="001E1283"/>
    <w:rsid w:val="001E1712"/>
    <w:rsid w:val="001E1F09"/>
    <w:rsid w:val="001E22D4"/>
    <w:rsid w:val="001E2734"/>
    <w:rsid w:val="001E280A"/>
    <w:rsid w:val="001E2B25"/>
    <w:rsid w:val="001E2C9A"/>
    <w:rsid w:val="001E31EB"/>
    <w:rsid w:val="001E3D7F"/>
    <w:rsid w:val="001E3E65"/>
    <w:rsid w:val="001E4031"/>
    <w:rsid w:val="001E427A"/>
    <w:rsid w:val="001E42AA"/>
    <w:rsid w:val="001E42B3"/>
    <w:rsid w:val="001E4865"/>
    <w:rsid w:val="001E4CF2"/>
    <w:rsid w:val="001E4EDE"/>
    <w:rsid w:val="001E4F9B"/>
    <w:rsid w:val="001E5077"/>
    <w:rsid w:val="001E51FA"/>
    <w:rsid w:val="001E5A1D"/>
    <w:rsid w:val="001E5D7D"/>
    <w:rsid w:val="001E6170"/>
    <w:rsid w:val="001E61AA"/>
    <w:rsid w:val="001E6424"/>
    <w:rsid w:val="001E747F"/>
    <w:rsid w:val="001F0501"/>
    <w:rsid w:val="001F0F5C"/>
    <w:rsid w:val="001F0FF2"/>
    <w:rsid w:val="001F1096"/>
    <w:rsid w:val="001F11CC"/>
    <w:rsid w:val="001F11CF"/>
    <w:rsid w:val="001F1538"/>
    <w:rsid w:val="001F1957"/>
    <w:rsid w:val="001F1ACB"/>
    <w:rsid w:val="001F1C54"/>
    <w:rsid w:val="001F1F4C"/>
    <w:rsid w:val="001F1FCB"/>
    <w:rsid w:val="001F2026"/>
    <w:rsid w:val="001F26DA"/>
    <w:rsid w:val="001F2817"/>
    <w:rsid w:val="001F29E3"/>
    <w:rsid w:val="001F2A96"/>
    <w:rsid w:val="001F2EA1"/>
    <w:rsid w:val="001F392A"/>
    <w:rsid w:val="001F40AD"/>
    <w:rsid w:val="001F44F6"/>
    <w:rsid w:val="001F51D4"/>
    <w:rsid w:val="001F6056"/>
    <w:rsid w:val="001F693A"/>
    <w:rsid w:val="001F6992"/>
    <w:rsid w:val="001F6E1D"/>
    <w:rsid w:val="001F7657"/>
    <w:rsid w:val="001F7ABF"/>
    <w:rsid w:val="001F7D6E"/>
    <w:rsid w:val="0020061F"/>
    <w:rsid w:val="00200685"/>
    <w:rsid w:val="00200CB8"/>
    <w:rsid w:val="00201DAB"/>
    <w:rsid w:val="00201ECD"/>
    <w:rsid w:val="002026F6"/>
    <w:rsid w:val="00202BB3"/>
    <w:rsid w:val="00202E44"/>
    <w:rsid w:val="002031B1"/>
    <w:rsid w:val="0020353B"/>
    <w:rsid w:val="0020363B"/>
    <w:rsid w:val="00203B03"/>
    <w:rsid w:val="00204643"/>
    <w:rsid w:val="00204BB8"/>
    <w:rsid w:val="0020522F"/>
    <w:rsid w:val="002066A2"/>
    <w:rsid w:val="00207105"/>
    <w:rsid w:val="002075D5"/>
    <w:rsid w:val="0020796D"/>
    <w:rsid w:val="00207AEC"/>
    <w:rsid w:val="00207BAE"/>
    <w:rsid w:val="00207C9E"/>
    <w:rsid w:val="00210212"/>
    <w:rsid w:val="0021033F"/>
    <w:rsid w:val="00210415"/>
    <w:rsid w:val="0021066B"/>
    <w:rsid w:val="00210F75"/>
    <w:rsid w:val="002114EA"/>
    <w:rsid w:val="00211806"/>
    <w:rsid w:val="0021189E"/>
    <w:rsid w:val="002118CA"/>
    <w:rsid w:val="002119F2"/>
    <w:rsid w:val="00211D1B"/>
    <w:rsid w:val="00211FA8"/>
    <w:rsid w:val="00212B9A"/>
    <w:rsid w:val="002131DC"/>
    <w:rsid w:val="00213671"/>
    <w:rsid w:val="00213DF4"/>
    <w:rsid w:val="00214CBB"/>
    <w:rsid w:val="00214D10"/>
    <w:rsid w:val="002159D2"/>
    <w:rsid w:val="00215DA8"/>
    <w:rsid w:val="00215E1F"/>
    <w:rsid w:val="0021667A"/>
    <w:rsid w:val="002176C4"/>
    <w:rsid w:val="00217BA4"/>
    <w:rsid w:val="00220116"/>
    <w:rsid w:val="0022028A"/>
    <w:rsid w:val="0022032E"/>
    <w:rsid w:val="00220678"/>
    <w:rsid w:val="00220E22"/>
    <w:rsid w:val="00221080"/>
    <w:rsid w:val="002210E7"/>
    <w:rsid w:val="002215AC"/>
    <w:rsid w:val="00221987"/>
    <w:rsid w:val="00221C8B"/>
    <w:rsid w:val="00221FBB"/>
    <w:rsid w:val="002222C3"/>
    <w:rsid w:val="00222CA1"/>
    <w:rsid w:val="00223027"/>
    <w:rsid w:val="00223042"/>
    <w:rsid w:val="00223383"/>
    <w:rsid w:val="002241D1"/>
    <w:rsid w:val="00224A24"/>
    <w:rsid w:val="00224E44"/>
    <w:rsid w:val="0022595A"/>
    <w:rsid w:val="00225A01"/>
    <w:rsid w:val="00225C0C"/>
    <w:rsid w:val="00225C16"/>
    <w:rsid w:val="00225FC3"/>
    <w:rsid w:val="00226210"/>
    <w:rsid w:val="0022634C"/>
    <w:rsid w:val="002263B0"/>
    <w:rsid w:val="0022650E"/>
    <w:rsid w:val="00226992"/>
    <w:rsid w:val="00227242"/>
    <w:rsid w:val="002277F4"/>
    <w:rsid w:val="00227CA9"/>
    <w:rsid w:val="00230358"/>
    <w:rsid w:val="00230367"/>
    <w:rsid w:val="0023061D"/>
    <w:rsid w:val="00230626"/>
    <w:rsid w:val="00230B12"/>
    <w:rsid w:val="00230B54"/>
    <w:rsid w:val="00230E65"/>
    <w:rsid w:val="00230E82"/>
    <w:rsid w:val="00231954"/>
    <w:rsid w:val="00231CF3"/>
    <w:rsid w:val="00231EDB"/>
    <w:rsid w:val="00231F7C"/>
    <w:rsid w:val="002328F1"/>
    <w:rsid w:val="00232B11"/>
    <w:rsid w:val="00232E31"/>
    <w:rsid w:val="0023301F"/>
    <w:rsid w:val="0023351C"/>
    <w:rsid w:val="00233F7D"/>
    <w:rsid w:val="00234015"/>
    <w:rsid w:val="00234521"/>
    <w:rsid w:val="0023462A"/>
    <w:rsid w:val="0023470F"/>
    <w:rsid w:val="0023484D"/>
    <w:rsid w:val="002349CF"/>
    <w:rsid w:val="002353E7"/>
    <w:rsid w:val="00235E6A"/>
    <w:rsid w:val="00236C06"/>
    <w:rsid w:val="002370D2"/>
    <w:rsid w:val="00237729"/>
    <w:rsid w:val="0023784C"/>
    <w:rsid w:val="0023798D"/>
    <w:rsid w:val="00237E60"/>
    <w:rsid w:val="002401DF"/>
    <w:rsid w:val="00240767"/>
    <w:rsid w:val="0024090E"/>
    <w:rsid w:val="00240D30"/>
    <w:rsid w:val="00240D68"/>
    <w:rsid w:val="00241A07"/>
    <w:rsid w:val="0024202B"/>
    <w:rsid w:val="00242824"/>
    <w:rsid w:val="00242BA7"/>
    <w:rsid w:val="00242C55"/>
    <w:rsid w:val="00243257"/>
    <w:rsid w:val="00243715"/>
    <w:rsid w:val="00243B42"/>
    <w:rsid w:val="00244923"/>
    <w:rsid w:val="00244B4C"/>
    <w:rsid w:val="00244BC8"/>
    <w:rsid w:val="00244FCF"/>
    <w:rsid w:val="002451A1"/>
    <w:rsid w:val="0024531F"/>
    <w:rsid w:val="0024535E"/>
    <w:rsid w:val="002456EF"/>
    <w:rsid w:val="0024597D"/>
    <w:rsid w:val="00247C49"/>
    <w:rsid w:val="00247DA3"/>
    <w:rsid w:val="002500D1"/>
    <w:rsid w:val="002500DE"/>
    <w:rsid w:val="0025039D"/>
    <w:rsid w:val="002505E9"/>
    <w:rsid w:val="00250B4C"/>
    <w:rsid w:val="002524D7"/>
    <w:rsid w:val="00252655"/>
    <w:rsid w:val="00252685"/>
    <w:rsid w:val="0025288C"/>
    <w:rsid w:val="002537C0"/>
    <w:rsid w:val="00254488"/>
    <w:rsid w:val="0025483C"/>
    <w:rsid w:val="0025498A"/>
    <w:rsid w:val="00254E24"/>
    <w:rsid w:val="00255174"/>
    <w:rsid w:val="00255211"/>
    <w:rsid w:val="002554C5"/>
    <w:rsid w:val="0025571D"/>
    <w:rsid w:val="00255E74"/>
    <w:rsid w:val="0025675E"/>
    <w:rsid w:val="002567F0"/>
    <w:rsid w:val="00256848"/>
    <w:rsid w:val="0025686D"/>
    <w:rsid w:val="002572CD"/>
    <w:rsid w:val="0025791C"/>
    <w:rsid w:val="00257B76"/>
    <w:rsid w:val="00260398"/>
    <w:rsid w:val="002603A4"/>
    <w:rsid w:val="0026081A"/>
    <w:rsid w:val="00260BB1"/>
    <w:rsid w:val="00260C32"/>
    <w:rsid w:val="00260FD4"/>
    <w:rsid w:val="00261397"/>
    <w:rsid w:val="00261637"/>
    <w:rsid w:val="002630B8"/>
    <w:rsid w:val="00263455"/>
    <w:rsid w:val="0026351C"/>
    <w:rsid w:val="002644FE"/>
    <w:rsid w:val="002645FB"/>
    <w:rsid w:val="00264695"/>
    <w:rsid w:val="00264EAB"/>
    <w:rsid w:val="00264F37"/>
    <w:rsid w:val="00265252"/>
    <w:rsid w:val="00265329"/>
    <w:rsid w:val="002653C6"/>
    <w:rsid w:val="002655B9"/>
    <w:rsid w:val="0026581F"/>
    <w:rsid w:val="0026712A"/>
    <w:rsid w:val="0026722A"/>
    <w:rsid w:val="00267AD7"/>
    <w:rsid w:val="00267AE0"/>
    <w:rsid w:val="00267B94"/>
    <w:rsid w:val="00267C6A"/>
    <w:rsid w:val="00267D4F"/>
    <w:rsid w:val="00267F23"/>
    <w:rsid w:val="002705D8"/>
    <w:rsid w:val="00270A1A"/>
    <w:rsid w:val="0027123F"/>
    <w:rsid w:val="00271C39"/>
    <w:rsid w:val="0027249D"/>
    <w:rsid w:val="0027261D"/>
    <w:rsid w:val="002727C4"/>
    <w:rsid w:val="00272BC9"/>
    <w:rsid w:val="002736B2"/>
    <w:rsid w:val="0027379F"/>
    <w:rsid w:val="0027416A"/>
    <w:rsid w:val="002741D5"/>
    <w:rsid w:val="00274271"/>
    <w:rsid w:val="002747AF"/>
    <w:rsid w:val="0027499F"/>
    <w:rsid w:val="00274F13"/>
    <w:rsid w:val="002753D2"/>
    <w:rsid w:val="0027562E"/>
    <w:rsid w:val="00275E52"/>
    <w:rsid w:val="00276CF9"/>
    <w:rsid w:val="00277006"/>
    <w:rsid w:val="00277581"/>
    <w:rsid w:val="00277D81"/>
    <w:rsid w:val="00277F38"/>
    <w:rsid w:val="0028033A"/>
    <w:rsid w:val="00280548"/>
    <w:rsid w:val="00280592"/>
    <w:rsid w:val="00281021"/>
    <w:rsid w:val="00281076"/>
    <w:rsid w:val="002818E6"/>
    <w:rsid w:val="00282463"/>
    <w:rsid w:val="002828A6"/>
    <w:rsid w:val="002828CD"/>
    <w:rsid w:val="00282C2E"/>
    <w:rsid w:val="00282E7B"/>
    <w:rsid w:val="00282F6E"/>
    <w:rsid w:val="00283F86"/>
    <w:rsid w:val="00284345"/>
    <w:rsid w:val="00284474"/>
    <w:rsid w:val="0028487F"/>
    <w:rsid w:val="00284A4A"/>
    <w:rsid w:val="00284A8B"/>
    <w:rsid w:val="002868AD"/>
    <w:rsid w:val="00286A6B"/>
    <w:rsid w:val="00286C72"/>
    <w:rsid w:val="00286F3D"/>
    <w:rsid w:val="00287308"/>
    <w:rsid w:val="002875F9"/>
    <w:rsid w:val="002877C2"/>
    <w:rsid w:val="00287CD0"/>
    <w:rsid w:val="002903EA"/>
    <w:rsid w:val="002905DD"/>
    <w:rsid w:val="002905FD"/>
    <w:rsid w:val="00290841"/>
    <w:rsid w:val="00290FE4"/>
    <w:rsid w:val="00291199"/>
    <w:rsid w:val="002915A3"/>
    <w:rsid w:val="00291702"/>
    <w:rsid w:val="00291ACD"/>
    <w:rsid w:val="00292942"/>
    <w:rsid w:val="002943DB"/>
    <w:rsid w:val="00294567"/>
    <w:rsid w:val="0029474F"/>
    <w:rsid w:val="00294A6E"/>
    <w:rsid w:val="00294DF4"/>
    <w:rsid w:val="00294EEE"/>
    <w:rsid w:val="0029502B"/>
    <w:rsid w:val="00295132"/>
    <w:rsid w:val="00295696"/>
    <w:rsid w:val="00295ABC"/>
    <w:rsid w:val="00295DEA"/>
    <w:rsid w:val="00296273"/>
    <w:rsid w:val="00296287"/>
    <w:rsid w:val="00296AD8"/>
    <w:rsid w:val="0029719F"/>
    <w:rsid w:val="00297321"/>
    <w:rsid w:val="002976E4"/>
    <w:rsid w:val="00297F69"/>
    <w:rsid w:val="002A0111"/>
    <w:rsid w:val="002A03B2"/>
    <w:rsid w:val="002A0536"/>
    <w:rsid w:val="002A13FD"/>
    <w:rsid w:val="002A196D"/>
    <w:rsid w:val="002A1E70"/>
    <w:rsid w:val="002A2842"/>
    <w:rsid w:val="002A289C"/>
    <w:rsid w:val="002A2B14"/>
    <w:rsid w:val="002A2BF2"/>
    <w:rsid w:val="002A32A8"/>
    <w:rsid w:val="002A3521"/>
    <w:rsid w:val="002A3A7A"/>
    <w:rsid w:val="002A3AE5"/>
    <w:rsid w:val="002A3C96"/>
    <w:rsid w:val="002A3D0A"/>
    <w:rsid w:val="002A4926"/>
    <w:rsid w:val="002A4B3C"/>
    <w:rsid w:val="002A4CBD"/>
    <w:rsid w:val="002A57D6"/>
    <w:rsid w:val="002A5960"/>
    <w:rsid w:val="002A5EA8"/>
    <w:rsid w:val="002A680F"/>
    <w:rsid w:val="002A6AC8"/>
    <w:rsid w:val="002A739B"/>
    <w:rsid w:val="002A74A8"/>
    <w:rsid w:val="002A7A70"/>
    <w:rsid w:val="002B0258"/>
    <w:rsid w:val="002B14BF"/>
    <w:rsid w:val="002B14F6"/>
    <w:rsid w:val="002B221B"/>
    <w:rsid w:val="002B2466"/>
    <w:rsid w:val="002B2B77"/>
    <w:rsid w:val="002B2BA8"/>
    <w:rsid w:val="002B30B9"/>
    <w:rsid w:val="002B32DD"/>
    <w:rsid w:val="002B3890"/>
    <w:rsid w:val="002B3AFD"/>
    <w:rsid w:val="002B3BC2"/>
    <w:rsid w:val="002B3E51"/>
    <w:rsid w:val="002B4323"/>
    <w:rsid w:val="002B4647"/>
    <w:rsid w:val="002B4D8F"/>
    <w:rsid w:val="002B5D2B"/>
    <w:rsid w:val="002B615F"/>
    <w:rsid w:val="002B63C7"/>
    <w:rsid w:val="002B6435"/>
    <w:rsid w:val="002B649C"/>
    <w:rsid w:val="002B6672"/>
    <w:rsid w:val="002B67B1"/>
    <w:rsid w:val="002B7D33"/>
    <w:rsid w:val="002C0119"/>
    <w:rsid w:val="002C0175"/>
    <w:rsid w:val="002C0310"/>
    <w:rsid w:val="002C0479"/>
    <w:rsid w:val="002C0B7B"/>
    <w:rsid w:val="002C1203"/>
    <w:rsid w:val="002C19EF"/>
    <w:rsid w:val="002C1F64"/>
    <w:rsid w:val="002C1FD2"/>
    <w:rsid w:val="002C22E9"/>
    <w:rsid w:val="002C28BD"/>
    <w:rsid w:val="002C295D"/>
    <w:rsid w:val="002C2CD5"/>
    <w:rsid w:val="002C3395"/>
    <w:rsid w:val="002C353C"/>
    <w:rsid w:val="002C36F2"/>
    <w:rsid w:val="002C38A1"/>
    <w:rsid w:val="002C3CB3"/>
    <w:rsid w:val="002C3D95"/>
    <w:rsid w:val="002C466B"/>
    <w:rsid w:val="002C4C82"/>
    <w:rsid w:val="002C4D7F"/>
    <w:rsid w:val="002C565A"/>
    <w:rsid w:val="002C56CD"/>
    <w:rsid w:val="002C5760"/>
    <w:rsid w:val="002C5FA9"/>
    <w:rsid w:val="002C63F3"/>
    <w:rsid w:val="002C69FE"/>
    <w:rsid w:val="002C6D73"/>
    <w:rsid w:val="002C6DC4"/>
    <w:rsid w:val="002C7D4B"/>
    <w:rsid w:val="002C7D99"/>
    <w:rsid w:val="002D09E6"/>
    <w:rsid w:val="002D0C73"/>
    <w:rsid w:val="002D1A75"/>
    <w:rsid w:val="002D1B08"/>
    <w:rsid w:val="002D1B3E"/>
    <w:rsid w:val="002D1FFB"/>
    <w:rsid w:val="002D264C"/>
    <w:rsid w:val="002D2F80"/>
    <w:rsid w:val="002D3101"/>
    <w:rsid w:val="002D3A5C"/>
    <w:rsid w:val="002D3CB3"/>
    <w:rsid w:val="002D4150"/>
    <w:rsid w:val="002D4A91"/>
    <w:rsid w:val="002D4F05"/>
    <w:rsid w:val="002D51C6"/>
    <w:rsid w:val="002D549C"/>
    <w:rsid w:val="002D54A2"/>
    <w:rsid w:val="002D5BF6"/>
    <w:rsid w:val="002D61FA"/>
    <w:rsid w:val="002D64D6"/>
    <w:rsid w:val="002D66BA"/>
    <w:rsid w:val="002D684B"/>
    <w:rsid w:val="002D6A74"/>
    <w:rsid w:val="002D725F"/>
    <w:rsid w:val="002D74A4"/>
    <w:rsid w:val="002D76DE"/>
    <w:rsid w:val="002D7A2B"/>
    <w:rsid w:val="002D7AAD"/>
    <w:rsid w:val="002D7EF3"/>
    <w:rsid w:val="002E01AA"/>
    <w:rsid w:val="002E02CF"/>
    <w:rsid w:val="002E032B"/>
    <w:rsid w:val="002E0646"/>
    <w:rsid w:val="002E0FCF"/>
    <w:rsid w:val="002E117C"/>
    <w:rsid w:val="002E1220"/>
    <w:rsid w:val="002E1244"/>
    <w:rsid w:val="002E1248"/>
    <w:rsid w:val="002E18A4"/>
    <w:rsid w:val="002E2432"/>
    <w:rsid w:val="002E257A"/>
    <w:rsid w:val="002E25F9"/>
    <w:rsid w:val="002E289E"/>
    <w:rsid w:val="002E29A8"/>
    <w:rsid w:val="002E2BEA"/>
    <w:rsid w:val="002E2E30"/>
    <w:rsid w:val="002E3233"/>
    <w:rsid w:val="002E3581"/>
    <w:rsid w:val="002E3659"/>
    <w:rsid w:val="002E3BCC"/>
    <w:rsid w:val="002E3DDD"/>
    <w:rsid w:val="002E3FEC"/>
    <w:rsid w:val="002E40CC"/>
    <w:rsid w:val="002E429C"/>
    <w:rsid w:val="002E443D"/>
    <w:rsid w:val="002E45E1"/>
    <w:rsid w:val="002E4709"/>
    <w:rsid w:val="002E4717"/>
    <w:rsid w:val="002E55CA"/>
    <w:rsid w:val="002E5ACF"/>
    <w:rsid w:val="002E60D2"/>
    <w:rsid w:val="002E6641"/>
    <w:rsid w:val="002E6878"/>
    <w:rsid w:val="002E6D14"/>
    <w:rsid w:val="002E73A9"/>
    <w:rsid w:val="002E7E23"/>
    <w:rsid w:val="002F0309"/>
    <w:rsid w:val="002F0AB3"/>
    <w:rsid w:val="002F1530"/>
    <w:rsid w:val="002F22A4"/>
    <w:rsid w:val="002F31B6"/>
    <w:rsid w:val="002F3A46"/>
    <w:rsid w:val="002F3C75"/>
    <w:rsid w:val="002F3E8F"/>
    <w:rsid w:val="002F4638"/>
    <w:rsid w:val="002F4CFD"/>
    <w:rsid w:val="002F4DD0"/>
    <w:rsid w:val="002F4F2A"/>
    <w:rsid w:val="002F576A"/>
    <w:rsid w:val="002F5947"/>
    <w:rsid w:val="002F5FBD"/>
    <w:rsid w:val="002F609B"/>
    <w:rsid w:val="002F6499"/>
    <w:rsid w:val="002F675B"/>
    <w:rsid w:val="002F6A63"/>
    <w:rsid w:val="002F763E"/>
    <w:rsid w:val="00300625"/>
    <w:rsid w:val="00300B2D"/>
    <w:rsid w:val="00300DCF"/>
    <w:rsid w:val="00300E89"/>
    <w:rsid w:val="0030129A"/>
    <w:rsid w:val="00301AC0"/>
    <w:rsid w:val="00301C79"/>
    <w:rsid w:val="00302178"/>
    <w:rsid w:val="0030276D"/>
    <w:rsid w:val="00302CDB"/>
    <w:rsid w:val="00303413"/>
    <w:rsid w:val="00303B3A"/>
    <w:rsid w:val="0030455A"/>
    <w:rsid w:val="003047B6"/>
    <w:rsid w:val="00305143"/>
    <w:rsid w:val="0030562D"/>
    <w:rsid w:val="00305BEF"/>
    <w:rsid w:val="00305E77"/>
    <w:rsid w:val="00306118"/>
    <w:rsid w:val="00306168"/>
    <w:rsid w:val="003064E7"/>
    <w:rsid w:val="0030657E"/>
    <w:rsid w:val="00306B0F"/>
    <w:rsid w:val="00306B5A"/>
    <w:rsid w:val="00307196"/>
    <w:rsid w:val="003074D6"/>
    <w:rsid w:val="00307B07"/>
    <w:rsid w:val="00307B32"/>
    <w:rsid w:val="003103EA"/>
    <w:rsid w:val="00310403"/>
    <w:rsid w:val="0031075E"/>
    <w:rsid w:val="00310ACD"/>
    <w:rsid w:val="00310B1E"/>
    <w:rsid w:val="00310D9C"/>
    <w:rsid w:val="00311085"/>
    <w:rsid w:val="003113CB"/>
    <w:rsid w:val="00311ED0"/>
    <w:rsid w:val="003129A4"/>
    <w:rsid w:val="003130AD"/>
    <w:rsid w:val="003136F1"/>
    <w:rsid w:val="00314406"/>
    <w:rsid w:val="00314938"/>
    <w:rsid w:val="00315982"/>
    <w:rsid w:val="00315E47"/>
    <w:rsid w:val="00315E6C"/>
    <w:rsid w:val="00315FFD"/>
    <w:rsid w:val="003160F5"/>
    <w:rsid w:val="00316A84"/>
    <w:rsid w:val="00316AFA"/>
    <w:rsid w:val="00316BE0"/>
    <w:rsid w:val="00317382"/>
    <w:rsid w:val="00317BA5"/>
    <w:rsid w:val="00317F25"/>
    <w:rsid w:val="0032015E"/>
    <w:rsid w:val="003206D6"/>
    <w:rsid w:val="003212B3"/>
    <w:rsid w:val="003212B6"/>
    <w:rsid w:val="003212C7"/>
    <w:rsid w:val="00321B6D"/>
    <w:rsid w:val="003223EE"/>
    <w:rsid w:val="003224BD"/>
    <w:rsid w:val="0032254F"/>
    <w:rsid w:val="00322956"/>
    <w:rsid w:val="003229B4"/>
    <w:rsid w:val="00322F81"/>
    <w:rsid w:val="0032312E"/>
    <w:rsid w:val="003232AF"/>
    <w:rsid w:val="00323B3E"/>
    <w:rsid w:val="003241C1"/>
    <w:rsid w:val="003243AF"/>
    <w:rsid w:val="00324462"/>
    <w:rsid w:val="0032456D"/>
    <w:rsid w:val="003247E4"/>
    <w:rsid w:val="00324815"/>
    <w:rsid w:val="003249F3"/>
    <w:rsid w:val="00324DE3"/>
    <w:rsid w:val="003250A3"/>
    <w:rsid w:val="00325583"/>
    <w:rsid w:val="0032567C"/>
    <w:rsid w:val="003260A0"/>
    <w:rsid w:val="00326404"/>
    <w:rsid w:val="003266A0"/>
    <w:rsid w:val="0032679B"/>
    <w:rsid w:val="00326F6E"/>
    <w:rsid w:val="0032720E"/>
    <w:rsid w:val="003277D9"/>
    <w:rsid w:val="00327AF0"/>
    <w:rsid w:val="00327F7D"/>
    <w:rsid w:val="00327FD1"/>
    <w:rsid w:val="00330128"/>
    <w:rsid w:val="003305F2"/>
    <w:rsid w:val="003307DD"/>
    <w:rsid w:val="00330A8A"/>
    <w:rsid w:val="003313BB"/>
    <w:rsid w:val="003316A2"/>
    <w:rsid w:val="00331795"/>
    <w:rsid w:val="00331A8C"/>
    <w:rsid w:val="00331AF7"/>
    <w:rsid w:val="00331EE6"/>
    <w:rsid w:val="00331FCF"/>
    <w:rsid w:val="0033229E"/>
    <w:rsid w:val="00332784"/>
    <w:rsid w:val="00333146"/>
    <w:rsid w:val="0033397B"/>
    <w:rsid w:val="00333C1A"/>
    <w:rsid w:val="00333C97"/>
    <w:rsid w:val="00333DE1"/>
    <w:rsid w:val="00334155"/>
    <w:rsid w:val="00334AA7"/>
    <w:rsid w:val="00334CA5"/>
    <w:rsid w:val="00334F3A"/>
    <w:rsid w:val="00334FF7"/>
    <w:rsid w:val="00335DE0"/>
    <w:rsid w:val="00336102"/>
    <w:rsid w:val="0033649B"/>
    <w:rsid w:val="00336670"/>
    <w:rsid w:val="00337236"/>
    <w:rsid w:val="0033728F"/>
    <w:rsid w:val="003373F2"/>
    <w:rsid w:val="003377EC"/>
    <w:rsid w:val="00337EAD"/>
    <w:rsid w:val="0034007E"/>
    <w:rsid w:val="003400D7"/>
    <w:rsid w:val="00340262"/>
    <w:rsid w:val="00340DA7"/>
    <w:rsid w:val="003413F8"/>
    <w:rsid w:val="003417AD"/>
    <w:rsid w:val="0034180F"/>
    <w:rsid w:val="00341C20"/>
    <w:rsid w:val="00341C45"/>
    <w:rsid w:val="003421F2"/>
    <w:rsid w:val="003423F1"/>
    <w:rsid w:val="00342619"/>
    <w:rsid w:val="00342716"/>
    <w:rsid w:val="00342AB7"/>
    <w:rsid w:val="00342C69"/>
    <w:rsid w:val="00342CF8"/>
    <w:rsid w:val="003430E2"/>
    <w:rsid w:val="00343EAF"/>
    <w:rsid w:val="00344035"/>
    <w:rsid w:val="0034404C"/>
    <w:rsid w:val="00344A23"/>
    <w:rsid w:val="00344C33"/>
    <w:rsid w:val="00344E63"/>
    <w:rsid w:val="00345113"/>
    <w:rsid w:val="0034544E"/>
    <w:rsid w:val="003457BA"/>
    <w:rsid w:val="00345A8B"/>
    <w:rsid w:val="00345C51"/>
    <w:rsid w:val="00345FAF"/>
    <w:rsid w:val="00345FBC"/>
    <w:rsid w:val="003463E1"/>
    <w:rsid w:val="00346480"/>
    <w:rsid w:val="0034684E"/>
    <w:rsid w:val="00346D04"/>
    <w:rsid w:val="003477CD"/>
    <w:rsid w:val="00347A51"/>
    <w:rsid w:val="00347AB4"/>
    <w:rsid w:val="003501A6"/>
    <w:rsid w:val="00351C1C"/>
    <w:rsid w:val="003520D2"/>
    <w:rsid w:val="00352303"/>
    <w:rsid w:val="00352B06"/>
    <w:rsid w:val="003532FA"/>
    <w:rsid w:val="00353472"/>
    <w:rsid w:val="003534E2"/>
    <w:rsid w:val="00353A85"/>
    <w:rsid w:val="00353E25"/>
    <w:rsid w:val="00354233"/>
    <w:rsid w:val="00354A70"/>
    <w:rsid w:val="00354EEE"/>
    <w:rsid w:val="003555E8"/>
    <w:rsid w:val="0035601F"/>
    <w:rsid w:val="0035657C"/>
    <w:rsid w:val="00356E3C"/>
    <w:rsid w:val="00356F4B"/>
    <w:rsid w:val="00357C5B"/>
    <w:rsid w:val="00357FA1"/>
    <w:rsid w:val="0036015F"/>
    <w:rsid w:val="0036026D"/>
    <w:rsid w:val="0036069D"/>
    <w:rsid w:val="00360AFE"/>
    <w:rsid w:val="00360E26"/>
    <w:rsid w:val="00361102"/>
    <w:rsid w:val="00361714"/>
    <w:rsid w:val="00361DED"/>
    <w:rsid w:val="00362012"/>
    <w:rsid w:val="003628D6"/>
    <w:rsid w:val="00362B5F"/>
    <w:rsid w:val="00363B33"/>
    <w:rsid w:val="00363C66"/>
    <w:rsid w:val="0036403A"/>
    <w:rsid w:val="0036477C"/>
    <w:rsid w:val="00364869"/>
    <w:rsid w:val="00364E87"/>
    <w:rsid w:val="00364EBB"/>
    <w:rsid w:val="00365EAA"/>
    <w:rsid w:val="003660D0"/>
    <w:rsid w:val="00366835"/>
    <w:rsid w:val="0036697D"/>
    <w:rsid w:val="003671C8"/>
    <w:rsid w:val="00367351"/>
    <w:rsid w:val="00367F03"/>
    <w:rsid w:val="00370B7D"/>
    <w:rsid w:val="00370E33"/>
    <w:rsid w:val="00370ED9"/>
    <w:rsid w:val="00371A0F"/>
    <w:rsid w:val="00371CD4"/>
    <w:rsid w:val="003725E7"/>
    <w:rsid w:val="00372738"/>
    <w:rsid w:val="00372BFD"/>
    <w:rsid w:val="00372DB8"/>
    <w:rsid w:val="00373204"/>
    <w:rsid w:val="003735D0"/>
    <w:rsid w:val="00373C6F"/>
    <w:rsid w:val="0037494B"/>
    <w:rsid w:val="003756DB"/>
    <w:rsid w:val="00375D35"/>
    <w:rsid w:val="003761AF"/>
    <w:rsid w:val="0037627C"/>
    <w:rsid w:val="00376FA9"/>
    <w:rsid w:val="003777FB"/>
    <w:rsid w:val="003778C7"/>
    <w:rsid w:val="0037790D"/>
    <w:rsid w:val="00377F39"/>
    <w:rsid w:val="0038012D"/>
    <w:rsid w:val="00380854"/>
    <w:rsid w:val="00380A0E"/>
    <w:rsid w:val="00380F9D"/>
    <w:rsid w:val="00381822"/>
    <w:rsid w:val="0038198A"/>
    <w:rsid w:val="00381C28"/>
    <w:rsid w:val="00381D0D"/>
    <w:rsid w:val="00381E21"/>
    <w:rsid w:val="003827A6"/>
    <w:rsid w:val="0038295D"/>
    <w:rsid w:val="00382B00"/>
    <w:rsid w:val="00382B76"/>
    <w:rsid w:val="00382B80"/>
    <w:rsid w:val="003831F0"/>
    <w:rsid w:val="003835C2"/>
    <w:rsid w:val="00383D57"/>
    <w:rsid w:val="00383EE6"/>
    <w:rsid w:val="003843FD"/>
    <w:rsid w:val="00384838"/>
    <w:rsid w:val="00384DCA"/>
    <w:rsid w:val="0038518B"/>
    <w:rsid w:val="00385401"/>
    <w:rsid w:val="003856CA"/>
    <w:rsid w:val="003856D4"/>
    <w:rsid w:val="003866A4"/>
    <w:rsid w:val="003867D2"/>
    <w:rsid w:val="00386B84"/>
    <w:rsid w:val="00386BFC"/>
    <w:rsid w:val="00386E74"/>
    <w:rsid w:val="003872E7"/>
    <w:rsid w:val="003874B2"/>
    <w:rsid w:val="0038756F"/>
    <w:rsid w:val="003878E0"/>
    <w:rsid w:val="00387ED9"/>
    <w:rsid w:val="0039072E"/>
    <w:rsid w:val="00390B01"/>
    <w:rsid w:val="00391355"/>
    <w:rsid w:val="003914BA"/>
    <w:rsid w:val="003917BB"/>
    <w:rsid w:val="00391936"/>
    <w:rsid w:val="003927A8"/>
    <w:rsid w:val="00392A75"/>
    <w:rsid w:val="00392AE2"/>
    <w:rsid w:val="00392D9E"/>
    <w:rsid w:val="003930FF"/>
    <w:rsid w:val="0039382A"/>
    <w:rsid w:val="00393A85"/>
    <w:rsid w:val="00393E21"/>
    <w:rsid w:val="00393F54"/>
    <w:rsid w:val="00393F61"/>
    <w:rsid w:val="00394563"/>
    <w:rsid w:val="0039460D"/>
    <w:rsid w:val="00394B65"/>
    <w:rsid w:val="00394C71"/>
    <w:rsid w:val="00394FDD"/>
    <w:rsid w:val="00394FEA"/>
    <w:rsid w:val="003955A3"/>
    <w:rsid w:val="003957B5"/>
    <w:rsid w:val="003957BC"/>
    <w:rsid w:val="0039613A"/>
    <w:rsid w:val="003965AE"/>
    <w:rsid w:val="003966EA"/>
    <w:rsid w:val="00396AB8"/>
    <w:rsid w:val="0039700E"/>
    <w:rsid w:val="003A1029"/>
    <w:rsid w:val="003A1465"/>
    <w:rsid w:val="003A16FE"/>
    <w:rsid w:val="003A1D0C"/>
    <w:rsid w:val="003A1EB0"/>
    <w:rsid w:val="003A251F"/>
    <w:rsid w:val="003A2767"/>
    <w:rsid w:val="003A2D03"/>
    <w:rsid w:val="003A2E8B"/>
    <w:rsid w:val="003A34F8"/>
    <w:rsid w:val="003A353C"/>
    <w:rsid w:val="003A3AEF"/>
    <w:rsid w:val="003A4350"/>
    <w:rsid w:val="003A4870"/>
    <w:rsid w:val="003A4CEA"/>
    <w:rsid w:val="003A55D6"/>
    <w:rsid w:val="003A5673"/>
    <w:rsid w:val="003A5708"/>
    <w:rsid w:val="003A5765"/>
    <w:rsid w:val="003A577C"/>
    <w:rsid w:val="003A57DA"/>
    <w:rsid w:val="003A5AE5"/>
    <w:rsid w:val="003A5D43"/>
    <w:rsid w:val="003A625A"/>
    <w:rsid w:val="003A6D88"/>
    <w:rsid w:val="003A72BE"/>
    <w:rsid w:val="003A74E8"/>
    <w:rsid w:val="003A7556"/>
    <w:rsid w:val="003A79C7"/>
    <w:rsid w:val="003A7E77"/>
    <w:rsid w:val="003B004B"/>
    <w:rsid w:val="003B06EF"/>
    <w:rsid w:val="003B09FA"/>
    <w:rsid w:val="003B1266"/>
    <w:rsid w:val="003B13A9"/>
    <w:rsid w:val="003B171E"/>
    <w:rsid w:val="003B2A6E"/>
    <w:rsid w:val="003B2D21"/>
    <w:rsid w:val="003B2E11"/>
    <w:rsid w:val="003B4102"/>
    <w:rsid w:val="003B42E4"/>
    <w:rsid w:val="003B4AAD"/>
    <w:rsid w:val="003B4E3B"/>
    <w:rsid w:val="003B4E71"/>
    <w:rsid w:val="003B4F08"/>
    <w:rsid w:val="003B4FFE"/>
    <w:rsid w:val="003B540B"/>
    <w:rsid w:val="003B5D3F"/>
    <w:rsid w:val="003B6FEA"/>
    <w:rsid w:val="003B7533"/>
    <w:rsid w:val="003B7F3A"/>
    <w:rsid w:val="003C03B3"/>
    <w:rsid w:val="003C061A"/>
    <w:rsid w:val="003C0798"/>
    <w:rsid w:val="003C0AE5"/>
    <w:rsid w:val="003C0CCB"/>
    <w:rsid w:val="003C124E"/>
    <w:rsid w:val="003C13B2"/>
    <w:rsid w:val="003C169B"/>
    <w:rsid w:val="003C1DAE"/>
    <w:rsid w:val="003C2377"/>
    <w:rsid w:val="003C2381"/>
    <w:rsid w:val="003C32D2"/>
    <w:rsid w:val="003C351B"/>
    <w:rsid w:val="003C3599"/>
    <w:rsid w:val="003C367E"/>
    <w:rsid w:val="003C3697"/>
    <w:rsid w:val="003C3C9B"/>
    <w:rsid w:val="003C3DBC"/>
    <w:rsid w:val="003C3FA3"/>
    <w:rsid w:val="003C404F"/>
    <w:rsid w:val="003C4358"/>
    <w:rsid w:val="003C4624"/>
    <w:rsid w:val="003C4699"/>
    <w:rsid w:val="003C4716"/>
    <w:rsid w:val="003C565F"/>
    <w:rsid w:val="003C6A8B"/>
    <w:rsid w:val="003C71A3"/>
    <w:rsid w:val="003C73B8"/>
    <w:rsid w:val="003C781E"/>
    <w:rsid w:val="003C7DF5"/>
    <w:rsid w:val="003D0072"/>
    <w:rsid w:val="003D034C"/>
    <w:rsid w:val="003D121D"/>
    <w:rsid w:val="003D145F"/>
    <w:rsid w:val="003D1910"/>
    <w:rsid w:val="003D1C28"/>
    <w:rsid w:val="003D2286"/>
    <w:rsid w:val="003D237F"/>
    <w:rsid w:val="003D3123"/>
    <w:rsid w:val="003D3429"/>
    <w:rsid w:val="003D346B"/>
    <w:rsid w:val="003D34D2"/>
    <w:rsid w:val="003D421F"/>
    <w:rsid w:val="003D44D2"/>
    <w:rsid w:val="003D48DA"/>
    <w:rsid w:val="003D494E"/>
    <w:rsid w:val="003D57C5"/>
    <w:rsid w:val="003D5936"/>
    <w:rsid w:val="003D5D9E"/>
    <w:rsid w:val="003D6852"/>
    <w:rsid w:val="003D695D"/>
    <w:rsid w:val="003D708C"/>
    <w:rsid w:val="003D7349"/>
    <w:rsid w:val="003D768E"/>
    <w:rsid w:val="003D7718"/>
    <w:rsid w:val="003E00C8"/>
    <w:rsid w:val="003E08CB"/>
    <w:rsid w:val="003E09CB"/>
    <w:rsid w:val="003E0ADE"/>
    <w:rsid w:val="003E15E0"/>
    <w:rsid w:val="003E1A14"/>
    <w:rsid w:val="003E1D7B"/>
    <w:rsid w:val="003E20A5"/>
    <w:rsid w:val="003E21C5"/>
    <w:rsid w:val="003E2239"/>
    <w:rsid w:val="003E22B5"/>
    <w:rsid w:val="003E2338"/>
    <w:rsid w:val="003E26BE"/>
    <w:rsid w:val="003E301B"/>
    <w:rsid w:val="003E330F"/>
    <w:rsid w:val="003E38A8"/>
    <w:rsid w:val="003E3A59"/>
    <w:rsid w:val="003E3B02"/>
    <w:rsid w:val="003E4C6C"/>
    <w:rsid w:val="003E4D0F"/>
    <w:rsid w:val="003E4F34"/>
    <w:rsid w:val="003E516E"/>
    <w:rsid w:val="003E51B1"/>
    <w:rsid w:val="003E5289"/>
    <w:rsid w:val="003E540B"/>
    <w:rsid w:val="003E5C46"/>
    <w:rsid w:val="003E6510"/>
    <w:rsid w:val="003E6BC7"/>
    <w:rsid w:val="003E763E"/>
    <w:rsid w:val="003E77CE"/>
    <w:rsid w:val="003E784F"/>
    <w:rsid w:val="003E7B5C"/>
    <w:rsid w:val="003E7BA8"/>
    <w:rsid w:val="003E7D16"/>
    <w:rsid w:val="003F0259"/>
    <w:rsid w:val="003F0374"/>
    <w:rsid w:val="003F0C55"/>
    <w:rsid w:val="003F105B"/>
    <w:rsid w:val="003F165F"/>
    <w:rsid w:val="003F16BB"/>
    <w:rsid w:val="003F1926"/>
    <w:rsid w:val="003F2BBD"/>
    <w:rsid w:val="003F2CD0"/>
    <w:rsid w:val="003F31B8"/>
    <w:rsid w:val="003F334D"/>
    <w:rsid w:val="003F3989"/>
    <w:rsid w:val="003F44CB"/>
    <w:rsid w:val="003F46D0"/>
    <w:rsid w:val="003F4C46"/>
    <w:rsid w:val="003F5AB5"/>
    <w:rsid w:val="003F70A9"/>
    <w:rsid w:val="003F7649"/>
    <w:rsid w:val="003F7980"/>
    <w:rsid w:val="003F7B9B"/>
    <w:rsid w:val="0040033A"/>
    <w:rsid w:val="00400CE7"/>
    <w:rsid w:val="00400D06"/>
    <w:rsid w:val="00400F06"/>
    <w:rsid w:val="00401C07"/>
    <w:rsid w:val="00401E83"/>
    <w:rsid w:val="00401EDF"/>
    <w:rsid w:val="004028A7"/>
    <w:rsid w:val="00402962"/>
    <w:rsid w:val="00402CC7"/>
    <w:rsid w:val="00402CDF"/>
    <w:rsid w:val="0040355C"/>
    <w:rsid w:val="00403A68"/>
    <w:rsid w:val="00403B3C"/>
    <w:rsid w:val="00403D6D"/>
    <w:rsid w:val="00403EA0"/>
    <w:rsid w:val="0040408C"/>
    <w:rsid w:val="0040452F"/>
    <w:rsid w:val="00404814"/>
    <w:rsid w:val="00404D5F"/>
    <w:rsid w:val="00405182"/>
    <w:rsid w:val="00405A12"/>
    <w:rsid w:val="00405A4F"/>
    <w:rsid w:val="0040614B"/>
    <w:rsid w:val="0040734B"/>
    <w:rsid w:val="004074D7"/>
    <w:rsid w:val="00407AA8"/>
    <w:rsid w:val="00407AF8"/>
    <w:rsid w:val="00407F13"/>
    <w:rsid w:val="0041093F"/>
    <w:rsid w:val="00410A76"/>
    <w:rsid w:val="004112D4"/>
    <w:rsid w:val="004116CB"/>
    <w:rsid w:val="00411DB2"/>
    <w:rsid w:val="00411DD8"/>
    <w:rsid w:val="00412D7F"/>
    <w:rsid w:val="00413D89"/>
    <w:rsid w:val="00413EDF"/>
    <w:rsid w:val="00414127"/>
    <w:rsid w:val="00414721"/>
    <w:rsid w:val="00414892"/>
    <w:rsid w:val="00414B9C"/>
    <w:rsid w:val="00414C9B"/>
    <w:rsid w:val="00414F6B"/>
    <w:rsid w:val="00415019"/>
    <w:rsid w:val="0041528E"/>
    <w:rsid w:val="00415336"/>
    <w:rsid w:val="004158B6"/>
    <w:rsid w:val="00416139"/>
    <w:rsid w:val="00416F56"/>
    <w:rsid w:val="0041748B"/>
    <w:rsid w:val="004176A6"/>
    <w:rsid w:val="004176B3"/>
    <w:rsid w:val="0041781E"/>
    <w:rsid w:val="00417885"/>
    <w:rsid w:val="00417A14"/>
    <w:rsid w:val="0042009F"/>
    <w:rsid w:val="00420450"/>
    <w:rsid w:val="004204D9"/>
    <w:rsid w:val="00420684"/>
    <w:rsid w:val="004208EB"/>
    <w:rsid w:val="00421046"/>
    <w:rsid w:val="00421298"/>
    <w:rsid w:val="0042135E"/>
    <w:rsid w:val="00421389"/>
    <w:rsid w:val="00421AC3"/>
    <w:rsid w:val="0042234E"/>
    <w:rsid w:val="00422649"/>
    <w:rsid w:val="00422B10"/>
    <w:rsid w:val="00422C71"/>
    <w:rsid w:val="00423117"/>
    <w:rsid w:val="00423BF9"/>
    <w:rsid w:val="00424120"/>
    <w:rsid w:val="00424297"/>
    <w:rsid w:val="00425706"/>
    <w:rsid w:val="004258F9"/>
    <w:rsid w:val="00425E8C"/>
    <w:rsid w:val="00425EAC"/>
    <w:rsid w:val="00425ED6"/>
    <w:rsid w:val="00426197"/>
    <w:rsid w:val="00426B59"/>
    <w:rsid w:val="00426DDC"/>
    <w:rsid w:val="00427314"/>
    <w:rsid w:val="00427493"/>
    <w:rsid w:val="0042775D"/>
    <w:rsid w:val="00427C45"/>
    <w:rsid w:val="00427E1C"/>
    <w:rsid w:val="0043092A"/>
    <w:rsid w:val="00431A84"/>
    <w:rsid w:val="0043206C"/>
    <w:rsid w:val="00432353"/>
    <w:rsid w:val="00432E70"/>
    <w:rsid w:val="00433326"/>
    <w:rsid w:val="00433B3F"/>
    <w:rsid w:val="00434003"/>
    <w:rsid w:val="0043423C"/>
    <w:rsid w:val="00434A41"/>
    <w:rsid w:val="00434D96"/>
    <w:rsid w:val="004357AD"/>
    <w:rsid w:val="004357D5"/>
    <w:rsid w:val="0043591F"/>
    <w:rsid w:val="0043592D"/>
    <w:rsid w:val="00435FEA"/>
    <w:rsid w:val="00436186"/>
    <w:rsid w:val="0043640F"/>
    <w:rsid w:val="00436452"/>
    <w:rsid w:val="00436743"/>
    <w:rsid w:val="004368E1"/>
    <w:rsid w:val="00436C28"/>
    <w:rsid w:val="00436C51"/>
    <w:rsid w:val="00436C7B"/>
    <w:rsid w:val="00436CB0"/>
    <w:rsid w:val="00437182"/>
    <w:rsid w:val="004372A5"/>
    <w:rsid w:val="004372D3"/>
    <w:rsid w:val="00437965"/>
    <w:rsid w:val="0044019C"/>
    <w:rsid w:val="004407D7"/>
    <w:rsid w:val="004408D0"/>
    <w:rsid w:val="004410C1"/>
    <w:rsid w:val="004418CB"/>
    <w:rsid w:val="004419D6"/>
    <w:rsid w:val="00442142"/>
    <w:rsid w:val="004426E9"/>
    <w:rsid w:val="004428FB"/>
    <w:rsid w:val="00442D3D"/>
    <w:rsid w:val="004430ED"/>
    <w:rsid w:val="00443222"/>
    <w:rsid w:val="00443A2F"/>
    <w:rsid w:val="00443C53"/>
    <w:rsid w:val="00444072"/>
    <w:rsid w:val="00444171"/>
    <w:rsid w:val="00444AB2"/>
    <w:rsid w:val="00444ADD"/>
    <w:rsid w:val="00444D83"/>
    <w:rsid w:val="00445BA4"/>
    <w:rsid w:val="0044613E"/>
    <w:rsid w:val="00446517"/>
    <w:rsid w:val="0044662D"/>
    <w:rsid w:val="00446B54"/>
    <w:rsid w:val="00447102"/>
    <w:rsid w:val="00447CFD"/>
    <w:rsid w:val="004501DC"/>
    <w:rsid w:val="0045044A"/>
    <w:rsid w:val="004507A9"/>
    <w:rsid w:val="004508F5"/>
    <w:rsid w:val="00450CFD"/>
    <w:rsid w:val="00450F88"/>
    <w:rsid w:val="0045169A"/>
    <w:rsid w:val="00451EB9"/>
    <w:rsid w:val="0045233F"/>
    <w:rsid w:val="004523B5"/>
    <w:rsid w:val="00452C32"/>
    <w:rsid w:val="00452D07"/>
    <w:rsid w:val="00452FE0"/>
    <w:rsid w:val="004537D5"/>
    <w:rsid w:val="004539C6"/>
    <w:rsid w:val="00453CEC"/>
    <w:rsid w:val="00453D3F"/>
    <w:rsid w:val="0045411A"/>
    <w:rsid w:val="004545DD"/>
    <w:rsid w:val="00454C96"/>
    <w:rsid w:val="00455917"/>
    <w:rsid w:val="00455E78"/>
    <w:rsid w:val="00456191"/>
    <w:rsid w:val="004561BE"/>
    <w:rsid w:val="00456231"/>
    <w:rsid w:val="00456F36"/>
    <w:rsid w:val="00456FB1"/>
    <w:rsid w:val="004573AA"/>
    <w:rsid w:val="00457AFA"/>
    <w:rsid w:val="00457BFD"/>
    <w:rsid w:val="00457C30"/>
    <w:rsid w:val="00457CD3"/>
    <w:rsid w:val="00457EC2"/>
    <w:rsid w:val="0046006C"/>
    <w:rsid w:val="0046019C"/>
    <w:rsid w:val="00460D0C"/>
    <w:rsid w:val="0046133E"/>
    <w:rsid w:val="0046237D"/>
    <w:rsid w:val="0046238D"/>
    <w:rsid w:val="00462738"/>
    <w:rsid w:val="0046277D"/>
    <w:rsid w:val="00462AE3"/>
    <w:rsid w:val="00462BC0"/>
    <w:rsid w:val="00462D42"/>
    <w:rsid w:val="00462FC4"/>
    <w:rsid w:val="0046359D"/>
    <w:rsid w:val="0046377C"/>
    <w:rsid w:val="00464C79"/>
    <w:rsid w:val="00464DAA"/>
    <w:rsid w:val="00464E05"/>
    <w:rsid w:val="00465C02"/>
    <w:rsid w:val="00466784"/>
    <w:rsid w:val="00466FAD"/>
    <w:rsid w:val="00467675"/>
    <w:rsid w:val="0046772C"/>
    <w:rsid w:val="0046791E"/>
    <w:rsid w:val="00467956"/>
    <w:rsid w:val="00467B8D"/>
    <w:rsid w:val="0047012D"/>
    <w:rsid w:val="00470324"/>
    <w:rsid w:val="0047091F"/>
    <w:rsid w:val="00471760"/>
    <w:rsid w:val="00471C82"/>
    <w:rsid w:val="004721B6"/>
    <w:rsid w:val="00472422"/>
    <w:rsid w:val="00472968"/>
    <w:rsid w:val="00473884"/>
    <w:rsid w:val="00473A64"/>
    <w:rsid w:val="00473C95"/>
    <w:rsid w:val="00473FE1"/>
    <w:rsid w:val="004740F9"/>
    <w:rsid w:val="00474243"/>
    <w:rsid w:val="00475D1F"/>
    <w:rsid w:val="00476028"/>
    <w:rsid w:val="004760ED"/>
    <w:rsid w:val="004763A4"/>
    <w:rsid w:val="004764B6"/>
    <w:rsid w:val="004769AC"/>
    <w:rsid w:val="00477B58"/>
    <w:rsid w:val="004804B7"/>
    <w:rsid w:val="00480B8C"/>
    <w:rsid w:val="00480D05"/>
    <w:rsid w:val="0048134F"/>
    <w:rsid w:val="0048166B"/>
    <w:rsid w:val="00481943"/>
    <w:rsid w:val="00481C9A"/>
    <w:rsid w:val="00481CE6"/>
    <w:rsid w:val="00481E5C"/>
    <w:rsid w:val="00482610"/>
    <w:rsid w:val="00482640"/>
    <w:rsid w:val="00482676"/>
    <w:rsid w:val="0048273E"/>
    <w:rsid w:val="0048291E"/>
    <w:rsid w:val="00482980"/>
    <w:rsid w:val="004829C3"/>
    <w:rsid w:val="00482FA1"/>
    <w:rsid w:val="0048324E"/>
    <w:rsid w:val="004832A5"/>
    <w:rsid w:val="004834A8"/>
    <w:rsid w:val="00483600"/>
    <w:rsid w:val="00483949"/>
    <w:rsid w:val="00483994"/>
    <w:rsid w:val="00483B91"/>
    <w:rsid w:val="00483C97"/>
    <w:rsid w:val="00484112"/>
    <w:rsid w:val="00484338"/>
    <w:rsid w:val="004846BD"/>
    <w:rsid w:val="00485071"/>
    <w:rsid w:val="0048525A"/>
    <w:rsid w:val="00485DB5"/>
    <w:rsid w:val="00485E10"/>
    <w:rsid w:val="00485EC1"/>
    <w:rsid w:val="00486281"/>
    <w:rsid w:val="004867C4"/>
    <w:rsid w:val="00486A77"/>
    <w:rsid w:val="00487570"/>
    <w:rsid w:val="0048759C"/>
    <w:rsid w:val="00487707"/>
    <w:rsid w:val="00487812"/>
    <w:rsid w:val="00487B39"/>
    <w:rsid w:val="00487C94"/>
    <w:rsid w:val="00487F65"/>
    <w:rsid w:val="004900AD"/>
    <w:rsid w:val="0049087B"/>
    <w:rsid w:val="00490E72"/>
    <w:rsid w:val="0049127B"/>
    <w:rsid w:val="00491299"/>
    <w:rsid w:val="004915DB"/>
    <w:rsid w:val="00491659"/>
    <w:rsid w:val="004918E8"/>
    <w:rsid w:val="00491E51"/>
    <w:rsid w:val="00491E57"/>
    <w:rsid w:val="00491F37"/>
    <w:rsid w:val="00491F53"/>
    <w:rsid w:val="00491FF1"/>
    <w:rsid w:val="004928D7"/>
    <w:rsid w:val="00492AB6"/>
    <w:rsid w:val="004936F9"/>
    <w:rsid w:val="00493A4E"/>
    <w:rsid w:val="00494130"/>
    <w:rsid w:val="004942CF"/>
    <w:rsid w:val="00494AF0"/>
    <w:rsid w:val="00494B15"/>
    <w:rsid w:val="00494DC0"/>
    <w:rsid w:val="00495081"/>
    <w:rsid w:val="0049576C"/>
    <w:rsid w:val="00495B51"/>
    <w:rsid w:val="00495FF4"/>
    <w:rsid w:val="00496492"/>
    <w:rsid w:val="004967D5"/>
    <w:rsid w:val="004976D1"/>
    <w:rsid w:val="004978A1"/>
    <w:rsid w:val="004A02AA"/>
    <w:rsid w:val="004A0F20"/>
    <w:rsid w:val="004A1248"/>
    <w:rsid w:val="004A170A"/>
    <w:rsid w:val="004A19F4"/>
    <w:rsid w:val="004A1A10"/>
    <w:rsid w:val="004A1C0D"/>
    <w:rsid w:val="004A20BF"/>
    <w:rsid w:val="004A23A6"/>
    <w:rsid w:val="004A270C"/>
    <w:rsid w:val="004A2F71"/>
    <w:rsid w:val="004A3174"/>
    <w:rsid w:val="004A3422"/>
    <w:rsid w:val="004A3693"/>
    <w:rsid w:val="004A4791"/>
    <w:rsid w:val="004A4D5D"/>
    <w:rsid w:val="004A5136"/>
    <w:rsid w:val="004A5483"/>
    <w:rsid w:val="004A5764"/>
    <w:rsid w:val="004A5828"/>
    <w:rsid w:val="004A58EB"/>
    <w:rsid w:val="004A59FB"/>
    <w:rsid w:val="004A5C56"/>
    <w:rsid w:val="004A5F09"/>
    <w:rsid w:val="004A642C"/>
    <w:rsid w:val="004A663E"/>
    <w:rsid w:val="004A6B79"/>
    <w:rsid w:val="004A7050"/>
    <w:rsid w:val="004A75F4"/>
    <w:rsid w:val="004A767E"/>
    <w:rsid w:val="004A7682"/>
    <w:rsid w:val="004A78EA"/>
    <w:rsid w:val="004A7983"/>
    <w:rsid w:val="004A7F53"/>
    <w:rsid w:val="004B01E7"/>
    <w:rsid w:val="004B0700"/>
    <w:rsid w:val="004B0A23"/>
    <w:rsid w:val="004B0AF8"/>
    <w:rsid w:val="004B1301"/>
    <w:rsid w:val="004B1685"/>
    <w:rsid w:val="004B1E83"/>
    <w:rsid w:val="004B29D0"/>
    <w:rsid w:val="004B2A99"/>
    <w:rsid w:val="004B2C6E"/>
    <w:rsid w:val="004B2E4E"/>
    <w:rsid w:val="004B31CC"/>
    <w:rsid w:val="004B33DD"/>
    <w:rsid w:val="004B3634"/>
    <w:rsid w:val="004B3F68"/>
    <w:rsid w:val="004B4268"/>
    <w:rsid w:val="004B43C7"/>
    <w:rsid w:val="004B44B0"/>
    <w:rsid w:val="004B4705"/>
    <w:rsid w:val="004B4C3E"/>
    <w:rsid w:val="004B4C79"/>
    <w:rsid w:val="004B50B2"/>
    <w:rsid w:val="004B55B7"/>
    <w:rsid w:val="004B652D"/>
    <w:rsid w:val="004B671B"/>
    <w:rsid w:val="004B6777"/>
    <w:rsid w:val="004B6942"/>
    <w:rsid w:val="004B6C36"/>
    <w:rsid w:val="004B7144"/>
    <w:rsid w:val="004B755C"/>
    <w:rsid w:val="004B774D"/>
    <w:rsid w:val="004B77B4"/>
    <w:rsid w:val="004B77B7"/>
    <w:rsid w:val="004B7B5C"/>
    <w:rsid w:val="004B7CC4"/>
    <w:rsid w:val="004B7EAB"/>
    <w:rsid w:val="004C0082"/>
    <w:rsid w:val="004C046A"/>
    <w:rsid w:val="004C0589"/>
    <w:rsid w:val="004C06A7"/>
    <w:rsid w:val="004C074C"/>
    <w:rsid w:val="004C0854"/>
    <w:rsid w:val="004C0CCD"/>
    <w:rsid w:val="004C0E8A"/>
    <w:rsid w:val="004C207C"/>
    <w:rsid w:val="004C2249"/>
    <w:rsid w:val="004C24CC"/>
    <w:rsid w:val="004C2699"/>
    <w:rsid w:val="004C2E8A"/>
    <w:rsid w:val="004C3052"/>
    <w:rsid w:val="004C37BD"/>
    <w:rsid w:val="004C3E48"/>
    <w:rsid w:val="004C4C93"/>
    <w:rsid w:val="004C4C96"/>
    <w:rsid w:val="004C4FF1"/>
    <w:rsid w:val="004C54BB"/>
    <w:rsid w:val="004C5923"/>
    <w:rsid w:val="004C60E5"/>
    <w:rsid w:val="004C68F6"/>
    <w:rsid w:val="004C6B96"/>
    <w:rsid w:val="004C712B"/>
    <w:rsid w:val="004C71E2"/>
    <w:rsid w:val="004C7613"/>
    <w:rsid w:val="004C7D35"/>
    <w:rsid w:val="004D04F8"/>
    <w:rsid w:val="004D0E95"/>
    <w:rsid w:val="004D0ECB"/>
    <w:rsid w:val="004D2774"/>
    <w:rsid w:val="004D2EDE"/>
    <w:rsid w:val="004D30F7"/>
    <w:rsid w:val="004D3589"/>
    <w:rsid w:val="004D369F"/>
    <w:rsid w:val="004D3E3B"/>
    <w:rsid w:val="004D3ED9"/>
    <w:rsid w:val="004D41B6"/>
    <w:rsid w:val="004D45D6"/>
    <w:rsid w:val="004D5189"/>
    <w:rsid w:val="004D5C62"/>
    <w:rsid w:val="004D603B"/>
    <w:rsid w:val="004D6172"/>
    <w:rsid w:val="004D6623"/>
    <w:rsid w:val="004D6798"/>
    <w:rsid w:val="004D6B9F"/>
    <w:rsid w:val="004D705C"/>
    <w:rsid w:val="004D7FD7"/>
    <w:rsid w:val="004E00B9"/>
    <w:rsid w:val="004E0EC0"/>
    <w:rsid w:val="004E10F5"/>
    <w:rsid w:val="004E123D"/>
    <w:rsid w:val="004E1574"/>
    <w:rsid w:val="004E1902"/>
    <w:rsid w:val="004E1CF4"/>
    <w:rsid w:val="004E2020"/>
    <w:rsid w:val="004E2548"/>
    <w:rsid w:val="004E2B1F"/>
    <w:rsid w:val="004E2C98"/>
    <w:rsid w:val="004E2F24"/>
    <w:rsid w:val="004E391C"/>
    <w:rsid w:val="004E433C"/>
    <w:rsid w:val="004E4368"/>
    <w:rsid w:val="004E4647"/>
    <w:rsid w:val="004E471B"/>
    <w:rsid w:val="004E4ABA"/>
    <w:rsid w:val="004E5049"/>
    <w:rsid w:val="004E59F8"/>
    <w:rsid w:val="004E5F4A"/>
    <w:rsid w:val="004E5FC7"/>
    <w:rsid w:val="004E60DF"/>
    <w:rsid w:val="004E61AB"/>
    <w:rsid w:val="004E6615"/>
    <w:rsid w:val="004E6873"/>
    <w:rsid w:val="004E6CD3"/>
    <w:rsid w:val="004E6E27"/>
    <w:rsid w:val="004E6ED6"/>
    <w:rsid w:val="004E761B"/>
    <w:rsid w:val="004E7A76"/>
    <w:rsid w:val="004E7A93"/>
    <w:rsid w:val="004E7EB0"/>
    <w:rsid w:val="004E7EE0"/>
    <w:rsid w:val="004F08E9"/>
    <w:rsid w:val="004F20F4"/>
    <w:rsid w:val="004F242B"/>
    <w:rsid w:val="004F25D3"/>
    <w:rsid w:val="004F2BAB"/>
    <w:rsid w:val="004F2C04"/>
    <w:rsid w:val="004F30B8"/>
    <w:rsid w:val="004F30EE"/>
    <w:rsid w:val="004F31C6"/>
    <w:rsid w:val="004F31EC"/>
    <w:rsid w:val="004F32A3"/>
    <w:rsid w:val="004F33D2"/>
    <w:rsid w:val="004F3DA5"/>
    <w:rsid w:val="004F4832"/>
    <w:rsid w:val="004F4E7A"/>
    <w:rsid w:val="004F569F"/>
    <w:rsid w:val="004F5738"/>
    <w:rsid w:val="004F6315"/>
    <w:rsid w:val="004F6A38"/>
    <w:rsid w:val="004F6E0E"/>
    <w:rsid w:val="004F6F29"/>
    <w:rsid w:val="004F6FEB"/>
    <w:rsid w:val="004F7002"/>
    <w:rsid w:val="004F765C"/>
    <w:rsid w:val="004F7C6E"/>
    <w:rsid w:val="005003F5"/>
    <w:rsid w:val="00500DFA"/>
    <w:rsid w:val="00501443"/>
    <w:rsid w:val="005018F3"/>
    <w:rsid w:val="0050198D"/>
    <w:rsid w:val="00501AAD"/>
    <w:rsid w:val="00501EAA"/>
    <w:rsid w:val="005021B8"/>
    <w:rsid w:val="005023B4"/>
    <w:rsid w:val="00502823"/>
    <w:rsid w:val="00502C44"/>
    <w:rsid w:val="00502DE1"/>
    <w:rsid w:val="005037E6"/>
    <w:rsid w:val="005038AE"/>
    <w:rsid w:val="005039D7"/>
    <w:rsid w:val="00503D4E"/>
    <w:rsid w:val="00503D5F"/>
    <w:rsid w:val="00503E5F"/>
    <w:rsid w:val="00503F5F"/>
    <w:rsid w:val="005042F7"/>
    <w:rsid w:val="005048C6"/>
    <w:rsid w:val="00504C05"/>
    <w:rsid w:val="0050580E"/>
    <w:rsid w:val="005059AD"/>
    <w:rsid w:val="00505DAD"/>
    <w:rsid w:val="00505DE3"/>
    <w:rsid w:val="00505EDE"/>
    <w:rsid w:val="00506182"/>
    <w:rsid w:val="00506576"/>
    <w:rsid w:val="005065C3"/>
    <w:rsid w:val="00506AB1"/>
    <w:rsid w:val="00506F95"/>
    <w:rsid w:val="00506FF8"/>
    <w:rsid w:val="005070F4"/>
    <w:rsid w:val="00507528"/>
    <w:rsid w:val="00507A7B"/>
    <w:rsid w:val="00507D17"/>
    <w:rsid w:val="00507F42"/>
    <w:rsid w:val="00507F8E"/>
    <w:rsid w:val="00507FB9"/>
    <w:rsid w:val="0051008E"/>
    <w:rsid w:val="005101AA"/>
    <w:rsid w:val="005106AC"/>
    <w:rsid w:val="005109BD"/>
    <w:rsid w:val="00510B9D"/>
    <w:rsid w:val="00510F79"/>
    <w:rsid w:val="005113CA"/>
    <w:rsid w:val="00511438"/>
    <w:rsid w:val="005117BF"/>
    <w:rsid w:val="0051193F"/>
    <w:rsid w:val="00511E6D"/>
    <w:rsid w:val="0051206C"/>
    <w:rsid w:val="00512469"/>
    <w:rsid w:val="005128A9"/>
    <w:rsid w:val="00512910"/>
    <w:rsid w:val="00512DBA"/>
    <w:rsid w:val="0051329C"/>
    <w:rsid w:val="00513586"/>
    <w:rsid w:val="0051379F"/>
    <w:rsid w:val="005139CB"/>
    <w:rsid w:val="00513A83"/>
    <w:rsid w:val="00513AF3"/>
    <w:rsid w:val="00513CF2"/>
    <w:rsid w:val="00513D08"/>
    <w:rsid w:val="00513D8E"/>
    <w:rsid w:val="005143D7"/>
    <w:rsid w:val="00514475"/>
    <w:rsid w:val="005145DC"/>
    <w:rsid w:val="00514D4B"/>
    <w:rsid w:val="005150BF"/>
    <w:rsid w:val="0051521F"/>
    <w:rsid w:val="005153B0"/>
    <w:rsid w:val="00515FB0"/>
    <w:rsid w:val="00515FF2"/>
    <w:rsid w:val="00516626"/>
    <w:rsid w:val="00516C96"/>
    <w:rsid w:val="0051739A"/>
    <w:rsid w:val="005176CD"/>
    <w:rsid w:val="00517E57"/>
    <w:rsid w:val="00520077"/>
    <w:rsid w:val="005206E6"/>
    <w:rsid w:val="005211FF"/>
    <w:rsid w:val="00521964"/>
    <w:rsid w:val="00521C2A"/>
    <w:rsid w:val="00522347"/>
    <w:rsid w:val="00523931"/>
    <w:rsid w:val="00523AAB"/>
    <w:rsid w:val="0052403C"/>
    <w:rsid w:val="005240CC"/>
    <w:rsid w:val="005260A6"/>
    <w:rsid w:val="00526949"/>
    <w:rsid w:val="00526AD1"/>
    <w:rsid w:val="00526DB2"/>
    <w:rsid w:val="00526E26"/>
    <w:rsid w:val="00526E9F"/>
    <w:rsid w:val="00527035"/>
    <w:rsid w:val="00527101"/>
    <w:rsid w:val="00527382"/>
    <w:rsid w:val="00527F00"/>
    <w:rsid w:val="00530115"/>
    <w:rsid w:val="0053085B"/>
    <w:rsid w:val="00530B72"/>
    <w:rsid w:val="00530F82"/>
    <w:rsid w:val="00531510"/>
    <w:rsid w:val="00531878"/>
    <w:rsid w:val="00531965"/>
    <w:rsid w:val="00531EE2"/>
    <w:rsid w:val="005323FB"/>
    <w:rsid w:val="00532603"/>
    <w:rsid w:val="00532D62"/>
    <w:rsid w:val="00533400"/>
    <w:rsid w:val="0053345B"/>
    <w:rsid w:val="00533A17"/>
    <w:rsid w:val="0053431A"/>
    <w:rsid w:val="00534839"/>
    <w:rsid w:val="00534951"/>
    <w:rsid w:val="0053607F"/>
    <w:rsid w:val="005362F5"/>
    <w:rsid w:val="00536B64"/>
    <w:rsid w:val="00536D61"/>
    <w:rsid w:val="005371E6"/>
    <w:rsid w:val="005377E1"/>
    <w:rsid w:val="00537B0E"/>
    <w:rsid w:val="00537BB1"/>
    <w:rsid w:val="00537BBC"/>
    <w:rsid w:val="00537DDE"/>
    <w:rsid w:val="00540AE2"/>
    <w:rsid w:val="00540B49"/>
    <w:rsid w:val="00540D7E"/>
    <w:rsid w:val="00541196"/>
    <w:rsid w:val="00541E41"/>
    <w:rsid w:val="00542B93"/>
    <w:rsid w:val="00543159"/>
    <w:rsid w:val="005431E7"/>
    <w:rsid w:val="005435C4"/>
    <w:rsid w:val="00543AEB"/>
    <w:rsid w:val="00543E90"/>
    <w:rsid w:val="00543F36"/>
    <w:rsid w:val="005442F6"/>
    <w:rsid w:val="00544B87"/>
    <w:rsid w:val="00545574"/>
    <w:rsid w:val="00545711"/>
    <w:rsid w:val="005462BE"/>
    <w:rsid w:val="005467C4"/>
    <w:rsid w:val="00546BD5"/>
    <w:rsid w:val="00547018"/>
    <w:rsid w:val="0054785C"/>
    <w:rsid w:val="00547D1F"/>
    <w:rsid w:val="00550753"/>
    <w:rsid w:val="00550B7E"/>
    <w:rsid w:val="0055149D"/>
    <w:rsid w:val="005519BA"/>
    <w:rsid w:val="00551D08"/>
    <w:rsid w:val="0055204B"/>
    <w:rsid w:val="0055207D"/>
    <w:rsid w:val="00552208"/>
    <w:rsid w:val="005523AA"/>
    <w:rsid w:val="00552513"/>
    <w:rsid w:val="0055327C"/>
    <w:rsid w:val="0055371A"/>
    <w:rsid w:val="00553804"/>
    <w:rsid w:val="0055387F"/>
    <w:rsid w:val="00553FA8"/>
    <w:rsid w:val="0055427C"/>
    <w:rsid w:val="005548FB"/>
    <w:rsid w:val="00554EC4"/>
    <w:rsid w:val="005553D8"/>
    <w:rsid w:val="0055545E"/>
    <w:rsid w:val="005557D2"/>
    <w:rsid w:val="00555DA1"/>
    <w:rsid w:val="0055633C"/>
    <w:rsid w:val="00556DDD"/>
    <w:rsid w:val="00557420"/>
    <w:rsid w:val="00557580"/>
    <w:rsid w:val="0055761E"/>
    <w:rsid w:val="00557941"/>
    <w:rsid w:val="00557A68"/>
    <w:rsid w:val="00560806"/>
    <w:rsid w:val="00560CBB"/>
    <w:rsid w:val="0056133D"/>
    <w:rsid w:val="0056135E"/>
    <w:rsid w:val="005614C2"/>
    <w:rsid w:val="0056160B"/>
    <w:rsid w:val="0056167D"/>
    <w:rsid w:val="00561CBE"/>
    <w:rsid w:val="0056230D"/>
    <w:rsid w:val="00562397"/>
    <w:rsid w:val="00562431"/>
    <w:rsid w:val="00562D6B"/>
    <w:rsid w:val="0056381D"/>
    <w:rsid w:val="00563A2E"/>
    <w:rsid w:val="00563B94"/>
    <w:rsid w:val="00563BD5"/>
    <w:rsid w:val="0056466A"/>
    <w:rsid w:val="0056490B"/>
    <w:rsid w:val="00564DB1"/>
    <w:rsid w:val="005655A0"/>
    <w:rsid w:val="005658D3"/>
    <w:rsid w:val="00565955"/>
    <w:rsid w:val="00565E92"/>
    <w:rsid w:val="005661DB"/>
    <w:rsid w:val="005664E2"/>
    <w:rsid w:val="00566A44"/>
    <w:rsid w:val="005670C7"/>
    <w:rsid w:val="005676EF"/>
    <w:rsid w:val="00567BC6"/>
    <w:rsid w:val="00570023"/>
    <w:rsid w:val="00570489"/>
    <w:rsid w:val="005707E4"/>
    <w:rsid w:val="005707FB"/>
    <w:rsid w:val="00570A37"/>
    <w:rsid w:val="00570B28"/>
    <w:rsid w:val="005713EC"/>
    <w:rsid w:val="00571481"/>
    <w:rsid w:val="005716D8"/>
    <w:rsid w:val="0057267C"/>
    <w:rsid w:val="005727C6"/>
    <w:rsid w:val="005727DF"/>
    <w:rsid w:val="00573384"/>
    <w:rsid w:val="00573D71"/>
    <w:rsid w:val="00573DC2"/>
    <w:rsid w:val="0057497B"/>
    <w:rsid w:val="00575000"/>
    <w:rsid w:val="0057523A"/>
    <w:rsid w:val="005759EE"/>
    <w:rsid w:val="00575F34"/>
    <w:rsid w:val="005760F1"/>
    <w:rsid w:val="005761BE"/>
    <w:rsid w:val="005768B6"/>
    <w:rsid w:val="00576B6B"/>
    <w:rsid w:val="00577046"/>
    <w:rsid w:val="00577C11"/>
    <w:rsid w:val="00580344"/>
    <w:rsid w:val="00580624"/>
    <w:rsid w:val="005807BC"/>
    <w:rsid w:val="0058093D"/>
    <w:rsid w:val="00580E86"/>
    <w:rsid w:val="00580EA0"/>
    <w:rsid w:val="00581061"/>
    <w:rsid w:val="00581357"/>
    <w:rsid w:val="00581691"/>
    <w:rsid w:val="00581DD2"/>
    <w:rsid w:val="00581E1A"/>
    <w:rsid w:val="005825BC"/>
    <w:rsid w:val="005825EF"/>
    <w:rsid w:val="0058294C"/>
    <w:rsid w:val="00582AAB"/>
    <w:rsid w:val="00583086"/>
    <w:rsid w:val="00583E59"/>
    <w:rsid w:val="00584617"/>
    <w:rsid w:val="00584866"/>
    <w:rsid w:val="005848CF"/>
    <w:rsid w:val="005852DE"/>
    <w:rsid w:val="00585A58"/>
    <w:rsid w:val="00585D87"/>
    <w:rsid w:val="00586189"/>
    <w:rsid w:val="005861DC"/>
    <w:rsid w:val="0058639C"/>
    <w:rsid w:val="005866B2"/>
    <w:rsid w:val="0058670B"/>
    <w:rsid w:val="00586763"/>
    <w:rsid w:val="0058688D"/>
    <w:rsid w:val="00586A93"/>
    <w:rsid w:val="00586D20"/>
    <w:rsid w:val="00587622"/>
    <w:rsid w:val="0059008B"/>
    <w:rsid w:val="005903BC"/>
    <w:rsid w:val="005907FC"/>
    <w:rsid w:val="00590851"/>
    <w:rsid w:val="00590A4E"/>
    <w:rsid w:val="00590BC7"/>
    <w:rsid w:val="00590F24"/>
    <w:rsid w:val="0059109D"/>
    <w:rsid w:val="005912E7"/>
    <w:rsid w:val="005914F2"/>
    <w:rsid w:val="00591CD3"/>
    <w:rsid w:val="005923B4"/>
    <w:rsid w:val="005926A0"/>
    <w:rsid w:val="00592870"/>
    <w:rsid w:val="00593635"/>
    <w:rsid w:val="0059387D"/>
    <w:rsid w:val="0059391A"/>
    <w:rsid w:val="00593B0D"/>
    <w:rsid w:val="00593CD6"/>
    <w:rsid w:val="00593E9A"/>
    <w:rsid w:val="00594167"/>
    <w:rsid w:val="00594488"/>
    <w:rsid w:val="00594742"/>
    <w:rsid w:val="00594976"/>
    <w:rsid w:val="00594A49"/>
    <w:rsid w:val="00594A54"/>
    <w:rsid w:val="00594DFA"/>
    <w:rsid w:val="00594E58"/>
    <w:rsid w:val="00594E92"/>
    <w:rsid w:val="005951EB"/>
    <w:rsid w:val="00595AAB"/>
    <w:rsid w:val="00596A9E"/>
    <w:rsid w:val="00597403"/>
    <w:rsid w:val="005975F1"/>
    <w:rsid w:val="0059771B"/>
    <w:rsid w:val="00597A67"/>
    <w:rsid w:val="00597C5F"/>
    <w:rsid w:val="005A0050"/>
    <w:rsid w:val="005A06A3"/>
    <w:rsid w:val="005A0939"/>
    <w:rsid w:val="005A09F8"/>
    <w:rsid w:val="005A0A52"/>
    <w:rsid w:val="005A0AED"/>
    <w:rsid w:val="005A127E"/>
    <w:rsid w:val="005A13C7"/>
    <w:rsid w:val="005A160D"/>
    <w:rsid w:val="005A1D08"/>
    <w:rsid w:val="005A1F2D"/>
    <w:rsid w:val="005A205C"/>
    <w:rsid w:val="005A22F1"/>
    <w:rsid w:val="005A23EB"/>
    <w:rsid w:val="005A2FEA"/>
    <w:rsid w:val="005A372E"/>
    <w:rsid w:val="005A39C1"/>
    <w:rsid w:val="005A4367"/>
    <w:rsid w:val="005A4802"/>
    <w:rsid w:val="005A4925"/>
    <w:rsid w:val="005A4C6B"/>
    <w:rsid w:val="005A4C88"/>
    <w:rsid w:val="005A4F62"/>
    <w:rsid w:val="005A5D9E"/>
    <w:rsid w:val="005A613A"/>
    <w:rsid w:val="005A6333"/>
    <w:rsid w:val="005A645B"/>
    <w:rsid w:val="005A6923"/>
    <w:rsid w:val="005B009D"/>
    <w:rsid w:val="005B0AB8"/>
    <w:rsid w:val="005B0AEE"/>
    <w:rsid w:val="005B0D5F"/>
    <w:rsid w:val="005B106E"/>
    <w:rsid w:val="005B143D"/>
    <w:rsid w:val="005B239A"/>
    <w:rsid w:val="005B261F"/>
    <w:rsid w:val="005B2636"/>
    <w:rsid w:val="005B2968"/>
    <w:rsid w:val="005B29E8"/>
    <w:rsid w:val="005B3174"/>
    <w:rsid w:val="005B344F"/>
    <w:rsid w:val="005B3457"/>
    <w:rsid w:val="005B4868"/>
    <w:rsid w:val="005B493C"/>
    <w:rsid w:val="005B49E8"/>
    <w:rsid w:val="005B4A58"/>
    <w:rsid w:val="005B52A4"/>
    <w:rsid w:val="005B53A9"/>
    <w:rsid w:val="005B57ED"/>
    <w:rsid w:val="005B5E3F"/>
    <w:rsid w:val="005B60BF"/>
    <w:rsid w:val="005B6160"/>
    <w:rsid w:val="005B6A89"/>
    <w:rsid w:val="005B6BE9"/>
    <w:rsid w:val="005B6E5D"/>
    <w:rsid w:val="005C0125"/>
    <w:rsid w:val="005C0304"/>
    <w:rsid w:val="005C0FEF"/>
    <w:rsid w:val="005C10E1"/>
    <w:rsid w:val="005C134A"/>
    <w:rsid w:val="005C153D"/>
    <w:rsid w:val="005C18F6"/>
    <w:rsid w:val="005C1C70"/>
    <w:rsid w:val="005C21A1"/>
    <w:rsid w:val="005C23FA"/>
    <w:rsid w:val="005C271E"/>
    <w:rsid w:val="005C370D"/>
    <w:rsid w:val="005C3A4D"/>
    <w:rsid w:val="005C45FB"/>
    <w:rsid w:val="005C4714"/>
    <w:rsid w:val="005C4A77"/>
    <w:rsid w:val="005C4A8F"/>
    <w:rsid w:val="005C4B04"/>
    <w:rsid w:val="005C4D4F"/>
    <w:rsid w:val="005C552D"/>
    <w:rsid w:val="005C5AA3"/>
    <w:rsid w:val="005C5ADD"/>
    <w:rsid w:val="005C6036"/>
    <w:rsid w:val="005C63FA"/>
    <w:rsid w:val="005C649C"/>
    <w:rsid w:val="005C6530"/>
    <w:rsid w:val="005C678D"/>
    <w:rsid w:val="005C7250"/>
    <w:rsid w:val="005C72AB"/>
    <w:rsid w:val="005C7514"/>
    <w:rsid w:val="005C76EB"/>
    <w:rsid w:val="005D045D"/>
    <w:rsid w:val="005D07AE"/>
    <w:rsid w:val="005D0F0D"/>
    <w:rsid w:val="005D141E"/>
    <w:rsid w:val="005D2A82"/>
    <w:rsid w:val="005D2B33"/>
    <w:rsid w:val="005D2E85"/>
    <w:rsid w:val="005D369A"/>
    <w:rsid w:val="005D3EF4"/>
    <w:rsid w:val="005D4734"/>
    <w:rsid w:val="005D4C95"/>
    <w:rsid w:val="005D51FE"/>
    <w:rsid w:val="005D5284"/>
    <w:rsid w:val="005D5AC9"/>
    <w:rsid w:val="005D61ED"/>
    <w:rsid w:val="005D630C"/>
    <w:rsid w:val="005D6593"/>
    <w:rsid w:val="005D6B12"/>
    <w:rsid w:val="005D6BC4"/>
    <w:rsid w:val="005D78B8"/>
    <w:rsid w:val="005D7E34"/>
    <w:rsid w:val="005E0874"/>
    <w:rsid w:val="005E100F"/>
    <w:rsid w:val="005E1158"/>
    <w:rsid w:val="005E12B4"/>
    <w:rsid w:val="005E16D2"/>
    <w:rsid w:val="005E1749"/>
    <w:rsid w:val="005E180C"/>
    <w:rsid w:val="005E1E38"/>
    <w:rsid w:val="005E1E81"/>
    <w:rsid w:val="005E1F70"/>
    <w:rsid w:val="005E25E2"/>
    <w:rsid w:val="005E284C"/>
    <w:rsid w:val="005E2C32"/>
    <w:rsid w:val="005E2D61"/>
    <w:rsid w:val="005E3005"/>
    <w:rsid w:val="005E311C"/>
    <w:rsid w:val="005E36FA"/>
    <w:rsid w:val="005E39CD"/>
    <w:rsid w:val="005E3C9E"/>
    <w:rsid w:val="005E47B0"/>
    <w:rsid w:val="005E4CBE"/>
    <w:rsid w:val="005E5081"/>
    <w:rsid w:val="005E5168"/>
    <w:rsid w:val="005E55EF"/>
    <w:rsid w:val="005E562A"/>
    <w:rsid w:val="005E5B3A"/>
    <w:rsid w:val="005E5C75"/>
    <w:rsid w:val="005E5CE4"/>
    <w:rsid w:val="005E640E"/>
    <w:rsid w:val="005E677D"/>
    <w:rsid w:val="005E724E"/>
    <w:rsid w:val="005E7354"/>
    <w:rsid w:val="005E7364"/>
    <w:rsid w:val="005E739D"/>
    <w:rsid w:val="005E7563"/>
    <w:rsid w:val="005E7718"/>
    <w:rsid w:val="005E7840"/>
    <w:rsid w:val="005E7968"/>
    <w:rsid w:val="005F07BB"/>
    <w:rsid w:val="005F0834"/>
    <w:rsid w:val="005F0843"/>
    <w:rsid w:val="005F09A1"/>
    <w:rsid w:val="005F0BE7"/>
    <w:rsid w:val="005F0D06"/>
    <w:rsid w:val="005F1E14"/>
    <w:rsid w:val="005F2203"/>
    <w:rsid w:val="005F24C2"/>
    <w:rsid w:val="005F2596"/>
    <w:rsid w:val="005F2AD1"/>
    <w:rsid w:val="005F30FD"/>
    <w:rsid w:val="005F3441"/>
    <w:rsid w:val="005F38CA"/>
    <w:rsid w:val="005F3E6B"/>
    <w:rsid w:val="005F40D6"/>
    <w:rsid w:val="005F45C9"/>
    <w:rsid w:val="005F4C40"/>
    <w:rsid w:val="005F5450"/>
    <w:rsid w:val="005F546A"/>
    <w:rsid w:val="005F5642"/>
    <w:rsid w:val="005F5948"/>
    <w:rsid w:val="005F62CF"/>
    <w:rsid w:val="005F6349"/>
    <w:rsid w:val="005F6535"/>
    <w:rsid w:val="0060032C"/>
    <w:rsid w:val="00600389"/>
    <w:rsid w:val="006005A2"/>
    <w:rsid w:val="006009B0"/>
    <w:rsid w:val="00600AD6"/>
    <w:rsid w:val="00600E0E"/>
    <w:rsid w:val="00600EBC"/>
    <w:rsid w:val="0060121A"/>
    <w:rsid w:val="0060169B"/>
    <w:rsid w:val="006017CD"/>
    <w:rsid w:val="00601B85"/>
    <w:rsid w:val="00601FD2"/>
    <w:rsid w:val="0060252B"/>
    <w:rsid w:val="006025FB"/>
    <w:rsid w:val="0060260B"/>
    <w:rsid w:val="00602995"/>
    <w:rsid w:val="00602BCB"/>
    <w:rsid w:val="00602C77"/>
    <w:rsid w:val="0060317C"/>
    <w:rsid w:val="0060338E"/>
    <w:rsid w:val="00603899"/>
    <w:rsid w:val="00603C98"/>
    <w:rsid w:val="00603DE3"/>
    <w:rsid w:val="00603FD7"/>
    <w:rsid w:val="00604068"/>
    <w:rsid w:val="0060436B"/>
    <w:rsid w:val="00604380"/>
    <w:rsid w:val="006049E9"/>
    <w:rsid w:val="00604D29"/>
    <w:rsid w:val="00605283"/>
    <w:rsid w:val="00605798"/>
    <w:rsid w:val="006059AA"/>
    <w:rsid w:val="0060619D"/>
    <w:rsid w:val="006062D1"/>
    <w:rsid w:val="006062ED"/>
    <w:rsid w:val="0060633E"/>
    <w:rsid w:val="006069DE"/>
    <w:rsid w:val="00606DED"/>
    <w:rsid w:val="00607325"/>
    <w:rsid w:val="006073E8"/>
    <w:rsid w:val="00607418"/>
    <w:rsid w:val="00607551"/>
    <w:rsid w:val="00607DE6"/>
    <w:rsid w:val="00607E09"/>
    <w:rsid w:val="00610101"/>
    <w:rsid w:val="006103AF"/>
    <w:rsid w:val="00610853"/>
    <w:rsid w:val="00610A82"/>
    <w:rsid w:val="00611041"/>
    <w:rsid w:val="00611065"/>
    <w:rsid w:val="00611D1A"/>
    <w:rsid w:val="00613076"/>
    <w:rsid w:val="0061330E"/>
    <w:rsid w:val="0061367B"/>
    <w:rsid w:val="0061373F"/>
    <w:rsid w:val="00613C8B"/>
    <w:rsid w:val="0061408E"/>
    <w:rsid w:val="006140EC"/>
    <w:rsid w:val="00614223"/>
    <w:rsid w:val="006142AD"/>
    <w:rsid w:val="00614362"/>
    <w:rsid w:val="006144D5"/>
    <w:rsid w:val="00614800"/>
    <w:rsid w:val="00614993"/>
    <w:rsid w:val="006151C5"/>
    <w:rsid w:val="00616D21"/>
    <w:rsid w:val="00616DE5"/>
    <w:rsid w:val="00616E4B"/>
    <w:rsid w:val="006171F4"/>
    <w:rsid w:val="00617BB5"/>
    <w:rsid w:val="00617BD4"/>
    <w:rsid w:val="006202F7"/>
    <w:rsid w:val="0062068B"/>
    <w:rsid w:val="00620AE0"/>
    <w:rsid w:val="00620EBF"/>
    <w:rsid w:val="00621111"/>
    <w:rsid w:val="0062113A"/>
    <w:rsid w:val="0062120A"/>
    <w:rsid w:val="00621C71"/>
    <w:rsid w:val="00621CC2"/>
    <w:rsid w:val="00621F84"/>
    <w:rsid w:val="006222AC"/>
    <w:rsid w:val="006224B3"/>
    <w:rsid w:val="00622645"/>
    <w:rsid w:val="00623A60"/>
    <w:rsid w:val="00623ADE"/>
    <w:rsid w:val="00623EC0"/>
    <w:rsid w:val="0062538D"/>
    <w:rsid w:val="0062545B"/>
    <w:rsid w:val="00625947"/>
    <w:rsid w:val="00625CB4"/>
    <w:rsid w:val="00626010"/>
    <w:rsid w:val="00627114"/>
    <w:rsid w:val="00627183"/>
    <w:rsid w:val="006275B9"/>
    <w:rsid w:val="00627C4A"/>
    <w:rsid w:val="00627CE3"/>
    <w:rsid w:val="00627D6E"/>
    <w:rsid w:val="006303CD"/>
    <w:rsid w:val="0063047B"/>
    <w:rsid w:val="006304BD"/>
    <w:rsid w:val="006307D0"/>
    <w:rsid w:val="006308A8"/>
    <w:rsid w:val="00631050"/>
    <w:rsid w:val="00631127"/>
    <w:rsid w:val="006313BA"/>
    <w:rsid w:val="00632465"/>
    <w:rsid w:val="00632DDF"/>
    <w:rsid w:val="00633161"/>
    <w:rsid w:val="00633B68"/>
    <w:rsid w:val="006343F1"/>
    <w:rsid w:val="0063442E"/>
    <w:rsid w:val="00634486"/>
    <w:rsid w:val="00634ABC"/>
    <w:rsid w:val="006350A6"/>
    <w:rsid w:val="00635437"/>
    <w:rsid w:val="00636162"/>
    <w:rsid w:val="006361C6"/>
    <w:rsid w:val="006362EC"/>
    <w:rsid w:val="00636361"/>
    <w:rsid w:val="00636792"/>
    <w:rsid w:val="00636E2B"/>
    <w:rsid w:val="0063716A"/>
    <w:rsid w:val="006372C7"/>
    <w:rsid w:val="00637D06"/>
    <w:rsid w:val="006401ED"/>
    <w:rsid w:val="006402B2"/>
    <w:rsid w:val="006405B2"/>
    <w:rsid w:val="006407BD"/>
    <w:rsid w:val="00640B1C"/>
    <w:rsid w:val="00640C92"/>
    <w:rsid w:val="00640C9F"/>
    <w:rsid w:val="006411C9"/>
    <w:rsid w:val="00641230"/>
    <w:rsid w:val="0064140E"/>
    <w:rsid w:val="0064198E"/>
    <w:rsid w:val="00641B1C"/>
    <w:rsid w:val="00643470"/>
    <w:rsid w:val="00643C84"/>
    <w:rsid w:val="006442BE"/>
    <w:rsid w:val="00644D9E"/>
    <w:rsid w:val="006451A0"/>
    <w:rsid w:val="00645D84"/>
    <w:rsid w:val="00646069"/>
    <w:rsid w:val="006462CA"/>
    <w:rsid w:val="0064644C"/>
    <w:rsid w:val="00646CA5"/>
    <w:rsid w:val="00647278"/>
    <w:rsid w:val="006475E2"/>
    <w:rsid w:val="00647CC2"/>
    <w:rsid w:val="00647D90"/>
    <w:rsid w:val="006501A9"/>
    <w:rsid w:val="00650F45"/>
    <w:rsid w:val="00650FDC"/>
    <w:rsid w:val="0065172A"/>
    <w:rsid w:val="006518D4"/>
    <w:rsid w:val="00651ACC"/>
    <w:rsid w:val="00651E02"/>
    <w:rsid w:val="006520A6"/>
    <w:rsid w:val="006523AE"/>
    <w:rsid w:val="00652418"/>
    <w:rsid w:val="006525F7"/>
    <w:rsid w:val="00652EE2"/>
    <w:rsid w:val="00653099"/>
    <w:rsid w:val="006533AA"/>
    <w:rsid w:val="00653E8A"/>
    <w:rsid w:val="0065475D"/>
    <w:rsid w:val="00654AB6"/>
    <w:rsid w:val="00655423"/>
    <w:rsid w:val="00656769"/>
    <w:rsid w:val="00656855"/>
    <w:rsid w:val="00656867"/>
    <w:rsid w:val="006568CD"/>
    <w:rsid w:val="00656F13"/>
    <w:rsid w:val="0065761B"/>
    <w:rsid w:val="00657CC3"/>
    <w:rsid w:val="0066008E"/>
    <w:rsid w:val="0066089A"/>
    <w:rsid w:val="00660982"/>
    <w:rsid w:val="00660C47"/>
    <w:rsid w:val="0066118B"/>
    <w:rsid w:val="006611AE"/>
    <w:rsid w:val="006615DF"/>
    <w:rsid w:val="006619D9"/>
    <w:rsid w:val="006620FA"/>
    <w:rsid w:val="0066252E"/>
    <w:rsid w:val="006628F6"/>
    <w:rsid w:val="00662D50"/>
    <w:rsid w:val="00662E62"/>
    <w:rsid w:val="00663193"/>
    <w:rsid w:val="006635AA"/>
    <w:rsid w:val="00663D5A"/>
    <w:rsid w:val="00664C18"/>
    <w:rsid w:val="00664EA4"/>
    <w:rsid w:val="00665F2B"/>
    <w:rsid w:val="00666175"/>
    <w:rsid w:val="00667133"/>
    <w:rsid w:val="0066749F"/>
    <w:rsid w:val="0066779F"/>
    <w:rsid w:val="0067002E"/>
    <w:rsid w:val="0067014A"/>
    <w:rsid w:val="0067027A"/>
    <w:rsid w:val="006702BB"/>
    <w:rsid w:val="0067044D"/>
    <w:rsid w:val="006705A1"/>
    <w:rsid w:val="00670642"/>
    <w:rsid w:val="00670784"/>
    <w:rsid w:val="0067081E"/>
    <w:rsid w:val="00671154"/>
    <w:rsid w:val="006722D5"/>
    <w:rsid w:val="00672766"/>
    <w:rsid w:val="00672DDE"/>
    <w:rsid w:val="0067317F"/>
    <w:rsid w:val="00673584"/>
    <w:rsid w:val="00673A41"/>
    <w:rsid w:val="0067429C"/>
    <w:rsid w:val="006744A9"/>
    <w:rsid w:val="00674545"/>
    <w:rsid w:val="00674564"/>
    <w:rsid w:val="00675338"/>
    <w:rsid w:val="00675879"/>
    <w:rsid w:val="00675CBC"/>
    <w:rsid w:val="00675CBD"/>
    <w:rsid w:val="00675F78"/>
    <w:rsid w:val="006762A4"/>
    <w:rsid w:val="00676A9C"/>
    <w:rsid w:val="00676ACB"/>
    <w:rsid w:val="00676E02"/>
    <w:rsid w:val="006772BB"/>
    <w:rsid w:val="006772BC"/>
    <w:rsid w:val="006775A6"/>
    <w:rsid w:val="0067767E"/>
    <w:rsid w:val="00677A70"/>
    <w:rsid w:val="00677C79"/>
    <w:rsid w:val="006803BA"/>
    <w:rsid w:val="00680FE5"/>
    <w:rsid w:val="00681D6D"/>
    <w:rsid w:val="00681DCD"/>
    <w:rsid w:val="0068263A"/>
    <w:rsid w:val="00682A3E"/>
    <w:rsid w:val="00682D2D"/>
    <w:rsid w:val="00682F1A"/>
    <w:rsid w:val="00683248"/>
    <w:rsid w:val="0068324C"/>
    <w:rsid w:val="0068338E"/>
    <w:rsid w:val="0068347E"/>
    <w:rsid w:val="00683B9E"/>
    <w:rsid w:val="006840A8"/>
    <w:rsid w:val="00684333"/>
    <w:rsid w:val="00684B76"/>
    <w:rsid w:val="0068540F"/>
    <w:rsid w:val="00685524"/>
    <w:rsid w:val="006855E5"/>
    <w:rsid w:val="00685820"/>
    <w:rsid w:val="00685A16"/>
    <w:rsid w:val="00685A97"/>
    <w:rsid w:val="00685C93"/>
    <w:rsid w:val="00685D20"/>
    <w:rsid w:val="00685D81"/>
    <w:rsid w:val="00686018"/>
    <w:rsid w:val="00686989"/>
    <w:rsid w:val="00686A56"/>
    <w:rsid w:val="00686CEE"/>
    <w:rsid w:val="006877BA"/>
    <w:rsid w:val="0068782C"/>
    <w:rsid w:val="00687E9A"/>
    <w:rsid w:val="00687E9C"/>
    <w:rsid w:val="00690104"/>
    <w:rsid w:val="0069077E"/>
    <w:rsid w:val="006909C2"/>
    <w:rsid w:val="00690BA7"/>
    <w:rsid w:val="00690C79"/>
    <w:rsid w:val="0069173F"/>
    <w:rsid w:val="0069184F"/>
    <w:rsid w:val="0069189D"/>
    <w:rsid w:val="00692129"/>
    <w:rsid w:val="006923D8"/>
    <w:rsid w:val="00692D23"/>
    <w:rsid w:val="006934C0"/>
    <w:rsid w:val="00693C0B"/>
    <w:rsid w:val="00694098"/>
    <w:rsid w:val="006941F8"/>
    <w:rsid w:val="0069426B"/>
    <w:rsid w:val="006949B5"/>
    <w:rsid w:val="006949D3"/>
    <w:rsid w:val="00694A36"/>
    <w:rsid w:val="00694B2E"/>
    <w:rsid w:val="00694B5F"/>
    <w:rsid w:val="00694CC2"/>
    <w:rsid w:val="00694DEB"/>
    <w:rsid w:val="00695129"/>
    <w:rsid w:val="00695211"/>
    <w:rsid w:val="0069544A"/>
    <w:rsid w:val="00695517"/>
    <w:rsid w:val="0069565E"/>
    <w:rsid w:val="00695686"/>
    <w:rsid w:val="00695DEB"/>
    <w:rsid w:val="00695FE6"/>
    <w:rsid w:val="0069779E"/>
    <w:rsid w:val="006A0007"/>
    <w:rsid w:val="006A003B"/>
    <w:rsid w:val="006A0AAD"/>
    <w:rsid w:val="006A0C50"/>
    <w:rsid w:val="006A0DC8"/>
    <w:rsid w:val="006A1183"/>
    <w:rsid w:val="006A184B"/>
    <w:rsid w:val="006A2DF4"/>
    <w:rsid w:val="006A2FFC"/>
    <w:rsid w:val="006A3095"/>
    <w:rsid w:val="006A320E"/>
    <w:rsid w:val="006A3210"/>
    <w:rsid w:val="006A36BA"/>
    <w:rsid w:val="006A3794"/>
    <w:rsid w:val="006A38B9"/>
    <w:rsid w:val="006A3C78"/>
    <w:rsid w:val="006A3D22"/>
    <w:rsid w:val="006A3E1E"/>
    <w:rsid w:val="006A4810"/>
    <w:rsid w:val="006A4A89"/>
    <w:rsid w:val="006A54D4"/>
    <w:rsid w:val="006A55A9"/>
    <w:rsid w:val="006A572F"/>
    <w:rsid w:val="006A6294"/>
    <w:rsid w:val="006A6B6B"/>
    <w:rsid w:val="006A6D8D"/>
    <w:rsid w:val="006A70E0"/>
    <w:rsid w:val="006A7B4B"/>
    <w:rsid w:val="006A7C9E"/>
    <w:rsid w:val="006B0A35"/>
    <w:rsid w:val="006B16D1"/>
    <w:rsid w:val="006B1B94"/>
    <w:rsid w:val="006B2329"/>
    <w:rsid w:val="006B3051"/>
    <w:rsid w:val="006B307F"/>
    <w:rsid w:val="006B34F5"/>
    <w:rsid w:val="006B3803"/>
    <w:rsid w:val="006B3885"/>
    <w:rsid w:val="006B3E90"/>
    <w:rsid w:val="006B4DCB"/>
    <w:rsid w:val="006B5748"/>
    <w:rsid w:val="006B5C46"/>
    <w:rsid w:val="006B619F"/>
    <w:rsid w:val="006B6264"/>
    <w:rsid w:val="006B627E"/>
    <w:rsid w:val="006B68EA"/>
    <w:rsid w:val="006B6D65"/>
    <w:rsid w:val="006B715B"/>
    <w:rsid w:val="006B79CD"/>
    <w:rsid w:val="006C02A5"/>
    <w:rsid w:val="006C05F1"/>
    <w:rsid w:val="006C07B9"/>
    <w:rsid w:val="006C19B9"/>
    <w:rsid w:val="006C1D03"/>
    <w:rsid w:val="006C1EF4"/>
    <w:rsid w:val="006C21D3"/>
    <w:rsid w:val="006C2B32"/>
    <w:rsid w:val="006C2D29"/>
    <w:rsid w:val="006C3126"/>
    <w:rsid w:val="006C3163"/>
    <w:rsid w:val="006C36B2"/>
    <w:rsid w:val="006C37D2"/>
    <w:rsid w:val="006C385A"/>
    <w:rsid w:val="006C394D"/>
    <w:rsid w:val="006C39A4"/>
    <w:rsid w:val="006C3BA6"/>
    <w:rsid w:val="006C3C73"/>
    <w:rsid w:val="006C4420"/>
    <w:rsid w:val="006C491A"/>
    <w:rsid w:val="006C496B"/>
    <w:rsid w:val="006C4CAD"/>
    <w:rsid w:val="006C4FA2"/>
    <w:rsid w:val="006C519D"/>
    <w:rsid w:val="006C561C"/>
    <w:rsid w:val="006C5838"/>
    <w:rsid w:val="006C5BBE"/>
    <w:rsid w:val="006C63D1"/>
    <w:rsid w:val="006C6AC8"/>
    <w:rsid w:val="006C6CC2"/>
    <w:rsid w:val="006C6F24"/>
    <w:rsid w:val="006C773E"/>
    <w:rsid w:val="006C790A"/>
    <w:rsid w:val="006D087A"/>
    <w:rsid w:val="006D0F81"/>
    <w:rsid w:val="006D10BF"/>
    <w:rsid w:val="006D13A7"/>
    <w:rsid w:val="006D142E"/>
    <w:rsid w:val="006D1D06"/>
    <w:rsid w:val="006D2098"/>
    <w:rsid w:val="006D2131"/>
    <w:rsid w:val="006D22DA"/>
    <w:rsid w:val="006D26CB"/>
    <w:rsid w:val="006D2BCD"/>
    <w:rsid w:val="006D2C82"/>
    <w:rsid w:val="006D2CFD"/>
    <w:rsid w:val="006D3023"/>
    <w:rsid w:val="006D3307"/>
    <w:rsid w:val="006D389E"/>
    <w:rsid w:val="006D40D8"/>
    <w:rsid w:val="006D4341"/>
    <w:rsid w:val="006D49E6"/>
    <w:rsid w:val="006D4F2D"/>
    <w:rsid w:val="006D571A"/>
    <w:rsid w:val="006D5A01"/>
    <w:rsid w:val="006D5DBA"/>
    <w:rsid w:val="006D6316"/>
    <w:rsid w:val="006D6408"/>
    <w:rsid w:val="006D669A"/>
    <w:rsid w:val="006D7D53"/>
    <w:rsid w:val="006D7DB5"/>
    <w:rsid w:val="006E014B"/>
    <w:rsid w:val="006E0A0D"/>
    <w:rsid w:val="006E0E1B"/>
    <w:rsid w:val="006E12A1"/>
    <w:rsid w:val="006E1A1E"/>
    <w:rsid w:val="006E237A"/>
    <w:rsid w:val="006E23E6"/>
    <w:rsid w:val="006E2618"/>
    <w:rsid w:val="006E2B37"/>
    <w:rsid w:val="006E2B46"/>
    <w:rsid w:val="006E2B98"/>
    <w:rsid w:val="006E2E03"/>
    <w:rsid w:val="006E2F8F"/>
    <w:rsid w:val="006E3746"/>
    <w:rsid w:val="006E3B99"/>
    <w:rsid w:val="006E3F02"/>
    <w:rsid w:val="006E4F6D"/>
    <w:rsid w:val="006E4FA2"/>
    <w:rsid w:val="006E51C6"/>
    <w:rsid w:val="006E5E41"/>
    <w:rsid w:val="006E636E"/>
    <w:rsid w:val="006E6415"/>
    <w:rsid w:val="006E6852"/>
    <w:rsid w:val="006E68AF"/>
    <w:rsid w:val="006E7082"/>
    <w:rsid w:val="006E77F0"/>
    <w:rsid w:val="006E78FD"/>
    <w:rsid w:val="006E7AA4"/>
    <w:rsid w:val="006E7B27"/>
    <w:rsid w:val="006F0AFE"/>
    <w:rsid w:val="006F0EAE"/>
    <w:rsid w:val="006F14D1"/>
    <w:rsid w:val="006F15FF"/>
    <w:rsid w:val="006F1A78"/>
    <w:rsid w:val="006F1CC5"/>
    <w:rsid w:val="006F1D13"/>
    <w:rsid w:val="006F1EF8"/>
    <w:rsid w:val="006F2312"/>
    <w:rsid w:val="006F3033"/>
    <w:rsid w:val="006F30FD"/>
    <w:rsid w:val="006F3360"/>
    <w:rsid w:val="006F37B4"/>
    <w:rsid w:val="006F399E"/>
    <w:rsid w:val="006F3B21"/>
    <w:rsid w:val="006F3B9C"/>
    <w:rsid w:val="006F3CCB"/>
    <w:rsid w:val="006F3EE0"/>
    <w:rsid w:val="006F4503"/>
    <w:rsid w:val="006F4927"/>
    <w:rsid w:val="006F4BC2"/>
    <w:rsid w:val="006F4CE5"/>
    <w:rsid w:val="006F4F82"/>
    <w:rsid w:val="006F540F"/>
    <w:rsid w:val="006F5A3A"/>
    <w:rsid w:val="006F5B81"/>
    <w:rsid w:val="006F61C9"/>
    <w:rsid w:val="006F6634"/>
    <w:rsid w:val="006F663E"/>
    <w:rsid w:val="006F667F"/>
    <w:rsid w:val="006F6A60"/>
    <w:rsid w:val="006F6E89"/>
    <w:rsid w:val="006F706C"/>
    <w:rsid w:val="006F7466"/>
    <w:rsid w:val="006F76B5"/>
    <w:rsid w:val="006F7B5F"/>
    <w:rsid w:val="006F7F97"/>
    <w:rsid w:val="007000FE"/>
    <w:rsid w:val="0070035F"/>
    <w:rsid w:val="00700507"/>
    <w:rsid w:val="007005B8"/>
    <w:rsid w:val="00700688"/>
    <w:rsid w:val="00701138"/>
    <w:rsid w:val="0070116E"/>
    <w:rsid w:val="007012F4"/>
    <w:rsid w:val="00701B02"/>
    <w:rsid w:val="00701B08"/>
    <w:rsid w:val="00701B74"/>
    <w:rsid w:val="0070221E"/>
    <w:rsid w:val="0070222B"/>
    <w:rsid w:val="0070246E"/>
    <w:rsid w:val="0070248C"/>
    <w:rsid w:val="0070293E"/>
    <w:rsid w:val="00702CF0"/>
    <w:rsid w:val="00703579"/>
    <w:rsid w:val="007037DB"/>
    <w:rsid w:val="00705139"/>
    <w:rsid w:val="007051C2"/>
    <w:rsid w:val="00705236"/>
    <w:rsid w:val="00705A1E"/>
    <w:rsid w:val="00705AC4"/>
    <w:rsid w:val="00705FFA"/>
    <w:rsid w:val="00706524"/>
    <w:rsid w:val="00706D5E"/>
    <w:rsid w:val="00707203"/>
    <w:rsid w:val="00707986"/>
    <w:rsid w:val="00707DBD"/>
    <w:rsid w:val="007103AC"/>
    <w:rsid w:val="00710811"/>
    <w:rsid w:val="00710961"/>
    <w:rsid w:val="00710CB4"/>
    <w:rsid w:val="007118D3"/>
    <w:rsid w:val="0071196D"/>
    <w:rsid w:val="00711E55"/>
    <w:rsid w:val="00712069"/>
    <w:rsid w:val="00712475"/>
    <w:rsid w:val="00712490"/>
    <w:rsid w:val="007128C1"/>
    <w:rsid w:val="00712FD4"/>
    <w:rsid w:val="007130D8"/>
    <w:rsid w:val="00713366"/>
    <w:rsid w:val="0071351C"/>
    <w:rsid w:val="00713AC0"/>
    <w:rsid w:val="00713ADE"/>
    <w:rsid w:val="00713C6A"/>
    <w:rsid w:val="00713D07"/>
    <w:rsid w:val="007151C7"/>
    <w:rsid w:val="007153B0"/>
    <w:rsid w:val="00716138"/>
    <w:rsid w:val="00716353"/>
    <w:rsid w:val="0071652A"/>
    <w:rsid w:val="0071681D"/>
    <w:rsid w:val="0072001B"/>
    <w:rsid w:val="00720120"/>
    <w:rsid w:val="00720679"/>
    <w:rsid w:val="00720703"/>
    <w:rsid w:val="00720C34"/>
    <w:rsid w:val="00721081"/>
    <w:rsid w:val="00721857"/>
    <w:rsid w:val="00721A66"/>
    <w:rsid w:val="007225E6"/>
    <w:rsid w:val="00722674"/>
    <w:rsid w:val="00722970"/>
    <w:rsid w:val="00722CA4"/>
    <w:rsid w:val="00722F19"/>
    <w:rsid w:val="0072310B"/>
    <w:rsid w:val="007232B6"/>
    <w:rsid w:val="00723532"/>
    <w:rsid w:val="0072380C"/>
    <w:rsid w:val="00723954"/>
    <w:rsid w:val="00723A2D"/>
    <w:rsid w:val="00723AC0"/>
    <w:rsid w:val="00723BAF"/>
    <w:rsid w:val="00723D05"/>
    <w:rsid w:val="00724119"/>
    <w:rsid w:val="00725216"/>
    <w:rsid w:val="00725BBA"/>
    <w:rsid w:val="00725F34"/>
    <w:rsid w:val="0072612A"/>
    <w:rsid w:val="007269C7"/>
    <w:rsid w:val="0072708C"/>
    <w:rsid w:val="007271FC"/>
    <w:rsid w:val="00727296"/>
    <w:rsid w:val="007272C0"/>
    <w:rsid w:val="007273A8"/>
    <w:rsid w:val="00727687"/>
    <w:rsid w:val="007279EF"/>
    <w:rsid w:val="00727D38"/>
    <w:rsid w:val="00727D49"/>
    <w:rsid w:val="00727FDF"/>
    <w:rsid w:val="00730503"/>
    <w:rsid w:val="007308A5"/>
    <w:rsid w:val="00730F61"/>
    <w:rsid w:val="00731109"/>
    <w:rsid w:val="007313F1"/>
    <w:rsid w:val="007314DA"/>
    <w:rsid w:val="00731BCA"/>
    <w:rsid w:val="00732224"/>
    <w:rsid w:val="007326B5"/>
    <w:rsid w:val="00732AE4"/>
    <w:rsid w:val="00732B48"/>
    <w:rsid w:val="00733265"/>
    <w:rsid w:val="00733942"/>
    <w:rsid w:val="00733E92"/>
    <w:rsid w:val="007342F4"/>
    <w:rsid w:val="00734C49"/>
    <w:rsid w:val="007351AE"/>
    <w:rsid w:val="007355D7"/>
    <w:rsid w:val="007356CA"/>
    <w:rsid w:val="00735A74"/>
    <w:rsid w:val="00735BAA"/>
    <w:rsid w:val="00735C30"/>
    <w:rsid w:val="00735CDC"/>
    <w:rsid w:val="00735D8D"/>
    <w:rsid w:val="007367DB"/>
    <w:rsid w:val="00736E1E"/>
    <w:rsid w:val="007371B6"/>
    <w:rsid w:val="007372B0"/>
    <w:rsid w:val="007373D7"/>
    <w:rsid w:val="00737430"/>
    <w:rsid w:val="007378A4"/>
    <w:rsid w:val="00737BFA"/>
    <w:rsid w:val="007401A6"/>
    <w:rsid w:val="0074034A"/>
    <w:rsid w:val="00740535"/>
    <w:rsid w:val="0074083E"/>
    <w:rsid w:val="00740C31"/>
    <w:rsid w:val="0074109B"/>
    <w:rsid w:val="0074155A"/>
    <w:rsid w:val="00741A19"/>
    <w:rsid w:val="00741E42"/>
    <w:rsid w:val="00742210"/>
    <w:rsid w:val="00742A18"/>
    <w:rsid w:val="00742A33"/>
    <w:rsid w:val="00742FA4"/>
    <w:rsid w:val="00742FD4"/>
    <w:rsid w:val="007431F8"/>
    <w:rsid w:val="00743859"/>
    <w:rsid w:val="00743F79"/>
    <w:rsid w:val="00744255"/>
    <w:rsid w:val="00744344"/>
    <w:rsid w:val="00744A32"/>
    <w:rsid w:val="00745C76"/>
    <w:rsid w:val="00746418"/>
    <w:rsid w:val="007465E9"/>
    <w:rsid w:val="00746643"/>
    <w:rsid w:val="00746734"/>
    <w:rsid w:val="00746913"/>
    <w:rsid w:val="00747542"/>
    <w:rsid w:val="007475FF"/>
    <w:rsid w:val="007502DD"/>
    <w:rsid w:val="00750531"/>
    <w:rsid w:val="0075194B"/>
    <w:rsid w:val="00751C32"/>
    <w:rsid w:val="00751F71"/>
    <w:rsid w:val="0075210E"/>
    <w:rsid w:val="007526BC"/>
    <w:rsid w:val="00752FDD"/>
    <w:rsid w:val="00753A91"/>
    <w:rsid w:val="00753B81"/>
    <w:rsid w:val="00753E9F"/>
    <w:rsid w:val="00754057"/>
    <w:rsid w:val="007540ED"/>
    <w:rsid w:val="0075457F"/>
    <w:rsid w:val="00755302"/>
    <w:rsid w:val="007558DD"/>
    <w:rsid w:val="00755C46"/>
    <w:rsid w:val="00755D75"/>
    <w:rsid w:val="00756766"/>
    <w:rsid w:val="0075794E"/>
    <w:rsid w:val="00757E81"/>
    <w:rsid w:val="007600B0"/>
    <w:rsid w:val="00760411"/>
    <w:rsid w:val="007604C7"/>
    <w:rsid w:val="00760648"/>
    <w:rsid w:val="0076088D"/>
    <w:rsid w:val="00760E0A"/>
    <w:rsid w:val="00760F5D"/>
    <w:rsid w:val="00761784"/>
    <w:rsid w:val="00761F60"/>
    <w:rsid w:val="007627EA"/>
    <w:rsid w:val="00762B71"/>
    <w:rsid w:val="00763054"/>
    <w:rsid w:val="007636B2"/>
    <w:rsid w:val="00763919"/>
    <w:rsid w:val="00763C21"/>
    <w:rsid w:val="00763FC4"/>
    <w:rsid w:val="007648A4"/>
    <w:rsid w:val="00764AC4"/>
    <w:rsid w:val="00765106"/>
    <w:rsid w:val="007655FB"/>
    <w:rsid w:val="00765D33"/>
    <w:rsid w:val="007660EF"/>
    <w:rsid w:val="00766159"/>
    <w:rsid w:val="00767325"/>
    <w:rsid w:val="0076741C"/>
    <w:rsid w:val="00767788"/>
    <w:rsid w:val="00767FE1"/>
    <w:rsid w:val="00770003"/>
    <w:rsid w:val="00770483"/>
    <w:rsid w:val="00770F1B"/>
    <w:rsid w:val="00771082"/>
    <w:rsid w:val="007717B4"/>
    <w:rsid w:val="00771F0C"/>
    <w:rsid w:val="007723C7"/>
    <w:rsid w:val="0077271F"/>
    <w:rsid w:val="00772967"/>
    <w:rsid w:val="00772C87"/>
    <w:rsid w:val="00772E83"/>
    <w:rsid w:val="00773187"/>
    <w:rsid w:val="00773840"/>
    <w:rsid w:val="00773D0F"/>
    <w:rsid w:val="00773E8D"/>
    <w:rsid w:val="00773F42"/>
    <w:rsid w:val="00774266"/>
    <w:rsid w:val="007742AE"/>
    <w:rsid w:val="00774579"/>
    <w:rsid w:val="00774892"/>
    <w:rsid w:val="0077496D"/>
    <w:rsid w:val="00774ACE"/>
    <w:rsid w:val="00775232"/>
    <w:rsid w:val="00775347"/>
    <w:rsid w:val="007754E4"/>
    <w:rsid w:val="0077602E"/>
    <w:rsid w:val="007764B0"/>
    <w:rsid w:val="007768ED"/>
    <w:rsid w:val="00777760"/>
    <w:rsid w:val="0077788D"/>
    <w:rsid w:val="00777A2C"/>
    <w:rsid w:val="00777C6E"/>
    <w:rsid w:val="0078050F"/>
    <w:rsid w:val="00780710"/>
    <w:rsid w:val="00780856"/>
    <w:rsid w:val="00780983"/>
    <w:rsid w:val="00780EC0"/>
    <w:rsid w:val="0078177F"/>
    <w:rsid w:val="00781793"/>
    <w:rsid w:val="00781CD8"/>
    <w:rsid w:val="00781EB0"/>
    <w:rsid w:val="0078228D"/>
    <w:rsid w:val="007823B4"/>
    <w:rsid w:val="00782682"/>
    <w:rsid w:val="007826CA"/>
    <w:rsid w:val="00783051"/>
    <w:rsid w:val="007835BD"/>
    <w:rsid w:val="00783831"/>
    <w:rsid w:val="007839BE"/>
    <w:rsid w:val="00783B1C"/>
    <w:rsid w:val="00783C9C"/>
    <w:rsid w:val="00783E93"/>
    <w:rsid w:val="007842A7"/>
    <w:rsid w:val="00784674"/>
    <w:rsid w:val="00784BF6"/>
    <w:rsid w:val="00784C78"/>
    <w:rsid w:val="0078515C"/>
    <w:rsid w:val="007851E4"/>
    <w:rsid w:val="00785508"/>
    <w:rsid w:val="007855F6"/>
    <w:rsid w:val="00785610"/>
    <w:rsid w:val="0078575B"/>
    <w:rsid w:val="00785835"/>
    <w:rsid w:val="00785D3C"/>
    <w:rsid w:val="00785E9B"/>
    <w:rsid w:val="00786074"/>
    <w:rsid w:val="00787260"/>
    <w:rsid w:val="0079041F"/>
    <w:rsid w:val="00790491"/>
    <w:rsid w:val="007906E8"/>
    <w:rsid w:val="00790F9E"/>
    <w:rsid w:val="0079154C"/>
    <w:rsid w:val="00791AE1"/>
    <w:rsid w:val="00792201"/>
    <w:rsid w:val="00793E1B"/>
    <w:rsid w:val="00794627"/>
    <w:rsid w:val="00794C01"/>
    <w:rsid w:val="0079548E"/>
    <w:rsid w:val="00795591"/>
    <w:rsid w:val="00796478"/>
    <w:rsid w:val="00796754"/>
    <w:rsid w:val="00796E5D"/>
    <w:rsid w:val="00796EA9"/>
    <w:rsid w:val="0079700A"/>
    <w:rsid w:val="00797067"/>
    <w:rsid w:val="00797321"/>
    <w:rsid w:val="007977D9"/>
    <w:rsid w:val="007A00E1"/>
    <w:rsid w:val="007A09F9"/>
    <w:rsid w:val="007A0D25"/>
    <w:rsid w:val="007A13A0"/>
    <w:rsid w:val="007A13C8"/>
    <w:rsid w:val="007A1519"/>
    <w:rsid w:val="007A1C58"/>
    <w:rsid w:val="007A25BB"/>
    <w:rsid w:val="007A2A43"/>
    <w:rsid w:val="007A2C0E"/>
    <w:rsid w:val="007A2E49"/>
    <w:rsid w:val="007A2F84"/>
    <w:rsid w:val="007A3B51"/>
    <w:rsid w:val="007A3DA9"/>
    <w:rsid w:val="007A3FC2"/>
    <w:rsid w:val="007A408B"/>
    <w:rsid w:val="007A4133"/>
    <w:rsid w:val="007A4AD4"/>
    <w:rsid w:val="007A4D13"/>
    <w:rsid w:val="007A4E94"/>
    <w:rsid w:val="007A51A6"/>
    <w:rsid w:val="007A533C"/>
    <w:rsid w:val="007A536D"/>
    <w:rsid w:val="007A5744"/>
    <w:rsid w:val="007A5A25"/>
    <w:rsid w:val="007A5E7F"/>
    <w:rsid w:val="007A655B"/>
    <w:rsid w:val="007A6890"/>
    <w:rsid w:val="007A68EA"/>
    <w:rsid w:val="007A7232"/>
    <w:rsid w:val="007A7DC9"/>
    <w:rsid w:val="007A7E19"/>
    <w:rsid w:val="007B0218"/>
    <w:rsid w:val="007B0E81"/>
    <w:rsid w:val="007B13B9"/>
    <w:rsid w:val="007B1493"/>
    <w:rsid w:val="007B1702"/>
    <w:rsid w:val="007B2844"/>
    <w:rsid w:val="007B2947"/>
    <w:rsid w:val="007B2EFC"/>
    <w:rsid w:val="007B32BB"/>
    <w:rsid w:val="007B3B23"/>
    <w:rsid w:val="007B42EC"/>
    <w:rsid w:val="007B437C"/>
    <w:rsid w:val="007B44A5"/>
    <w:rsid w:val="007B492B"/>
    <w:rsid w:val="007B4E4A"/>
    <w:rsid w:val="007B4E79"/>
    <w:rsid w:val="007B5394"/>
    <w:rsid w:val="007B5B7D"/>
    <w:rsid w:val="007B73D1"/>
    <w:rsid w:val="007B7E27"/>
    <w:rsid w:val="007B7F3F"/>
    <w:rsid w:val="007C0343"/>
    <w:rsid w:val="007C0669"/>
    <w:rsid w:val="007C07F2"/>
    <w:rsid w:val="007C0A19"/>
    <w:rsid w:val="007C0E25"/>
    <w:rsid w:val="007C118F"/>
    <w:rsid w:val="007C11ED"/>
    <w:rsid w:val="007C1CEB"/>
    <w:rsid w:val="007C1FDB"/>
    <w:rsid w:val="007C20B9"/>
    <w:rsid w:val="007C217F"/>
    <w:rsid w:val="007C22AA"/>
    <w:rsid w:val="007C231D"/>
    <w:rsid w:val="007C314E"/>
    <w:rsid w:val="007C324E"/>
    <w:rsid w:val="007C33D8"/>
    <w:rsid w:val="007C349D"/>
    <w:rsid w:val="007C3F25"/>
    <w:rsid w:val="007C415E"/>
    <w:rsid w:val="007C44A5"/>
    <w:rsid w:val="007C5771"/>
    <w:rsid w:val="007C5DC6"/>
    <w:rsid w:val="007C5FF6"/>
    <w:rsid w:val="007C6359"/>
    <w:rsid w:val="007C65F4"/>
    <w:rsid w:val="007C6C20"/>
    <w:rsid w:val="007C6E44"/>
    <w:rsid w:val="007C7312"/>
    <w:rsid w:val="007C7475"/>
    <w:rsid w:val="007C7EBB"/>
    <w:rsid w:val="007D07BA"/>
    <w:rsid w:val="007D07E5"/>
    <w:rsid w:val="007D1A1C"/>
    <w:rsid w:val="007D24C0"/>
    <w:rsid w:val="007D2842"/>
    <w:rsid w:val="007D2916"/>
    <w:rsid w:val="007D2BB6"/>
    <w:rsid w:val="007D34C8"/>
    <w:rsid w:val="007D34FD"/>
    <w:rsid w:val="007D3668"/>
    <w:rsid w:val="007D3E67"/>
    <w:rsid w:val="007D5EFB"/>
    <w:rsid w:val="007D6277"/>
    <w:rsid w:val="007D6860"/>
    <w:rsid w:val="007D6D46"/>
    <w:rsid w:val="007D6DC0"/>
    <w:rsid w:val="007D6E38"/>
    <w:rsid w:val="007D6FBD"/>
    <w:rsid w:val="007D7241"/>
    <w:rsid w:val="007D7808"/>
    <w:rsid w:val="007D7CC0"/>
    <w:rsid w:val="007D7EB4"/>
    <w:rsid w:val="007E0276"/>
    <w:rsid w:val="007E0427"/>
    <w:rsid w:val="007E066E"/>
    <w:rsid w:val="007E0B47"/>
    <w:rsid w:val="007E0C2D"/>
    <w:rsid w:val="007E0FF5"/>
    <w:rsid w:val="007E10E0"/>
    <w:rsid w:val="007E13B6"/>
    <w:rsid w:val="007E1811"/>
    <w:rsid w:val="007E19C1"/>
    <w:rsid w:val="007E1E9D"/>
    <w:rsid w:val="007E2267"/>
    <w:rsid w:val="007E2405"/>
    <w:rsid w:val="007E2486"/>
    <w:rsid w:val="007E2794"/>
    <w:rsid w:val="007E2AF2"/>
    <w:rsid w:val="007E38B9"/>
    <w:rsid w:val="007E426A"/>
    <w:rsid w:val="007E4C47"/>
    <w:rsid w:val="007E50F8"/>
    <w:rsid w:val="007E5247"/>
    <w:rsid w:val="007E5274"/>
    <w:rsid w:val="007E52A4"/>
    <w:rsid w:val="007E5889"/>
    <w:rsid w:val="007E620C"/>
    <w:rsid w:val="007E68A5"/>
    <w:rsid w:val="007E73C2"/>
    <w:rsid w:val="007E75FE"/>
    <w:rsid w:val="007E7C99"/>
    <w:rsid w:val="007E7FA5"/>
    <w:rsid w:val="007F0D9C"/>
    <w:rsid w:val="007F0E3C"/>
    <w:rsid w:val="007F0E8A"/>
    <w:rsid w:val="007F1220"/>
    <w:rsid w:val="007F127F"/>
    <w:rsid w:val="007F14E9"/>
    <w:rsid w:val="007F24B4"/>
    <w:rsid w:val="007F2E4F"/>
    <w:rsid w:val="007F2F0E"/>
    <w:rsid w:val="007F344C"/>
    <w:rsid w:val="007F34D8"/>
    <w:rsid w:val="007F4DD7"/>
    <w:rsid w:val="007F4E4C"/>
    <w:rsid w:val="007F4ED4"/>
    <w:rsid w:val="007F508B"/>
    <w:rsid w:val="007F5610"/>
    <w:rsid w:val="007F5E5D"/>
    <w:rsid w:val="007F6AF3"/>
    <w:rsid w:val="007F6DDB"/>
    <w:rsid w:val="007F6E2D"/>
    <w:rsid w:val="007F758B"/>
    <w:rsid w:val="007F78AB"/>
    <w:rsid w:val="007F79B0"/>
    <w:rsid w:val="007F7B1B"/>
    <w:rsid w:val="008000F4"/>
    <w:rsid w:val="00800366"/>
    <w:rsid w:val="00800C50"/>
    <w:rsid w:val="00800CF0"/>
    <w:rsid w:val="0080167C"/>
    <w:rsid w:val="008016C5"/>
    <w:rsid w:val="0080188D"/>
    <w:rsid w:val="00801B0D"/>
    <w:rsid w:val="0080279C"/>
    <w:rsid w:val="008027BA"/>
    <w:rsid w:val="0080315E"/>
    <w:rsid w:val="00803225"/>
    <w:rsid w:val="0080334B"/>
    <w:rsid w:val="00803704"/>
    <w:rsid w:val="008039FA"/>
    <w:rsid w:val="008041A7"/>
    <w:rsid w:val="008047F9"/>
    <w:rsid w:val="00804A42"/>
    <w:rsid w:val="008051D4"/>
    <w:rsid w:val="0080545D"/>
    <w:rsid w:val="008057C9"/>
    <w:rsid w:val="008059C7"/>
    <w:rsid w:val="00805DE4"/>
    <w:rsid w:val="00805F68"/>
    <w:rsid w:val="008065B0"/>
    <w:rsid w:val="0080666A"/>
    <w:rsid w:val="00806CE7"/>
    <w:rsid w:val="00806F0D"/>
    <w:rsid w:val="00807614"/>
    <w:rsid w:val="008076E0"/>
    <w:rsid w:val="008077AB"/>
    <w:rsid w:val="008079B0"/>
    <w:rsid w:val="00807BD2"/>
    <w:rsid w:val="00807CB8"/>
    <w:rsid w:val="00807CDA"/>
    <w:rsid w:val="00807DD0"/>
    <w:rsid w:val="0081019F"/>
    <w:rsid w:val="008101F2"/>
    <w:rsid w:val="00810339"/>
    <w:rsid w:val="008103CA"/>
    <w:rsid w:val="0081075E"/>
    <w:rsid w:val="0081168E"/>
    <w:rsid w:val="0081192D"/>
    <w:rsid w:val="00811C6F"/>
    <w:rsid w:val="00812150"/>
    <w:rsid w:val="0081258B"/>
    <w:rsid w:val="008126E4"/>
    <w:rsid w:val="0081270E"/>
    <w:rsid w:val="00812B76"/>
    <w:rsid w:val="00812BF1"/>
    <w:rsid w:val="00812E25"/>
    <w:rsid w:val="00812F3F"/>
    <w:rsid w:val="0081326A"/>
    <w:rsid w:val="0081398D"/>
    <w:rsid w:val="00813F46"/>
    <w:rsid w:val="00814524"/>
    <w:rsid w:val="0081491A"/>
    <w:rsid w:val="00814D6C"/>
    <w:rsid w:val="00814FC9"/>
    <w:rsid w:val="00815174"/>
    <w:rsid w:val="008157FC"/>
    <w:rsid w:val="008158FA"/>
    <w:rsid w:val="008163E8"/>
    <w:rsid w:val="0081662C"/>
    <w:rsid w:val="008168C9"/>
    <w:rsid w:val="0081695A"/>
    <w:rsid w:val="00816D50"/>
    <w:rsid w:val="00816ECA"/>
    <w:rsid w:val="00817A1D"/>
    <w:rsid w:val="0082026C"/>
    <w:rsid w:val="00820942"/>
    <w:rsid w:val="008210BB"/>
    <w:rsid w:val="008215E9"/>
    <w:rsid w:val="00821A16"/>
    <w:rsid w:val="00821A75"/>
    <w:rsid w:val="00821DC7"/>
    <w:rsid w:val="008224AD"/>
    <w:rsid w:val="00822D26"/>
    <w:rsid w:val="00823097"/>
    <w:rsid w:val="0082392E"/>
    <w:rsid w:val="00823A63"/>
    <w:rsid w:val="00823B9A"/>
    <w:rsid w:val="00824598"/>
    <w:rsid w:val="00824734"/>
    <w:rsid w:val="0082478C"/>
    <w:rsid w:val="00825573"/>
    <w:rsid w:val="00825AE7"/>
    <w:rsid w:val="00825C6B"/>
    <w:rsid w:val="00825D8F"/>
    <w:rsid w:val="00825E68"/>
    <w:rsid w:val="008266CC"/>
    <w:rsid w:val="00826A9E"/>
    <w:rsid w:val="00826CF9"/>
    <w:rsid w:val="00826DD5"/>
    <w:rsid w:val="008275CF"/>
    <w:rsid w:val="00827932"/>
    <w:rsid w:val="0083072E"/>
    <w:rsid w:val="00830937"/>
    <w:rsid w:val="00830ADD"/>
    <w:rsid w:val="00830C72"/>
    <w:rsid w:val="008311D8"/>
    <w:rsid w:val="008313EA"/>
    <w:rsid w:val="008314C8"/>
    <w:rsid w:val="00831C88"/>
    <w:rsid w:val="00831F22"/>
    <w:rsid w:val="00831F27"/>
    <w:rsid w:val="008322F0"/>
    <w:rsid w:val="008327BB"/>
    <w:rsid w:val="0083284A"/>
    <w:rsid w:val="008328CB"/>
    <w:rsid w:val="0083298B"/>
    <w:rsid w:val="00832DE9"/>
    <w:rsid w:val="00833130"/>
    <w:rsid w:val="00833AB5"/>
    <w:rsid w:val="00833B43"/>
    <w:rsid w:val="00833C84"/>
    <w:rsid w:val="00833D47"/>
    <w:rsid w:val="00833E1E"/>
    <w:rsid w:val="00833EB9"/>
    <w:rsid w:val="00834097"/>
    <w:rsid w:val="008346FD"/>
    <w:rsid w:val="0083481F"/>
    <w:rsid w:val="00834CB5"/>
    <w:rsid w:val="00835408"/>
    <w:rsid w:val="00835478"/>
    <w:rsid w:val="0083561E"/>
    <w:rsid w:val="00835869"/>
    <w:rsid w:val="0083633D"/>
    <w:rsid w:val="00836425"/>
    <w:rsid w:val="00836793"/>
    <w:rsid w:val="00836919"/>
    <w:rsid w:val="00837AE6"/>
    <w:rsid w:val="0084041B"/>
    <w:rsid w:val="0084067A"/>
    <w:rsid w:val="00840C17"/>
    <w:rsid w:val="00840CC4"/>
    <w:rsid w:val="00840D00"/>
    <w:rsid w:val="0084123D"/>
    <w:rsid w:val="00841A81"/>
    <w:rsid w:val="00842340"/>
    <w:rsid w:val="00842389"/>
    <w:rsid w:val="00842EEC"/>
    <w:rsid w:val="00842F0B"/>
    <w:rsid w:val="0084307F"/>
    <w:rsid w:val="00843282"/>
    <w:rsid w:val="008436F8"/>
    <w:rsid w:val="0084392B"/>
    <w:rsid w:val="00843ECC"/>
    <w:rsid w:val="00843EED"/>
    <w:rsid w:val="008442A4"/>
    <w:rsid w:val="00845014"/>
    <w:rsid w:val="008453A8"/>
    <w:rsid w:val="008455E9"/>
    <w:rsid w:val="00845AE2"/>
    <w:rsid w:val="008460C8"/>
    <w:rsid w:val="008467B4"/>
    <w:rsid w:val="00846BA3"/>
    <w:rsid w:val="00846EFC"/>
    <w:rsid w:val="00846FA3"/>
    <w:rsid w:val="008470B5"/>
    <w:rsid w:val="00850BAE"/>
    <w:rsid w:val="00851694"/>
    <w:rsid w:val="00852147"/>
    <w:rsid w:val="0085277C"/>
    <w:rsid w:val="00852796"/>
    <w:rsid w:val="00852A46"/>
    <w:rsid w:val="00852B8B"/>
    <w:rsid w:val="0085420C"/>
    <w:rsid w:val="00854429"/>
    <w:rsid w:val="00855B45"/>
    <w:rsid w:val="00856593"/>
    <w:rsid w:val="00857B40"/>
    <w:rsid w:val="00857D10"/>
    <w:rsid w:val="00860197"/>
    <w:rsid w:val="00860257"/>
    <w:rsid w:val="00860284"/>
    <w:rsid w:val="00860C0B"/>
    <w:rsid w:val="00861CEE"/>
    <w:rsid w:val="00862306"/>
    <w:rsid w:val="00862B81"/>
    <w:rsid w:val="0086307A"/>
    <w:rsid w:val="00863308"/>
    <w:rsid w:val="00863322"/>
    <w:rsid w:val="008633D7"/>
    <w:rsid w:val="008633E0"/>
    <w:rsid w:val="008636B1"/>
    <w:rsid w:val="008636E3"/>
    <w:rsid w:val="0086389C"/>
    <w:rsid w:val="00863AAC"/>
    <w:rsid w:val="008640F9"/>
    <w:rsid w:val="00864773"/>
    <w:rsid w:val="00864C6C"/>
    <w:rsid w:val="00864E4B"/>
    <w:rsid w:val="00865034"/>
    <w:rsid w:val="008650CC"/>
    <w:rsid w:val="00865670"/>
    <w:rsid w:val="00865F0E"/>
    <w:rsid w:val="00866233"/>
    <w:rsid w:val="00866610"/>
    <w:rsid w:val="00866988"/>
    <w:rsid w:val="00866A1B"/>
    <w:rsid w:val="00866A3D"/>
    <w:rsid w:val="00867517"/>
    <w:rsid w:val="00867B30"/>
    <w:rsid w:val="00867DF7"/>
    <w:rsid w:val="008707B6"/>
    <w:rsid w:val="00870BD3"/>
    <w:rsid w:val="00870DCE"/>
    <w:rsid w:val="00871300"/>
    <w:rsid w:val="00871440"/>
    <w:rsid w:val="0087146E"/>
    <w:rsid w:val="008717B5"/>
    <w:rsid w:val="008717F2"/>
    <w:rsid w:val="00871A2B"/>
    <w:rsid w:val="008733B0"/>
    <w:rsid w:val="00873430"/>
    <w:rsid w:val="00873A96"/>
    <w:rsid w:val="0087466F"/>
    <w:rsid w:val="0087529C"/>
    <w:rsid w:val="008752DB"/>
    <w:rsid w:val="00875677"/>
    <w:rsid w:val="00875693"/>
    <w:rsid w:val="00875E71"/>
    <w:rsid w:val="00875EC4"/>
    <w:rsid w:val="0087600B"/>
    <w:rsid w:val="00876991"/>
    <w:rsid w:val="00877A70"/>
    <w:rsid w:val="00877A97"/>
    <w:rsid w:val="008815E0"/>
    <w:rsid w:val="0088173B"/>
    <w:rsid w:val="00881BDD"/>
    <w:rsid w:val="0088276C"/>
    <w:rsid w:val="00882916"/>
    <w:rsid w:val="00882C24"/>
    <w:rsid w:val="0088367F"/>
    <w:rsid w:val="00883BAC"/>
    <w:rsid w:val="00883F6C"/>
    <w:rsid w:val="00884173"/>
    <w:rsid w:val="00884367"/>
    <w:rsid w:val="008845AD"/>
    <w:rsid w:val="00884CE6"/>
    <w:rsid w:val="00884DD8"/>
    <w:rsid w:val="00884FEE"/>
    <w:rsid w:val="00885258"/>
    <w:rsid w:val="00885572"/>
    <w:rsid w:val="008858B1"/>
    <w:rsid w:val="008858C3"/>
    <w:rsid w:val="00885DD2"/>
    <w:rsid w:val="00885E24"/>
    <w:rsid w:val="00885EAF"/>
    <w:rsid w:val="0088611E"/>
    <w:rsid w:val="0088644B"/>
    <w:rsid w:val="008864E8"/>
    <w:rsid w:val="00886CD5"/>
    <w:rsid w:val="00886F6A"/>
    <w:rsid w:val="00887270"/>
    <w:rsid w:val="008879A1"/>
    <w:rsid w:val="00887EB2"/>
    <w:rsid w:val="00890480"/>
    <w:rsid w:val="0089074E"/>
    <w:rsid w:val="00891817"/>
    <w:rsid w:val="00891A40"/>
    <w:rsid w:val="008920DB"/>
    <w:rsid w:val="00892A20"/>
    <w:rsid w:val="0089358A"/>
    <w:rsid w:val="0089394A"/>
    <w:rsid w:val="008944C5"/>
    <w:rsid w:val="00894B43"/>
    <w:rsid w:val="00894B92"/>
    <w:rsid w:val="00894FC1"/>
    <w:rsid w:val="0089541B"/>
    <w:rsid w:val="008961AE"/>
    <w:rsid w:val="008962CF"/>
    <w:rsid w:val="008963E9"/>
    <w:rsid w:val="00896ACF"/>
    <w:rsid w:val="00896D29"/>
    <w:rsid w:val="0089711D"/>
    <w:rsid w:val="00897273"/>
    <w:rsid w:val="008974E0"/>
    <w:rsid w:val="00897B2B"/>
    <w:rsid w:val="00897E48"/>
    <w:rsid w:val="008A0112"/>
    <w:rsid w:val="008A0117"/>
    <w:rsid w:val="008A045C"/>
    <w:rsid w:val="008A0604"/>
    <w:rsid w:val="008A076E"/>
    <w:rsid w:val="008A11F1"/>
    <w:rsid w:val="008A162B"/>
    <w:rsid w:val="008A1ABA"/>
    <w:rsid w:val="008A2CAB"/>
    <w:rsid w:val="008A2D62"/>
    <w:rsid w:val="008A3258"/>
    <w:rsid w:val="008A5399"/>
    <w:rsid w:val="008A5B53"/>
    <w:rsid w:val="008A5C96"/>
    <w:rsid w:val="008A60A4"/>
    <w:rsid w:val="008A6195"/>
    <w:rsid w:val="008A61E8"/>
    <w:rsid w:val="008A6325"/>
    <w:rsid w:val="008A67CD"/>
    <w:rsid w:val="008A6CA8"/>
    <w:rsid w:val="008A6F50"/>
    <w:rsid w:val="008A77B6"/>
    <w:rsid w:val="008A7821"/>
    <w:rsid w:val="008A7BC4"/>
    <w:rsid w:val="008A7E5D"/>
    <w:rsid w:val="008B0B7E"/>
    <w:rsid w:val="008B0F4D"/>
    <w:rsid w:val="008B10C0"/>
    <w:rsid w:val="008B1145"/>
    <w:rsid w:val="008B127B"/>
    <w:rsid w:val="008B1333"/>
    <w:rsid w:val="008B14CE"/>
    <w:rsid w:val="008B15E1"/>
    <w:rsid w:val="008B1E8A"/>
    <w:rsid w:val="008B1F3C"/>
    <w:rsid w:val="008B2068"/>
    <w:rsid w:val="008B23C7"/>
    <w:rsid w:val="008B2480"/>
    <w:rsid w:val="008B2CC2"/>
    <w:rsid w:val="008B2E75"/>
    <w:rsid w:val="008B3205"/>
    <w:rsid w:val="008B3208"/>
    <w:rsid w:val="008B33C5"/>
    <w:rsid w:val="008B3A19"/>
    <w:rsid w:val="008B4102"/>
    <w:rsid w:val="008B4132"/>
    <w:rsid w:val="008B43FD"/>
    <w:rsid w:val="008B63F5"/>
    <w:rsid w:val="008B6419"/>
    <w:rsid w:val="008B6423"/>
    <w:rsid w:val="008B7487"/>
    <w:rsid w:val="008B75BE"/>
    <w:rsid w:val="008B7917"/>
    <w:rsid w:val="008C008A"/>
    <w:rsid w:val="008C01C2"/>
    <w:rsid w:val="008C0701"/>
    <w:rsid w:val="008C0FF2"/>
    <w:rsid w:val="008C12B6"/>
    <w:rsid w:val="008C170D"/>
    <w:rsid w:val="008C268D"/>
    <w:rsid w:val="008C2749"/>
    <w:rsid w:val="008C2C66"/>
    <w:rsid w:val="008C2E79"/>
    <w:rsid w:val="008C307F"/>
    <w:rsid w:val="008C358D"/>
    <w:rsid w:val="008C3714"/>
    <w:rsid w:val="008C3B0B"/>
    <w:rsid w:val="008C3F00"/>
    <w:rsid w:val="008C3F80"/>
    <w:rsid w:val="008C4745"/>
    <w:rsid w:val="008C47B5"/>
    <w:rsid w:val="008C4827"/>
    <w:rsid w:val="008C4FCE"/>
    <w:rsid w:val="008C5037"/>
    <w:rsid w:val="008C59D2"/>
    <w:rsid w:val="008C5AB8"/>
    <w:rsid w:val="008C650C"/>
    <w:rsid w:val="008C6634"/>
    <w:rsid w:val="008C682D"/>
    <w:rsid w:val="008C6BED"/>
    <w:rsid w:val="008C6C20"/>
    <w:rsid w:val="008C6C31"/>
    <w:rsid w:val="008C71DD"/>
    <w:rsid w:val="008C7E61"/>
    <w:rsid w:val="008D0499"/>
    <w:rsid w:val="008D0882"/>
    <w:rsid w:val="008D09FE"/>
    <w:rsid w:val="008D0B64"/>
    <w:rsid w:val="008D0E86"/>
    <w:rsid w:val="008D0F49"/>
    <w:rsid w:val="008D1050"/>
    <w:rsid w:val="008D1891"/>
    <w:rsid w:val="008D1E2B"/>
    <w:rsid w:val="008D289D"/>
    <w:rsid w:val="008D2A7B"/>
    <w:rsid w:val="008D2CF5"/>
    <w:rsid w:val="008D2FE4"/>
    <w:rsid w:val="008D3A9D"/>
    <w:rsid w:val="008D3B5C"/>
    <w:rsid w:val="008D46A5"/>
    <w:rsid w:val="008D48BD"/>
    <w:rsid w:val="008D4DF8"/>
    <w:rsid w:val="008D4E4A"/>
    <w:rsid w:val="008D4E7F"/>
    <w:rsid w:val="008D5A8E"/>
    <w:rsid w:val="008D5C3C"/>
    <w:rsid w:val="008D5C46"/>
    <w:rsid w:val="008D5DE8"/>
    <w:rsid w:val="008D683F"/>
    <w:rsid w:val="008D6CB0"/>
    <w:rsid w:val="008D7366"/>
    <w:rsid w:val="008D780A"/>
    <w:rsid w:val="008D7856"/>
    <w:rsid w:val="008D78F6"/>
    <w:rsid w:val="008D7C83"/>
    <w:rsid w:val="008E085B"/>
    <w:rsid w:val="008E08F9"/>
    <w:rsid w:val="008E0969"/>
    <w:rsid w:val="008E0ED1"/>
    <w:rsid w:val="008E10EE"/>
    <w:rsid w:val="008E1B7E"/>
    <w:rsid w:val="008E1C17"/>
    <w:rsid w:val="008E222C"/>
    <w:rsid w:val="008E298C"/>
    <w:rsid w:val="008E2C94"/>
    <w:rsid w:val="008E2F56"/>
    <w:rsid w:val="008E3259"/>
    <w:rsid w:val="008E35F4"/>
    <w:rsid w:val="008E3BBF"/>
    <w:rsid w:val="008E424A"/>
    <w:rsid w:val="008E487D"/>
    <w:rsid w:val="008E4923"/>
    <w:rsid w:val="008E4AB5"/>
    <w:rsid w:val="008E53B4"/>
    <w:rsid w:val="008E5A8F"/>
    <w:rsid w:val="008E5C1F"/>
    <w:rsid w:val="008E5F45"/>
    <w:rsid w:val="008E61F0"/>
    <w:rsid w:val="008E62E8"/>
    <w:rsid w:val="008E68EC"/>
    <w:rsid w:val="008E6CF4"/>
    <w:rsid w:val="008E70CA"/>
    <w:rsid w:val="008E7526"/>
    <w:rsid w:val="008E7D3E"/>
    <w:rsid w:val="008E7EE6"/>
    <w:rsid w:val="008F0026"/>
    <w:rsid w:val="008F051A"/>
    <w:rsid w:val="008F053B"/>
    <w:rsid w:val="008F0B6E"/>
    <w:rsid w:val="008F0CAC"/>
    <w:rsid w:val="008F1247"/>
    <w:rsid w:val="008F1462"/>
    <w:rsid w:val="008F1655"/>
    <w:rsid w:val="008F172F"/>
    <w:rsid w:val="008F190F"/>
    <w:rsid w:val="008F2BA9"/>
    <w:rsid w:val="008F2BE1"/>
    <w:rsid w:val="008F2E52"/>
    <w:rsid w:val="008F3B3F"/>
    <w:rsid w:val="008F3B6B"/>
    <w:rsid w:val="008F410C"/>
    <w:rsid w:val="008F439A"/>
    <w:rsid w:val="008F4461"/>
    <w:rsid w:val="008F45E6"/>
    <w:rsid w:val="008F48C4"/>
    <w:rsid w:val="008F4A24"/>
    <w:rsid w:val="008F4A56"/>
    <w:rsid w:val="008F4A95"/>
    <w:rsid w:val="008F4BEA"/>
    <w:rsid w:val="008F4E2F"/>
    <w:rsid w:val="008F582A"/>
    <w:rsid w:val="008F5B54"/>
    <w:rsid w:val="008F5D30"/>
    <w:rsid w:val="008F6286"/>
    <w:rsid w:val="008F64B3"/>
    <w:rsid w:val="008F6765"/>
    <w:rsid w:val="008F7AEF"/>
    <w:rsid w:val="008F7D05"/>
    <w:rsid w:val="00900695"/>
    <w:rsid w:val="009008E1"/>
    <w:rsid w:val="00900949"/>
    <w:rsid w:val="00900B34"/>
    <w:rsid w:val="0090190A"/>
    <w:rsid w:val="00901AAE"/>
    <w:rsid w:val="00901CD4"/>
    <w:rsid w:val="0090222F"/>
    <w:rsid w:val="00902B11"/>
    <w:rsid w:val="00903321"/>
    <w:rsid w:val="0090338C"/>
    <w:rsid w:val="00903BF0"/>
    <w:rsid w:val="009043BE"/>
    <w:rsid w:val="00904653"/>
    <w:rsid w:val="0090468B"/>
    <w:rsid w:val="0090499C"/>
    <w:rsid w:val="00904F04"/>
    <w:rsid w:val="0090530F"/>
    <w:rsid w:val="00905865"/>
    <w:rsid w:val="00905930"/>
    <w:rsid w:val="00905F54"/>
    <w:rsid w:val="00906145"/>
    <w:rsid w:val="00906736"/>
    <w:rsid w:val="00906B2D"/>
    <w:rsid w:val="00906B33"/>
    <w:rsid w:val="00906C19"/>
    <w:rsid w:val="00906FA7"/>
    <w:rsid w:val="00907134"/>
    <w:rsid w:val="009071FB"/>
    <w:rsid w:val="0090760C"/>
    <w:rsid w:val="009106BF"/>
    <w:rsid w:val="00910806"/>
    <w:rsid w:val="009109B1"/>
    <w:rsid w:val="00910AFE"/>
    <w:rsid w:val="00911758"/>
    <w:rsid w:val="00912138"/>
    <w:rsid w:val="009123DC"/>
    <w:rsid w:val="00912A2B"/>
    <w:rsid w:val="00913FA4"/>
    <w:rsid w:val="00914918"/>
    <w:rsid w:val="0091541D"/>
    <w:rsid w:val="0091545C"/>
    <w:rsid w:val="00915BD9"/>
    <w:rsid w:val="00915CE1"/>
    <w:rsid w:val="00915F74"/>
    <w:rsid w:val="009160FE"/>
    <w:rsid w:val="0091679B"/>
    <w:rsid w:val="009171B1"/>
    <w:rsid w:val="00917462"/>
    <w:rsid w:val="009177BF"/>
    <w:rsid w:val="009177C6"/>
    <w:rsid w:val="0091789A"/>
    <w:rsid w:val="00917ADB"/>
    <w:rsid w:val="00920098"/>
    <w:rsid w:val="00920419"/>
    <w:rsid w:val="00920600"/>
    <w:rsid w:val="00921420"/>
    <w:rsid w:val="009214FE"/>
    <w:rsid w:val="00921616"/>
    <w:rsid w:val="00921EF9"/>
    <w:rsid w:val="00922116"/>
    <w:rsid w:val="00922AE1"/>
    <w:rsid w:val="0092325C"/>
    <w:rsid w:val="009235F6"/>
    <w:rsid w:val="00923932"/>
    <w:rsid w:val="00923A94"/>
    <w:rsid w:val="00923B4C"/>
    <w:rsid w:val="00923E45"/>
    <w:rsid w:val="0092493E"/>
    <w:rsid w:val="0092539F"/>
    <w:rsid w:val="0092575B"/>
    <w:rsid w:val="00925919"/>
    <w:rsid w:val="00925A82"/>
    <w:rsid w:val="009262AB"/>
    <w:rsid w:val="00926301"/>
    <w:rsid w:val="00926657"/>
    <w:rsid w:val="00926694"/>
    <w:rsid w:val="00926B58"/>
    <w:rsid w:val="00926B8F"/>
    <w:rsid w:val="00926CDD"/>
    <w:rsid w:val="00926D5F"/>
    <w:rsid w:val="00927135"/>
    <w:rsid w:val="00927246"/>
    <w:rsid w:val="00927B38"/>
    <w:rsid w:val="009300F7"/>
    <w:rsid w:val="0093035D"/>
    <w:rsid w:val="0093071F"/>
    <w:rsid w:val="0093112F"/>
    <w:rsid w:val="0093140C"/>
    <w:rsid w:val="009316A7"/>
    <w:rsid w:val="00931FC7"/>
    <w:rsid w:val="0093212A"/>
    <w:rsid w:val="009325DC"/>
    <w:rsid w:val="009327A5"/>
    <w:rsid w:val="0093298A"/>
    <w:rsid w:val="00932FD6"/>
    <w:rsid w:val="00933040"/>
    <w:rsid w:val="00933F67"/>
    <w:rsid w:val="0093437B"/>
    <w:rsid w:val="009352A2"/>
    <w:rsid w:val="0093548F"/>
    <w:rsid w:val="009355D9"/>
    <w:rsid w:val="00935E7C"/>
    <w:rsid w:val="009367E7"/>
    <w:rsid w:val="00936CF3"/>
    <w:rsid w:val="00936DCF"/>
    <w:rsid w:val="009371F3"/>
    <w:rsid w:val="009377CC"/>
    <w:rsid w:val="00937D7E"/>
    <w:rsid w:val="009403E4"/>
    <w:rsid w:val="00940DD7"/>
    <w:rsid w:val="009411D7"/>
    <w:rsid w:val="00941965"/>
    <w:rsid w:val="009420E8"/>
    <w:rsid w:val="00942429"/>
    <w:rsid w:val="00942C46"/>
    <w:rsid w:val="009436C3"/>
    <w:rsid w:val="00943739"/>
    <w:rsid w:val="00943802"/>
    <w:rsid w:val="00943EF7"/>
    <w:rsid w:val="00943FB7"/>
    <w:rsid w:val="0094547C"/>
    <w:rsid w:val="00945BD8"/>
    <w:rsid w:val="0094661F"/>
    <w:rsid w:val="00946D7C"/>
    <w:rsid w:val="0094704A"/>
    <w:rsid w:val="00947094"/>
    <w:rsid w:val="00947191"/>
    <w:rsid w:val="00947341"/>
    <w:rsid w:val="009475D5"/>
    <w:rsid w:val="009500F3"/>
    <w:rsid w:val="0095092A"/>
    <w:rsid w:val="00950EBB"/>
    <w:rsid w:val="0095227F"/>
    <w:rsid w:val="00952FC0"/>
    <w:rsid w:val="00953190"/>
    <w:rsid w:val="00953AA8"/>
    <w:rsid w:val="00953F6B"/>
    <w:rsid w:val="00954142"/>
    <w:rsid w:val="0095430C"/>
    <w:rsid w:val="00954CE2"/>
    <w:rsid w:val="00955369"/>
    <w:rsid w:val="009553EF"/>
    <w:rsid w:val="00955BDA"/>
    <w:rsid w:val="00955F9D"/>
    <w:rsid w:val="009564B1"/>
    <w:rsid w:val="00956AB1"/>
    <w:rsid w:val="00956FC3"/>
    <w:rsid w:val="00956FD4"/>
    <w:rsid w:val="009579A7"/>
    <w:rsid w:val="00957C1A"/>
    <w:rsid w:val="00960462"/>
    <w:rsid w:val="00960A70"/>
    <w:rsid w:val="00960E3D"/>
    <w:rsid w:val="00960ECA"/>
    <w:rsid w:val="009611D3"/>
    <w:rsid w:val="009612A3"/>
    <w:rsid w:val="00961638"/>
    <w:rsid w:val="00961A95"/>
    <w:rsid w:val="00961C1C"/>
    <w:rsid w:val="00962662"/>
    <w:rsid w:val="009628F4"/>
    <w:rsid w:val="00963014"/>
    <w:rsid w:val="00963EE0"/>
    <w:rsid w:val="00963F11"/>
    <w:rsid w:val="0096435B"/>
    <w:rsid w:val="00964416"/>
    <w:rsid w:val="00964606"/>
    <w:rsid w:val="009646B8"/>
    <w:rsid w:val="00965817"/>
    <w:rsid w:val="00965ED6"/>
    <w:rsid w:val="0096623E"/>
    <w:rsid w:val="00966595"/>
    <w:rsid w:val="00966B93"/>
    <w:rsid w:val="00966E4A"/>
    <w:rsid w:val="00966E85"/>
    <w:rsid w:val="00966F4D"/>
    <w:rsid w:val="0096711F"/>
    <w:rsid w:val="0096719F"/>
    <w:rsid w:val="009708DA"/>
    <w:rsid w:val="00971583"/>
    <w:rsid w:val="00971A69"/>
    <w:rsid w:val="0097296F"/>
    <w:rsid w:val="0097332B"/>
    <w:rsid w:val="00973412"/>
    <w:rsid w:val="00973831"/>
    <w:rsid w:val="00973E25"/>
    <w:rsid w:val="0097454F"/>
    <w:rsid w:val="009746A8"/>
    <w:rsid w:val="0097485C"/>
    <w:rsid w:val="0097492D"/>
    <w:rsid w:val="009749CE"/>
    <w:rsid w:val="00974BF5"/>
    <w:rsid w:val="00975D9D"/>
    <w:rsid w:val="00976021"/>
    <w:rsid w:val="009762CB"/>
    <w:rsid w:val="0097699E"/>
    <w:rsid w:val="00976BC5"/>
    <w:rsid w:val="00976E5E"/>
    <w:rsid w:val="00976FB6"/>
    <w:rsid w:val="00977041"/>
    <w:rsid w:val="0097716E"/>
    <w:rsid w:val="009771DB"/>
    <w:rsid w:val="009777F3"/>
    <w:rsid w:val="00977BE1"/>
    <w:rsid w:val="00977EC9"/>
    <w:rsid w:val="009803E5"/>
    <w:rsid w:val="00980B63"/>
    <w:rsid w:val="00980D1B"/>
    <w:rsid w:val="00981497"/>
    <w:rsid w:val="00981684"/>
    <w:rsid w:val="00981CAA"/>
    <w:rsid w:val="0098239E"/>
    <w:rsid w:val="0098254D"/>
    <w:rsid w:val="009826BC"/>
    <w:rsid w:val="00982921"/>
    <w:rsid w:val="00982EC6"/>
    <w:rsid w:val="00983562"/>
    <w:rsid w:val="00983698"/>
    <w:rsid w:val="00984669"/>
    <w:rsid w:val="00984964"/>
    <w:rsid w:val="00984C92"/>
    <w:rsid w:val="00984D37"/>
    <w:rsid w:val="009854DC"/>
    <w:rsid w:val="009856BD"/>
    <w:rsid w:val="00985891"/>
    <w:rsid w:val="009858C4"/>
    <w:rsid w:val="009862A8"/>
    <w:rsid w:val="0098682D"/>
    <w:rsid w:val="009868F4"/>
    <w:rsid w:val="00986CD2"/>
    <w:rsid w:val="0098710E"/>
    <w:rsid w:val="009872E1"/>
    <w:rsid w:val="00987328"/>
    <w:rsid w:val="00987613"/>
    <w:rsid w:val="00987828"/>
    <w:rsid w:val="0098797D"/>
    <w:rsid w:val="009902AC"/>
    <w:rsid w:val="00990348"/>
    <w:rsid w:val="009909D4"/>
    <w:rsid w:val="00990BBB"/>
    <w:rsid w:val="00990BDD"/>
    <w:rsid w:val="00990C14"/>
    <w:rsid w:val="00990ED4"/>
    <w:rsid w:val="0099140D"/>
    <w:rsid w:val="00991819"/>
    <w:rsid w:val="00992121"/>
    <w:rsid w:val="00992402"/>
    <w:rsid w:val="00992496"/>
    <w:rsid w:val="009927F9"/>
    <w:rsid w:val="00992C71"/>
    <w:rsid w:val="009931AF"/>
    <w:rsid w:val="00993566"/>
    <w:rsid w:val="0099359B"/>
    <w:rsid w:val="00993A83"/>
    <w:rsid w:val="0099438D"/>
    <w:rsid w:val="009943D4"/>
    <w:rsid w:val="00995249"/>
    <w:rsid w:val="00995483"/>
    <w:rsid w:val="00995516"/>
    <w:rsid w:val="00995559"/>
    <w:rsid w:val="009955A3"/>
    <w:rsid w:val="00995A47"/>
    <w:rsid w:val="00995BA5"/>
    <w:rsid w:val="00995D52"/>
    <w:rsid w:val="00996664"/>
    <w:rsid w:val="00996B4F"/>
    <w:rsid w:val="00996BBB"/>
    <w:rsid w:val="00996C7C"/>
    <w:rsid w:val="0099710D"/>
    <w:rsid w:val="009973AE"/>
    <w:rsid w:val="00997964"/>
    <w:rsid w:val="00997A76"/>
    <w:rsid w:val="00997B90"/>
    <w:rsid w:val="00997DE2"/>
    <w:rsid w:val="00997E62"/>
    <w:rsid w:val="009A02B7"/>
    <w:rsid w:val="009A077E"/>
    <w:rsid w:val="009A0CAB"/>
    <w:rsid w:val="009A1488"/>
    <w:rsid w:val="009A1564"/>
    <w:rsid w:val="009A1760"/>
    <w:rsid w:val="009A1DD2"/>
    <w:rsid w:val="009A20C2"/>
    <w:rsid w:val="009A20D5"/>
    <w:rsid w:val="009A222E"/>
    <w:rsid w:val="009A3187"/>
    <w:rsid w:val="009A31BA"/>
    <w:rsid w:val="009A37FC"/>
    <w:rsid w:val="009A3D15"/>
    <w:rsid w:val="009A4A67"/>
    <w:rsid w:val="009A4E72"/>
    <w:rsid w:val="009A5969"/>
    <w:rsid w:val="009A5C8C"/>
    <w:rsid w:val="009A6B2F"/>
    <w:rsid w:val="009A709D"/>
    <w:rsid w:val="009A7525"/>
    <w:rsid w:val="009A7E19"/>
    <w:rsid w:val="009B045E"/>
    <w:rsid w:val="009B0739"/>
    <w:rsid w:val="009B0BE0"/>
    <w:rsid w:val="009B0CBB"/>
    <w:rsid w:val="009B0D7F"/>
    <w:rsid w:val="009B0F2C"/>
    <w:rsid w:val="009B11C2"/>
    <w:rsid w:val="009B122C"/>
    <w:rsid w:val="009B15C8"/>
    <w:rsid w:val="009B195E"/>
    <w:rsid w:val="009B1B67"/>
    <w:rsid w:val="009B1FCE"/>
    <w:rsid w:val="009B1FFB"/>
    <w:rsid w:val="009B2004"/>
    <w:rsid w:val="009B26CC"/>
    <w:rsid w:val="009B275B"/>
    <w:rsid w:val="009B29E7"/>
    <w:rsid w:val="009B2B0F"/>
    <w:rsid w:val="009B2C6E"/>
    <w:rsid w:val="009B313F"/>
    <w:rsid w:val="009B33CD"/>
    <w:rsid w:val="009B3827"/>
    <w:rsid w:val="009B3A58"/>
    <w:rsid w:val="009B3AC4"/>
    <w:rsid w:val="009B401C"/>
    <w:rsid w:val="009B4445"/>
    <w:rsid w:val="009B4939"/>
    <w:rsid w:val="009B4BE8"/>
    <w:rsid w:val="009B4CBC"/>
    <w:rsid w:val="009B4EBB"/>
    <w:rsid w:val="009B5A17"/>
    <w:rsid w:val="009B6012"/>
    <w:rsid w:val="009B648C"/>
    <w:rsid w:val="009B64E5"/>
    <w:rsid w:val="009B6894"/>
    <w:rsid w:val="009B7616"/>
    <w:rsid w:val="009B79D2"/>
    <w:rsid w:val="009B7F6B"/>
    <w:rsid w:val="009C00AF"/>
    <w:rsid w:val="009C0622"/>
    <w:rsid w:val="009C09A8"/>
    <w:rsid w:val="009C0C02"/>
    <w:rsid w:val="009C0F9F"/>
    <w:rsid w:val="009C15BE"/>
    <w:rsid w:val="009C18D6"/>
    <w:rsid w:val="009C1C5B"/>
    <w:rsid w:val="009C1FC5"/>
    <w:rsid w:val="009C2813"/>
    <w:rsid w:val="009C2C12"/>
    <w:rsid w:val="009C2D0C"/>
    <w:rsid w:val="009C2DBA"/>
    <w:rsid w:val="009C3186"/>
    <w:rsid w:val="009C3C61"/>
    <w:rsid w:val="009C3E56"/>
    <w:rsid w:val="009C417B"/>
    <w:rsid w:val="009C419E"/>
    <w:rsid w:val="009C4B02"/>
    <w:rsid w:val="009C4EC8"/>
    <w:rsid w:val="009C573B"/>
    <w:rsid w:val="009C6213"/>
    <w:rsid w:val="009C6367"/>
    <w:rsid w:val="009C63E8"/>
    <w:rsid w:val="009C76E1"/>
    <w:rsid w:val="009C7E69"/>
    <w:rsid w:val="009D0077"/>
    <w:rsid w:val="009D0794"/>
    <w:rsid w:val="009D316C"/>
    <w:rsid w:val="009D3360"/>
    <w:rsid w:val="009D3DA4"/>
    <w:rsid w:val="009D4BF2"/>
    <w:rsid w:val="009D58CB"/>
    <w:rsid w:val="009D597A"/>
    <w:rsid w:val="009D60B7"/>
    <w:rsid w:val="009D63D0"/>
    <w:rsid w:val="009D649E"/>
    <w:rsid w:val="009D664F"/>
    <w:rsid w:val="009D7A35"/>
    <w:rsid w:val="009E025C"/>
    <w:rsid w:val="009E0577"/>
    <w:rsid w:val="009E0B1E"/>
    <w:rsid w:val="009E0D28"/>
    <w:rsid w:val="009E1788"/>
    <w:rsid w:val="009E197E"/>
    <w:rsid w:val="009E1AAD"/>
    <w:rsid w:val="009E23BE"/>
    <w:rsid w:val="009E2B73"/>
    <w:rsid w:val="009E2ED6"/>
    <w:rsid w:val="009E3998"/>
    <w:rsid w:val="009E3B9E"/>
    <w:rsid w:val="009E3D96"/>
    <w:rsid w:val="009E3EE3"/>
    <w:rsid w:val="009E4991"/>
    <w:rsid w:val="009E4AC0"/>
    <w:rsid w:val="009E4E65"/>
    <w:rsid w:val="009E4FCD"/>
    <w:rsid w:val="009E52CA"/>
    <w:rsid w:val="009E5615"/>
    <w:rsid w:val="009E6800"/>
    <w:rsid w:val="009E6A9E"/>
    <w:rsid w:val="009E6D11"/>
    <w:rsid w:val="009E7E9E"/>
    <w:rsid w:val="009F07F9"/>
    <w:rsid w:val="009F0988"/>
    <w:rsid w:val="009F0A47"/>
    <w:rsid w:val="009F0BA2"/>
    <w:rsid w:val="009F0CC3"/>
    <w:rsid w:val="009F1292"/>
    <w:rsid w:val="009F1D76"/>
    <w:rsid w:val="009F2321"/>
    <w:rsid w:val="009F238B"/>
    <w:rsid w:val="009F239D"/>
    <w:rsid w:val="009F270A"/>
    <w:rsid w:val="009F2CF1"/>
    <w:rsid w:val="009F359F"/>
    <w:rsid w:val="009F35DE"/>
    <w:rsid w:val="009F37A7"/>
    <w:rsid w:val="009F3B09"/>
    <w:rsid w:val="009F46E2"/>
    <w:rsid w:val="009F4E77"/>
    <w:rsid w:val="009F55E8"/>
    <w:rsid w:val="009F5974"/>
    <w:rsid w:val="009F5AEF"/>
    <w:rsid w:val="009F61F0"/>
    <w:rsid w:val="009F6647"/>
    <w:rsid w:val="009F687F"/>
    <w:rsid w:val="009F7761"/>
    <w:rsid w:val="009F7BD1"/>
    <w:rsid w:val="00A000A8"/>
    <w:rsid w:val="00A00268"/>
    <w:rsid w:val="00A00734"/>
    <w:rsid w:val="00A0092B"/>
    <w:rsid w:val="00A00954"/>
    <w:rsid w:val="00A00CA6"/>
    <w:rsid w:val="00A00FD2"/>
    <w:rsid w:val="00A011D4"/>
    <w:rsid w:val="00A01351"/>
    <w:rsid w:val="00A0173C"/>
    <w:rsid w:val="00A017C8"/>
    <w:rsid w:val="00A01AC7"/>
    <w:rsid w:val="00A01DF1"/>
    <w:rsid w:val="00A02002"/>
    <w:rsid w:val="00A02762"/>
    <w:rsid w:val="00A0308E"/>
    <w:rsid w:val="00A03177"/>
    <w:rsid w:val="00A03343"/>
    <w:rsid w:val="00A03BDF"/>
    <w:rsid w:val="00A04786"/>
    <w:rsid w:val="00A0478F"/>
    <w:rsid w:val="00A049D7"/>
    <w:rsid w:val="00A04E37"/>
    <w:rsid w:val="00A0503C"/>
    <w:rsid w:val="00A0580E"/>
    <w:rsid w:val="00A058AE"/>
    <w:rsid w:val="00A05BC7"/>
    <w:rsid w:val="00A06215"/>
    <w:rsid w:val="00A06BCF"/>
    <w:rsid w:val="00A07091"/>
    <w:rsid w:val="00A072A2"/>
    <w:rsid w:val="00A1002D"/>
    <w:rsid w:val="00A10250"/>
    <w:rsid w:val="00A1183F"/>
    <w:rsid w:val="00A11939"/>
    <w:rsid w:val="00A11FB2"/>
    <w:rsid w:val="00A12100"/>
    <w:rsid w:val="00A12370"/>
    <w:rsid w:val="00A12E6E"/>
    <w:rsid w:val="00A12F40"/>
    <w:rsid w:val="00A12FCA"/>
    <w:rsid w:val="00A13725"/>
    <w:rsid w:val="00A13747"/>
    <w:rsid w:val="00A13878"/>
    <w:rsid w:val="00A144AE"/>
    <w:rsid w:val="00A14759"/>
    <w:rsid w:val="00A14F9D"/>
    <w:rsid w:val="00A152D6"/>
    <w:rsid w:val="00A15545"/>
    <w:rsid w:val="00A15A5C"/>
    <w:rsid w:val="00A15C1F"/>
    <w:rsid w:val="00A15DEC"/>
    <w:rsid w:val="00A15FD3"/>
    <w:rsid w:val="00A1682C"/>
    <w:rsid w:val="00A168CC"/>
    <w:rsid w:val="00A1697B"/>
    <w:rsid w:val="00A1698A"/>
    <w:rsid w:val="00A1699A"/>
    <w:rsid w:val="00A16C6F"/>
    <w:rsid w:val="00A16CD7"/>
    <w:rsid w:val="00A171D4"/>
    <w:rsid w:val="00A17932"/>
    <w:rsid w:val="00A17B1A"/>
    <w:rsid w:val="00A17DEF"/>
    <w:rsid w:val="00A20189"/>
    <w:rsid w:val="00A20191"/>
    <w:rsid w:val="00A2043D"/>
    <w:rsid w:val="00A204E6"/>
    <w:rsid w:val="00A20792"/>
    <w:rsid w:val="00A20A2F"/>
    <w:rsid w:val="00A20ACE"/>
    <w:rsid w:val="00A20B85"/>
    <w:rsid w:val="00A21182"/>
    <w:rsid w:val="00A21514"/>
    <w:rsid w:val="00A2154C"/>
    <w:rsid w:val="00A2164A"/>
    <w:rsid w:val="00A21A41"/>
    <w:rsid w:val="00A21C28"/>
    <w:rsid w:val="00A21C61"/>
    <w:rsid w:val="00A21CCD"/>
    <w:rsid w:val="00A21F47"/>
    <w:rsid w:val="00A2234C"/>
    <w:rsid w:val="00A22782"/>
    <w:rsid w:val="00A22812"/>
    <w:rsid w:val="00A22882"/>
    <w:rsid w:val="00A22963"/>
    <w:rsid w:val="00A230F2"/>
    <w:rsid w:val="00A235EC"/>
    <w:rsid w:val="00A2394E"/>
    <w:rsid w:val="00A24359"/>
    <w:rsid w:val="00A2469D"/>
    <w:rsid w:val="00A24765"/>
    <w:rsid w:val="00A24F1D"/>
    <w:rsid w:val="00A25425"/>
    <w:rsid w:val="00A25A71"/>
    <w:rsid w:val="00A25BFB"/>
    <w:rsid w:val="00A25BFC"/>
    <w:rsid w:val="00A25C9A"/>
    <w:rsid w:val="00A25D12"/>
    <w:rsid w:val="00A265CC"/>
    <w:rsid w:val="00A2669F"/>
    <w:rsid w:val="00A2792E"/>
    <w:rsid w:val="00A303BC"/>
    <w:rsid w:val="00A30917"/>
    <w:rsid w:val="00A309C4"/>
    <w:rsid w:val="00A30C74"/>
    <w:rsid w:val="00A3141F"/>
    <w:rsid w:val="00A3152A"/>
    <w:rsid w:val="00A31552"/>
    <w:rsid w:val="00A31874"/>
    <w:rsid w:val="00A31944"/>
    <w:rsid w:val="00A31B56"/>
    <w:rsid w:val="00A31E78"/>
    <w:rsid w:val="00A32205"/>
    <w:rsid w:val="00A323FB"/>
    <w:rsid w:val="00A3262E"/>
    <w:rsid w:val="00A32723"/>
    <w:rsid w:val="00A329CE"/>
    <w:rsid w:val="00A32C76"/>
    <w:rsid w:val="00A32DA2"/>
    <w:rsid w:val="00A330A2"/>
    <w:rsid w:val="00A33DD5"/>
    <w:rsid w:val="00A33FAD"/>
    <w:rsid w:val="00A34242"/>
    <w:rsid w:val="00A3460D"/>
    <w:rsid w:val="00A34BA7"/>
    <w:rsid w:val="00A34BBA"/>
    <w:rsid w:val="00A35516"/>
    <w:rsid w:val="00A357F8"/>
    <w:rsid w:val="00A35D20"/>
    <w:rsid w:val="00A367DB"/>
    <w:rsid w:val="00A3701D"/>
    <w:rsid w:val="00A372EA"/>
    <w:rsid w:val="00A37498"/>
    <w:rsid w:val="00A40470"/>
    <w:rsid w:val="00A405F3"/>
    <w:rsid w:val="00A40BD6"/>
    <w:rsid w:val="00A40DD3"/>
    <w:rsid w:val="00A410F5"/>
    <w:rsid w:val="00A41553"/>
    <w:rsid w:val="00A41C0E"/>
    <w:rsid w:val="00A41E14"/>
    <w:rsid w:val="00A43085"/>
    <w:rsid w:val="00A43251"/>
    <w:rsid w:val="00A437AA"/>
    <w:rsid w:val="00A43A5F"/>
    <w:rsid w:val="00A43C8B"/>
    <w:rsid w:val="00A444A0"/>
    <w:rsid w:val="00A445C8"/>
    <w:rsid w:val="00A44603"/>
    <w:rsid w:val="00A45172"/>
    <w:rsid w:val="00A452CF"/>
    <w:rsid w:val="00A45500"/>
    <w:rsid w:val="00A45A62"/>
    <w:rsid w:val="00A45B47"/>
    <w:rsid w:val="00A45DDC"/>
    <w:rsid w:val="00A46CA7"/>
    <w:rsid w:val="00A46CBE"/>
    <w:rsid w:val="00A46FC8"/>
    <w:rsid w:val="00A477DD"/>
    <w:rsid w:val="00A47BEE"/>
    <w:rsid w:val="00A47F0A"/>
    <w:rsid w:val="00A5008A"/>
    <w:rsid w:val="00A505F2"/>
    <w:rsid w:val="00A50A31"/>
    <w:rsid w:val="00A50FD4"/>
    <w:rsid w:val="00A5122D"/>
    <w:rsid w:val="00A512EE"/>
    <w:rsid w:val="00A512FF"/>
    <w:rsid w:val="00A51358"/>
    <w:rsid w:val="00A525D6"/>
    <w:rsid w:val="00A526AB"/>
    <w:rsid w:val="00A52ADB"/>
    <w:rsid w:val="00A52AE1"/>
    <w:rsid w:val="00A52AF1"/>
    <w:rsid w:val="00A52DCF"/>
    <w:rsid w:val="00A52EDF"/>
    <w:rsid w:val="00A52F83"/>
    <w:rsid w:val="00A53101"/>
    <w:rsid w:val="00A53234"/>
    <w:rsid w:val="00A534F8"/>
    <w:rsid w:val="00A53660"/>
    <w:rsid w:val="00A537A8"/>
    <w:rsid w:val="00A53C56"/>
    <w:rsid w:val="00A5484A"/>
    <w:rsid w:val="00A54E2E"/>
    <w:rsid w:val="00A558B1"/>
    <w:rsid w:val="00A55EBF"/>
    <w:rsid w:val="00A564C5"/>
    <w:rsid w:val="00A56766"/>
    <w:rsid w:val="00A57412"/>
    <w:rsid w:val="00A57491"/>
    <w:rsid w:val="00A57A3E"/>
    <w:rsid w:val="00A60E73"/>
    <w:rsid w:val="00A61080"/>
    <w:rsid w:val="00A61234"/>
    <w:rsid w:val="00A612EA"/>
    <w:rsid w:val="00A61324"/>
    <w:rsid w:val="00A616C2"/>
    <w:rsid w:val="00A61D39"/>
    <w:rsid w:val="00A6214E"/>
    <w:rsid w:val="00A62245"/>
    <w:rsid w:val="00A62275"/>
    <w:rsid w:val="00A629BA"/>
    <w:rsid w:val="00A62EB9"/>
    <w:rsid w:val="00A634B0"/>
    <w:rsid w:val="00A63601"/>
    <w:rsid w:val="00A636D4"/>
    <w:rsid w:val="00A636E9"/>
    <w:rsid w:val="00A63764"/>
    <w:rsid w:val="00A63B2A"/>
    <w:rsid w:val="00A63ECC"/>
    <w:rsid w:val="00A64243"/>
    <w:rsid w:val="00A65A5D"/>
    <w:rsid w:val="00A65B65"/>
    <w:rsid w:val="00A66268"/>
    <w:rsid w:val="00A66979"/>
    <w:rsid w:val="00A66A0F"/>
    <w:rsid w:val="00A678B1"/>
    <w:rsid w:val="00A7029C"/>
    <w:rsid w:val="00A7067A"/>
    <w:rsid w:val="00A70774"/>
    <w:rsid w:val="00A70CF9"/>
    <w:rsid w:val="00A70D3E"/>
    <w:rsid w:val="00A7103F"/>
    <w:rsid w:val="00A713B5"/>
    <w:rsid w:val="00A713FD"/>
    <w:rsid w:val="00A71922"/>
    <w:rsid w:val="00A722A2"/>
    <w:rsid w:val="00A7292E"/>
    <w:rsid w:val="00A72EC1"/>
    <w:rsid w:val="00A7313A"/>
    <w:rsid w:val="00A734D2"/>
    <w:rsid w:val="00A73886"/>
    <w:rsid w:val="00A73A52"/>
    <w:rsid w:val="00A73FAC"/>
    <w:rsid w:val="00A7414D"/>
    <w:rsid w:val="00A745CB"/>
    <w:rsid w:val="00A74750"/>
    <w:rsid w:val="00A7479E"/>
    <w:rsid w:val="00A74DC2"/>
    <w:rsid w:val="00A7569D"/>
    <w:rsid w:val="00A757AD"/>
    <w:rsid w:val="00A7595E"/>
    <w:rsid w:val="00A75B4C"/>
    <w:rsid w:val="00A75C1C"/>
    <w:rsid w:val="00A75F3C"/>
    <w:rsid w:val="00A76E05"/>
    <w:rsid w:val="00A77085"/>
    <w:rsid w:val="00A77A80"/>
    <w:rsid w:val="00A80753"/>
    <w:rsid w:val="00A8087E"/>
    <w:rsid w:val="00A8095A"/>
    <w:rsid w:val="00A81224"/>
    <w:rsid w:val="00A812AD"/>
    <w:rsid w:val="00A81D8C"/>
    <w:rsid w:val="00A81E72"/>
    <w:rsid w:val="00A825A6"/>
    <w:rsid w:val="00A829E2"/>
    <w:rsid w:val="00A83702"/>
    <w:rsid w:val="00A83845"/>
    <w:rsid w:val="00A83C05"/>
    <w:rsid w:val="00A83CCA"/>
    <w:rsid w:val="00A83DB1"/>
    <w:rsid w:val="00A84145"/>
    <w:rsid w:val="00A841A0"/>
    <w:rsid w:val="00A84804"/>
    <w:rsid w:val="00A84C05"/>
    <w:rsid w:val="00A85568"/>
    <w:rsid w:val="00A85A86"/>
    <w:rsid w:val="00A861B3"/>
    <w:rsid w:val="00A864E5"/>
    <w:rsid w:val="00A86B01"/>
    <w:rsid w:val="00A874CD"/>
    <w:rsid w:val="00A876E1"/>
    <w:rsid w:val="00A87C4B"/>
    <w:rsid w:val="00A87D7F"/>
    <w:rsid w:val="00A87DA8"/>
    <w:rsid w:val="00A87DB1"/>
    <w:rsid w:val="00A908EB"/>
    <w:rsid w:val="00A91143"/>
    <w:rsid w:val="00A9154F"/>
    <w:rsid w:val="00A91705"/>
    <w:rsid w:val="00A91CB2"/>
    <w:rsid w:val="00A91E63"/>
    <w:rsid w:val="00A91F35"/>
    <w:rsid w:val="00A921B4"/>
    <w:rsid w:val="00A923A1"/>
    <w:rsid w:val="00A92637"/>
    <w:rsid w:val="00A9277B"/>
    <w:rsid w:val="00A927F3"/>
    <w:rsid w:val="00A92B9B"/>
    <w:rsid w:val="00A92E22"/>
    <w:rsid w:val="00A936AA"/>
    <w:rsid w:val="00A93841"/>
    <w:rsid w:val="00A93AB9"/>
    <w:rsid w:val="00A940DE"/>
    <w:rsid w:val="00A944C7"/>
    <w:rsid w:val="00A946DA"/>
    <w:rsid w:val="00A94782"/>
    <w:rsid w:val="00A94CE6"/>
    <w:rsid w:val="00A95605"/>
    <w:rsid w:val="00A95797"/>
    <w:rsid w:val="00A9595A"/>
    <w:rsid w:val="00A95D37"/>
    <w:rsid w:val="00A95FAD"/>
    <w:rsid w:val="00A960BD"/>
    <w:rsid w:val="00A964C2"/>
    <w:rsid w:val="00A968E9"/>
    <w:rsid w:val="00A96B2D"/>
    <w:rsid w:val="00A97065"/>
    <w:rsid w:val="00A9709B"/>
    <w:rsid w:val="00A9732C"/>
    <w:rsid w:val="00A9765A"/>
    <w:rsid w:val="00AA0035"/>
    <w:rsid w:val="00AA006A"/>
    <w:rsid w:val="00AA08A4"/>
    <w:rsid w:val="00AA1B69"/>
    <w:rsid w:val="00AA1BF1"/>
    <w:rsid w:val="00AA239D"/>
    <w:rsid w:val="00AA245D"/>
    <w:rsid w:val="00AA2860"/>
    <w:rsid w:val="00AA304B"/>
    <w:rsid w:val="00AA463A"/>
    <w:rsid w:val="00AA4D8A"/>
    <w:rsid w:val="00AA4F5B"/>
    <w:rsid w:val="00AA5ADF"/>
    <w:rsid w:val="00AA6B68"/>
    <w:rsid w:val="00AA6E3D"/>
    <w:rsid w:val="00AA7F1D"/>
    <w:rsid w:val="00AB0039"/>
    <w:rsid w:val="00AB04FE"/>
    <w:rsid w:val="00AB09B6"/>
    <w:rsid w:val="00AB0A80"/>
    <w:rsid w:val="00AB0F3A"/>
    <w:rsid w:val="00AB1195"/>
    <w:rsid w:val="00AB12FE"/>
    <w:rsid w:val="00AB193F"/>
    <w:rsid w:val="00AB1A5D"/>
    <w:rsid w:val="00AB1BDA"/>
    <w:rsid w:val="00AB27A3"/>
    <w:rsid w:val="00AB2A6E"/>
    <w:rsid w:val="00AB30AF"/>
    <w:rsid w:val="00AB413C"/>
    <w:rsid w:val="00AB431F"/>
    <w:rsid w:val="00AB468D"/>
    <w:rsid w:val="00AB47AF"/>
    <w:rsid w:val="00AB4B62"/>
    <w:rsid w:val="00AB4B71"/>
    <w:rsid w:val="00AB4D80"/>
    <w:rsid w:val="00AB4D8E"/>
    <w:rsid w:val="00AB4F0F"/>
    <w:rsid w:val="00AB56DB"/>
    <w:rsid w:val="00AB646D"/>
    <w:rsid w:val="00AB6B95"/>
    <w:rsid w:val="00AB6FA9"/>
    <w:rsid w:val="00AB71B2"/>
    <w:rsid w:val="00AB762B"/>
    <w:rsid w:val="00AB765E"/>
    <w:rsid w:val="00AB7D9E"/>
    <w:rsid w:val="00AB7F74"/>
    <w:rsid w:val="00AC095F"/>
    <w:rsid w:val="00AC0A52"/>
    <w:rsid w:val="00AC0D02"/>
    <w:rsid w:val="00AC0D68"/>
    <w:rsid w:val="00AC1032"/>
    <w:rsid w:val="00AC161B"/>
    <w:rsid w:val="00AC1658"/>
    <w:rsid w:val="00AC18DE"/>
    <w:rsid w:val="00AC1EC7"/>
    <w:rsid w:val="00AC2163"/>
    <w:rsid w:val="00AC23E1"/>
    <w:rsid w:val="00AC26E4"/>
    <w:rsid w:val="00AC2867"/>
    <w:rsid w:val="00AC2876"/>
    <w:rsid w:val="00AC29C3"/>
    <w:rsid w:val="00AC2B4C"/>
    <w:rsid w:val="00AC2EB5"/>
    <w:rsid w:val="00AC3466"/>
    <w:rsid w:val="00AC3604"/>
    <w:rsid w:val="00AC36A8"/>
    <w:rsid w:val="00AC384C"/>
    <w:rsid w:val="00AC3D89"/>
    <w:rsid w:val="00AC3E01"/>
    <w:rsid w:val="00AC3EA4"/>
    <w:rsid w:val="00AC4904"/>
    <w:rsid w:val="00AC4E0F"/>
    <w:rsid w:val="00AC4E7A"/>
    <w:rsid w:val="00AC525A"/>
    <w:rsid w:val="00AC602D"/>
    <w:rsid w:val="00AC62A5"/>
    <w:rsid w:val="00AC6429"/>
    <w:rsid w:val="00AC66FC"/>
    <w:rsid w:val="00AC69F4"/>
    <w:rsid w:val="00AC6E7E"/>
    <w:rsid w:val="00AC7737"/>
    <w:rsid w:val="00AC7908"/>
    <w:rsid w:val="00AD0279"/>
    <w:rsid w:val="00AD086C"/>
    <w:rsid w:val="00AD12D7"/>
    <w:rsid w:val="00AD1DF8"/>
    <w:rsid w:val="00AD2887"/>
    <w:rsid w:val="00AD37ED"/>
    <w:rsid w:val="00AD39AC"/>
    <w:rsid w:val="00AD3C55"/>
    <w:rsid w:val="00AD3F33"/>
    <w:rsid w:val="00AD3FD3"/>
    <w:rsid w:val="00AD448A"/>
    <w:rsid w:val="00AD490A"/>
    <w:rsid w:val="00AD4DE6"/>
    <w:rsid w:val="00AD5332"/>
    <w:rsid w:val="00AD5DA2"/>
    <w:rsid w:val="00AD5F7B"/>
    <w:rsid w:val="00AD600A"/>
    <w:rsid w:val="00AD63FB"/>
    <w:rsid w:val="00AD7A9B"/>
    <w:rsid w:val="00AD7C2F"/>
    <w:rsid w:val="00AD7CAC"/>
    <w:rsid w:val="00AE09EC"/>
    <w:rsid w:val="00AE0F22"/>
    <w:rsid w:val="00AE115C"/>
    <w:rsid w:val="00AE16C3"/>
    <w:rsid w:val="00AE1906"/>
    <w:rsid w:val="00AE1B5C"/>
    <w:rsid w:val="00AE1B8C"/>
    <w:rsid w:val="00AE1DFE"/>
    <w:rsid w:val="00AE2724"/>
    <w:rsid w:val="00AE2B53"/>
    <w:rsid w:val="00AE2B95"/>
    <w:rsid w:val="00AE3309"/>
    <w:rsid w:val="00AE3C10"/>
    <w:rsid w:val="00AE4224"/>
    <w:rsid w:val="00AE44E4"/>
    <w:rsid w:val="00AE4734"/>
    <w:rsid w:val="00AE4B9D"/>
    <w:rsid w:val="00AE4FF7"/>
    <w:rsid w:val="00AE5059"/>
    <w:rsid w:val="00AE5AB9"/>
    <w:rsid w:val="00AE5CCF"/>
    <w:rsid w:val="00AE65D2"/>
    <w:rsid w:val="00AE669F"/>
    <w:rsid w:val="00AE67DE"/>
    <w:rsid w:val="00AE6979"/>
    <w:rsid w:val="00AE774D"/>
    <w:rsid w:val="00AF0018"/>
    <w:rsid w:val="00AF04A4"/>
    <w:rsid w:val="00AF064F"/>
    <w:rsid w:val="00AF1100"/>
    <w:rsid w:val="00AF13F6"/>
    <w:rsid w:val="00AF15F7"/>
    <w:rsid w:val="00AF1850"/>
    <w:rsid w:val="00AF1D03"/>
    <w:rsid w:val="00AF1E7D"/>
    <w:rsid w:val="00AF20F9"/>
    <w:rsid w:val="00AF33B3"/>
    <w:rsid w:val="00AF360D"/>
    <w:rsid w:val="00AF3A68"/>
    <w:rsid w:val="00AF3B16"/>
    <w:rsid w:val="00AF3E1D"/>
    <w:rsid w:val="00AF4780"/>
    <w:rsid w:val="00AF5255"/>
    <w:rsid w:val="00AF5B65"/>
    <w:rsid w:val="00AF5F3F"/>
    <w:rsid w:val="00AF62AE"/>
    <w:rsid w:val="00AF6E29"/>
    <w:rsid w:val="00AF7A4A"/>
    <w:rsid w:val="00AF7F92"/>
    <w:rsid w:val="00B00DD1"/>
    <w:rsid w:val="00B00E95"/>
    <w:rsid w:val="00B01118"/>
    <w:rsid w:val="00B011E8"/>
    <w:rsid w:val="00B025AF"/>
    <w:rsid w:val="00B026CE"/>
    <w:rsid w:val="00B03220"/>
    <w:rsid w:val="00B03343"/>
    <w:rsid w:val="00B03899"/>
    <w:rsid w:val="00B04584"/>
    <w:rsid w:val="00B045CE"/>
    <w:rsid w:val="00B046DB"/>
    <w:rsid w:val="00B04D0F"/>
    <w:rsid w:val="00B05169"/>
    <w:rsid w:val="00B05E47"/>
    <w:rsid w:val="00B060B9"/>
    <w:rsid w:val="00B0665D"/>
    <w:rsid w:val="00B06950"/>
    <w:rsid w:val="00B06A7D"/>
    <w:rsid w:val="00B06B38"/>
    <w:rsid w:val="00B0724A"/>
    <w:rsid w:val="00B07FC6"/>
    <w:rsid w:val="00B10E4B"/>
    <w:rsid w:val="00B111ED"/>
    <w:rsid w:val="00B12111"/>
    <w:rsid w:val="00B12CA3"/>
    <w:rsid w:val="00B13A4B"/>
    <w:rsid w:val="00B13C53"/>
    <w:rsid w:val="00B145D4"/>
    <w:rsid w:val="00B14651"/>
    <w:rsid w:val="00B146AD"/>
    <w:rsid w:val="00B14E3E"/>
    <w:rsid w:val="00B150C3"/>
    <w:rsid w:val="00B155DE"/>
    <w:rsid w:val="00B1594A"/>
    <w:rsid w:val="00B15AE8"/>
    <w:rsid w:val="00B15E4D"/>
    <w:rsid w:val="00B1602C"/>
    <w:rsid w:val="00B16431"/>
    <w:rsid w:val="00B16680"/>
    <w:rsid w:val="00B168B8"/>
    <w:rsid w:val="00B1705F"/>
    <w:rsid w:val="00B1710A"/>
    <w:rsid w:val="00B17128"/>
    <w:rsid w:val="00B176DF"/>
    <w:rsid w:val="00B17C95"/>
    <w:rsid w:val="00B17D68"/>
    <w:rsid w:val="00B20534"/>
    <w:rsid w:val="00B205FE"/>
    <w:rsid w:val="00B206A4"/>
    <w:rsid w:val="00B20E10"/>
    <w:rsid w:val="00B22359"/>
    <w:rsid w:val="00B224FB"/>
    <w:rsid w:val="00B22DB0"/>
    <w:rsid w:val="00B231AF"/>
    <w:rsid w:val="00B23513"/>
    <w:rsid w:val="00B237FF"/>
    <w:rsid w:val="00B242F5"/>
    <w:rsid w:val="00B247D9"/>
    <w:rsid w:val="00B24D1E"/>
    <w:rsid w:val="00B25146"/>
    <w:rsid w:val="00B25297"/>
    <w:rsid w:val="00B254EB"/>
    <w:rsid w:val="00B257CC"/>
    <w:rsid w:val="00B25802"/>
    <w:rsid w:val="00B25BF1"/>
    <w:rsid w:val="00B25CF3"/>
    <w:rsid w:val="00B25F9A"/>
    <w:rsid w:val="00B26111"/>
    <w:rsid w:val="00B2628C"/>
    <w:rsid w:val="00B26858"/>
    <w:rsid w:val="00B26E15"/>
    <w:rsid w:val="00B273AC"/>
    <w:rsid w:val="00B276DD"/>
    <w:rsid w:val="00B27852"/>
    <w:rsid w:val="00B278F0"/>
    <w:rsid w:val="00B27A23"/>
    <w:rsid w:val="00B27B7C"/>
    <w:rsid w:val="00B301D9"/>
    <w:rsid w:val="00B30B90"/>
    <w:rsid w:val="00B3124A"/>
    <w:rsid w:val="00B316F9"/>
    <w:rsid w:val="00B31C0C"/>
    <w:rsid w:val="00B31E13"/>
    <w:rsid w:val="00B32391"/>
    <w:rsid w:val="00B327DC"/>
    <w:rsid w:val="00B328A2"/>
    <w:rsid w:val="00B32EDE"/>
    <w:rsid w:val="00B3316D"/>
    <w:rsid w:val="00B331CA"/>
    <w:rsid w:val="00B33A1D"/>
    <w:rsid w:val="00B342EC"/>
    <w:rsid w:val="00B34367"/>
    <w:rsid w:val="00B345BC"/>
    <w:rsid w:val="00B34657"/>
    <w:rsid w:val="00B34D5C"/>
    <w:rsid w:val="00B351D4"/>
    <w:rsid w:val="00B36367"/>
    <w:rsid w:val="00B3655B"/>
    <w:rsid w:val="00B370C4"/>
    <w:rsid w:val="00B37C81"/>
    <w:rsid w:val="00B40B86"/>
    <w:rsid w:val="00B416E8"/>
    <w:rsid w:val="00B41C17"/>
    <w:rsid w:val="00B41C82"/>
    <w:rsid w:val="00B41F25"/>
    <w:rsid w:val="00B42625"/>
    <w:rsid w:val="00B42971"/>
    <w:rsid w:val="00B44138"/>
    <w:rsid w:val="00B4428B"/>
    <w:rsid w:val="00B44B81"/>
    <w:rsid w:val="00B44B94"/>
    <w:rsid w:val="00B453F4"/>
    <w:rsid w:val="00B45538"/>
    <w:rsid w:val="00B458A6"/>
    <w:rsid w:val="00B46AEA"/>
    <w:rsid w:val="00B4765E"/>
    <w:rsid w:val="00B476AD"/>
    <w:rsid w:val="00B4792B"/>
    <w:rsid w:val="00B47D69"/>
    <w:rsid w:val="00B47DF3"/>
    <w:rsid w:val="00B47E01"/>
    <w:rsid w:val="00B504BC"/>
    <w:rsid w:val="00B504ED"/>
    <w:rsid w:val="00B5126E"/>
    <w:rsid w:val="00B513B4"/>
    <w:rsid w:val="00B517F3"/>
    <w:rsid w:val="00B51930"/>
    <w:rsid w:val="00B51C2E"/>
    <w:rsid w:val="00B522C0"/>
    <w:rsid w:val="00B52634"/>
    <w:rsid w:val="00B52B21"/>
    <w:rsid w:val="00B531BF"/>
    <w:rsid w:val="00B5389B"/>
    <w:rsid w:val="00B53FC7"/>
    <w:rsid w:val="00B54534"/>
    <w:rsid w:val="00B54C01"/>
    <w:rsid w:val="00B54F17"/>
    <w:rsid w:val="00B550D3"/>
    <w:rsid w:val="00B55373"/>
    <w:rsid w:val="00B55883"/>
    <w:rsid w:val="00B55FD5"/>
    <w:rsid w:val="00B56081"/>
    <w:rsid w:val="00B5614B"/>
    <w:rsid w:val="00B567F8"/>
    <w:rsid w:val="00B569B5"/>
    <w:rsid w:val="00B56B98"/>
    <w:rsid w:val="00B56D35"/>
    <w:rsid w:val="00B5713F"/>
    <w:rsid w:val="00B57785"/>
    <w:rsid w:val="00B57D0E"/>
    <w:rsid w:val="00B601B1"/>
    <w:rsid w:val="00B60890"/>
    <w:rsid w:val="00B60D9C"/>
    <w:rsid w:val="00B60EF5"/>
    <w:rsid w:val="00B61171"/>
    <w:rsid w:val="00B614FC"/>
    <w:rsid w:val="00B61651"/>
    <w:rsid w:val="00B61ADB"/>
    <w:rsid w:val="00B61B5D"/>
    <w:rsid w:val="00B61BB7"/>
    <w:rsid w:val="00B61C11"/>
    <w:rsid w:val="00B61E7F"/>
    <w:rsid w:val="00B6216D"/>
    <w:rsid w:val="00B62390"/>
    <w:rsid w:val="00B62643"/>
    <w:rsid w:val="00B62AE1"/>
    <w:rsid w:val="00B62B65"/>
    <w:rsid w:val="00B62DC2"/>
    <w:rsid w:val="00B63714"/>
    <w:rsid w:val="00B63955"/>
    <w:rsid w:val="00B63C4A"/>
    <w:rsid w:val="00B63E72"/>
    <w:rsid w:val="00B643CC"/>
    <w:rsid w:val="00B64697"/>
    <w:rsid w:val="00B64832"/>
    <w:rsid w:val="00B6491B"/>
    <w:rsid w:val="00B64FE3"/>
    <w:rsid w:val="00B654BF"/>
    <w:rsid w:val="00B65D56"/>
    <w:rsid w:val="00B6635E"/>
    <w:rsid w:val="00B663A3"/>
    <w:rsid w:val="00B6649D"/>
    <w:rsid w:val="00B66594"/>
    <w:rsid w:val="00B66803"/>
    <w:rsid w:val="00B66E37"/>
    <w:rsid w:val="00B671C1"/>
    <w:rsid w:val="00B671C8"/>
    <w:rsid w:val="00B671D8"/>
    <w:rsid w:val="00B6729E"/>
    <w:rsid w:val="00B67A66"/>
    <w:rsid w:val="00B7023E"/>
    <w:rsid w:val="00B70C63"/>
    <w:rsid w:val="00B70DF0"/>
    <w:rsid w:val="00B711B2"/>
    <w:rsid w:val="00B7140C"/>
    <w:rsid w:val="00B71C76"/>
    <w:rsid w:val="00B71C9F"/>
    <w:rsid w:val="00B71D71"/>
    <w:rsid w:val="00B7233F"/>
    <w:rsid w:val="00B723DF"/>
    <w:rsid w:val="00B726FE"/>
    <w:rsid w:val="00B72897"/>
    <w:rsid w:val="00B72C77"/>
    <w:rsid w:val="00B73022"/>
    <w:rsid w:val="00B7317D"/>
    <w:rsid w:val="00B73657"/>
    <w:rsid w:val="00B749B5"/>
    <w:rsid w:val="00B74F99"/>
    <w:rsid w:val="00B750CD"/>
    <w:rsid w:val="00B75D5A"/>
    <w:rsid w:val="00B75F72"/>
    <w:rsid w:val="00B768C1"/>
    <w:rsid w:val="00B7690C"/>
    <w:rsid w:val="00B76AA0"/>
    <w:rsid w:val="00B77B42"/>
    <w:rsid w:val="00B802D2"/>
    <w:rsid w:val="00B8169F"/>
    <w:rsid w:val="00B81A89"/>
    <w:rsid w:val="00B81C34"/>
    <w:rsid w:val="00B81CE3"/>
    <w:rsid w:val="00B82047"/>
    <w:rsid w:val="00B822AD"/>
    <w:rsid w:val="00B82709"/>
    <w:rsid w:val="00B82FD9"/>
    <w:rsid w:val="00B83071"/>
    <w:rsid w:val="00B84015"/>
    <w:rsid w:val="00B84E8A"/>
    <w:rsid w:val="00B85E4A"/>
    <w:rsid w:val="00B86167"/>
    <w:rsid w:val="00B86648"/>
    <w:rsid w:val="00B8673E"/>
    <w:rsid w:val="00B86A4F"/>
    <w:rsid w:val="00B86CA0"/>
    <w:rsid w:val="00B86ED7"/>
    <w:rsid w:val="00B8708A"/>
    <w:rsid w:val="00B8718D"/>
    <w:rsid w:val="00B87333"/>
    <w:rsid w:val="00B87931"/>
    <w:rsid w:val="00B87A86"/>
    <w:rsid w:val="00B87C22"/>
    <w:rsid w:val="00B9076A"/>
    <w:rsid w:val="00B9111A"/>
    <w:rsid w:val="00B91767"/>
    <w:rsid w:val="00B91B2E"/>
    <w:rsid w:val="00B91E4B"/>
    <w:rsid w:val="00B91E9E"/>
    <w:rsid w:val="00B92054"/>
    <w:rsid w:val="00B9272F"/>
    <w:rsid w:val="00B92746"/>
    <w:rsid w:val="00B9274E"/>
    <w:rsid w:val="00B92A11"/>
    <w:rsid w:val="00B92C5A"/>
    <w:rsid w:val="00B93165"/>
    <w:rsid w:val="00B93287"/>
    <w:rsid w:val="00B93594"/>
    <w:rsid w:val="00B93E22"/>
    <w:rsid w:val="00B94023"/>
    <w:rsid w:val="00B9413D"/>
    <w:rsid w:val="00B9432A"/>
    <w:rsid w:val="00B943CC"/>
    <w:rsid w:val="00B946D2"/>
    <w:rsid w:val="00B947A5"/>
    <w:rsid w:val="00B94D4F"/>
    <w:rsid w:val="00B94D66"/>
    <w:rsid w:val="00B94EDD"/>
    <w:rsid w:val="00B95790"/>
    <w:rsid w:val="00B95991"/>
    <w:rsid w:val="00B95C98"/>
    <w:rsid w:val="00B96656"/>
    <w:rsid w:val="00B96827"/>
    <w:rsid w:val="00B96B13"/>
    <w:rsid w:val="00B96E30"/>
    <w:rsid w:val="00B973D1"/>
    <w:rsid w:val="00B97676"/>
    <w:rsid w:val="00B976B4"/>
    <w:rsid w:val="00B97990"/>
    <w:rsid w:val="00B97B2B"/>
    <w:rsid w:val="00B97D0C"/>
    <w:rsid w:val="00B97DAB"/>
    <w:rsid w:val="00BA005B"/>
    <w:rsid w:val="00BA012D"/>
    <w:rsid w:val="00BA059C"/>
    <w:rsid w:val="00BA0C9D"/>
    <w:rsid w:val="00BA1472"/>
    <w:rsid w:val="00BA16D0"/>
    <w:rsid w:val="00BA1DFF"/>
    <w:rsid w:val="00BA1E6D"/>
    <w:rsid w:val="00BA2119"/>
    <w:rsid w:val="00BA2162"/>
    <w:rsid w:val="00BA245A"/>
    <w:rsid w:val="00BA2BDA"/>
    <w:rsid w:val="00BA30CE"/>
    <w:rsid w:val="00BA33AC"/>
    <w:rsid w:val="00BA3CF2"/>
    <w:rsid w:val="00BA3ED4"/>
    <w:rsid w:val="00BA41E1"/>
    <w:rsid w:val="00BA469E"/>
    <w:rsid w:val="00BA4A31"/>
    <w:rsid w:val="00BA53E6"/>
    <w:rsid w:val="00BA555F"/>
    <w:rsid w:val="00BA5B03"/>
    <w:rsid w:val="00BA6555"/>
    <w:rsid w:val="00BA688E"/>
    <w:rsid w:val="00BA6A3F"/>
    <w:rsid w:val="00BA6B05"/>
    <w:rsid w:val="00BA6B1C"/>
    <w:rsid w:val="00BA7CB9"/>
    <w:rsid w:val="00BA7CE4"/>
    <w:rsid w:val="00BA7D96"/>
    <w:rsid w:val="00BA7EFC"/>
    <w:rsid w:val="00BB0002"/>
    <w:rsid w:val="00BB0133"/>
    <w:rsid w:val="00BB0370"/>
    <w:rsid w:val="00BB0768"/>
    <w:rsid w:val="00BB09FC"/>
    <w:rsid w:val="00BB0E16"/>
    <w:rsid w:val="00BB0F8F"/>
    <w:rsid w:val="00BB2084"/>
    <w:rsid w:val="00BB24A2"/>
    <w:rsid w:val="00BB3492"/>
    <w:rsid w:val="00BB3621"/>
    <w:rsid w:val="00BB409A"/>
    <w:rsid w:val="00BB425D"/>
    <w:rsid w:val="00BB4450"/>
    <w:rsid w:val="00BB4AAB"/>
    <w:rsid w:val="00BB548C"/>
    <w:rsid w:val="00BB5879"/>
    <w:rsid w:val="00BB5C5F"/>
    <w:rsid w:val="00BB5EE2"/>
    <w:rsid w:val="00BB630C"/>
    <w:rsid w:val="00BB664F"/>
    <w:rsid w:val="00BB697D"/>
    <w:rsid w:val="00BB6AD3"/>
    <w:rsid w:val="00BB6E64"/>
    <w:rsid w:val="00BB6EC5"/>
    <w:rsid w:val="00BB7124"/>
    <w:rsid w:val="00BB74ED"/>
    <w:rsid w:val="00BB795C"/>
    <w:rsid w:val="00BC0339"/>
    <w:rsid w:val="00BC0494"/>
    <w:rsid w:val="00BC09EC"/>
    <w:rsid w:val="00BC0E0F"/>
    <w:rsid w:val="00BC11A4"/>
    <w:rsid w:val="00BC1A1E"/>
    <w:rsid w:val="00BC1E13"/>
    <w:rsid w:val="00BC201A"/>
    <w:rsid w:val="00BC20AA"/>
    <w:rsid w:val="00BC240F"/>
    <w:rsid w:val="00BC2752"/>
    <w:rsid w:val="00BC284B"/>
    <w:rsid w:val="00BC2ABD"/>
    <w:rsid w:val="00BC2F1C"/>
    <w:rsid w:val="00BC30A0"/>
    <w:rsid w:val="00BC3120"/>
    <w:rsid w:val="00BC34BB"/>
    <w:rsid w:val="00BC38E5"/>
    <w:rsid w:val="00BC3B9D"/>
    <w:rsid w:val="00BC3C13"/>
    <w:rsid w:val="00BC3E94"/>
    <w:rsid w:val="00BC460B"/>
    <w:rsid w:val="00BC4815"/>
    <w:rsid w:val="00BC5056"/>
    <w:rsid w:val="00BC520F"/>
    <w:rsid w:val="00BC5324"/>
    <w:rsid w:val="00BC53DE"/>
    <w:rsid w:val="00BC5CF9"/>
    <w:rsid w:val="00BC5EB0"/>
    <w:rsid w:val="00BC635A"/>
    <w:rsid w:val="00BC63FE"/>
    <w:rsid w:val="00BC6508"/>
    <w:rsid w:val="00BC68E2"/>
    <w:rsid w:val="00BC68F3"/>
    <w:rsid w:val="00BC6B86"/>
    <w:rsid w:val="00BC7072"/>
    <w:rsid w:val="00BC71D3"/>
    <w:rsid w:val="00BC78AF"/>
    <w:rsid w:val="00BC7B31"/>
    <w:rsid w:val="00BD0C7A"/>
    <w:rsid w:val="00BD1B5C"/>
    <w:rsid w:val="00BD1D93"/>
    <w:rsid w:val="00BD2261"/>
    <w:rsid w:val="00BD2B1A"/>
    <w:rsid w:val="00BD3157"/>
    <w:rsid w:val="00BD3219"/>
    <w:rsid w:val="00BD3305"/>
    <w:rsid w:val="00BD3535"/>
    <w:rsid w:val="00BD3CCE"/>
    <w:rsid w:val="00BD3F90"/>
    <w:rsid w:val="00BD4533"/>
    <w:rsid w:val="00BD4BD8"/>
    <w:rsid w:val="00BD4F9E"/>
    <w:rsid w:val="00BD52B8"/>
    <w:rsid w:val="00BD5373"/>
    <w:rsid w:val="00BD563A"/>
    <w:rsid w:val="00BD58E9"/>
    <w:rsid w:val="00BD6795"/>
    <w:rsid w:val="00BD6A38"/>
    <w:rsid w:val="00BD6A77"/>
    <w:rsid w:val="00BD6D2D"/>
    <w:rsid w:val="00BD713F"/>
    <w:rsid w:val="00BD779A"/>
    <w:rsid w:val="00BD7A3B"/>
    <w:rsid w:val="00BD7B89"/>
    <w:rsid w:val="00BE0B50"/>
    <w:rsid w:val="00BE1123"/>
    <w:rsid w:val="00BE1710"/>
    <w:rsid w:val="00BE191C"/>
    <w:rsid w:val="00BE1F7E"/>
    <w:rsid w:val="00BE208B"/>
    <w:rsid w:val="00BE2DDC"/>
    <w:rsid w:val="00BE36B9"/>
    <w:rsid w:val="00BE3A3B"/>
    <w:rsid w:val="00BE3B0E"/>
    <w:rsid w:val="00BE3FB7"/>
    <w:rsid w:val="00BE4A52"/>
    <w:rsid w:val="00BE4B80"/>
    <w:rsid w:val="00BE4CF4"/>
    <w:rsid w:val="00BE518F"/>
    <w:rsid w:val="00BE55B3"/>
    <w:rsid w:val="00BE6305"/>
    <w:rsid w:val="00BE6494"/>
    <w:rsid w:val="00BE716D"/>
    <w:rsid w:val="00BE733B"/>
    <w:rsid w:val="00BE7947"/>
    <w:rsid w:val="00BF008E"/>
    <w:rsid w:val="00BF0592"/>
    <w:rsid w:val="00BF0F86"/>
    <w:rsid w:val="00BF11E9"/>
    <w:rsid w:val="00BF1636"/>
    <w:rsid w:val="00BF1CE2"/>
    <w:rsid w:val="00BF24B5"/>
    <w:rsid w:val="00BF24FD"/>
    <w:rsid w:val="00BF2EC5"/>
    <w:rsid w:val="00BF3273"/>
    <w:rsid w:val="00BF344F"/>
    <w:rsid w:val="00BF378D"/>
    <w:rsid w:val="00BF4008"/>
    <w:rsid w:val="00BF40D2"/>
    <w:rsid w:val="00BF4702"/>
    <w:rsid w:val="00BF4C6F"/>
    <w:rsid w:val="00BF5128"/>
    <w:rsid w:val="00BF5662"/>
    <w:rsid w:val="00BF5669"/>
    <w:rsid w:val="00BF5B6D"/>
    <w:rsid w:val="00BF5DDF"/>
    <w:rsid w:val="00BF66D9"/>
    <w:rsid w:val="00BF726F"/>
    <w:rsid w:val="00BF7410"/>
    <w:rsid w:val="00C01127"/>
    <w:rsid w:val="00C01154"/>
    <w:rsid w:val="00C01B5D"/>
    <w:rsid w:val="00C01E35"/>
    <w:rsid w:val="00C02227"/>
    <w:rsid w:val="00C02279"/>
    <w:rsid w:val="00C022C7"/>
    <w:rsid w:val="00C027C7"/>
    <w:rsid w:val="00C02BB2"/>
    <w:rsid w:val="00C0335C"/>
    <w:rsid w:val="00C03563"/>
    <w:rsid w:val="00C040A9"/>
    <w:rsid w:val="00C04655"/>
    <w:rsid w:val="00C04901"/>
    <w:rsid w:val="00C04929"/>
    <w:rsid w:val="00C04D9B"/>
    <w:rsid w:val="00C04E3C"/>
    <w:rsid w:val="00C050C9"/>
    <w:rsid w:val="00C057BB"/>
    <w:rsid w:val="00C05CA9"/>
    <w:rsid w:val="00C06106"/>
    <w:rsid w:val="00C061F0"/>
    <w:rsid w:val="00C063B7"/>
    <w:rsid w:val="00C06A4D"/>
    <w:rsid w:val="00C06A97"/>
    <w:rsid w:val="00C06E16"/>
    <w:rsid w:val="00C07FFB"/>
    <w:rsid w:val="00C10197"/>
    <w:rsid w:val="00C1042A"/>
    <w:rsid w:val="00C10660"/>
    <w:rsid w:val="00C10CB9"/>
    <w:rsid w:val="00C1120C"/>
    <w:rsid w:val="00C11389"/>
    <w:rsid w:val="00C116BE"/>
    <w:rsid w:val="00C12922"/>
    <w:rsid w:val="00C12E79"/>
    <w:rsid w:val="00C146E2"/>
    <w:rsid w:val="00C152BC"/>
    <w:rsid w:val="00C1532A"/>
    <w:rsid w:val="00C1581C"/>
    <w:rsid w:val="00C15C95"/>
    <w:rsid w:val="00C15D3B"/>
    <w:rsid w:val="00C164D4"/>
    <w:rsid w:val="00C167C3"/>
    <w:rsid w:val="00C17159"/>
    <w:rsid w:val="00C171AA"/>
    <w:rsid w:val="00C1767D"/>
    <w:rsid w:val="00C17681"/>
    <w:rsid w:val="00C17820"/>
    <w:rsid w:val="00C17872"/>
    <w:rsid w:val="00C178EA"/>
    <w:rsid w:val="00C17A90"/>
    <w:rsid w:val="00C17D76"/>
    <w:rsid w:val="00C227D0"/>
    <w:rsid w:val="00C228CC"/>
    <w:rsid w:val="00C229CF"/>
    <w:rsid w:val="00C22A2F"/>
    <w:rsid w:val="00C22DCB"/>
    <w:rsid w:val="00C22F03"/>
    <w:rsid w:val="00C2312F"/>
    <w:rsid w:val="00C23479"/>
    <w:rsid w:val="00C234DF"/>
    <w:rsid w:val="00C24281"/>
    <w:rsid w:val="00C24503"/>
    <w:rsid w:val="00C25457"/>
    <w:rsid w:val="00C256D8"/>
    <w:rsid w:val="00C25817"/>
    <w:rsid w:val="00C25A2C"/>
    <w:rsid w:val="00C26238"/>
    <w:rsid w:val="00C262B4"/>
    <w:rsid w:val="00C26D7F"/>
    <w:rsid w:val="00C26F4E"/>
    <w:rsid w:val="00C2715F"/>
    <w:rsid w:val="00C271ED"/>
    <w:rsid w:val="00C3039C"/>
    <w:rsid w:val="00C303EE"/>
    <w:rsid w:val="00C303F5"/>
    <w:rsid w:val="00C30579"/>
    <w:rsid w:val="00C308F9"/>
    <w:rsid w:val="00C30B51"/>
    <w:rsid w:val="00C30E4F"/>
    <w:rsid w:val="00C311B2"/>
    <w:rsid w:val="00C313C3"/>
    <w:rsid w:val="00C31B50"/>
    <w:rsid w:val="00C3247B"/>
    <w:rsid w:val="00C325E3"/>
    <w:rsid w:val="00C32A5D"/>
    <w:rsid w:val="00C32B03"/>
    <w:rsid w:val="00C32B1A"/>
    <w:rsid w:val="00C32C03"/>
    <w:rsid w:val="00C32F64"/>
    <w:rsid w:val="00C332F4"/>
    <w:rsid w:val="00C334CE"/>
    <w:rsid w:val="00C33AEA"/>
    <w:rsid w:val="00C33D8C"/>
    <w:rsid w:val="00C33FB6"/>
    <w:rsid w:val="00C34392"/>
    <w:rsid w:val="00C3474F"/>
    <w:rsid w:val="00C348FC"/>
    <w:rsid w:val="00C34F91"/>
    <w:rsid w:val="00C3523B"/>
    <w:rsid w:val="00C35BC5"/>
    <w:rsid w:val="00C35DB1"/>
    <w:rsid w:val="00C35F25"/>
    <w:rsid w:val="00C35F3E"/>
    <w:rsid w:val="00C36101"/>
    <w:rsid w:val="00C36E72"/>
    <w:rsid w:val="00C40173"/>
    <w:rsid w:val="00C413D1"/>
    <w:rsid w:val="00C418E8"/>
    <w:rsid w:val="00C41F40"/>
    <w:rsid w:val="00C42F79"/>
    <w:rsid w:val="00C4370D"/>
    <w:rsid w:val="00C43A6B"/>
    <w:rsid w:val="00C44D4A"/>
    <w:rsid w:val="00C44E4C"/>
    <w:rsid w:val="00C45FED"/>
    <w:rsid w:val="00C46153"/>
    <w:rsid w:val="00C46284"/>
    <w:rsid w:val="00C46A53"/>
    <w:rsid w:val="00C46D4A"/>
    <w:rsid w:val="00C471C7"/>
    <w:rsid w:val="00C47373"/>
    <w:rsid w:val="00C47378"/>
    <w:rsid w:val="00C474EF"/>
    <w:rsid w:val="00C47568"/>
    <w:rsid w:val="00C47E55"/>
    <w:rsid w:val="00C5011E"/>
    <w:rsid w:val="00C504F2"/>
    <w:rsid w:val="00C50FC8"/>
    <w:rsid w:val="00C51644"/>
    <w:rsid w:val="00C51D38"/>
    <w:rsid w:val="00C51D6E"/>
    <w:rsid w:val="00C51FE1"/>
    <w:rsid w:val="00C52194"/>
    <w:rsid w:val="00C5244F"/>
    <w:rsid w:val="00C5251F"/>
    <w:rsid w:val="00C52704"/>
    <w:rsid w:val="00C52707"/>
    <w:rsid w:val="00C52BB3"/>
    <w:rsid w:val="00C53001"/>
    <w:rsid w:val="00C54483"/>
    <w:rsid w:val="00C544D1"/>
    <w:rsid w:val="00C54601"/>
    <w:rsid w:val="00C54662"/>
    <w:rsid w:val="00C5494A"/>
    <w:rsid w:val="00C54C9C"/>
    <w:rsid w:val="00C54D5C"/>
    <w:rsid w:val="00C55751"/>
    <w:rsid w:val="00C56913"/>
    <w:rsid w:val="00C56FD9"/>
    <w:rsid w:val="00C575BD"/>
    <w:rsid w:val="00C600BA"/>
    <w:rsid w:val="00C604B3"/>
    <w:rsid w:val="00C60E99"/>
    <w:rsid w:val="00C60F7C"/>
    <w:rsid w:val="00C6206A"/>
    <w:rsid w:val="00C6271F"/>
    <w:rsid w:val="00C62985"/>
    <w:rsid w:val="00C6362C"/>
    <w:rsid w:val="00C63632"/>
    <w:rsid w:val="00C63BA7"/>
    <w:rsid w:val="00C63DD3"/>
    <w:rsid w:val="00C63F07"/>
    <w:rsid w:val="00C6411D"/>
    <w:rsid w:val="00C6426B"/>
    <w:rsid w:val="00C649B5"/>
    <w:rsid w:val="00C64CB7"/>
    <w:rsid w:val="00C64EBC"/>
    <w:rsid w:val="00C64F3B"/>
    <w:rsid w:val="00C64F78"/>
    <w:rsid w:val="00C65934"/>
    <w:rsid w:val="00C65C01"/>
    <w:rsid w:val="00C65C83"/>
    <w:rsid w:val="00C66039"/>
    <w:rsid w:val="00C66065"/>
    <w:rsid w:val="00C661FD"/>
    <w:rsid w:val="00C66545"/>
    <w:rsid w:val="00C667BE"/>
    <w:rsid w:val="00C675C0"/>
    <w:rsid w:val="00C67F02"/>
    <w:rsid w:val="00C7088F"/>
    <w:rsid w:val="00C70F03"/>
    <w:rsid w:val="00C7217B"/>
    <w:rsid w:val="00C723AE"/>
    <w:rsid w:val="00C729DA"/>
    <w:rsid w:val="00C72AF7"/>
    <w:rsid w:val="00C72B26"/>
    <w:rsid w:val="00C731AF"/>
    <w:rsid w:val="00C7337F"/>
    <w:rsid w:val="00C73456"/>
    <w:rsid w:val="00C73CD1"/>
    <w:rsid w:val="00C73DBE"/>
    <w:rsid w:val="00C748E6"/>
    <w:rsid w:val="00C7497E"/>
    <w:rsid w:val="00C749A7"/>
    <w:rsid w:val="00C74A82"/>
    <w:rsid w:val="00C74C3A"/>
    <w:rsid w:val="00C7521D"/>
    <w:rsid w:val="00C75252"/>
    <w:rsid w:val="00C75E36"/>
    <w:rsid w:val="00C76BCB"/>
    <w:rsid w:val="00C76CD1"/>
    <w:rsid w:val="00C76CD5"/>
    <w:rsid w:val="00C77049"/>
    <w:rsid w:val="00C77824"/>
    <w:rsid w:val="00C77A7A"/>
    <w:rsid w:val="00C77D54"/>
    <w:rsid w:val="00C77F0C"/>
    <w:rsid w:val="00C804CB"/>
    <w:rsid w:val="00C8054C"/>
    <w:rsid w:val="00C8079C"/>
    <w:rsid w:val="00C809CF"/>
    <w:rsid w:val="00C81666"/>
    <w:rsid w:val="00C817AE"/>
    <w:rsid w:val="00C817E7"/>
    <w:rsid w:val="00C81818"/>
    <w:rsid w:val="00C8182E"/>
    <w:rsid w:val="00C81877"/>
    <w:rsid w:val="00C819A4"/>
    <w:rsid w:val="00C8236E"/>
    <w:rsid w:val="00C8255E"/>
    <w:rsid w:val="00C82608"/>
    <w:rsid w:val="00C827C8"/>
    <w:rsid w:val="00C82931"/>
    <w:rsid w:val="00C82E0A"/>
    <w:rsid w:val="00C83249"/>
    <w:rsid w:val="00C833CE"/>
    <w:rsid w:val="00C838ED"/>
    <w:rsid w:val="00C8457D"/>
    <w:rsid w:val="00C84716"/>
    <w:rsid w:val="00C85759"/>
    <w:rsid w:val="00C86556"/>
    <w:rsid w:val="00C86851"/>
    <w:rsid w:val="00C86933"/>
    <w:rsid w:val="00C86A7F"/>
    <w:rsid w:val="00C874AF"/>
    <w:rsid w:val="00C8792D"/>
    <w:rsid w:val="00C87C75"/>
    <w:rsid w:val="00C90580"/>
    <w:rsid w:val="00C90CAB"/>
    <w:rsid w:val="00C90D22"/>
    <w:rsid w:val="00C91159"/>
    <w:rsid w:val="00C91470"/>
    <w:rsid w:val="00C91533"/>
    <w:rsid w:val="00C9155A"/>
    <w:rsid w:val="00C922C2"/>
    <w:rsid w:val="00C92428"/>
    <w:rsid w:val="00C93B76"/>
    <w:rsid w:val="00C93C0E"/>
    <w:rsid w:val="00C93C8E"/>
    <w:rsid w:val="00C93EA6"/>
    <w:rsid w:val="00C94098"/>
    <w:rsid w:val="00C9472D"/>
    <w:rsid w:val="00C94BF7"/>
    <w:rsid w:val="00C955E0"/>
    <w:rsid w:val="00C95789"/>
    <w:rsid w:val="00C95E35"/>
    <w:rsid w:val="00C96722"/>
    <w:rsid w:val="00C96751"/>
    <w:rsid w:val="00C967F5"/>
    <w:rsid w:val="00C96A69"/>
    <w:rsid w:val="00C978A3"/>
    <w:rsid w:val="00C97BAD"/>
    <w:rsid w:val="00C97C45"/>
    <w:rsid w:val="00C97F68"/>
    <w:rsid w:val="00CA025A"/>
    <w:rsid w:val="00CA080D"/>
    <w:rsid w:val="00CA1C25"/>
    <w:rsid w:val="00CA2144"/>
    <w:rsid w:val="00CA227F"/>
    <w:rsid w:val="00CA27F3"/>
    <w:rsid w:val="00CA2A44"/>
    <w:rsid w:val="00CA3360"/>
    <w:rsid w:val="00CA3B1D"/>
    <w:rsid w:val="00CA3B56"/>
    <w:rsid w:val="00CA3F47"/>
    <w:rsid w:val="00CA44FE"/>
    <w:rsid w:val="00CA4A48"/>
    <w:rsid w:val="00CA5020"/>
    <w:rsid w:val="00CA504D"/>
    <w:rsid w:val="00CA59F6"/>
    <w:rsid w:val="00CA5C57"/>
    <w:rsid w:val="00CA677E"/>
    <w:rsid w:val="00CA6B3E"/>
    <w:rsid w:val="00CA6CF0"/>
    <w:rsid w:val="00CA6D91"/>
    <w:rsid w:val="00CA71D3"/>
    <w:rsid w:val="00CA7516"/>
    <w:rsid w:val="00CA7DBE"/>
    <w:rsid w:val="00CA7F79"/>
    <w:rsid w:val="00CB0184"/>
    <w:rsid w:val="00CB0257"/>
    <w:rsid w:val="00CB050B"/>
    <w:rsid w:val="00CB073F"/>
    <w:rsid w:val="00CB08ED"/>
    <w:rsid w:val="00CB0A3B"/>
    <w:rsid w:val="00CB0A4E"/>
    <w:rsid w:val="00CB0CED"/>
    <w:rsid w:val="00CB0FAE"/>
    <w:rsid w:val="00CB150D"/>
    <w:rsid w:val="00CB1709"/>
    <w:rsid w:val="00CB197C"/>
    <w:rsid w:val="00CB29B5"/>
    <w:rsid w:val="00CB2B68"/>
    <w:rsid w:val="00CB2DDB"/>
    <w:rsid w:val="00CB326F"/>
    <w:rsid w:val="00CB33ED"/>
    <w:rsid w:val="00CB3748"/>
    <w:rsid w:val="00CB3C32"/>
    <w:rsid w:val="00CB3E00"/>
    <w:rsid w:val="00CB448E"/>
    <w:rsid w:val="00CB46FE"/>
    <w:rsid w:val="00CB4A28"/>
    <w:rsid w:val="00CB4BE6"/>
    <w:rsid w:val="00CB51DC"/>
    <w:rsid w:val="00CB5265"/>
    <w:rsid w:val="00CB578F"/>
    <w:rsid w:val="00CB57DC"/>
    <w:rsid w:val="00CB5CF5"/>
    <w:rsid w:val="00CB5D53"/>
    <w:rsid w:val="00CB5EBB"/>
    <w:rsid w:val="00CB64DF"/>
    <w:rsid w:val="00CB66FB"/>
    <w:rsid w:val="00CB67ED"/>
    <w:rsid w:val="00CB6CD8"/>
    <w:rsid w:val="00CB6F50"/>
    <w:rsid w:val="00CB73B1"/>
    <w:rsid w:val="00CB75DB"/>
    <w:rsid w:val="00CB7DD5"/>
    <w:rsid w:val="00CC0553"/>
    <w:rsid w:val="00CC096D"/>
    <w:rsid w:val="00CC0BDE"/>
    <w:rsid w:val="00CC0C3F"/>
    <w:rsid w:val="00CC1244"/>
    <w:rsid w:val="00CC15EC"/>
    <w:rsid w:val="00CC190F"/>
    <w:rsid w:val="00CC1E46"/>
    <w:rsid w:val="00CC1F2C"/>
    <w:rsid w:val="00CC201F"/>
    <w:rsid w:val="00CC20F4"/>
    <w:rsid w:val="00CC22FE"/>
    <w:rsid w:val="00CC290D"/>
    <w:rsid w:val="00CC2A1C"/>
    <w:rsid w:val="00CC2E3F"/>
    <w:rsid w:val="00CC31A5"/>
    <w:rsid w:val="00CC33AA"/>
    <w:rsid w:val="00CC37D0"/>
    <w:rsid w:val="00CC3D9D"/>
    <w:rsid w:val="00CC3E7D"/>
    <w:rsid w:val="00CC417B"/>
    <w:rsid w:val="00CC41DE"/>
    <w:rsid w:val="00CC4455"/>
    <w:rsid w:val="00CC46A3"/>
    <w:rsid w:val="00CC47DC"/>
    <w:rsid w:val="00CC53F7"/>
    <w:rsid w:val="00CC56E2"/>
    <w:rsid w:val="00CC59CA"/>
    <w:rsid w:val="00CC5DB0"/>
    <w:rsid w:val="00CC5DB1"/>
    <w:rsid w:val="00CC6FAB"/>
    <w:rsid w:val="00CC72BC"/>
    <w:rsid w:val="00CC746B"/>
    <w:rsid w:val="00CC7680"/>
    <w:rsid w:val="00CC76F1"/>
    <w:rsid w:val="00CC788C"/>
    <w:rsid w:val="00CC7FFC"/>
    <w:rsid w:val="00CD0227"/>
    <w:rsid w:val="00CD0245"/>
    <w:rsid w:val="00CD02B9"/>
    <w:rsid w:val="00CD0BC0"/>
    <w:rsid w:val="00CD0D17"/>
    <w:rsid w:val="00CD0EF2"/>
    <w:rsid w:val="00CD176A"/>
    <w:rsid w:val="00CD1E5F"/>
    <w:rsid w:val="00CD2742"/>
    <w:rsid w:val="00CD31DA"/>
    <w:rsid w:val="00CD34A5"/>
    <w:rsid w:val="00CD36D2"/>
    <w:rsid w:val="00CD36DE"/>
    <w:rsid w:val="00CD4E97"/>
    <w:rsid w:val="00CD506E"/>
    <w:rsid w:val="00CD56B9"/>
    <w:rsid w:val="00CD5A73"/>
    <w:rsid w:val="00CD6438"/>
    <w:rsid w:val="00CD68E3"/>
    <w:rsid w:val="00CD6CBF"/>
    <w:rsid w:val="00CD6DD2"/>
    <w:rsid w:val="00CD7523"/>
    <w:rsid w:val="00CD76C8"/>
    <w:rsid w:val="00CD7714"/>
    <w:rsid w:val="00CD7776"/>
    <w:rsid w:val="00CE0187"/>
    <w:rsid w:val="00CE02A7"/>
    <w:rsid w:val="00CE0566"/>
    <w:rsid w:val="00CE0613"/>
    <w:rsid w:val="00CE0808"/>
    <w:rsid w:val="00CE094A"/>
    <w:rsid w:val="00CE1306"/>
    <w:rsid w:val="00CE14A8"/>
    <w:rsid w:val="00CE1835"/>
    <w:rsid w:val="00CE1DE1"/>
    <w:rsid w:val="00CE23E2"/>
    <w:rsid w:val="00CE254A"/>
    <w:rsid w:val="00CE2E1A"/>
    <w:rsid w:val="00CE3B16"/>
    <w:rsid w:val="00CE3BBC"/>
    <w:rsid w:val="00CE3C33"/>
    <w:rsid w:val="00CE3D87"/>
    <w:rsid w:val="00CE4039"/>
    <w:rsid w:val="00CE4B17"/>
    <w:rsid w:val="00CE5D4C"/>
    <w:rsid w:val="00CE5E0F"/>
    <w:rsid w:val="00CE69CF"/>
    <w:rsid w:val="00CE744B"/>
    <w:rsid w:val="00CE7557"/>
    <w:rsid w:val="00CE79EB"/>
    <w:rsid w:val="00CF0057"/>
    <w:rsid w:val="00CF0139"/>
    <w:rsid w:val="00CF021C"/>
    <w:rsid w:val="00CF0302"/>
    <w:rsid w:val="00CF05B3"/>
    <w:rsid w:val="00CF0AA4"/>
    <w:rsid w:val="00CF122A"/>
    <w:rsid w:val="00CF17A7"/>
    <w:rsid w:val="00CF17E7"/>
    <w:rsid w:val="00CF1B2D"/>
    <w:rsid w:val="00CF23A3"/>
    <w:rsid w:val="00CF2A18"/>
    <w:rsid w:val="00CF38BA"/>
    <w:rsid w:val="00CF4215"/>
    <w:rsid w:val="00CF440D"/>
    <w:rsid w:val="00CF441F"/>
    <w:rsid w:val="00CF4489"/>
    <w:rsid w:val="00CF47F2"/>
    <w:rsid w:val="00CF4E90"/>
    <w:rsid w:val="00CF5625"/>
    <w:rsid w:val="00CF663F"/>
    <w:rsid w:val="00CF672F"/>
    <w:rsid w:val="00CF692E"/>
    <w:rsid w:val="00CF6E11"/>
    <w:rsid w:val="00CF70C9"/>
    <w:rsid w:val="00CF724F"/>
    <w:rsid w:val="00CF7513"/>
    <w:rsid w:val="00CF754F"/>
    <w:rsid w:val="00CF761A"/>
    <w:rsid w:val="00CF7F30"/>
    <w:rsid w:val="00D0001F"/>
    <w:rsid w:val="00D002D8"/>
    <w:rsid w:val="00D003EC"/>
    <w:rsid w:val="00D00EFD"/>
    <w:rsid w:val="00D0117E"/>
    <w:rsid w:val="00D01290"/>
    <w:rsid w:val="00D01355"/>
    <w:rsid w:val="00D0140C"/>
    <w:rsid w:val="00D0178E"/>
    <w:rsid w:val="00D02370"/>
    <w:rsid w:val="00D029DE"/>
    <w:rsid w:val="00D02E0A"/>
    <w:rsid w:val="00D03519"/>
    <w:rsid w:val="00D051D6"/>
    <w:rsid w:val="00D0577D"/>
    <w:rsid w:val="00D0580E"/>
    <w:rsid w:val="00D05934"/>
    <w:rsid w:val="00D05C1D"/>
    <w:rsid w:val="00D05E14"/>
    <w:rsid w:val="00D06306"/>
    <w:rsid w:val="00D06440"/>
    <w:rsid w:val="00D06502"/>
    <w:rsid w:val="00D0652D"/>
    <w:rsid w:val="00D06624"/>
    <w:rsid w:val="00D07196"/>
    <w:rsid w:val="00D07424"/>
    <w:rsid w:val="00D075BD"/>
    <w:rsid w:val="00D07927"/>
    <w:rsid w:val="00D07999"/>
    <w:rsid w:val="00D07A50"/>
    <w:rsid w:val="00D07AB5"/>
    <w:rsid w:val="00D07BEE"/>
    <w:rsid w:val="00D102C0"/>
    <w:rsid w:val="00D11638"/>
    <w:rsid w:val="00D11AEA"/>
    <w:rsid w:val="00D11C66"/>
    <w:rsid w:val="00D121BF"/>
    <w:rsid w:val="00D130A6"/>
    <w:rsid w:val="00D137E5"/>
    <w:rsid w:val="00D13B32"/>
    <w:rsid w:val="00D14057"/>
    <w:rsid w:val="00D141D4"/>
    <w:rsid w:val="00D144E9"/>
    <w:rsid w:val="00D14731"/>
    <w:rsid w:val="00D147FE"/>
    <w:rsid w:val="00D14ACC"/>
    <w:rsid w:val="00D14B0C"/>
    <w:rsid w:val="00D14E06"/>
    <w:rsid w:val="00D1547E"/>
    <w:rsid w:val="00D15879"/>
    <w:rsid w:val="00D15C71"/>
    <w:rsid w:val="00D15D03"/>
    <w:rsid w:val="00D176C4"/>
    <w:rsid w:val="00D17B66"/>
    <w:rsid w:val="00D17C6D"/>
    <w:rsid w:val="00D17CF8"/>
    <w:rsid w:val="00D17E2F"/>
    <w:rsid w:val="00D20871"/>
    <w:rsid w:val="00D20978"/>
    <w:rsid w:val="00D20F8C"/>
    <w:rsid w:val="00D21123"/>
    <w:rsid w:val="00D2143E"/>
    <w:rsid w:val="00D21C20"/>
    <w:rsid w:val="00D22327"/>
    <w:rsid w:val="00D2259F"/>
    <w:rsid w:val="00D22856"/>
    <w:rsid w:val="00D2305D"/>
    <w:rsid w:val="00D2337C"/>
    <w:rsid w:val="00D240A2"/>
    <w:rsid w:val="00D246A3"/>
    <w:rsid w:val="00D2486C"/>
    <w:rsid w:val="00D24C47"/>
    <w:rsid w:val="00D24E5D"/>
    <w:rsid w:val="00D24F9F"/>
    <w:rsid w:val="00D25403"/>
    <w:rsid w:val="00D254B9"/>
    <w:rsid w:val="00D2570B"/>
    <w:rsid w:val="00D25B73"/>
    <w:rsid w:val="00D25BEF"/>
    <w:rsid w:val="00D25EDB"/>
    <w:rsid w:val="00D25FCD"/>
    <w:rsid w:val="00D2643D"/>
    <w:rsid w:val="00D267F0"/>
    <w:rsid w:val="00D27700"/>
    <w:rsid w:val="00D27A17"/>
    <w:rsid w:val="00D27A7F"/>
    <w:rsid w:val="00D27B1B"/>
    <w:rsid w:val="00D27BBC"/>
    <w:rsid w:val="00D27BF0"/>
    <w:rsid w:val="00D27F5B"/>
    <w:rsid w:val="00D301FC"/>
    <w:rsid w:val="00D30986"/>
    <w:rsid w:val="00D30989"/>
    <w:rsid w:val="00D30C26"/>
    <w:rsid w:val="00D3147E"/>
    <w:rsid w:val="00D314B9"/>
    <w:rsid w:val="00D31785"/>
    <w:rsid w:val="00D31831"/>
    <w:rsid w:val="00D31A54"/>
    <w:rsid w:val="00D31B4E"/>
    <w:rsid w:val="00D31F2A"/>
    <w:rsid w:val="00D32213"/>
    <w:rsid w:val="00D32ACF"/>
    <w:rsid w:val="00D32B1E"/>
    <w:rsid w:val="00D32F09"/>
    <w:rsid w:val="00D32F6C"/>
    <w:rsid w:val="00D335FD"/>
    <w:rsid w:val="00D33929"/>
    <w:rsid w:val="00D33EF2"/>
    <w:rsid w:val="00D33EF8"/>
    <w:rsid w:val="00D34049"/>
    <w:rsid w:val="00D3453C"/>
    <w:rsid w:val="00D34542"/>
    <w:rsid w:val="00D3460F"/>
    <w:rsid w:val="00D34BB1"/>
    <w:rsid w:val="00D34CF6"/>
    <w:rsid w:val="00D34D80"/>
    <w:rsid w:val="00D354AF"/>
    <w:rsid w:val="00D35760"/>
    <w:rsid w:val="00D35CB7"/>
    <w:rsid w:val="00D3665E"/>
    <w:rsid w:val="00D36CAC"/>
    <w:rsid w:val="00D37E19"/>
    <w:rsid w:val="00D37E79"/>
    <w:rsid w:val="00D402A0"/>
    <w:rsid w:val="00D406B9"/>
    <w:rsid w:val="00D40777"/>
    <w:rsid w:val="00D407C0"/>
    <w:rsid w:val="00D41723"/>
    <w:rsid w:val="00D41894"/>
    <w:rsid w:val="00D41DA4"/>
    <w:rsid w:val="00D41ECD"/>
    <w:rsid w:val="00D42456"/>
    <w:rsid w:val="00D42741"/>
    <w:rsid w:val="00D432B6"/>
    <w:rsid w:val="00D4343D"/>
    <w:rsid w:val="00D436D1"/>
    <w:rsid w:val="00D43707"/>
    <w:rsid w:val="00D43884"/>
    <w:rsid w:val="00D43BA6"/>
    <w:rsid w:val="00D44206"/>
    <w:rsid w:val="00D449B5"/>
    <w:rsid w:val="00D44A4E"/>
    <w:rsid w:val="00D44EEE"/>
    <w:rsid w:val="00D44F78"/>
    <w:rsid w:val="00D46A4F"/>
    <w:rsid w:val="00D46E15"/>
    <w:rsid w:val="00D470E7"/>
    <w:rsid w:val="00D4781C"/>
    <w:rsid w:val="00D505D2"/>
    <w:rsid w:val="00D50744"/>
    <w:rsid w:val="00D50789"/>
    <w:rsid w:val="00D50EF0"/>
    <w:rsid w:val="00D513B0"/>
    <w:rsid w:val="00D51740"/>
    <w:rsid w:val="00D51C96"/>
    <w:rsid w:val="00D5271B"/>
    <w:rsid w:val="00D530FD"/>
    <w:rsid w:val="00D53280"/>
    <w:rsid w:val="00D53B5B"/>
    <w:rsid w:val="00D54370"/>
    <w:rsid w:val="00D5465B"/>
    <w:rsid w:val="00D54B00"/>
    <w:rsid w:val="00D54F8D"/>
    <w:rsid w:val="00D55C92"/>
    <w:rsid w:val="00D55CA2"/>
    <w:rsid w:val="00D55F2A"/>
    <w:rsid w:val="00D55F5C"/>
    <w:rsid w:val="00D5770D"/>
    <w:rsid w:val="00D57812"/>
    <w:rsid w:val="00D60061"/>
    <w:rsid w:val="00D606FD"/>
    <w:rsid w:val="00D60818"/>
    <w:rsid w:val="00D60B6E"/>
    <w:rsid w:val="00D60EE8"/>
    <w:rsid w:val="00D612DE"/>
    <w:rsid w:val="00D615AC"/>
    <w:rsid w:val="00D61C9F"/>
    <w:rsid w:val="00D61E7F"/>
    <w:rsid w:val="00D62081"/>
    <w:rsid w:val="00D62135"/>
    <w:rsid w:val="00D62160"/>
    <w:rsid w:val="00D62296"/>
    <w:rsid w:val="00D622BE"/>
    <w:rsid w:val="00D625D5"/>
    <w:rsid w:val="00D6271E"/>
    <w:rsid w:val="00D6314E"/>
    <w:rsid w:val="00D63291"/>
    <w:rsid w:val="00D6337A"/>
    <w:rsid w:val="00D634EC"/>
    <w:rsid w:val="00D63745"/>
    <w:rsid w:val="00D6382A"/>
    <w:rsid w:val="00D63939"/>
    <w:rsid w:val="00D63AF5"/>
    <w:rsid w:val="00D63C77"/>
    <w:rsid w:val="00D644EB"/>
    <w:rsid w:val="00D64CB1"/>
    <w:rsid w:val="00D64E80"/>
    <w:rsid w:val="00D65194"/>
    <w:rsid w:val="00D655A5"/>
    <w:rsid w:val="00D655B6"/>
    <w:rsid w:val="00D66A5C"/>
    <w:rsid w:val="00D66B27"/>
    <w:rsid w:val="00D66B68"/>
    <w:rsid w:val="00D67226"/>
    <w:rsid w:val="00D672AC"/>
    <w:rsid w:val="00D672CD"/>
    <w:rsid w:val="00D67982"/>
    <w:rsid w:val="00D70282"/>
    <w:rsid w:val="00D70328"/>
    <w:rsid w:val="00D70A8F"/>
    <w:rsid w:val="00D7199C"/>
    <w:rsid w:val="00D71FB1"/>
    <w:rsid w:val="00D721CE"/>
    <w:rsid w:val="00D7280E"/>
    <w:rsid w:val="00D7308C"/>
    <w:rsid w:val="00D730D7"/>
    <w:rsid w:val="00D731D1"/>
    <w:rsid w:val="00D73A7E"/>
    <w:rsid w:val="00D74CC6"/>
    <w:rsid w:val="00D74DAA"/>
    <w:rsid w:val="00D75177"/>
    <w:rsid w:val="00D7518A"/>
    <w:rsid w:val="00D755A7"/>
    <w:rsid w:val="00D75668"/>
    <w:rsid w:val="00D7576D"/>
    <w:rsid w:val="00D75AF0"/>
    <w:rsid w:val="00D75C98"/>
    <w:rsid w:val="00D76056"/>
    <w:rsid w:val="00D76D63"/>
    <w:rsid w:val="00D77419"/>
    <w:rsid w:val="00D77AA7"/>
    <w:rsid w:val="00D80335"/>
    <w:rsid w:val="00D80BDF"/>
    <w:rsid w:val="00D816CA"/>
    <w:rsid w:val="00D817EC"/>
    <w:rsid w:val="00D81832"/>
    <w:rsid w:val="00D82798"/>
    <w:rsid w:val="00D82B6C"/>
    <w:rsid w:val="00D832AC"/>
    <w:rsid w:val="00D84E91"/>
    <w:rsid w:val="00D853A1"/>
    <w:rsid w:val="00D85CE2"/>
    <w:rsid w:val="00D85E02"/>
    <w:rsid w:val="00D8607F"/>
    <w:rsid w:val="00D86096"/>
    <w:rsid w:val="00D863C7"/>
    <w:rsid w:val="00D865B7"/>
    <w:rsid w:val="00D865CA"/>
    <w:rsid w:val="00D86A97"/>
    <w:rsid w:val="00D86DB9"/>
    <w:rsid w:val="00D875A4"/>
    <w:rsid w:val="00D875E2"/>
    <w:rsid w:val="00D876BF"/>
    <w:rsid w:val="00D87F1E"/>
    <w:rsid w:val="00D87FB4"/>
    <w:rsid w:val="00D90452"/>
    <w:rsid w:val="00D906F2"/>
    <w:rsid w:val="00D907F7"/>
    <w:rsid w:val="00D90FAF"/>
    <w:rsid w:val="00D913C6"/>
    <w:rsid w:val="00D913D8"/>
    <w:rsid w:val="00D91700"/>
    <w:rsid w:val="00D9171E"/>
    <w:rsid w:val="00D91C4A"/>
    <w:rsid w:val="00D91DF5"/>
    <w:rsid w:val="00D91FC3"/>
    <w:rsid w:val="00D92196"/>
    <w:rsid w:val="00D921F4"/>
    <w:rsid w:val="00D92673"/>
    <w:rsid w:val="00D929F3"/>
    <w:rsid w:val="00D92C79"/>
    <w:rsid w:val="00D92D76"/>
    <w:rsid w:val="00D93383"/>
    <w:rsid w:val="00D941A5"/>
    <w:rsid w:val="00D94604"/>
    <w:rsid w:val="00D946A9"/>
    <w:rsid w:val="00D94C49"/>
    <w:rsid w:val="00D94E4D"/>
    <w:rsid w:val="00D9516E"/>
    <w:rsid w:val="00D9546F"/>
    <w:rsid w:val="00D96042"/>
    <w:rsid w:val="00D96B31"/>
    <w:rsid w:val="00D96C82"/>
    <w:rsid w:val="00D96E20"/>
    <w:rsid w:val="00D970F3"/>
    <w:rsid w:val="00D9726C"/>
    <w:rsid w:val="00D97468"/>
    <w:rsid w:val="00D974B8"/>
    <w:rsid w:val="00D979B7"/>
    <w:rsid w:val="00D97AAA"/>
    <w:rsid w:val="00D97FD2"/>
    <w:rsid w:val="00DA0254"/>
    <w:rsid w:val="00DA06E4"/>
    <w:rsid w:val="00DA0A0C"/>
    <w:rsid w:val="00DA135F"/>
    <w:rsid w:val="00DA1841"/>
    <w:rsid w:val="00DA20C9"/>
    <w:rsid w:val="00DA243C"/>
    <w:rsid w:val="00DA2496"/>
    <w:rsid w:val="00DA38D9"/>
    <w:rsid w:val="00DA3AA8"/>
    <w:rsid w:val="00DA3BFE"/>
    <w:rsid w:val="00DA3D52"/>
    <w:rsid w:val="00DA3DAA"/>
    <w:rsid w:val="00DA4596"/>
    <w:rsid w:val="00DA49DB"/>
    <w:rsid w:val="00DA5147"/>
    <w:rsid w:val="00DA5643"/>
    <w:rsid w:val="00DA5BDB"/>
    <w:rsid w:val="00DA5F02"/>
    <w:rsid w:val="00DA6364"/>
    <w:rsid w:val="00DA6516"/>
    <w:rsid w:val="00DA6829"/>
    <w:rsid w:val="00DA6A1A"/>
    <w:rsid w:val="00DA7DA8"/>
    <w:rsid w:val="00DA7ED9"/>
    <w:rsid w:val="00DB128A"/>
    <w:rsid w:val="00DB15C6"/>
    <w:rsid w:val="00DB18C6"/>
    <w:rsid w:val="00DB1EBD"/>
    <w:rsid w:val="00DB2EAB"/>
    <w:rsid w:val="00DB3843"/>
    <w:rsid w:val="00DB38C6"/>
    <w:rsid w:val="00DB480B"/>
    <w:rsid w:val="00DB54EF"/>
    <w:rsid w:val="00DB5DD1"/>
    <w:rsid w:val="00DB67B5"/>
    <w:rsid w:val="00DB688D"/>
    <w:rsid w:val="00DB6BE3"/>
    <w:rsid w:val="00DB713F"/>
    <w:rsid w:val="00DB7768"/>
    <w:rsid w:val="00DB7BD9"/>
    <w:rsid w:val="00DC0880"/>
    <w:rsid w:val="00DC08C9"/>
    <w:rsid w:val="00DC0A82"/>
    <w:rsid w:val="00DC10AC"/>
    <w:rsid w:val="00DC14E9"/>
    <w:rsid w:val="00DC1AB4"/>
    <w:rsid w:val="00DC1C6C"/>
    <w:rsid w:val="00DC215A"/>
    <w:rsid w:val="00DC27F6"/>
    <w:rsid w:val="00DC2EBB"/>
    <w:rsid w:val="00DC3320"/>
    <w:rsid w:val="00DC3407"/>
    <w:rsid w:val="00DC34F9"/>
    <w:rsid w:val="00DC3E60"/>
    <w:rsid w:val="00DC418F"/>
    <w:rsid w:val="00DC4533"/>
    <w:rsid w:val="00DC49C4"/>
    <w:rsid w:val="00DC4E5E"/>
    <w:rsid w:val="00DC548A"/>
    <w:rsid w:val="00DC583D"/>
    <w:rsid w:val="00DC5C59"/>
    <w:rsid w:val="00DC5F77"/>
    <w:rsid w:val="00DC6115"/>
    <w:rsid w:val="00DC6332"/>
    <w:rsid w:val="00DC63A4"/>
    <w:rsid w:val="00DC6816"/>
    <w:rsid w:val="00DC6ECD"/>
    <w:rsid w:val="00DC6FAC"/>
    <w:rsid w:val="00DC739C"/>
    <w:rsid w:val="00DC7768"/>
    <w:rsid w:val="00DC7876"/>
    <w:rsid w:val="00DC797A"/>
    <w:rsid w:val="00DC7A6A"/>
    <w:rsid w:val="00DC7EE6"/>
    <w:rsid w:val="00DD01CA"/>
    <w:rsid w:val="00DD041C"/>
    <w:rsid w:val="00DD0B0D"/>
    <w:rsid w:val="00DD0DFB"/>
    <w:rsid w:val="00DD103B"/>
    <w:rsid w:val="00DD1AAC"/>
    <w:rsid w:val="00DD1D03"/>
    <w:rsid w:val="00DD1D24"/>
    <w:rsid w:val="00DD28ED"/>
    <w:rsid w:val="00DD29FE"/>
    <w:rsid w:val="00DD2D64"/>
    <w:rsid w:val="00DD39E2"/>
    <w:rsid w:val="00DD40D0"/>
    <w:rsid w:val="00DD51BC"/>
    <w:rsid w:val="00DD559B"/>
    <w:rsid w:val="00DD5BA5"/>
    <w:rsid w:val="00DD5D8D"/>
    <w:rsid w:val="00DD5F79"/>
    <w:rsid w:val="00DD65A7"/>
    <w:rsid w:val="00DD6763"/>
    <w:rsid w:val="00DD757A"/>
    <w:rsid w:val="00DD7B6A"/>
    <w:rsid w:val="00DE034B"/>
    <w:rsid w:val="00DE09C7"/>
    <w:rsid w:val="00DE0F5C"/>
    <w:rsid w:val="00DE1238"/>
    <w:rsid w:val="00DE12EA"/>
    <w:rsid w:val="00DE1746"/>
    <w:rsid w:val="00DE1D92"/>
    <w:rsid w:val="00DE1F93"/>
    <w:rsid w:val="00DE26D7"/>
    <w:rsid w:val="00DE28D4"/>
    <w:rsid w:val="00DE2A99"/>
    <w:rsid w:val="00DE302F"/>
    <w:rsid w:val="00DE3620"/>
    <w:rsid w:val="00DE3636"/>
    <w:rsid w:val="00DE3C61"/>
    <w:rsid w:val="00DE3EBB"/>
    <w:rsid w:val="00DE431E"/>
    <w:rsid w:val="00DE4654"/>
    <w:rsid w:val="00DE4C61"/>
    <w:rsid w:val="00DE568E"/>
    <w:rsid w:val="00DE59EA"/>
    <w:rsid w:val="00DE5AD5"/>
    <w:rsid w:val="00DE5BE7"/>
    <w:rsid w:val="00DE5FE0"/>
    <w:rsid w:val="00DE6008"/>
    <w:rsid w:val="00DE600A"/>
    <w:rsid w:val="00DE60F6"/>
    <w:rsid w:val="00DE6131"/>
    <w:rsid w:val="00DE63F6"/>
    <w:rsid w:val="00DE64BC"/>
    <w:rsid w:val="00DE6605"/>
    <w:rsid w:val="00DE6688"/>
    <w:rsid w:val="00DE6A5A"/>
    <w:rsid w:val="00DE7429"/>
    <w:rsid w:val="00DE744D"/>
    <w:rsid w:val="00DE75BC"/>
    <w:rsid w:val="00DE7F05"/>
    <w:rsid w:val="00DF0064"/>
    <w:rsid w:val="00DF157C"/>
    <w:rsid w:val="00DF1D84"/>
    <w:rsid w:val="00DF266F"/>
    <w:rsid w:val="00DF2F64"/>
    <w:rsid w:val="00DF31CD"/>
    <w:rsid w:val="00DF370A"/>
    <w:rsid w:val="00DF37A0"/>
    <w:rsid w:val="00DF3D48"/>
    <w:rsid w:val="00DF3E17"/>
    <w:rsid w:val="00DF411C"/>
    <w:rsid w:val="00DF41B3"/>
    <w:rsid w:val="00DF4287"/>
    <w:rsid w:val="00DF4CEE"/>
    <w:rsid w:val="00DF4E89"/>
    <w:rsid w:val="00DF5419"/>
    <w:rsid w:val="00DF5700"/>
    <w:rsid w:val="00DF59D4"/>
    <w:rsid w:val="00DF63E2"/>
    <w:rsid w:val="00DF64F7"/>
    <w:rsid w:val="00DF679B"/>
    <w:rsid w:val="00DF6D6F"/>
    <w:rsid w:val="00DF7282"/>
    <w:rsid w:val="00DF7366"/>
    <w:rsid w:val="00DF74CD"/>
    <w:rsid w:val="00DF7862"/>
    <w:rsid w:val="00DF7A90"/>
    <w:rsid w:val="00DF7F74"/>
    <w:rsid w:val="00E001BC"/>
    <w:rsid w:val="00E007B2"/>
    <w:rsid w:val="00E00AAA"/>
    <w:rsid w:val="00E013B1"/>
    <w:rsid w:val="00E01960"/>
    <w:rsid w:val="00E01BF5"/>
    <w:rsid w:val="00E02166"/>
    <w:rsid w:val="00E02AB2"/>
    <w:rsid w:val="00E02C82"/>
    <w:rsid w:val="00E02D96"/>
    <w:rsid w:val="00E033A9"/>
    <w:rsid w:val="00E0385A"/>
    <w:rsid w:val="00E038A6"/>
    <w:rsid w:val="00E03DEC"/>
    <w:rsid w:val="00E03E69"/>
    <w:rsid w:val="00E040AF"/>
    <w:rsid w:val="00E040F7"/>
    <w:rsid w:val="00E0490C"/>
    <w:rsid w:val="00E04979"/>
    <w:rsid w:val="00E04AF6"/>
    <w:rsid w:val="00E04B7F"/>
    <w:rsid w:val="00E05963"/>
    <w:rsid w:val="00E05BD4"/>
    <w:rsid w:val="00E05CD9"/>
    <w:rsid w:val="00E05F29"/>
    <w:rsid w:val="00E06698"/>
    <w:rsid w:val="00E06E46"/>
    <w:rsid w:val="00E072A8"/>
    <w:rsid w:val="00E07341"/>
    <w:rsid w:val="00E07A3D"/>
    <w:rsid w:val="00E10310"/>
    <w:rsid w:val="00E103C5"/>
    <w:rsid w:val="00E10C60"/>
    <w:rsid w:val="00E10D56"/>
    <w:rsid w:val="00E11251"/>
    <w:rsid w:val="00E11B88"/>
    <w:rsid w:val="00E12217"/>
    <w:rsid w:val="00E12236"/>
    <w:rsid w:val="00E133B5"/>
    <w:rsid w:val="00E13587"/>
    <w:rsid w:val="00E13BC3"/>
    <w:rsid w:val="00E13C10"/>
    <w:rsid w:val="00E13C57"/>
    <w:rsid w:val="00E13CE6"/>
    <w:rsid w:val="00E13D44"/>
    <w:rsid w:val="00E13E06"/>
    <w:rsid w:val="00E13F24"/>
    <w:rsid w:val="00E14E3D"/>
    <w:rsid w:val="00E1627D"/>
    <w:rsid w:val="00E16311"/>
    <w:rsid w:val="00E16360"/>
    <w:rsid w:val="00E173FF"/>
    <w:rsid w:val="00E176E9"/>
    <w:rsid w:val="00E20422"/>
    <w:rsid w:val="00E2160D"/>
    <w:rsid w:val="00E22BD5"/>
    <w:rsid w:val="00E22C38"/>
    <w:rsid w:val="00E22CF2"/>
    <w:rsid w:val="00E22EE0"/>
    <w:rsid w:val="00E2350E"/>
    <w:rsid w:val="00E2355E"/>
    <w:rsid w:val="00E2359F"/>
    <w:rsid w:val="00E23784"/>
    <w:rsid w:val="00E23DD3"/>
    <w:rsid w:val="00E242F0"/>
    <w:rsid w:val="00E245C5"/>
    <w:rsid w:val="00E24896"/>
    <w:rsid w:val="00E250AB"/>
    <w:rsid w:val="00E2525A"/>
    <w:rsid w:val="00E26504"/>
    <w:rsid w:val="00E2670F"/>
    <w:rsid w:val="00E27524"/>
    <w:rsid w:val="00E27718"/>
    <w:rsid w:val="00E30B76"/>
    <w:rsid w:val="00E30CF6"/>
    <w:rsid w:val="00E31521"/>
    <w:rsid w:val="00E31E19"/>
    <w:rsid w:val="00E31E99"/>
    <w:rsid w:val="00E31FCB"/>
    <w:rsid w:val="00E323A4"/>
    <w:rsid w:val="00E3259C"/>
    <w:rsid w:val="00E32C75"/>
    <w:rsid w:val="00E3319A"/>
    <w:rsid w:val="00E33495"/>
    <w:rsid w:val="00E34408"/>
    <w:rsid w:val="00E34771"/>
    <w:rsid w:val="00E350F1"/>
    <w:rsid w:val="00E35988"/>
    <w:rsid w:val="00E35B81"/>
    <w:rsid w:val="00E35E12"/>
    <w:rsid w:val="00E35EDA"/>
    <w:rsid w:val="00E3651C"/>
    <w:rsid w:val="00E36745"/>
    <w:rsid w:val="00E367A7"/>
    <w:rsid w:val="00E3685C"/>
    <w:rsid w:val="00E3753D"/>
    <w:rsid w:val="00E375F5"/>
    <w:rsid w:val="00E3787C"/>
    <w:rsid w:val="00E37D6C"/>
    <w:rsid w:val="00E40878"/>
    <w:rsid w:val="00E4138C"/>
    <w:rsid w:val="00E414D8"/>
    <w:rsid w:val="00E418A6"/>
    <w:rsid w:val="00E41C70"/>
    <w:rsid w:val="00E41CAF"/>
    <w:rsid w:val="00E428B0"/>
    <w:rsid w:val="00E42B8A"/>
    <w:rsid w:val="00E431AE"/>
    <w:rsid w:val="00E438D0"/>
    <w:rsid w:val="00E44422"/>
    <w:rsid w:val="00E44A76"/>
    <w:rsid w:val="00E44B0B"/>
    <w:rsid w:val="00E44DB8"/>
    <w:rsid w:val="00E44E8A"/>
    <w:rsid w:val="00E45A00"/>
    <w:rsid w:val="00E45ADE"/>
    <w:rsid w:val="00E45F50"/>
    <w:rsid w:val="00E46706"/>
    <w:rsid w:val="00E46985"/>
    <w:rsid w:val="00E46A02"/>
    <w:rsid w:val="00E46CC6"/>
    <w:rsid w:val="00E47429"/>
    <w:rsid w:val="00E47756"/>
    <w:rsid w:val="00E47D14"/>
    <w:rsid w:val="00E47EE3"/>
    <w:rsid w:val="00E500E6"/>
    <w:rsid w:val="00E505C4"/>
    <w:rsid w:val="00E50B35"/>
    <w:rsid w:val="00E5191F"/>
    <w:rsid w:val="00E51F2F"/>
    <w:rsid w:val="00E521B9"/>
    <w:rsid w:val="00E52FFA"/>
    <w:rsid w:val="00E5334E"/>
    <w:rsid w:val="00E53AA4"/>
    <w:rsid w:val="00E54F32"/>
    <w:rsid w:val="00E54FF8"/>
    <w:rsid w:val="00E552A7"/>
    <w:rsid w:val="00E552D9"/>
    <w:rsid w:val="00E55498"/>
    <w:rsid w:val="00E55578"/>
    <w:rsid w:val="00E55861"/>
    <w:rsid w:val="00E55AAC"/>
    <w:rsid w:val="00E55C9A"/>
    <w:rsid w:val="00E55E76"/>
    <w:rsid w:val="00E55F40"/>
    <w:rsid w:val="00E55FD2"/>
    <w:rsid w:val="00E5600E"/>
    <w:rsid w:val="00E56312"/>
    <w:rsid w:val="00E564F8"/>
    <w:rsid w:val="00E5691E"/>
    <w:rsid w:val="00E572D4"/>
    <w:rsid w:val="00E57617"/>
    <w:rsid w:val="00E57C0B"/>
    <w:rsid w:val="00E57D91"/>
    <w:rsid w:val="00E60394"/>
    <w:rsid w:val="00E60933"/>
    <w:rsid w:val="00E60B23"/>
    <w:rsid w:val="00E60DBD"/>
    <w:rsid w:val="00E61A50"/>
    <w:rsid w:val="00E61AD5"/>
    <w:rsid w:val="00E62105"/>
    <w:rsid w:val="00E6212B"/>
    <w:rsid w:val="00E6218B"/>
    <w:rsid w:val="00E62661"/>
    <w:rsid w:val="00E6281A"/>
    <w:rsid w:val="00E6287A"/>
    <w:rsid w:val="00E6291F"/>
    <w:rsid w:val="00E62D38"/>
    <w:rsid w:val="00E632FB"/>
    <w:rsid w:val="00E63305"/>
    <w:rsid w:val="00E6468A"/>
    <w:rsid w:val="00E648FB"/>
    <w:rsid w:val="00E64ACC"/>
    <w:rsid w:val="00E64D00"/>
    <w:rsid w:val="00E65684"/>
    <w:rsid w:val="00E663BD"/>
    <w:rsid w:val="00E6652F"/>
    <w:rsid w:val="00E671BD"/>
    <w:rsid w:val="00E67247"/>
    <w:rsid w:val="00E674DB"/>
    <w:rsid w:val="00E67A7F"/>
    <w:rsid w:val="00E67AC1"/>
    <w:rsid w:val="00E67C18"/>
    <w:rsid w:val="00E7057C"/>
    <w:rsid w:val="00E7097D"/>
    <w:rsid w:val="00E70FD9"/>
    <w:rsid w:val="00E7103A"/>
    <w:rsid w:val="00E7122B"/>
    <w:rsid w:val="00E715D4"/>
    <w:rsid w:val="00E718FB"/>
    <w:rsid w:val="00E71BC0"/>
    <w:rsid w:val="00E71FC8"/>
    <w:rsid w:val="00E723A5"/>
    <w:rsid w:val="00E7260E"/>
    <w:rsid w:val="00E7342C"/>
    <w:rsid w:val="00E74326"/>
    <w:rsid w:val="00E743C4"/>
    <w:rsid w:val="00E75A50"/>
    <w:rsid w:val="00E75AD1"/>
    <w:rsid w:val="00E75C66"/>
    <w:rsid w:val="00E7622E"/>
    <w:rsid w:val="00E76B55"/>
    <w:rsid w:val="00E7759E"/>
    <w:rsid w:val="00E77639"/>
    <w:rsid w:val="00E77862"/>
    <w:rsid w:val="00E77C5F"/>
    <w:rsid w:val="00E8009C"/>
    <w:rsid w:val="00E801E0"/>
    <w:rsid w:val="00E807C8"/>
    <w:rsid w:val="00E80A33"/>
    <w:rsid w:val="00E80CE0"/>
    <w:rsid w:val="00E811B9"/>
    <w:rsid w:val="00E81386"/>
    <w:rsid w:val="00E81576"/>
    <w:rsid w:val="00E81CD2"/>
    <w:rsid w:val="00E82683"/>
    <w:rsid w:val="00E82724"/>
    <w:rsid w:val="00E82D4F"/>
    <w:rsid w:val="00E831E5"/>
    <w:rsid w:val="00E83DA8"/>
    <w:rsid w:val="00E85596"/>
    <w:rsid w:val="00E85768"/>
    <w:rsid w:val="00E85B4C"/>
    <w:rsid w:val="00E861A6"/>
    <w:rsid w:val="00E865D4"/>
    <w:rsid w:val="00E86695"/>
    <w:rsid w:val="00E8673B"/>
    <w:rsid w:val="00E867C9"/>
    <w:rsid w:val="00E86848"/>
    <w:rsid w:val="00E86984"/>
    <w:rsid w:val="00E86A8E"/>
    <w:rsid w:val="00E86E2F"/>
    <w:rsid w:val="00E87EE0"/>
    <w:rsid w:val="00E87FBB"/>
    <w:rsid w:val="00E903C9"/>
    <w:rsid w:val="00E9049E"/>
    <w:rsid w:val="00E906F8"/>
    <w:rsid w:val="00E90873"/>
    <w:rsid w:val="00E90D3D"/>
    <w:rsid w:val="00E913AC"/>
    <w:rsid w:val="00E91420"/>
    <w:rsid w:val="00E917FB"/>
    <w:rsid w:val="00E9180B"/>
    <w:rsid w:val="00E91D13"/>
    <w:rsid w:val="00E91FB9"/>
    <w:rsid w:val="00E921FD"/>
    <w:rsid w:val="00E92560"/>
    <w:rsid w:val="00E92B1E"/>
    <w:rsid w:val="00E92B5F"/>
    <w:rsid w:val="00E92BE1"/>
    <w:rsid w:val="00E93D06"/>
    <w:rsid w:val="00E93EAC"/>
    <w:rsid w:val="00E94201"/>
    <w:rsid w:val="00E94435"/>
    <w:rsid w:val="00E947A8"/>
    <w:rsid w:val="00E947F2"/>
    <w:rsid w:val="00E94996"/>
    <w:rsid w:val="00E94C75"/>
    <w:rsid w:val="00E9504A"/>
    <w:rsid w:val="00E950D6"/>
    <w:rsid w:val="00E95816"/>
    <w:rsid w:val="00E95C5B"/>
    <w:rsid w:val="00E9622D"/>
    <w:rsid w:val="00E966F2"/>
    <w:rsid w:val="00E96868"/>
    <w:rsid w:val="00E96E2B"/>
    <w:rsid w:val="00E96E6E"/>
    <w:rsid w:val="00E97C9E"/>
    <w:rsid w:val="00E97F8A"/>
    <w:rsid w:val="00EA0039"/>
    <w:rsid w:val="00EA0104"/>
    <w:rsid w:val="00EA0113"/>
    <w:rsid w:val="00EA037F"/>
    <w:rsid w:val="00EA054E"/>
    <w:rsid w:val="00EA0B33"/>
    <w:rsid w:val="00EA0B76"/>
    <w:rsid w:val="00EA0BAB"/>
    <w:rsid w:val="00EA11B1"/>
    <w:rsid w:val="00EA1445"/>
    <w:rsid w:val="00EA1545"/>
    <w:rsid w:val="00EA1FD4"/>
    <w:rsid w:val="00EA211E"/>
    <w:rsid w:val="00EA2613"/>
    <w:rsid w:val="00EA26F2"/>
    <w:rsid w:val="00EA2892"/>
    <w:rsid w:val="00EA2ED2"/>
    <w:rsid w:val="00EA3416"/>
    <w:rsid w:val="00EA35EB"/>
    <w:rsid w:val="00EA3BA2"/>
    <w:rsid w:val="00EA4AE3"/>
    <w:rsid w:val="00EA4DD7"/>
    <w:rsid w:val="00EA4E35"/>
    <w:rsid w:val="00EA5896"/>
    <w:rsid w:val="00EA5DA2"/>
    <w:rsid w:val="00EA634E"/>
    <w:rsid w:val="00EA63CA"/>
    <w:rsid w:val="00EA6CC1"/>
    <w:rsid w:val="00EA7328"/>
    <w:rsid w:val="00EA74CA"/>
    <w:rsid w:val="00EA750F"/>
    <w:rsid w:val="00EA78E5"/>
    <w:rsid w:val="00EA797F"/>
    <w:rsid w:val="00EA7C46"/>
    <w:rsid w:val="00EA7C53"/>
    <w:rsid w:val="00EA7FBF"/>
    <w:rsid w:val="00EB00D5"/>
    <w:rsid w:val="00EB03FA"/>
    <w:rsid w:val="00EB05D8"/>
    <w:rsid w:val="00EB0659"/>
    <w:rsid w:val="00EB0747"/>
    <w:rsid w:val="00EB0D1F"/>
    <w:rsid w:val="00EB10A6"/>
    <w:rsid w:val="00EB156F"/>
    <w:rsid w:val="00EB1728"/>
    <w:rsid w:val="00EB197E"/>
    <w:rsid w:val="00EB1C53"/>
    <w:rsid w:val="00EB1F2F"/>
    <w:rsid w:val="00EB2085"/>
    <w:rsid w:val="00EB232A"/>
    <w:rsid w:val="00EB2403"/>
    <w:rsid w:val="00EB24AE"/>
    <w:rsid w:val="00EB25F2"/>
    <w:rsid w:val="00EB267C"/>
    <w:rsid w:val="00EB2A3B"/>
    <w:rsid w:val="00EB30A9"/>
    <w:rsid w:val="00EB33F5"/>
    <w:rsid w:val="00EB36EF"/>
    <w:rsid w:val="00EB3785"/>
    <w:rsid w:val="00EB3B83"/>
    <w:rsid w:val="00EB46A4"/>
    <w:rsid w:val="00EB4F34"/>
    <w:rsid w:val="00EB56A2"/>
    <w:rsid w:val="00EB6641"/>
    <w:rsid w:val="00EB6A05"/>
    <w:rsid w:val="00EB6CBA"/>
    <w:rsid w:val="00EB6EF4"/>
    <w:rsid w:val="00EB7089"/>
    <w:rsid w:val="00EB70DC"/>
    <w:rsid w:val="00EB7652"/>
    <w:rsid w:val="00EB7D8B"/>
    <w:rsid w:val="00EB7E29"/>
    <w:rsid w:val="00EC058D"/>
    <w:rsid w:val="00EC0B61"/>
    <w:rsid w:val="00EC0BA5"/>
    <w:rsid w:val="00EC0D56"/>
    <w:rsid w:val="00EC0D80"/>
    <w:rsid w:val="00EC0E0B"/>
    <w:rsid w:val="00EC16E1"/>
    <w:rsid w:val="00EC173F"/>
    <w:rsid w:val="00EC17B5"/>
    <w:rsid w:val="00EC1C50"/>
    <w:rsid w:val="00EC24C3"/>
    <w:rsid w:val="00EC2572"/>
    <w:rsid w:val="00EC2698"/>
    <w:rsid w:val="00EC296A"/>
    <w:rsid w:val="00EC2C84"/>
    <w:rsid w:val="00EC2E87"/>
    <w:rsid w:val="00EC30A3"/>
    <w:rsid w:val="00EC3D68"/>
    <w:rsid w:val="00EC4372"/>
    <w:rsid w:val="00EC4AD3"/>
    <w:rsid w:val="00EC4BE8"/>
    <w:rsid w:val="00EC4E31"/>
    <w:rsid w:val="00EC4E69"/>
    <w:rsid w:val="00EC4E9D"/>
    <w:rsid w:val="00EC5793"/>
    <w:rsid w:val="00EC581E"/>
    <w:rsid w:val="00EC58D5"/>
    <w:rsid w:val="00EC6035"/>
    <w:rsid w:val="00EC60AC"/>
    <w:rsid w:val="00EC649F"/>
    <w:rsid w:val="00EC7602"/>
    <w:rsid w:val="00EC771B"/>
    <w:rsid w:val="00EC78B2"/>
    <w:rsid w:val="00ED081C"/>
    <w:rsid w:val="00ED0A3A"/>
    <w:rsid w:val="00ED0F73"/>
    <w:rsid w:val="00ED1606"/>
    <w:rsid w:val="00ED17CB"/>
    <w:rsid w:val="00ED1A37"/>
    <w:rsid w:val="00ED1A49"/>
    <w:rsid w:val="00ED1C23"/>
    <w:rsid w:val="00ED2314"/>
    <w:rsid w:val="00ED2A92"/>
    <w:rsid w:val="00ED2E3D"/>
    <w:rsid w:val="00ED3491"/>
    <w:rsid w:val="00ED37BA"/>
    <w:rsid w:val="00ED418F"/>
    <w:rsid w:val="00ED4575"/>
    <w:rsid w:val="00ED4EB0"/>
    <w:rsid w:val="00ED4F34"/>
    <w:rsid w:val="00ED5B81"/>
    <w:rsid w:val="00ED5F6D"/>
    <w:rsid w:val="00ED60AC"/>
    <w:rsid w:val="00ED621E"/>
    <w:rsid w:val="00ED654C"/>
    <w:rsid w:val="00ED67AE"/>
    <w:rsid w:val="00ED67F8"/>
    <w:rsid w:val="00ED6AA9"/>
    <w:rsid w:val="00ED6B71"/>
    <w:rsid w:val="00ED6B97"/>
    <w:rsid w:val="00ED6C73"/>
    <w:rsid w:val="00ED6D05"/>
    <w:rsid w:val="00ED70F7"/>
    <w:rsid w:val="00ED7178"/>
    <w:rsid w:val="00ED73A9"/>
    <w:rsid w:val="00ED75A2"/>
    <w:rsid w:val="00EE0283"/>
    <w:rsid w:val="00EE03DB"/>
    <w:rsid w:val="00EE09CA"/>
    <w:rsid w:val="00EE0DBF"/>
    <w:rsid w:val="00EE1097"/>
    <w:rsid w:val="00EE134B"/>
    <w:rsid w:val="00EE17DF"/>
    <w:rsid w:val="00EE18D8"/>
    <w:rsid w:val="00EE1C22"/>
    <w:rsid w:val="00EE27BF"/>
    <w:rsid w:val="00EE295C"/>
    <w:rsid w:val="00EE3388"/>
    <w:rsid w:val="00EE35F9"/>
    <w:rsid w:val="00EE3882"/>
    <w:rsid w:val="00EE3E40"/>
    <w:rsid w:val="00EE41F0"/>
    <w:rsid w:val="00EE484C"/>
    <w:rsid w:val="00EE4CA3"/>
    <w:rsid w:val="00EE4D36"/>
    <w:rsid w:val="00EE54E4"/>
    <w:rsid w:val="00EE55D0"/>
    <w:rsid w:val="00EE6246"/>
    <w:rsid w:val="00EE63D5"/>
    <w:rsid w:val="00EE6A06"/>
    <w:rsid w:val="00EE7D75"/>
    <w:rsid w:val="00EE7E35"/>
    <w:rsid w:val="00EF12BD"/>
    <w:rsid w:val="00EF145A"/>
    <w:rsid w:val="00EF1795"/>
    <w:rsid w:val="00EF1945"/>
    <w:rsid w:val="00EF2161"/>
    <w:rsid w:val="00EF21CF"/>
    <w:rsid w:val="00EF28D1"/>
    <w:rsid w:val="00EF31A7"/>
    <w:rsid w:val="00EF3665"/>
    <w:rsid w:val="00EF371E"/>
    <w:rsid w:val="00EF3BF7"/>
    <w:rsid w:val="00EF3C16"/>
    <w:rsid w:val="00EF4223"/>
    <w:rsid w:val="00EF42CC"/>
    <w:rsid w:val="00EF43DC"/>
    <w:rsid w:val="00EF4A80"/>
    <w:rsid w:val="00EF527A"/>
    <w:rsid w:val="00EF5B58"/>
    <w:rsid w:val="00EF5F4E"/>
    <w:rsid w:val="00EF61B5"/>
    <w:rsid w:val="00EF6205"/>
    <w:rsid w:val="00EF6284"/>
    <w:rsid w:val="00EF65C6"/>
    <w:rsid w:val="00EF6871"/>
    <w:rsid w:val="00EF694D"/>
    <w:rsid w:val="00EF6C34"/>
    <w:rsid w:val="00EF7AFF"/>
    <w:rsid w:val="00EF7C55"/>
    <w:rsid w:val="00F000FA"/>
    <w:rsid w:val="00F0029C"/>
    <w:rsid w:val="00F0198F"/>
    <w:rsid w:val="00F01A4B"/>
    <w:rsid w:val="00F01B06"/>
    <w:rsid w:val="00F021A2"/>
    <w:rsid w:val="00F0247D"/>
    <w:rsid w:val="00F028CF"/>
    <w:rsid w:val="00F02B11"/>
    <w:rsid w:val="00F034D1"/>
    <w:rsid w:val="00F03711"/>
    <w:rsid w:val="00F03F81"/>
    <w:rsid w:val="00F04056"/>
    <w:rsid w:val="00F040F3"/>
    <w:rsid w:val="00F04DBB"/>
    <w:rsid w:val="00F0509A"/>
    <w:rsid w:val="00F0510F"/>
    <w:rsid w:val="00F05FE8"/>
    <w:rsid w:val="00F062DF"/>
    <w:rsid w:val="00F06342"/>
    <w:rsid w:val="00F0674B"/>
    <w:rsid w:val="00F06973"/>
    <w:rsid w:val="00F06A83"/>
    <w:rsid w:val="00F06ACA"/>
    <w:rsid w:val="00F06C3E"/>
    <w:rsid w:val="00F076F1"/>
    <w:rsid w:val="00F1000F"/>
    <w:rsid w:val="00F1008B"/>
    <w:rsid w:val="00F104D3"/>
    <w:rsid w:val="00F10F8F"/>
    <w:rsid w:val="00F11BE2"/>
    <w:rsid w:val="00F11D41"/>
    <w:rsid w:val="00F11E5D"/>
    <w:rsid w:val="00F123D8"/>
    <w:rsid w:val="00F12455"/>
    <w:rsid w:val="00F12828"/>
    <w:rsid w:val="00F12C95"/>
    <w:rsid w:val="00F131BF"/>
    <w:rsid w:val="00F133C5"/>
    <w:rsid w:val="00F13B64"/>
    <w:rsid w:val="00F143CE"/>
    <w:rsid w:val="00F14474"/>
    <w:rsid w:val="00F14578"/>
    <w:rsid w:val="00F1462C"/>
    <w:rsid w:val="00F146FB"/>
    <w:rsid w:val="00F154E3"/>
    <w:rsid w:val="00F15594"/>
    <w:rsid w:val="00F15619"/>
    <w:rsid w:val="00F1596E"/>
    <w:rsid w:val="00F1635E"/>
    <w:rsid w:val="00F16757"/>
    <w:rsid w:val="00F16DEF"/>
    <w:rsid w:val="00F171EA"/>
    <w:rsid w:val="00F1735D"/>
    <w:rsid w:val="00F1739E"/>
    <w:rsid w:val="00F173B6"/>
    <w:rsid w:val="00F174FD"/>
    <w:rsid w:val="00F179F1"/>
    <w:rsid w:val="00F20077"/>
    <w:rsid w:val="00F205FC"/>
    <w:rsid w:val="00F20DFA"/>
    <w:rsid w:val="00F213A3"/>
    <w:rsid w:val="00F2161D"/>
    <w:rsid w:val="00F21740"/>
    <w:rsid w:val="00F21B5B"/>
    <w:rsid w:val="00F21FEF"/>
    <w:rsid w:val="00F22096"/>
    <w:rsid w:val="00F22F69"/>
    <w:rsid w:val="00F23966"/>
    <w:rsid w:val="00F23CE7"/>
    <w:rsid w:val="00F24C5D"/>
    <w:rsid w:val="00F24F05"/>
    <w:rsid w:val="00F25BA3"/>
    <w:rsid w:val="00F260CD"/>
    <w:rsid w:val="00F2621F"/>
    <w:rsid w:val="00F26FC5"/>
    <w:rsid w:val="00F27703"/>
    <w:rsid w:val="00F27AC2"/>
    <w:rsid w:val="00F304EC"/>
    <w:rsid w:val="00F30B7F"/>
    <w:rsid w:val="00F30E78"/>
    <w:rsid w:val="00F30ECA"/>
    <w:rsid w:val="00F31310"/>
    <w:rsid w:val="00F3168C"/>
    <w:rsid w:val="00F3183A"/>
    <w:rsid w:val="00F318B2"/>
    <w:rsid w:val="00F32052"/>
    <w:rsid w:val="00F32267"/>
    <w:rsid w:val="00F32591"/>
    <w:rsid w:val="00F32933"/>
    <w:rsid w:val="00F329A4"/>
    <w:rsid w:val="00F32A47"/>
    <w:rsid w:val="00F336AB"/>
    <w:rsid w:val="00F34138"/>
    <w:rsid w:val="00F34E56"/>
    <w:rsid w:val="00F352B7"/>
    <w:rsid w:val="00F353DD"/>
    <w:rsid w:val="00F3555F"/>
    <w:rsid w:val="00F358E3"/>
    <w:rsid w:val="00F360E5"/>
    <w:rsid w:val="00F3651B"/>
    <w:rsid w:val="00F36855"/>
    <w:rsid w:val="00F368AE"/>
    <w:rsid w:val="00F369F0"/>
    <w:rsid w:val="00F373C4"/>
    <w:rsid w:val="00F3746B"/>
    <w:rsid w:val="00F3778B"/>
    <w:rsid w:val="00F37A6F"/>
    <w:rsid w:val="00F4002F"/>
    <w:rsid w:val="00F40742"/>
    <w:rsid w:val="00F40BB1"/>
    <w:rsid w:val="00F412EE"/>
    <w:rsid w:val="00F42335"/>
    <w:rsid w:val="00F429C7"/>
    <w:rsid w:val="00F42FD2"/>
    <w:rsid w:val="00F434E3"/>
    <w:rsid w:val="00F44782"/>
    <w:rsid w:val="00F449B6"/>
    <w:rsid w:val="00F449E1"/>
    <w:rsid w:val="00F44E7B"/>
    <w:rsid w:val="00F45344"/>
    <w:rsid w:val="00F455D6"/>
    <w:rsid w:val="00F4577D"/>
    <w:rsid w:val="00F45C5C"/>
    <w:rsid w:val="00F45CBD"/>
    <w:rsid w:val="00F460C7"/>
    <w:rsid w:val="00F466A0"/>
    <w:rsid w:val="00F4729D"/>
    <w:rsid w:val="00F47661"/>
    <w:rsid w:val="00F47897"/>
    <w:rsid w:val="00F50B99"/>
    <w:rsid w:val="00F50C3F"/>
    <w:rsid w:val="00F50C72"/>
    <w:rsid w:val="00F52261"/>
    <w:rsid w:val="00F52A80"/>
    <w:rsid w:val="00F52AA1"/>
    <w:rsid w:val="00F52AB3"/>
    <w:rsid w:val="00F53006"/>
    <w:rsid w:val="00F53831"/>
    <w:rsid w:val="00F53845"/>
    <w:rsid w:val="00F53A0F"/>
    <w:rsid w:val="00F53BC1"/>
    <w:rsid w:val="00F54A2F"/>
    <w:rsid w:val="00F558BE"/>
    <w:rsid w:val="00F55988"/>
    <w:rsid w:val="00F55AE6"/>
    <w:rsid w:val="00F56360"/>
    <w:rsid w:val="00F5659B"/>
    <w:rsid w:val="00F565B0"/>
    <w:rsid w:val="00F568CB"/>
    <w:rsid w:val="00F5714A"/>
    <w:rsid w:val="00F57355"/>
    <w:rsid w:val="00F574BE"/>
    <w:rsid w:val="00F57E43"/>
    <w:rsid w:val="00F60125"/>
    <w:rsid w:val="00F6038C"/>
    <w:rsid w:val="00F606EC"/>
    <w:rsid w:val="00F6073A"/>
    <w:rsid w:val="00F607EB"/>
    <w:rsid w:val="00F60C47"/>
    <w:rsid w:val="00F60F12"/>
    <w:rsid w:val="00F61561"/>
    <w:rsid w:val="00F6190A"/>
    <w:rsid w:val="00F61B2B"/>
    <w:rsid w:val="00F61D62"/>
    <w:rsid w:val="00F620FB"/>
    <w:rsid w:val="00F62850"/>
    <w:rsid w:val="00F62A84"/>
    <w:rsid w:val="00F62ABF"/>
    <w:rsid w:val="00F62C95"/>
    <w:rsid w:val="00F62FBB"/>
    <w:rsid w:val="00F63743"/>
    <w:rsid w:val="00F63B61"/>
    <w:rsid w:val="00F63C9A"/>
    <w:rsid w:val="00F63F30"/>
    <w:rsid w:val="00F64655"/>
    <w:rsid w:val="00F64AA3"/>
    <w:rsid w:val="00F65218"/>
    <w:rsid w:val="00F652AA"/>
    <w:rsid w:val="00F65825"/>
    <w:rsid w:val="00F65879"/>
    <w:rsid w:val="00F661D1"/>
    <w:rsid w:val="00F6634E"/>
    <w:rsid w:val="00F66439"/>
    <w:rsid w:val="00F66A63"/>
    <w:rsid w:val="00F66C53"/>
    <w:rsid w:val="00F66D49"/>
    <w:rsid w:val="00F66FCD"/>
    <w:rsid w:val="00F675CD"/>
    <w:rsid w:val="00F67BC8"/>
    <w:rsid w:val="00F67BCF"/>
    <w:rsid w:val="00F67C7C"/>
    <w:rsid w:val="00F67D2E"/>
    <w:rsid w:val="00F70478"/>
    <w:rsid w:val="00F707F9"/>
    <w:rsid w:val="00F70C3D"/>
    <w:rsid w:val="00F70D42"/>
    <w:rsid w:val="00F70F91"/>
    <w:rsid w:val="00F71B31"/>
    <w:rsid w:val="00F71F7B"/>
    <w:rsid w:val="00F7201A"/>
    <w:rsid w:val="00F7228E"/>
    <w:rsid w:val="00F73213"/>
    <w:rsid w:val="00F733DE"/>
    <w:rsid w:val="00F73573"/>
    <w:rsid w:val="00F73FAE"/>
    <w:rsid w:val="00F7434A"/>
    <w:rsid w:val="00F745ED"/>
    <w:rsid w:val="00F74812"/>
    <w:rsid w:val="00F74ACE"/>
    <w:rsid w:val="00F74EAE"/>
    <w:rsid w:val="00F74F2D"/>
    <w:rsid w:val="00F74F8F"/>
    <w:rsid w:val="00F7503E"/>
    <w:rsid w:val="00F75842"/>
    <w:rsid w:val="00F75EB7"/>
    <w:rsid w:val="00F76282"/>
    <w:rsid w:val="00F76EA2"/>
    <w:rsid w:val="00F7711E"/>
    <w:rsid w:val="00F771A4"/>
    <w:rsid w:val="00F773B2"/>
    <w:rsid w:val="00F776AF"/>
    <w:rsid w:val="00F7791D"/>
    <w:rsid w:val="00F77923"/>
    <w:rsid w:val="00F77A69"/>
    <w:rsid w:val="00F802B3"/>
    <w:rsid w:val="00F803F0"/>
    <w:rsid w:val="00F808F1"/>
    <w:rsid w:val="00F816A1"/>
    <w:rsid w:val="00F819B8"/>
    <w:rsid w:val="00F82E97"/>
    <w:rsid w:val="00F82FF4"/>
    <w:rsid w:val="00F831EE"/>
    <w:rsid w:val="00F83242"/>
    <w:rsid w:val="00F83788"/>
    <w:rsid w:val="00F83A1A"/>
    <w:rsid w:val="00F84039"/>
    <w:rsid w:val="00F84309"/>
    <w:rsid w:val="00F848D1"/>
    <w:rsid w:val="00F84A0B"/>
    <w:rsid w:val="00F85013"/>
    <w:rsid w:val="00F85408"/>
    <w:rsid w:val="00F8547C"/>
    <w:rsid w:val="00F85DBF"/>
    <w:rsid w:val="00F85F52"/>
    <w:rsid w:val="00F85FD9"/>
    <w:rsid w:val="00F86281"/>
    <w:rsid w:val="00F867EA"/>
    <w:rsid w:val="00F86E01"/>
    <w:rsid w:val="00F86F6D"/>
    <w:rsid w:val="00F87261"/>
    <w:rsid w:val="00F87597"/>
    <w:rsid w:val="00F875C9"/>
    <w:rsid w:val="00F87D60"/>
    <w:rsid w:val="00F90555"/>
    <w:rsid w:val="00F9096F"/>
    <w:rsid w:val="00F90BDE"/>
    <w:rsid w:val="00F90C16"/>
    <w:rsid w:val="00F90F70"/>
    <w:rsid w:val="00F9163F"/>
    <w:rsid w:val="00F916F3"/>
    <w:rsid w:val="00F918B4"/>
    <w:rsid w:val="00F919B5"/>
    <w:rsid w:val="00F91A86"/>
    <w:rsid w:val="00F921B9"/>
    <w:rsid w:val="00F92B08"/>
    <w:rsid w:val="00F940AC"/>
    <w:rsid w:val="00F94FB3"/>
    <w:rsid w:val="00F94FCC"/>
    <w:rsid w:val="00F95074"/>
    <w:rsid w:val="00F95414"/>
    <w:rsid w:val="00F958F9"/>
    <w:rsid w:val="00F96286"/>
    <w:rsid w:val="00F9634B"/>
    <w:rsid w:val="00F9700D"/>
    <w:rsid w:val="00F975FD"/>
    <w:rsid w:val="00F97C39"/>
    <w:rsid w:val="00FA0E93"/>
    <w:rsid w:val="00FA1003"/>
    <w:rsid w:val="00FA1325"/>
    <w:rsid w:val="00FA1429"/>
    <w:rsid w:val="00FA160C"/>
    <w:rsid w:val="00FA1ECE"/>
    <w:rsid w:val="00FA1F0B"/>
    <w:rsid w:val="00FA21B9"/>
    <w:rsid w:val="00FA2643"/>
    <w:rsid w:val="00FA2FD0"/>
    <w:rsid w:val="00FA33DE"/>
    <w:rsid w:val="00FA3779"/>
    <w:rsid w:val="00FA384C"/>
    <w:rsid w:val="00FA3A29"/>
    <w:rsid w:val="00FA3F2B"/>
    <w:rsid w:val="00FA42EF"/>
    <w:rsid w:val="00FA44CA"/>
    <w:rsid w:val="00FA47FE"/>
    <w:rsid w:val="00FA4894"/>
    <w:rsid w:val="00FA541A"/>
    <w:rsid w:val="00FA59EA"/>
    <w:rsid w:val="00FA5F4A"/>
    <w:rsid w:val="00FA6782"/>
    <w:rsid w:val="00FA6D84"/>
    <w:rsid w:val="00FA74F7"/>
    <w:rsid w:val="00FB0643"/>
    <w:rsid w:val="00FB1010"/>
    <w:rsid w:val="00FB1364"/>
    <w:rsid w:val="00FB1639"/>
    <w:rsid w:val="00FB1F7F"/>
    <w:rsid w:val="00FB2329"/>
    <w:rsid w:val="00FB29D4"/>
    <w:rsid w:val="00FB2B4F"/>
    <w:rsid w:val="00FB3340"/>
    <w:rsid w:val="00FB3554"/>
    <w:rsid w:val="00FB3624"/>
    <w:rsid w:val="00FB3C5A"/>
    <w:rsid w:val="00FB4079"/>
    <w:rsid w:val="00FB41B3"/>
    <w:rsid w:val="00FB4C4B"/>
    <w:rsid w:val="00FB4CB5"/>
    <w:rsid w:val="00FB5CBD"/>
    <w:rsid w:val="00FB5FB7"/>
    <w:rsid w:val="00FB67EE"/>
    <w:rsid w:val="00FB6DD6"/>
    <w:rsid w:val="00FB6EFE"/>
    <w:rsid w:val="00FB6F54"/>
    <w:rsid w:val="00FB6F83"/>
    <w:rsid w:val="00FB71BF"/>
    <w:rsid w:val="00FB72B6"/>
    <w:rsid w:val="00FB7485"/>
    <w:rsid w:val="00FB75BE"/>
    <w:rsid w:val="00FB77B1"/>
    <w:rsid w:val="00FC0B9D"/>
    <w:rsid w:val="00FC0E52"/>
    <w:rsid w:val="00FC16CC"/>
    <w:rsid w:val="00FC2137"/>
    <w:rsid w:val="00FC2294"/>
    <w:rsid w:val="00FC24EB"/>
    <w:rsid w:val="00FC2584"/>
    <w:rsid w:val="00FC266D"/>
    <w:rsid w:val="00FC2725"/>
    <w:rsid w:val="00FC27E1"/>
    <w:rsid w:val="00FC29CC"/>
    <w:rsid w:val="00FC2B82"/>
    <w:rsid w:val="00FC307B"/>
    <w:rsid w:val="00FC3446"/>
    <w:rsid w:val="00FC3564"/>
    <w:rsid w:val="00FC381B"/>
    <w:rsid w:val="00FC393F"/>
    <w:rsid w:val="00FC3C36"/>
    <w:rsid w:val="00FC3D21"/>
    <w:rsid w:val="00FC3D8A"/>
    <w:rsid w:val="00FC3EA0"/>
    <w:rsid w:val="00FC407D"/>
    <w:rsid w:val="00FC43F0"/>
    <w:rsid w:val="00FC49A5"/>
    <w:rsid w:val="00FC4B66"/>
    <w:rsid w:val="00FC4B79"/>
    <w:rsid w:val="00FC4CC7"/>
    <w:rsid w:val="00FC4F91"/>
    <w:rsid w:val="00FC541F"/>
    <w:rsid w:val="00FC5B81"/>
    <w:rsid w:val="00FC62BF"/>
    <w:rsid w:val="00FC634E"/>
    <w:rsid w:val="00FC64CC"/>
    <w:rsid w:val="00FC657A"/>
    <w:rsid w:val="00FC6D48"/>
    <w:rsid w:val="00FC784A"/>
    <w:rsid w:val="00FC7E29"/>
    <w:rsid w:val="00FC7FD8"/>
    <w:rsid w:val="00FD00D9"/>
    <w:rsid w:val="00FD0508"/>
    <w:rsid w:val="00FD0C10"/>
    <w:rsid w:val="00FD0FFA"/>
    <w:rsid w:val="00FD1EEB"/>
    <w:rsid w:val="00FD2148"/>
    <w:rsid w:val="00FD2489"/>
    <w:rsid w:val="00FD3085"/>
    <w:rsid w:val="00FD3B2C"/>
    <w:rsid w:val="00FD3B54"/>
    <w:rsid w:val="00FD3D47"/>
    <w:rsid w:val="00FD4259"/>
    <w:rsid w:val="00FD4C5C"/>
    <w:rsid w:val="00FD4F60"/>
    <w:rsid w:val="00FD54AF"/>
    <w:rsid w:val="00FD5556"/>
    <w:rsid w:val="00FD597D"/>
    <w:rsid w:val="00FD5A10"/>
    <w:rsid w:val="00FD618A"/>
    <w:rsid w:val="00FD627B"/>
    <w:rsid w:val="00FD67F2"/>
    <w:rsid w:val="00FD6F25"/>
    <w:rsid w:val="00FD70FA"/>
    <w:rsid w:val="00FD7352"/>
    <w:rsid w:val="00FD76C9"/>
    <w:rsid w:val="00FD7FF3"/>
    <w:rsid w:val="00FE029D"/>
    <w:rsid w:val="00FE08C8"/>
    <w:rsid w:val="00FE0CF1"/>
    <w:rsid w:val="00FE0F76"/>
    <w:rsid w:val="00FE1988"/>
    <w:rsid w:val="00FE1A42"/>
    <w:rsid w:val="00FE1B77"/>
    <w:rsid w:val="00FE23BC"/>
    <w:rsid w:val="00FE325F"/>
    <w:rsid w:val="00FE366E"/>
    <w:rsid w:val="00FE372A"/>
    <w:rsid w:val="00FE4295"/>
    <w:rsid w:val="00FE42F2"/>
    <w:rsid w:val="00FE4331"/>
    <w:rsid w:val="00FE4361"/>
    <w:rsid w:val="00FE46B4"/>
    <w:rsid w:val="00FE4745"/>
    <w:rsid w:val="00FE4BB7"/>
    <w:rsid w:val="00FE4FF5"/>
    <w:rsid w:val="00FE526D"/>
    <w:rsid w:val="00FE54CD"/>
    <w:rsid w:val="00FE56E3"/>
    <w:rsid w:val="00FE6341"/>
    <w:rsid w:val="00FE6AF4"/>
    <w:rsid w:val="00FE6E2F"/>
    <w:rsid w:val="00FE6F8A"/>
    <w:rsid w:val="00FE749B"/>
    <w:rsid w:val="00FE7C1D"/>
    <w:rsid w:val="00FF0836"/>
    <w:rsid w:val="00FF09BE"/>
    <w:rsid w:val="00FF0BA2"/>
    <w:rsid w:val="00FF12D5"/>
    <w:rsid w:val="00FF1460"/>
    <w:rsid w:val="00FF18BC"/>
    <w:rsid w:val="00FF1D8A"/>
    <w:rsid w:val="00FF22E2"/>
    <w:rsid w:val="00FF31B8"/>
    <w:rsid w:val="00FF325E"/>
    <w:rsid w:val="00FF3356"/>
    <w:rsid w:val="00FF38D2"/>
    <w:rsid w:val="00FF3EDE"/>
    <w:rsid w:val="00FF4389"/>
    <w:rsid w:val="00FF441F"/>
    <w:rsid w:val="00FF4BDE"/>
    <w:rsid w:val="00FF4DF4"/>
    <w:rsid w:val="00FF52C8"/>
    <w:rsid w:val="00FF5645"/>
    <w:rsid w:val="00FF59EE"/>
    <w:rsid w:val="00FF5DBA"/>
    <w:rsid w:val="00FF60D8"/>
    <w:rsid w:val="00FF62E9"/>
    <w:rsid w:val="00FF6B7B"/>
    <w:rsid w:val="00FF70C1"/>
    <w:rsid w:val="00FF7702"/>
    <w:rsid w:val="00FF79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95C0E7"/>
  <w15:docId w15:val="{7AFBB6DD-153C-4815-84E3-EC096B4C4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39CB"/>
  </w:style>
  <w:style w:type="paragraph" w:styleId="Heading1">
    <w:name w:val="heading 1"/>
    <w:basedOn w:val="Normal"/>
    <w:next w:val="Normal"/>
    <w:link w:val="Heading1Char"/>
    <w:autoRedefine/>
    <w:uiPriority w:val="9"/>
    <w:qFormat/>
    <w:rsid w:val="006C6F24"/>
    <w:pPr>
      <w:keepNext/>
      <w:spacing w:line="480" w:lineRule="auto"/>
      <w:outlineLvl w:val="0"/>
    </w:pPr>
    <w:rPr>
      <w:rFonts w:ascii="Times New Roman" w:eastAsia="MS Mincho" w:hAnsi="Times New Roman"/>
      <w:b/>
      <w:caps/>
      <w:sz w:val="24"/>
      <w:szCs w:val="24"/>
      <w:lang w:val="en-AU" w:eastAsia="en-AU"/>
    </w:rPr>
  </w:style>
  <w:style w:type="paragraph" w:styleId="Heading2">
    <w:name w:val="heading 2"/>
    <w:basedOn w:val="Normal"/>
    <w:next w:val="Normal"/>
    <w:link w:val="Heading2Char"/>
    <w:uiPriority w:val="9"/>
    <w:unhideWhenUsed/>
    <w:qFormat/>
    <w:rsid w:val="006C6F24"/>
    <w:pPr>
      <w:keepNext/>
      <w:keepLines/>
      <w:spacing w:line="480" w:lineRule="auto"/>
      <w:outlineLvl w:val="1"/>
    </w:pPr>
    <w:rPr>
      <w:rFonts w:ascii="Times New Roman" w:eastAsia="MS Gothic" w:hAnsi="Times New Roman"/>
      <w:b/>
      <w:caps/>
      <w:sz w:val="24"/>
      <w:szCs w:val="26"/>
    </w:rPr>
  </w:style>
  <w:style w:type="paragraph" w:styleId="Heading3">
    <w:name w:val="heading 3"/>
    <w:basedOn w:val="Normal"/>
    <w:next w:val="Normal"/>
    <w:link w:val="Heading3Char"/>
    <w:qFormat/>
    <w:rsid w:val="00C17681"/>
    <w:pPr>
      <w:keepNext/>
      <w:spacing w:line="480" w:lineRule="auto"/>
      <w:outlineLvl w:val="2"/>
    </w:pPr>
    <w:rPr>
      <w:rFonts w:ascii="Times New Roman" w:eastAsia="MS Mincho" w:hAnsi="Times New Roman"/>
      <w:b/>
      <w:sz w:val="24"/>
      <w:lang w:val="en-AU" w:eastAsia="en-AU"/>
    </w:rPr>
  </w:style>
  <w:style w:type="paragraph" w:styleId="Heading4">
    <w:name w:val="heading 4"/>
    <w:basedOn w:val="Normal"/>
    <w:next w:val="Normal"/>
    <w:link w:val="Heading4Char"/>
    <w:uiPriority w:val="9"/>
    <w:unhideWhenUsed/>
    <w:qFormat/>
    <w:rsid w:val="00DB54EF"/>
    <w:pPr>
      <w:keepNext/>
      <w:spacing w:line="480" w:lineRule="auto"/>
      <w:outlineLvl w:val="3"/>
    </w:pPr>
    <w:rPr>
      <w:rFonts w:ascii="Times New Roman" w:eastAsiaTheme="minorEastAsia" w:hAnsi="Times New Roman" w:cstheme="minorBidi"/>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qFormat/>
    <w:rsid w:val="00AD3F33"/>
    <w:pPr>
      <w:spacing w:line="480" w:lineRule="auto"/>
    </w:pPr>
    <w:rPr>
      <w:rFonts w:ascii="Times New Roman" w:eastAsia="SimSun" w:hAnsi="Times New Roman"/>
      <w:sz w:val="24"/>
      <w:lang w:eastAsia="zh-CN"/>
    </w:rPr>
  </w:style>
  <w:style w:type="paragraph" w:customStyle="1" w:styleId="Styletabeltitle">
    <w:name w:val="Style tabel title"/>
    <w:basedOn w:val="Normal"/>
    <w:qFormat/>
    <w:rsid w:val="006941F8"/>
    <w:pPr>
      <w:spacing w:line="480" w:lineRule="auto"/>
    </w:pPr>
    <w:rPr>
      <w:rFonts w:ascii="Times New Roman" w:eastAsia="Times New Roman" w:hAnsi="Times New Roman"/>
      <w:b/>
      <w:sz w:val="24"/>
    </w:rPr>
  </w:style>
  <w:style w:type="paragraph" w:customStyle="1" w:styleId="Style1">
    <w:name w:val="Style1"/>
    <w:basedOn w:val="Heading1"/>
    <w:qFormat/>
    <w:rsid w:val="006D49E6"/>
    <w:pPr>
      <w:spacing w:line="276" w:lineRule="auto"/>
    </w:pPr>
  </w:style>
  <w:style w:type="character" w:customStyle="1" w:styleId="Heading1Char">
    <w:name w:val="Heading 1 Char"/>
    <w:link w:val="Heading1"/>
    <w:uiPriority w:val="9"/>
    <w:rsid w:val="006C6F24"/>
    <w:rPr>
      <w:rFonts w:ascii="Times New Roman" w:eastAsia="MS Mincho" w:hAnsi="Times New Roman"/>
      <w:b/>
      <w:caps/>
      <w:sz w:val="24"/>
      <w:szCs w:val="24"/>
      <w:lang w:val="en-AU" w:eastAsia="en-AU"/>
    </w:rPr>
  </w:style>
  <w:style w:type="character" w:customStyle="1" w:styleId="Heading3Char">
    <w:name w:val="Heading 3 Char"/>
    <w:link w:val="Heading3"/>
    <w:rsid w:val="00C17681"/>
    <w:rPr>
      <w:rFonts w:ascii="Times New Roman" w:eastAsia="MS Mincho" w:hAnsi="Times New Roman"/>
      <w:b/>
      <w:sz w:val="24"/>
      <w:lang w:val="en-AU" w:eastAsia="en-AU"/>
    </w:rPr>
  </w:style>
  <w:style w:type="character" w:customStyle="1" w:styleId="Heading2Char">
    <w:name w:val="Heading 2 Char"/>
    <w:link w:val="Heading2"/>
    <w:uiPriority w:val="9"/>
    <w:rsid w:val="006C6F24"/>
    <w:rPr>
      <w:rFonts w:ascii="Times New Roman" w:eastAsia="MS Gothic" w:hAnsi="Times New Roman"/>
      <w:b/>
      <w:caps/>
      <w:sz w:val="24"/>
      <w:szCs w:val="26"/>
    </w:rPr>
  </w:style>
  <w:style w:type="paragraph" w:styleId="Subtitle">
    <w:name w:val="Subtitle"/>
    <w:basedOn w:val="Normal"/>
    <w:next w:val="Normal"/>
    <w:link w:val="SubtitleChar"/>
    <w:uiPriority w:val="11"/>
    <w:qFormat/>
    <w:rsid w:val="001444B1"/>
    <w:pPr>
      <w:numPr>
        <w:ilvl w:val="1"/>
      </w:numPr>
      <w:spacing w:line="276" w:lineRule="auto"/>
    </w:pPr>
    <w:rPr>
      <w:rFonts w:ascii="Times New Roman" w:eastAsiaTheme="minorEastAsia" w:hAnsi="Times New Roman"/>
      <w:b/>
      <w:i/>
      <w:color w:val="5A5A5A" w:themeColor="text1" w:themeTint="A5"/>
      <w:spacing w:val="15"/>
      <w:sz w:val="24"/>
      <w:lang w:eastAsia="zh-CN"/>
    </w:rPr>
  </w:style>
  <w:style w:type="character" w:customStyle="1" w:styleId="SubtitleChar">
    <w:name w:val="Subtitle Char"/>
    <w:basedOn w:val="DefaultParagraphFont"/>
    <w:link w:val="Subtitle"/>
    <w:uiPriority w:val="11"/>
    <w:rsid w:val="001444B1"/>
    <w:rPr>
      <w:rFonts w:ascii="Times New Roman" w:eastAsiaTheme="minorEastAsia" w:hAnsi="Times New Roman"/>
      <w:b/>
      <w:i/>
      <w:color w:val="5A5A5A" w:themeColor="text1" w:themeTint="A5"/>
      <w:spacing w:val="15"/>
      <w:sz w:val="24"/>
      <w:lang w:eastAsia="zh-CN"/>
    </w:rPr>
  </w:style>
  <w:style w:type="paragraph" w:styleId="TOC3">
    <w:name w:val="toc 3"/>
    <w:basedOn w:val="Normal"/>
    <w:next w:val="Normal"/>
    <w:uiPriority w:val="39"/>
    <w:unhideWhenUsed/>
    <w:qFormat/>
    <w:rsid w:val="00DB54EF"/>
    <w:pPr>
      <w:spacing w:line="480" w:lineRule="auto"/>
      <w:ind w:left="446"/>
    </w:pPr>
    <w:rPr>
      <w:rFonts w:ascii="Times New Roman" w:eastAsia="Calibri" w:hAnsi="Times New Roman"/>
      <w:sz w:val="24"/>
      <w:szCs w:val="22"/>
    </w:rPr>
  </w:style>
  <w:style w:type="paragraph" w:styleId="TOC2">
    <w:name w:val="toc 2"/>
    <w:basedOn w:val="Normal"/>
    <w:next w:val="Normal"/>
    <w:autoRedefine/>
    <w:uiPriority w:val="39"/>
    <w:unhideWhenUsed/>
    <w:rsid w:val="00DB54EF"/>
    <w:pPr>
      <w:spacing w:line="480" w:lineRule="auto"/>
      <w:ind w:left="216"/>
    </w:pPr>
    <w:rPr>
      <w:rFonts w:ascii="Times New Roman" w:eastAsia="Calibri" w:hAnsi="Times New Roman"/>
      <w:sz w:val="24"/>
      <w:szCs w:val="22"/>
    </w:rPr>
  </w:style>
  <w:style w:type="paragraph" w:styleId="TOC1">
    <w:name w:val="toc 1"/>
    <w:basedOn w:val="Normal"/>
    <w:next w:val="Normal"/>
    <w:autoRedefine/>
    <w:uiPriority w:val="39"/>
    <w:unhideWhenUsed/>
    <w:rsid w:val="00294567"/>
    <w:pPr>
      <w:tabs>
        <w:tab w:val="right" w:leader="dot" w:pos="9017"/>
      </w:tabs>
      <w:spacing w:line="480" w:lineRule="auto"/>
    </w:pPr>
    <w:rPr>
      <w:rFonts w:ascii="Times New Roman" w:eastAsia="Times New Roman" w:hAnsi="Times New Roman"/>
      <w:b/>
      <w:sz w:val="28"/>
      <w:szCs w:val="22"/>
    </w:rPr>
  </w:style>
  <w:style w:type="paragraph" w:styleId="TOC4">
    <w:name w:val="toc 4"/>
    <w:basedOn w:val="Normal"/>
    <w:next w:val="Normal"/>
    <w:autoRedefine/>
    <w:uiPriority w:val="39"/>
    <w:semiHidden/>
    <w:unhideWhenUsed/>
    <w:rsid w:val="00294567"/>
    <w:pPr>
      <w:spacing w:line="480" w:lineRule="auto"/>
      <w:ind w:left="662"/>
    </w:pPr>
    <w:rPr>
      <w:rFonts w:ascii="Times New Roman" w:eastAsia="Times New Roman" w:hAnsi="Times New Roman"/>
      <w:sz w:val="22"/>
      <w:szCs w:val="22"/>
    </w:rPr>
  </w:style>
  <w:style w:type="paragraph" w:styleId="Caption">
    <w:name w:val="caption"/>
    <w:basedOn w:val="Normal"/>
    <w:next w:val="Normal"/>
    <w:uiPriority w:val="35"/>
    <w:unhideWhenUsed/>
    <w:qFormat/>
    <w:rsid w:val="00AD3F33"/>
    <w:pPr>
      <w:spacing w:line="480" w:lineRule="auto"/>
    </w:pPr>
    <w:rPr>
      <w:rFonts w:ascii="Times New Roman" w:eastAsia="SimSun" w:hAnsi="Times New Roman"/>
      <w:b/>
      <w:iCs/>
      <w:sz w:val="24"/>
      <w:szCs w:val="18"/>
      <w:lang w:eastAsia="zh-CN"/>
    </w:rPr>
  </w:style>
  <w:style w:type="character" w:customStyle="1" w:styleId="Heading4Char">
    <w:name w:val="Heading 4 Char"/>
    <w:basedOn w:val="DefaultParagraphFont"/>
    <w:link w:val="Heading4"/>
    <w:uiPriority w:val="9"/>
    <w:rsid w:val="00DB54EF"/>
    <w:rPr>
      <w:rFonts w:ascii="Times New Roman" w:eastAsiaTheme="minorEastAsia" w:hAnsi="Times New Roman" w:cstheme="minorBidi"/>
      <w:b/>
      <w:bCs/>
      <w:sz w:val="22"/>
      <w:szCs w:val="28"/>
    </w:rPr>
  </w:style>
  <w:style w:type="paragraph" w:styleId="BalloonText">
    <w:name w:val="Balloon Text"/>
    <w:basedOn w:val="Normal"/>
    <w:link w:val="BalloonTextChar"/>
    <w:uiPriority w:val="99"/>
    <w:semiHidden/>
    <w:unhideWhenUsed/>
    <w:rsid w:val="002653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3C6"/>
    <w:rPr>
      <w:rFonts w:ascii="Segoe UI" w:hAnsi="Segoe UI" w:cs="Segoe UI"/>
      <w:sz w:val="18"/>
      <w:szCs w:val="18"/>
    </w:rPr>
  </w:style>
  <w:style w:type="paragraph" w:styleId="NormalWeb">
    <w:name w:val="Normal (Web)"/>
    <w:basedOn w:val="Normal"/>
    <w:link w:val="NormalWebChar"/>
    <w:uiPriority w:val="99"/>
    <w:unhideWhenUsed/>
    <w:rsid w:val="007636B2"/>
    <w:pPr>
      <w:spacing w:before="100" w:beforeAutospacing="1" w:after="100" w:afterAutospacing="1"/>
    </w:pPr>
    <w:rPr>
      <w:rFonts w:ascii="Times New Roman" w:eastAsiaTheme="minorEastAsia" w:hAnsi="Times New Roman"/>
      <w:sz w:val="24"/>
      <w:szCs w:val="24"/>
    </w:rPr>
  </w:style>
  <w:style w:type="paragraph" w:customStyle="1" w:styleId="EndNoteBibliographyTitle">
    <w:name w:val="EndNote Bibliography Title"/>
    <w:basedOn w:val="Normal"/>
    <w:link w:val="EndNoteBibliographyTitleChar"/>
    <w:rsid w:val="00656769"/>
    <w:pPr>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656769"/>
    <w:rPr>
      <w:rFonts w:ascii="Times New Roman" w:hAnsi="Times New Roman"/>
      <w:noProof/>
      <w:sz w:val="24"/>
    </w:rPr>
  </w:style>
  <w:style w:type="paragraph" w:customStyle="1" w:styleId="EndNoteBibliography">
    <w:name w:val="EndNote Bibliography"/>
    <w:basedOn w:val="Normal"/>
    <w:link w:val="EndNoteBibliographyChar"/>
    <w:rsid w:val="00656769"/>
    <w:rPr>
      <w:rFonts w:ascii="Times New Roman" w:hAnsi="Times New Roman"/>
      <w:noProof/>
      <w:sz w:val="24"/>
    </w:rPr>
  </w:style>
  <w:style w:type="character" w:customStyle="1" w:styleId="EndNoteBibliographyChar">
    <w:name w:val="EndNote Bibliography Char"/>
    <w:basedOn w:val="DefaultParagraphFont"/>
    <w:link w:val="EndNoteBibliography"/>
    <w:rsid w:val="00656769"/>
    <w:rPr>
      <w:rFonts w:ascii="Times New Roman" w:hAnsi="Times New Roman"/>
      <w:noProof/>
      <w:sz w:val="24"/>
    </w:rPr>
  </w:style>
  <w:style w:type="character" w:styleId="Hyperlink">
    <w:name w:val="Hyperlink"/>
    <w:basedOn w:val="DefaultParagraphFont"/>
    <w:uiPriority w:val="99"/>
    <w:unhideWhenUsed/>
    <w:rsid w:val="00656769"/>
    <w:rPr>
      <w:color w:val="0000FF"/>
      <w:u w:val="single"/>
    </w:rPr>
  </w:style>
  <w:style w:type="character" w:customStyle="1" w:styleId="tooltip">
    <w:name w:val="tooltip"/>
    <w:basedOn w:val="DefaultParagraphFont"/>
    <w:rsid w:val="00656769"/>
  </w:style>
  <w:style w:type="paragraph" w:customStyle="1" w:styleId="Default">
    <w:name w:val="Default"/>
    <w:rsid w:val="000A27F8"/>
    <w:pPr>
      <w:autoSpaceDE w:val="0"/>
      <w:autoSpaceDN w:val="0"/>
      <w:adjustRightInd w:val="0"/>
    </w:pPr>
    <w:rPr>
      <w:rFonts w:ascii="Times" w:hAnsi="Times" w:cs="Times"/>
      <w:color w:val="000000"/>
      <w:sz w:val="24"/>
      <w:szCs w:val="24"/>
    </w:rPr>
  </w:style>
  <w:style w:type="character" w:customStyle="1" w:styleId="A21">
    <w:name w:val="A2+1"/>
    <w:uiPriority w:val="99"/>
    <w:rsid w:val="000A27F8"/>
    <w:rPr>
      <w:rFonts w:cs="Times"/>
      <w:color w:val="211D1E"/>
      <w:sz w:val="20"/>
      <w:szCs w:val="20"/>
    </w:rPr>
  </w:style>
  <w:style w:type="character" w:customStyle="1" w:styleId="A101">
    <w:name w:val="A10+1"/>
    <w:uiPriority w:val="99"/>
    <w:rsid w:val="000A27F8"/>
    <w:rPr>
      <w:rFonts w:cs="Times"/>
      <w:color w:val="211D1E"/>
      <w:sz w:val="11"/>
      <w:szCs w:val="11"/>
    </w:rPr>
  </w:style>
  <w:style w:type="paragraph" w:customStyle="1" w:styleId="Pa141">
    <w:name w:val="Pa14+1"/>
    <w:basedOn w:val="Default"/>
    <w:next w:val="Default"/>
    <w:uiPriority w:val="99"/>
    <w:rsid w:val="00B41C82"/>
    <w:pPr>
      <w:spacing w:line="241" w:lineRule="atLeast"/>
    </w:pPr>
    <w:rPr>
      <w:rFonts w:cs="Times New Roman"/>
      <w:color w:val="auto"/>
    </w:rPr>
  </w:style>
  <w:style w:type="table" w:customStyle="1" w:styleId="PlainTable21">
    <w:name w:val="Plain Table 21"/>
    <w:basedOn w:val="TableNormal"/>
    <w:uiPriority w:val="42"/>
    <w:rsid w:val="00A03177"/>
    <w:rPr>
      <w:rFonts w:ascii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Accent61">
    <w:name w:val="List Table 6 Colorful - Accent 61"/>
    <w:basedOn w:val="TableNormal"/>
    <w:uiPriority w:val="51"/>
    <w:rsid w:val="00A03177"/>
    <w:rPr>
      <w:rFonts w:asciiTheme="minorHAnsi" w:hAnsiTheme="minorHAnsi" w:cstheme="minorBidi"/>
      <w:color w:val="538135" w:themeColor="accent6" w:themeShade="BF"/>
      <w:sz w:val="22"/>
      <w:szCs w:val="22"/>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ListParagraph">
    <w:name w:val="List Paragraph"/>
    <w:basedOn w:val="Normal"/>
    <w:uiPriority w:val="34"/>
    <w:qFormat/>
    <w:rsid w:val="00A03177"/>
    <w:pPr>
      <w:spacing w:after="160" w:line="259" w:lineRule="auto"/>
      <w:ind w:left="720"/>
      <w:contextualSpacing/>
    </w:pPr>
    <w:rPr>
      <w:rFonts w:asciiTheme="minorHAnsi" w:hAnsiTheme="minorHAnsi" w:cstheme="minorBidi"/>
      <w:sz w:val="22"/>
      <w:szCs w:val="22"/>
    </w:rPr>
  </w:style>
  <w:style w:type="paragraph" w:styleId="Footer">
    <w:name w:val="footer"/>
    <w:basedOn w:val="Normal"/>
    <w:link w:val="FooterChar"/>
    <w:uiPriority w:val="99"/>
    <w:unhideWhenUsed/>
    <w:rsid w:val="00A03177"/>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A03177"/>
    <w:rPr>
      <w:rFonts w:asciiTheme="minorHAnsi" w:hAnsiTheme="minorHAnsi" w:cstheme="minorBidi"/>
      <w:sz w:val="22"/>
      <w:szCs w:val="22"/>
    </w:rPr>
  </w:style>
  <w:style w:type="paragraph" w:customStyle="1" w:styleId="p">
    <w:name w:val="p"/>
    <w:basedOn w:val="Normal"/>
    <w:link w:val="pChar"/>
    <w:rsid w:val="00926694"/>
    <w:pPr>
      <w:spacing w:before="100" w:beforeAutospacing="1" w:after="100" w:afterAutospacing="1"/>
    </w:pPr>
    <w:rPr>
      <w:rFonts w:ascii="Times New Roman" w:eastAsia="Times New Roman" w:hAnsi="Times New Roman"/>
      <w:sz w:val="24"/>
      <w:szCs w:val="24"/>
    </w:rPr>
  </w:style>
  <w:style w:type="character" w:customStyle="1" w:styleId="pChar">
    <w:name w:val="p Char"/>
    <w:basedOn w:val="DefaultParagraphFont"/>
    <w:link w:val="p"/>
    <w:rsid w:val="00926694"/>
    <w:rPr>
      <w:rFonts w:ascii="Times New Roman" w:eastAsia="Times New Roman" w:hAnsi="Times New Roman"/>
      <w:sz w:val="24"/>
      <w:szCs w:val="24"/>
    </w:rPr>
  </w:style>
  <w:style w:type="character" w:customStyle="1" w:styleId="NormalWebChar">
    <w:name w:val="Normal (Web) Char"/>
    <w:basedOn w:val="DefaultParagraphFont"/>
    <w:link w:val="NormalWeb"/>
    <w:uiPriority w:val="99"/>
    <w:rsid w:val="001B7864"/>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9F6647"/>
    <w:rPr>
      <w:sz w:val="16"/>
      <w:szCs w:val="16"/>
    </w:rPr>
  </w:style>
  <w:style w:type="paragraph" w:styleId="CommentText">
    <w:name w:val="annotation text"/>
    <w:basedOn w:val="Normal"/>
    <w:link w:val="CommentTextChar"/>
    <w:uiPriority w:val="99"/>
    <w:unhideWhenUsed/>
    <w:rsid w:val="009F6647"/>
  </w:style>
  <w:style w:type="character" w:customStyle="1" w:styleId="CommentTextChar">
    <w:name w:val="Comment Text Char"/>
    <w:basedOn w:val="DefaultParagraphFont"/>
    <w:link w:val="CommentText"/>
    <w:uiPriority w:val="99"/>
    <w:rsid w:val="009F6647"/>
  </w:style>
  <w:style w:type="paragraph" w:styleId="CommentSubject">
    <w:name w:val="annotation subject"/>
    <w:basedOn w:val="CommentText"/>
    <w:next w:val="CommentText"/>
    <w:link w:val="CommentSubjectChar"/>
    <w:uiPriority w:val="99"/>
    <w:semiHidden/>
    <w:unhideWhenUsed/>
    <w:rsid w:val="009F6647"/>
    <w:rPr>
      <w:b/>
      <w:bCs/>
    </w:rPr>
  </w:style>
  <w:style w:type="character" w:customStyle="1" w:styleId="CommentSubjectChar">
    <w:name w:val="Comment Subject Char"/>
    <w:basedOn w:val="CommentTextChar"/>
    <w:link w:val="CommentSubject"/>
    <w:uiPriority w:val="99"/>
    <w:semiHidden/>
    <w:rsid w:val="009F6647"/>
    <w:rPr>
      <w:b/>
      <w:bCs/>
    </w:rPr>
  </w:style>
  <w:style w:type="table" w:customStyle="1" w:styleId="PlainTable22">
    <w:name w:val="Plain Table 22"/>
    <w:basedOn w:val="TableNormal"/>
    <w:uiPriority w:val="42"/>
    <w:rsid w:val="00A5135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AC0A52"/>
    <w:pPr>
      <w:keepLines/>
      <w:spacing w:before="240" w:line="259" w:lineRule="auto"/>
      <w:outlineLvl w:val="9"/>
    </w:pPr>
    <w:rPr>
      <w:rFonts w:asciiTheme="majorHAnsi" w:eastAsiaTheme="majorEastAsia" w:hAnsiTheme="majorHAnsi" w:cstheme="majorBidi"/>
      <w:b w:val="0"/>
      <w:caps w:val="0"/>
      <w:color w:val="2E74B5" w:themeColor="accent1" w:themeShade="BF"/>
      <w:sz w:val="32"/>
      <w:szCs w:val="32"/>
      <w:lang w:val="en-US" w:eastAsia="en-US"/>
    </w:rPr>
  </w:style>
  <w:style w:type="paragraph" w:styleId="Header">
    <w:name w:val="header"/>
    <w:basedOn w:val="Normal"/>
    <w:link w:val="HeaderChar"/>
    <w:uiPriority w:val="99"/>
    <w:unhideWhenUsed/>
    <w:rsid w:val="006362EC"/>
    <w:pPr>
      <w:tabs>
        <w:tab w:val="center" w:pos="4680"/>
        <w:tab w:val="right" w:pos="9360"/>
      </w:tabs>
    </w:pPr>
  </w:style>
  <w:style w:type="character" w:customStyle="1" w:styleId="HeaderChar">
    <w:name w:val="Header Char"/>
    <w:basedOn w:val="DefaultParagraphFont"/>
    <w:link w:val="Header"/>
    <w:uiPriority w:val="99"/>
    <w:rsid w:val="006362EC"/>
  </w:style>
  <w:style w:type="paragraph" w:styleId="Revision">
    <w:name w:val="Revision"/>
    <w:hidden/>
    <w:uiPriority w:val="99"/>
    <w:semiHidden/>
    <w:rsid w:val="00AA304B"/>
  </w:style>
  <w:style w:type="character" w:customStyle="1" w:styleId="tgc">
    <w:name w:val="_tgc"/>
    <w:basedOn w:val="DefaultParagraphFont"/>
    <w:rsid w:val="005A0AED"/>
  </w:style>
  <w:style w:type="table" w:customStyle="1" w:styleId="PlainTable23">
    <w:name w:val="Plain Table 23"/>
    <w:basedOn w:val="TableNormal"/>
    <w:uiPriority w:val="42"/>
    <w:rsid w:val="008B2E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B0AF8"/>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175DBB"/>
  </w:style>
  <w:style w:type="character" w:styleId="Emphasis">
    <w:name w:val="Emphasis"/>
    <w:basedOn w:val="DefaultParagraphFont"/>
    <w:uiPriority w:val="20"/>
    <w:qFormat/>
    <w:rsid w:val="00175DBB"/>
    <w:rPr>
      <w:i/>
      <w:iCs/>
    </w:rPr>
  </w:style>
  <w:style w:type="character" w:styleId="Strong">
    <w:name w:val="Strong"/>
    <w:basedOn w:val="DefaultParagraphFont"/>
    <w:uiPriority w:val="22"/>
    <w:qFormat/>
    <w:rsid w:val="003671C8"/>
    <w:rPr>
      <w:rFonts w:cs="Times New Roman"/>
      <w:b/>
    </w:rPr>
  </w:style>
  <w:style w:type="character" w:customStyle="1" w:styleId="y0nh2b">
    <w:name w:val="y0nh2b"/>
    <w:basedOn w:val="DefaultParagraphFont"/>
    <w:rsid w:val="00EF145A"/>
  </w:style>
  <w:style w:type="character" w:customStyle="1" w:styleId="storydeck">
    <w:name w:val="storydeck"/>
    <w:basedOn w:val="DefaultParagraphFont"/>
    <w:rsid w:val="00EF145A"/>
  </w:style>
  <w:style w:type="character" w:customStyle="1" w:styleId="UnresolvedMention1">
    <w:name w:val="Unresolved Mention1"/>
    <w:basedOn w:val="DefaultParagraphFont"/>
    <w:uiPriority w:val="99"/>
    <w:semiHidden/>
    <w:unhideWhenUsed/>
    <w:rsid w:val="00237E60"/>
    <w:rPr>
      <w:color w:val="808080"/>
      <w:shd w:val="clear" w:color="auto" w:fill="E6E6E6"/>
    </w:rPr>
  </w:style>
  <w:style w:type="character" w:styleId="FollowedHyperlink">
    <w:name w:val="FollowedHyperlink"/>
    <w:basedOn w:val="DefaultParagraphFont"/>
    <w:uiPriority w:val="99"/>
    <w:semiHidden/>
    <w:unhideWhenUsed/>
    <w:rsid w:val="00237E60"/>
    <w:rPr>
      <w:color w:val="954F72" w:themeColor="followedHyperlink"/>
      <w:u w:val="single"/>
    </w:rPr>
  </w:style>
  <w:style w:type="paragraph" w:styleId="FootnoteText">
    <w:name w:val="footnote text"/>
    <w:basedOn w:val="Normal"/>
    <w:link w:val="FootnoteTextChar"/>
    <w:uiPriority w:val="99"/>
    <w:semiHidden/>
    <w:unhideWhenUsed/>
    <w:rsid w:val="00360AFE"/>
  </w:style>
  <w:style w:type="character" w:customStyle="1" w:styleId="FootnoteTextChar">
    <w:name w:val="Footnote Text Char"/>
    <w:basedOn w:val="DefaultParagraphFont"/>
    <w:link w:val="FootnoteText"/>
    <w:uiPriority w:val="99"/>
    <w:semiHidden/>
    <w:rsid w:val="00360AFE"/>
  </w:style>
  <w:style w:type="character" w:styleId="FootnoteReference">
    <w:name w:val="footnote reference"/>
    <w:basedOn w:val="DefaultParagraphFont"/>
    <w:uiPriority w:val="99"/>
    <w:semiHidden/>
    <w:unhideWhenUsed/>
    <w:rsid w:val="00360AFE"/>
    <w:rPr>
      <w:vertAlign w:val="superscript"/>
    </w:rPr>
  </w:style>
  <w:style w:type="character" w:styleId="LineNumber">
    <w:name w:val="line number"/>
    <w:basedOn w:val="DefaultParagraphFont"/>
    <w:uiPriority w:val="99"/>
    <w:semiHidden/>
    <w:unhideWhenUsed/>
    <w:rsid w:val="00E040AF"/>
  </w:style>
  <w:style w:type="character" w:customStyle="1" w:styleId="ref-journal">
    <w:name w:val="ref-journal"/>
    <w:basedOn w:val="DefaultParagraphFont"/>
    <w:rsid w:val="005B6B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994858">
      <w:bodyDiv w:val="1"/>
      <w:marLeft w:val="0"/>
      <w:marRight w:val="0"/>
      <w:marTop w:val="0"/>
      <w:marBottom w:val="0"/>
      <w:divBdr>
        <w:top w:val="none" w:sz="0" w:space="0" w:color="auto"/>
        <w:left w:val="none" w:sz="0" w:space="0" w:color="auto"/>
        <w:bottom w:val="none" w:sz="0" w:space="0" w:color="auto"/>
        <w:right w:val="none" w:sz="0" w:space="0" w:color="auto"/>
      </w:divBdr>
    </w:div>
    <w:div w:id="45573870">
      <w:bodyDiv w:val="1"/>
      <w:marLeft w:val="0"/>
      <w:marRight w:val="0"/>
      <w:marTop w:val="0"/>
      <w:marBottom w:val="0"/>
      <w:divBdr>
        <w:top w:val="none" w:sz="0" w:space="0" w:color="auto"/>
        <w:left w:val="none" w:sz="0" w:space="0" w:color="auto"/>
        <w:bottom w:val="none" w:sz="0" w:space="0" w:color="auto"/>
        <w:right w:val="none" w:sz="0" w:space="0" w:color="auto"/>
      </w:divBdr>
    </w:div>
    <w:div w:id="54161511">
      <w:bodyDiv w:val="1"/>
      <w:marLeft w:val="0"/>
      <w:marRight w:val="0"/>
      <w:marTop w:val="0"/>
      <w:marBottom w:val="0"/>
      <w:divBdr>
        <w:top w:val="none" w:sz="0" w:space="0" w:color="auto"/>
        <w:left w:val="none" w:sz="0" w:space="0" w:color="auto"/>
        <w:bottom w:val="none" w:sz="0" w:space="0" w:color="auto"/>
        <w:right w:val="none" w:sz="0" w:space="0" w:color="auto"/>
      </w:divBdr>
    </w:div>
    <w:div w:id="104084887">
      <w:bodyDiv w:val="1"/>
      <w:marLeft w:val="0"/>
      <w:marRight w:val="0"/>
      <w:marTop w:val="0"/>
      <w:marBottom w:val="0"/>
      <w:divBdr>
        <w:top w:val="none" w:sz="0" w:space="0" w:color="auto"/>
        <w:left w:val="none" w:sz="0" w:space="0" w:color="auto"/>
        <w:bottom w:val="none" w:sz="0" w:space="0" w:color="auto"/>
        <w:right w:val="none" w:sz="0" w:space="0" w:color="auto"/>
      </w:divBdr>
      <w:divsChild>
        <w:div w:id="1166632510">
          <w:marLeft w:val="0"/>
          <w:marRight w:val="0"/>
          <w:marTop w:val="0"/>
          <w:marBottom w:val="0"/>
          <w:divBdr>
            <w:top w:val="none" w:sz="0" w:space="0" w:color="auto"/>
            <w:left w:val="none" w:sz="0" w:space="0" w:color="auto"/>
            <w:bottom w:val="none" w:sz="0" w:space="0" w:color="auto"/>
            <w:right w:val="none" w:sz="0" w:space="0" w:color="auto"/>
          </w:divBdr>
        </w:div>
      </w:divsChild>
    </w:div>
    <w:div w:id="167138107">
      <w:bodyDiv w:val="1"/>
      <w:marLeft w:val="0"/>
      <w:marRight w:val="0"/>
      <w:marTop w:val="0"/>
      <w:marBottom w:val="0"/>
      <w:divBdr>
        <w:top w:val="none" w:sz="0" w:space="0" w:color="auto"/>
        <w:left w:val="none" w:sz="0" w:space="0" w:color="auto"/>
        <w:bottom w:val="none" w:sz="0" w:space="0" w:color="auto"/>
        <w:right w:val="none" w:sz="0" w:space="0" w:color="auto"/>
      </w:divBdr>
    </w:div>
    <w:div w:id="219438005">
      <w:bodyDiv w:val="1"/>
      <w:marLeft w:val="0"/>
      <w:marRight w:val="0"/>
      <w:marTop w:val="0"/>
      <w:marBottom w:val="0"/>
      <w:divBdr>
        <w:top w:val="none" w:sz="0" w:space="0" w:color="auto"/>
        <w:left w:val="none" w:sz="0" w:space="0" w:color="auto"/>
        <w:bottom w:val="none" w:sz="0" w:space="0" w:color="auto"/>
        <w:right w:val="none" w:sz="0" w:space="0" w:color="auto"/>
      </w:divBdr>
    </w:div>
    <w:div w:id="301159643">
      <w:bodyDiv w:val="1"/>
      <w:marLeft w:val="0"/>
      <w:marRight w:val="0"/>
      <w:marTop w:val="0"/>
      <w:marBottom w:val="0"/>
      <w:divBdr>
        <w:top w:val="none" w:sz="0" w:space="0" w:color="auto"/>
        <w:left w:val="none" w:sz="0" w:space="0" w:color="auto"/>
        <w:bottom w:val="none" w:sz="0" w:space="0" w:color="auto"/>
        <w:right w:val="none" w:sz="0" w:space="0" w:color="auto"/>
      </w:divBdr>
    </w:div>
    <w:div w:id="333992951">
      <w:bodyDiv w:val="1"/>
      <w:marLeft w:val="0"/>
      <w:marRight w:val="0"/>
      <w:marTop w:val="0"/>
      <w:marBottom w:val="0"/>
      <w:divBdr>
        <w:top w:val="none" w:sz="0" w:space="0" w:color="auto"/>
        <w:left w:val="none" w:sz="0" w:space="0" w:color="auto"/>
        <w:bottom w:val="none" w:sz="0" w:space="0" w:color="auto"/>
        <w:right w:val="none" w:sz="0" w:space="0" w:color="auto"/>
      </w:divBdr>
    </w:div>
    <w:div w:id="381365299">
      <w:bodyDiv w:val="1"/>
      <w:marLeft w:val="0"/>
      <w:marRight w:val="0"/>
      <w:marTop w:val="0"/>
      <w:marBottom w:val="0"/>
      <w:divBdr>
        <w:top w:val="none" w:sz="0" w:space="0" w:color="auto"/>
        <w:left w:val="none" w:sz="0" w:space="0" w:color="auto"/>
        <w:bottom w:val="none" w:sz="0" w:space="0" w:color="auto"/>
        <w:right w:val="none" w:sz="0" w:space="0" w:color="auto"/>
      </w:divBdr>
    </w:div>
    <w:div w:id="525681738">
      <w:bodyDiv w:val="1"/>
      <w:marLeft w:val="0"/>
      <w:marRight w:val="0"/>
      <w:marTop w:val="0"/>
      <w:marBottom w:val="0"/>
      <w:divBdr>
        <w:top w:val="none" w:sz="0" w:space="0" w:color="auto"/>
        <w:left w:val="none" w:sz="0" w:space="0" w:color="auto"/>
        <w:bottom w:val="none" w:sz="0" w:space="0" w:color="auto"/>
        <w:right w:val="none" w:sz="0" w:space="0" w:color="auto"/>
      </w:divBdr>
    </w:div>
    <w:div w:id="526531103">
      <w:bodyDiv w:val="1"/>
      <w:marLeft w:val="0"/>
      <w:marRight w:val="0"/>
      <w:marTop w:val="0"/>
      <w:marBottom w:val="0"/>
      <w:divBdr>
        <w:top w:val="none" w:sz="0" w:space="0" w:color="auto"/>
        <w:left w:val="none" w:sz="0" w:space="0" w:color="auto"/>
        <w:bottom w:val="none" w:sz="0" w:space="0" w:color="auto"/>
        <w:right w:val="none" w:sz="0" w:space="0" w:color="auto"/>
      </w:divBdr>
    </w:div>
    <w:div w:id="596443579">
      <w:bodyDiv w:val="1"/>
      <w:marLeft w:val="0"/>
      <w:marRight w:val="0"/>
      <w:marTop w:val="0"/>
      <w:marBottom w:val="0"/>
      <w:divBdr>
        <w:top w:val="none" w:sz="0" w:space="0" w:color="auto"/>
        <w:left w:val="none" w:sz="0" w:space="0" w:color="auto"/>
        <w:bottom w:val="none" w:sz="0" w:space="0" w:color="auto"/>
        <w:right w:val="none" w:sz="0" w:space="0" w:color="auto"/>
      </w:divBdr>
    </w:div>
    <w:div w:id="598294616">
      <w:bodyDiv w:val="1"/>
      <w:marLeft w:val="0"/>
      <w:marRight w:val="0"/>
      <w:marTop w:val="0"/>
      <w:marBottom w:val="0"/>
      <w:divBdr>
        <w:top w:val="none" w:sz="0" w:space="0" w:color="auto"/>
        <w:left w:val="none" w:sz="0" w:space="0" w:color="auto"/>
        <w:bottom w:val="none" w:sz="0" w:space="0" w:color="auto"/>
        <w:right w:val="none" w:sz="0" w:space="0" w:color="auto"/>
      </w:divBdr>
    </w:div>
    <w:div w:id="714546619">
      <w:bodyDiv w:val="1"/>
      <w:marLeft w:val="0"/>
      <w:marRight w:val="0"/>
      <w:marTop w:val="0"/>
      <w:marBottom w:val="0"/>
      <w:divBdr>
        <w:top w:val="none" w:sz="0" w:space="0" w:color="auto"/>
        <w:left w:val="none" w:sz="0" w:space="0" w:color="auto"/>
        <w:bottom w:val="none" w:sz="0" w:space="0" w:color="auto"/>
        <w:right w:val="none" w:sz="0" w:space="0" w:color="auto"/>
      </w:divBdr>
    </w:div>
    <w:div w:id="739714385">
      <w:bodyDiv w:val="1"/>
      <w:marLeft w:val="0"/>
      <w:marRight w:val="0"/>
      <w:marTop w:val="0"/>
      <w:marBottom w:val="0"/>
      <w:divBdr>
        <w:top w:val="none" w:sz="0" w:space="0" w:color="auto"/>
        <w:left w:val="none" w:sz="0" w:space="0" w:color="auto"/>
        <w:bottom w:val="none" w:sz="0" w:space="0" w:color="auto"/>
        <w:right w:val="none" w:sz="0" w:space="0" w:color="auto"/>
      </w:divBdr>
    </w:div>
    <w:div w:id="741486915">
      <w:bodyDiv w:val="1"/>
      <w:marLeft w:val="0"/>
      <w:marRight w:val="0"/>
      <w:marTop w:val="0"/>
      <w:marBottom w:val="0"/>
      <w:divBdr>
        <w:top w:val="none" w:sz="0" w:space="0" w:color="auto"/>
        <w:left w:val="none" w:sz="0" w:space="0" w:color="auto"/>
        <w:bottom w:val="none" w:sz="0" w:space="0" w:color="auto"/>
        <w:right w:val="none" w:sz="0" w:space="0" w:color="auto"/>
      </w:divBdr>
    </w:div>
    <w:div w:id="753745765">
      <w:bodyDiv w:val="1"/>
      <w:marLeft w:val="0"/>
      <w:marRight w:val="0"/>
      <w:marTop w:val="0"/>
      <w:marBottom w:val="0"/>
      <w:divBdr>
        <w:top w:val="none" w:sz="0" w:space="0" w:color="auto"/>
        <w:left w:val="none" w:sz="0" w:space="0" w:color="auto"/>
        <w:bottom w:val="none" w:sz="0" w:space="0" w:color="auto"/>
        <w:right w:val="none" w:sz="0" w:space="0" w:color="auto"/>
      </w:divBdr>
    </w:div>
    <w:div w:id="781417611">
      <w:bodyDiv w:val="1"/>
      <w:marLeft w:val="0"/>
      <w:marRight w:val="0"/>
      <w:marTop w:val="0"/>
      <w:marBottom w:val="0"/>
      <w:divBdr>
        <w:top w:val="none" w:sz="0" w:space="0" w:color="auto"/>
        <w:left w:val="none" w:sz="0" w:space="0" w:color="auto"/>
        <w:bottom w:val="none" w:sz="0" w:space="0" w:color="auto"/>
        <w:right w:val="none" w:sz="0" w:space="0" w:color="auto"/>
      </w:divBdr>
    </w:div>
    <w:div w:id="846557221">
      <w:bodyDiv w:val="1"/>
      <w:marLeft w:val="0"/>
      <w:marRight w:val="0"/>
      <w:marTop w:val="0"/>
      <w:marBottom w:val="0"/>
      <w:divBdr>
        <w:top w:val="none" w:sz="0" w:space="0" w:color="auto"/>
        <w:left w:val="none" w:sz="0" w:space="0" w:color="auto"/>
        <w:bottom w:val="none" w:sz="0" w:space="0" w:color="auto"/>
        <w:right w:val="none" w:sz="0" w:space="0" w:color="auto"/>
      </w:divBdr>
    </w:div>
    <w:div w:id="875196400">
      <w:bodyDiv w:val="1"/>
      <w:marLeft w:val="0"/>
      <w:marRight w:val="0"/>
      <w:marTop w:val="0"/>
      <w:marBottom w:val="0"/>
      <w:divBdr>
        <w:top w:val="none" w:sz="0" w:space="0" w:color="auto"/>
        <w:left w:val="none" w:sz="0" w:space="0" w:color="auto"/>
        <w:bottom w:val="none" w:sz="0" w:space="0" w:color="auto"/>
        <w:right w:val="none" w:sz="0" w:space="0" w:color="auto"/>
      </w:divBdr>
    </w:div>
    <w:div w:id="895706638">
      <w:bodyDiv w:val="1"/>
      <w:marLeft w:val="0"/>
      <w:marRight w:val="0"/>
      <w:marTop w:val="0"/>
      <w:marBottom w:val="0"/>
      <w:divBdr>
        <w:top w:val="none" w:sz="0" w:space="0" w:color="auto"/>
        <w:left w:val="none" w:sz="0" w:space="0" w:color="auto"/>
        <w:bottom w:val="none" w:sz="0" w:space="0" w:color="auto"/>
        <w:right w:val="none" w:sz="0" w:space="0" w:color="auto"/>
      </w:divBdr>
    </w:div>
    <w:div w:id="901600289">
      <w:bodyDiv w:val="1"/>
      <w:marLeft w:val="0"/>
      <w:marRight w:val="0"/>
      <w:marTop w:val="0"/>
      <w:marBottom w:val="0"/>
      <w:divBdr>
        <w:top w:val="none" w:sz="0" w:space="0" w:color="auto"/>
        <w:left w:val="none" w:sz="0" w:space="0" w:color="auto"/>
        <w:bottom w:val="none" w:sz="0" w:space="0" w:color="auto"/>
        <w:right w:val="none" w:sz="0" w:space="0" w:color="auto"/>
      </w:divBdr>
    </w:div>
    <w:div w:id="922880541">
      <w:bodyDiv w:val="1"/>
      <w:marLeft w:val="0"/>
      <w:marRight w:val="0"/>
      <w:marTop w:val="0"/>
      <w:marBottom w:val="0"/>
      <w:divBdr>
        <w:top w:val="none" w:sz="0" w:space="0" w:color="auto"/>
        <w:left w:val="none" w:sz="0" w:space="0" w:color="auto"/>
        <w:bottom w:val="none" w:sz="0" w:space="0" w:color="auto"/>
        <w:right w:val="none" w:sz="0" w:space="0" w:color="auto"/>
      </w:divBdr>
    </w:div>
    <w:div w:id="938562875">
      <w:bodyDiv w:val="1"/>
      <w:marLeft w:val="0"/>
      <w:marRight w:val="0"/>
      <w:marTop w:val="0"/>
      <w:marBottom w:val="0"/>
      <w:divBdr>
        <w:top w:val="none" w:sz="0" w:space="0" w:color="auto"/>
        <w:left w:val="none" w:sz="0" w:space="0" w:color="auto"/>
        <w:bottom w:val="none" w:sz="0" w:space="0" w:color="auto"/>
        <w:right w:val="none" w:sz="0" w:space="0" w:color="auto"/>
      </w:divBdr>
    </w:div>
    <w:div w:id="947810260">
      <w:bodyDiv w:val="1"/>
      <w:marLeft w:val="0"/>
      <w:marRight w:val="0"/>
      <w:marTop w:val="0"/>
      <w:marBottom w:val="0"/>
      <w:divBdr>
        <w:top w:val="none" w:sz="0" w:space="0" w:color="auto"/>
        <w:left w:val="none" w:sz="0" w:space="0" w:color="auto"/>
        <w:bottom w:val="none" w:sz="0" w:space="0" w:color="auto"/>
        <w:right w:val="none" w:sz="0" w:space="0" w:color="auto"/>
      </w:divBdr>
    </w:div>
    <w:div w:id="979261008">
      <w:bodyDiv w:val="1"/>
      <w:marLeft w:val="0"/>
      <w:marRight w:val="0"/>
      <w:marTop w:val="0"/>
      <w:marBottom w:val="0"/>
      <w:divBdr>
        <w:top w:val="none" w:sz="0" w:space="0" w:color="auto"/>
        <w:left w:val="none" w:sz="0" w:space="0" w:color="auto"/>
        <w:bottom w:val="none" w:sz="0" w:space="0" w:color="auto"/>
        <w:right w:val="none" w:sz="0" w:space="0" w:color="auto"/>
      </w:divBdr>
    </w:div>
    <w:div w:id="984048822">
      <w:bodyDiv w:val="1"/>
      <w:marLeft w:val="0"/>
      <w:marRight w:val="0"/>
      <w:marTop w:val="0"/>
      <w:marBottom w:val="0"/>
      <w:divBdr>
        <w:top w:val="none" w:sz="0" w:space="0" w:color="auto"/>
        <w:left w:val="none" w:sz="0" w:space="0" w:color="auto"/>
        <w:bottom w:val="none" w:sz="0" w:space="0" w:color="auto"/>
        <w:right w:val="none" w:sz="0" w:space="0" w:color="auto"/>
      </w:divBdr>
    </w:div>
    <w:div w:id="996498579">
      <w:bodyDiv w:val="1"/>
      <w:marLeft w:val="0"/>
      <w:marRight w:val="0"/>
      <w:marTop w:val="0"/>
      <w:marBottom w:val="0"/>
      <w:divBdr>
        <w:top w:val="none" w:sz="0" w:space="0" w:color="auto"/>
        <w:left w:val="none" w:sz="0" w:space="0" w:color="auto"/>
        <w:bottom w:val="none" w:sz="0" w:space="0" w:color="auto"/>
        <w:right w:val="none" w:sz="0" w:space="0" w:color="auto"/>
      </w:divBdr>
    </w:div>
    <w:div w:id="1053699305">
      <w:bodyDiv w:val="1"/>
      <w:marLeft w:val="0"/>
      <w:marRight w:val="0"/>
      <w:marTop w:val="0"/>
      <w:marBottom w:val="0"/>
      <w:divBdr>
        <w:top w:val="none" w:sz="0" w:space="0" w:color="auto"/>
        <w:left w:val="none" w:sz="0" w:space="0" w:color="auto"/>
        <w:bottom w:val="none" w:sz="0" w:space="0" w:color="auto"/>
        <w:right w:val="none" w:sz="0" w:space="0" w:color="auto"/>
      </w:divBdr>
    </w:div>
    <w:div w:id="1140879104">
      <w:bodyDiv w:val="1"/>
      <w:marLeft w:val="0"/>
      <w:marRight w:val="0"/>
      <w:marTop w:val="0"/>
      <w:marBottom w:val="0"/>
      <w:divBdr>
        <w:top w:val="none" w:sz="0" w:space="0" w:color="auto"/>
        <w:left w:val="none" w:sz="0" w:space="0" w:color="auto"/>
        <w:bottom w:val="none" w:sz="0" w:space="0" w:color="auto"/>
        <w:right w:val="none" w:sz="0" w:space="0" w:color="auto"/>
      </w:divBdr>
    </w:div>
    <w:div w:id="1170366900">
      <w:bodyDiv w:val="1"/>
      <w:marLeft w:val="0"/>
      <w:marRight w:val="0"/>
      <w:marTop w:val="0"/>
      <w:marBottom w:val="0"/>
      <w:divBdr>
        <w:top w:val="none" w:sz="0" w:space="0" w:color="auto"/>
        <w:left w:val="none" w:sz="0" w:space="0" w:color="auto"/>
        <w:bottom w:val="none" w:sz="0" w:space="0" w:color="auto"/>
        <w:right w:val="none" w:sz="0" w:space="0" w:color="auto"/>
      </w:divBdr>
    </w:div>
    <w:div w:id="1180697772">
      <w:bodyDiv w:val="1"/>
      <w:marLeft w:val="0"/>
      <w:marRight w:val="0"/>
      <w:marTop w:val="0"/>
      <w:marBottom w:val="0"/>
      <w:divBdr>
        <w:top w:val="none" w:sz="0" w:space="0" w:color="auto"/>
        <w:left w:val="none" w:sz="0" w:space="0" w:color="auto"/>
        <w:bottom w:val="none" w:sz="0" w:space="0" w:color="auto"/>
        <w:right w:val="none" w:sz="0" w:space="0" w:color="auto"/>
      </w:divBdr>
    </w:div>
    <w:div w:id="1224024692">
      <w:bodyDiv w:val="1"/>
      <w:marLeft w:val="0"/>
      <w:marRight w:val="0"/>
      <w:marTop w:val="0"/>
      <w:marBottom w:val="0"/>
      <w:divBdr>
        <w:top w:val="none" w:sz="0" w:space="0" w:color="auto"/>
        <w:left w:val="none" w:sz="0" w:space="0" w:color="auto"/>
        <w:bottom w:val="none" w:sz="0" w:space="0" w:color="auto"/>
        <w:right w:val="none" w:sz="0" w:space="0" w:color="auto"/>
      </w:divBdr>
    </w:div>
    <w:div w:id="1274900948">
      <w:bodyDiv w:val="1"/>
      <w:marLeft w:val="0"/>
      <w:marRight w:val="0"/>
      <w:marTop w:val="0"/>
      <w:marBottom w:val="0"/>
      <w:divBdr>
        <w:top w:val="none" w:sz="0" w:space="0" w:color="auto"/>
        <w:left w:val="none" w:sz="0" w:space="0" w:color="auto"/>
        <w:bottom w:val="none" w:sz="0" w:space="0" w:color="auto"/>
        <w:right w:val="none" w:sz="0" w:space="0" w:color="auto"/>
      </w:divBdr>
      <w:divsChild>
        <w:div w:id="1124352482">
          <w:marLeft w:val="0"/>
          <w:marRight w:val="0"/>
          <w:marTop w:val="0"/>
          <w:marBottom w:val="0"/>
          <w:divBdr>
            <w:top w:val="none" w:sz="0" w:space="0" w:color="auto"/>
            <w:left w:val="none" w:sz="0" w:space="0" w:color="auto"/>
            <w:bottom w:val="none" w:sz="0" w:space="0" w:color="auto"/>
            <w:right w:val="none" w:sz="0" w:space="0" w:color="auto"/>
          </w:divBdr>
        </w:div>
        <w:div w:id="564409805">
          <w:marLeft w:val="0"/>
          <w:marRight w:val="0"/>
          <w:marTop w:val="0"/>
          <w:marBottom w:val="0"/>
          <w:divBdr>
            <w:top w:val="none" w:sz="0" w:space="0" w:color="auto"/>
            <w:left w:val="none" w:sz="0" w:space="0" w:color="auto"/>
            <w:bottom w:val="none" w:sz="0" w:space="0" w:color="auto"/>
            <w:right w:val="none" w:sz="0" w:space="0" w:color="auto"/>
          </w:divBdr>
        </w:div>
        <w:div w:id="587544328">
          <w:marLeft w:val="0"/>
          <w:marRight w:val="0"/>
          <w:marTop w:val="0"/>
          <w:marBottom w:val="0"/>
          <w:divBdr>
            <w:top w:val="none" w:sz="0" w:space="0" w:color="auto"/>
            <w:left w:val="none" w:sz="0" w:space="0" w:color="auto"/>
            <w:bottom w:val="none" w:sz="0" w:space="0" w:color="auto"/>
            <w:right w:val="none" w:sz="0" w:space="0" w:color="auto"/>
          </w:divBdr>
        </w:div>
        <w:div w:id="1157841527">
          <w:marLeft w:val="0"/>
          <w:marRight w:val="0"/>
          <w:marTop w:val="0"/>
          <w:marBottom w:val="0"/>
          <w:divBdr>
            <w:top w:val="none" w:sz="0" w:space="0" w:color="auto"/>
            <w:left w:val="none" w:sz="0" w:space="0" w:color="auto"/>
            <w:bottom w:val="none" w:sz="0" w:space="0" w:color="auto"/>
            <w:right w:val="none" w:sz="0" w:space="0" w:color="auto"/>
          </w:divBdr>
        </w:div>
        <w:div w:id="1882086582">
          <w:marLeft w:val="0"/>
          <w:marRight w:val="0"/>
          <w:marTop w:val="0"/>
          <w:marBottom w:val="0"/>
          <w:divBdr>
            <w:top w:val="none" w:sz="0" w:space="0" w:color="auto"/>
            <w:left w:val="none" w:sz="0" w:space="0" w:color="auto"/>
            <w:bottom w:val="none" w:sz="0" w:space="0" w:color="auto"/>
            <w:right w:val="none" w:sz="0" w:space="0" w:color="auto"/>
          </w:divBdr>
        </w:div>
        <w:div w:id="1270551981">
          <w:marLeft w:val="0"/>
          <w:marRight w:val="0"/>
          <w:marTop w:val="0"/>
          <w:marBottom w:val="0"/>
          <w:divBdr>
            <w:top w:val="none" w:sz="0" w:space="0" w:color="auto"/>
            <w:left w:val="none" w:sz="0" w:space="0" w:color="auto"/>
            <w:bottom w:val="none" w:sz="0" w:space="0" w:color="auto"/>
            <w:right w:val="none" w:sz="0" w:space="0" w:color="auto"/>
          </w:divBdr>
        </w:div>
        <w:div w:id="437482329">
          <w:marLeft w:val="0"/>
          <w:marRight w:val="0"/>
          <w:marTop w:val="0"/>
          <w:marBottom w:val="0"/>
          <w:divBdr>
            <w:top w:val="none" w:sz="0" w:space="0" w:color="auto"/>
            <w:left w:val="none" w:sz="0" w:space="0" w:color="auto"/>
            <w:bottom w:val="none" w:sz="0" w:space="0" w:color="auto"/>
            <w:right w:val="none" w:sz="0" w:space="0" w:color="auto"/>
          </w:divBdr>
        </w:div>
        <w:div w:id="1050491909">
          <w:marLeft w:val="0"/>
          <w:marRight w:val="0"/>
          <w:marTop w:val="0"/>
          <w:marBottom w:val="0"/>
          <w:divBdr>
            <w:top w:val="none" w:sz="0" w:space="0" w:color="auto"/>
            <w:left w:val="none" w:sz="0" w:space="0" w:color="auto"/>
            <w:bottom w:val="none" w:sz="0" w:space="0" w:color="auto"/>
            <w:right w:val="none" w:sz="0" w:space="0" w:color="auto"/>
          </w:divBdr>
        </w:div>
        <w:div w:id="332730996">
          <w:marLeft w:val="0"/>
          <w:marRight w:val="0"/>
          <w:marTop w:val="0"/>
          <w:marBottom w:val="0"/>
          <w:divBdr>
            <w:top w:val="none" w:sz="0" w:space="0" w:color="auto"/>
            <w:left w:val="none" w:sz="0" w:space="0" w:color="auto"/>
            <w:bottom w:val="none" w:sz="0" w:space="0" w:color="auto"/>
            <w:right w:val="none" w:sz="0" w:space="0" w:color="auto"/>
          </w:divBdr>
        </w:div>
        <w:div w:id="2008941024">
          <w:marLeft w:val="0"/>
          <w:marRight w:val="0"/>
          <w:marTop w:val="0"/>
          <w:marBottom w:val="0"/>
          <w:divBdr>
            <w:top w:val="none" w:sz="0" w:space="0" w:color="auto"/>
            <w:left w:val="none" w:sz="0" w:space="0" w:color="auto"/>
            <w:bottom w:val="none" w:sz="0" w:space="0" w:color="auto"/>
            <w:right w:val="none" w:sz="0" w:space="0" w:color="auto"/>
          </w:divBdr>
        </w:div>
        <w:div w:id="1831823351">
          <w:marLeft w:val="0"/>
          <w:marRight w:val="0"/>
          <w:marTop w:val="0"/>
          <w:marBottom w:val="0"/>
          <w:divBdr>
            <w:top w:val="none" w:sz="0" w:space="0" w:color="auto"/>
            <w:left w:val="none" w:sz="0" w:space="0" w:color="auto"/>
            <w:bottom w:val="none" w:sz="0" w:space="0" w:color="auto"/>
            <w:right w:val="none" w:sz="0" w:space="0" w:color="auto"/>
          </w:divBdr>
        </w:div>
        <w:div w:id="145823392">
          <w:marLeft w:val="0"/>
          <w:marRight w:val="0"/>
          <w:marTop w:val="0"/>
          <w:marBottom w:val="0"/>
          <w:divBdr>
            <w:top w:val="none" w:sz="0" w:space="0" w:color="auto"/>
            <w:left w:val="none" w:sz="0" w:space="0" w:color="auto"/>
            <w:bottom w:val="none" w:sz="0" w:space="0" w:color="auto"/>
            <w:right w:val="none" w:sz="0" w:space="0" w:color="auto"/>
          </w:divBdr>
        </w:div>
        <w:div w:id="365717643">
          <w:marLeft w:val="0"/>
          <w:marRight w:val="0"/>
          <w:marTop w:val="0"/>
          <w:marBottom w:val="0"/>
          <w:divBdr>
            <w:top w:val="none" w:sz="0" w:space="0" w:color="auto"/>
            <w:left w:val="none" w:sz="0" w:space="0" w:color="auto"/>
            <w:bottom w:val="none" w:sz="0" w:space="0" w:color="auto"/>
            <w:right w:val="none" w:sz="0" w:space="0" w:color="auto"/>
          </w:divBdr>
        </w:div>
      </w:divsChild>
    </w:div>
    <w:div w:id="1306817277">
      <w:bodyDiv w:val="1"/>
      <w:marLeft w:val="0"/>
      <w:marRight w:val="0"/>
      <w:marTop w:val="0"/>
      <w:marBottom w:val="0"/>
      <w:divBdr>
        <w:top w:val="none" w:sz="0" w:space="0" w:color="auto"/>
        <w:left w:val="none" w:sz="0" w:space="0" w:color="auto"/>
        <w:bottom w:val="none" w:sz="0" w:space="0" w:color="auto"/>
        <w:right w:val="none" w:sz="0" w:space="0" w:color="auto"/>
      </w:divBdr>
    </w:div>
    <w:div w:id="1347636589">
      <w:bodyDiv w:val="1"/>
      <w:marLeft w:val="0"/>
      <w:marRight w:val="0"/>
      <w:marTop w:val="0"/>
      <w:marBottom w:val="0"/>
      <w:divBdr>
        <w:top w:val="none" w:sz="0" w:space="0" w:color="auto"/>
        <w:left w:val="none" w:sz="0" w:space="0" w:color="auto"/>
        <w:bottom w:val="none" w:sz="0" w:space="0" w:color="auto"/>
        <w:right w:val="none" w:sz="0" w:space="0" w:color="auto"/>
      </w:divBdr>
    </w:div>
    <w:div w:id="1370641448">
      <w:bodyDiv w:val="1"/>
      <w:marLeft w:val="0"/>
      <w:marRight w:val="0"/>
      <w:marTop w:val="0"/>
      <w:marBottom w:val="0"/>
      <w:divBdr>
        <w:top w:val="none" w:sz="0" w:space="0" w:color="auto"/>
        <w:left w:val="none" w:sz="0" w:space="0" w:color="auto"/>
        <w:bottom w:val="none" w:sz="0" w:space="0" w:color="auto"/>
        <w:right w:val="none" w:sz="0" w:space="0" w:color="auto"/>
      </w:divBdr>
    </w:div>
    <w:div w:id="1382368815">
      <w:bodyDiv w:val="1"/>
      <w:marLeft w:val="0"/>
      <w:marRight w:val="0"/>
      <w:marTop w:val="0"/>
      <w:marBottom w:val="0"/>
      <w:divBdr>
        <w:top w:val="none" w:sz="0" w:space="0" w:color="auto"/>
        <w:left w:val="none" w:sz="0" w:space="0" w:color="auto"/>
        <w:bottom w:val="none" w:sz="0" w:space="0" w:color="auto"/>
        <w:right w:val="none" w:sz="0" w:space="0" w:color="auto"/>
      </w:divBdr>
    </w:div>
    <w:div w:id="1399941690">
      <w:bodyDiv w:val="1"/>
      <w:marLeft w:val="0"/>
      <w:marRight w:val="0"/>
      <w:marTop w:val="0"/>
      <w:marBottom w:val="0"/>
      <w:divBdr>
        <w:top w:val="none" w:sz="0" w:space="0" w:color="auto"/>
        <w:left w:val="none" w:sz="0" w:space="0" w:color="auto"/>
        <w:bottom w:val="none" w:sz="0" w:space="0" w:color="auto"/>
        <w:right w:val="none" w:sz="0" w:space="0" w:color="auto"/>
      </w:divBdr>
    </w:div>
    <w:div w:id="1439254203">
      <w:bodyDiv w:val="1"/>
      <w:marLeft w:val="0"/>
      <w:marRight w:val="0"/>
      <w:marTop w:val="0"/>
      <w:marBottom w:val="0"/>
      <w:divBdr>
        <w:top w:val="none" w:sz="0" w:space="0" w:color="auto"/>
        <w:left w:val="none" w:sz="0" w:space="0" w:color="auto"/>
        <w:bottom w:val="none" w:sz="0" w:space="0" w:color="auto"/>
        <w:right w:val="none" w:sz="0" w:space="0" w:color="auto"/>
      </w:divBdr>
    </w:div>
    <w:div w:id="1455824817">
      <w:bodyDiv w:val="1"/>
      <w:marLeft w:val="0"/>
      <w:marRight w:val="0"/>
      <w:marTop w:val="0"/>
      <w:marBottom w:val="0"/>
      <w:divBdr>
        <w:top w:val="none" w:sz="0" w:space="0" w:color="auto"/>
        <w:left w:val="none" w:sz="0" w:space="0" w:color="auto"/>
        <w:bottom w:val="none" w:sz="0" w:space="0" w:color="auto"/>
        <w:right w:val="none" w:sz="0" w:space="0" w:color="auto"/>
      </w:divBdr>
    </w:div>
    <w:div w:id="1537893747">
      <w:bodyDiv w:val="1"/>
      <w:marLeft w:val="0"/>
      <w:marRight w:val="0"/>
      <w:marTop w:val="0"/>
      <w:marBottom w:val="0"/>
      <w:divBdr>
        <w:top w:val="none" w:sz="0" w:space="0" w:color="auto"/>
        <w:left w:val="none" w:sz="0" w:space="0" w:color="auto"/>
        <w:bottom w:val="none" w:sz="0" w:space="0" w:color="auto"/>
        <w:right w:val="none" w:sz="0" w:space="0" w:color="auto"/>
      </w:divBdr>
    </w:div>
    <w:div w:id="1669625855">
      <w:bodyDiv w:val="1"/>
      <w:marLeft w:val="0"/>
      <w:marRight w:val="0"/>
      <w:marTop w:val="0"/>
      <w:marBottom w:val="0"/>
      <w:divBdr>
        <w:top w:val="none" w:sz="0" w:space="0" w:color="auto"/>
        <w:left w:val="none" w:sz="0" w:space="0" w:color="auto"/>
        <w:bottom w:val="none" w:sz="0" w:space="0" w:color="auto"/>
        <w:right w:val="none" w:sz="0" w:space="0" w:color="auto"/>
      </w:divBdr>
    </w:div>
    <w:div w:id="1677613290">
      <w:bodyDiv w:val="1"/>
      <w:marLeft w:val="0"/>
      <w:marRight w:val="0"/>
      <w:marTop w:val="0"/>
      <w:marBottom w:val="0"/>
      <w:divBdr>
        <w:top w:val="none" w:sz="0" w:space="0" w:color="auto"/>
        <w:left w:val="none" w:sz="0" w:space="0" w:color="auto"/>
        <w:bottom w:val="none" w:sz="0" w:space="0" w:color="auto"/>
        <w:right w:val="none" w:sz="0" w:space="0" w:color="auto"/>
      </w:divBdr>
    </w:div>
    <w:div w:id="1681348772">
      <w:bodyDiv w:val="1"/>
      <w:marLeft w:val="0"/>
      <w:marRight w:val="0"/>
      <w:marTop w:val="0"/>
      <w:marBottom w:val="0"/>
      <w:divBdr>
        <w:top w:val="none" w:sz="0" w:space="0" w:color="auto"/>
        <w:left w:val="none" w:sz="0" w:space="0" w:color="auto"/>
        <w:bottom w:val="none" w:sz="0" w:space="0" w:color="auto"/>
        <w:right w:val="none" w:sz="0" w:space="0" w:color="auto"/>
      </w:divBdr>
    </w:div>
    <w:div w:id="1771924143">
      <w:bodyDiv w:val="1"/>
      <w:marLeft w:val="0"/>
      <w:marRight w:val="0"/>
      <w:marTop w:val="0"/>
      <w:marBottom w:val="0"/>
      <w:divBdr>
        <w:top w:val="none" w:sz="0" w:space="0" w:color="auto"/>
        <w:left w:val="none" w:sz="0" w:space="0" w:color="auto"/>
        <w:bottom w:val="none" w:sz="0" w:space="0" w:color="auto"/>
        <w:right w:val="none" w:sz="0" w:space="0" w:color="auto"/>
      </w:divBdr>
    </w:div>
    <w:div w:id="1774783809">
      <w:bodyDiv w:val="1"/>
      <w:marLeft w:val="0"/>
      <w:marRight w:val="0"/>
      <w:marTop w:val="0"/>
      <w:marBottom w:val="0"/>
      <w:divBdr>
        <w:top w:val="none" w:sz="0" w:space="0" w:color="auto"/>
        <w:left w:val="none" w:sz="0" w:space="0" w:color="auto"/>
        <w:bottom w:val="none" w:sz="0" w:space="0" w:color="auto"/>
        <w:right w:val="none" w:sz="0" w:space="0" w:color="auto"/>
      </w:divBdr>
    </w:div>
    <w:div w:id="1779717638">
      <w:bodyDiv w:val="1"/>
      <w:marLeft w:val="0"/>
      <w:marRight w:val="0"/>
      <w:marTop w:val="0"/>
      <w:marBottom w:val="0"/>
      <w:divBdr>
        <w:top w:val="none" w:sz="0" w:space="0" w:color="auto"/>
        <w:left w:val="none" w:sz="0" w:space="0" w:color="auto"/>
        <w:bottom w:val="none" w:sz="0" w:space="0" w:color="auto"/>
        <w:right w:val="none" w:sz="0" w:space="0" w:color="auto"/>
      </w:divBdr>
    </w:div>
    <w:div w:id="1802115976">
      <w:bodyDiv w:val="1"/>
      <w:marLeft w:val="0"/>
      <w:marRight w:val="0"/>
      <w:marTop w:val="0"/>
      <w:marBottom w:val="0"/>
      <w:divBdr>
        <w:top w:val="none" w:sz="0" w:space="0" w:color="auto"/>
        <w:left w:val="none" w:sz="0" w:space="0" w:color="auto"/>
        <w:bottom w:val="none" w:sz="0" w:space="0" w:color="auto"/>
        <w:right w:val="none" w:sz="0" w:space="0" w:color="auto"/>
      </w:divBdr>
    </w:div>
    <w:div w:id="1845390457">
      <w:bodyDiv w:val="1"/>
      <w:marLeft w:val="0"/>
      <w:marRight w:val="0"/>
      <w:marTop w:val="0"/>
      <w:marBottom w:val="0"/>
      <w:divBdr>
        <w:top w:val="none" w:sz="0" w:space="0" w:color="auto"/>
        <w:left w:val="none" w:sz="0" w:space="0" w:color="auto"/>
        <w:bottom w:val="none" w:sz="0" w:space="0" w:color="auto"/>
        <w:right w:val="none" w:sz="0" w:space="0" w:color="auto"/>
      </w:divBdr>
    </w:div>
    <w:div w:id="1848401246">
      <w:bodyDiv w:val="1"/>
      <w:marLeft w:val="0"/>
      <w:marRight w:val="0"/>
      <w:marTop w:val="0"/>
      <w:marBottom w:val="0"/>
      <w:divBdr>
        <w:top w:val="none" w:sz="0" w:space="0" w:color="auto"/>
        <w:left w:val="none" w:sz="0" w:space="0" w:color="auto"/>
        <w:bottom w:val="none" w:sz="0" w:space="0" w:color="auto"/>
        <w:right w:val="none" w:sz="0" w:space="0" w:color="auto"/>
      </w:divBdr>
    </w:div>
    <w:div w:id="1860074902">
      <w:bodyDiv w:val="1"/>
      <w:marLeft w:val="0"/>
      <w:marRight w:val="0"/>
      <w:marTop w:val="0"/>
      <w:marBottom w:val="0"/>
      <w:divBdr>
        <w:top w:val="none" w:sz="0" w:space="0" w:color="auto"/>
        <w:left w:val="none" w:sz="0" w:space="0" w:color="auto"/>
        <w:bottom w:val="none" w:sz="0" w:space="0" w:color="auto"/>
        <w:right w:val="none" w:sz="0" w:space="0" w:color="auto"/>
      </w:divBdr>
    </w:div>
    <w:div w:id="1979651480">
      <w:bodyDiv w:val="1"/>
      <w:marLeft w:val="0"/>
      <w:marRight w:val="0"/>
      <w:marTop w:val="0"/>
      <w:marBottom w:val="0"/>
      <w:divBdr>
        <w:top w:val="none" w:sz="0" w:space="0" w:color="auto"/>
        <w:left w:val="none" w:sz="0" w:space="0" w:color="auto"/>
        <w:bottom w:val="none" w:sz="0" w:space="0" w:color="auto"/>
        <w:right w:val="none" w:sz="0" w:space="0" w:color="auto"/>
      </w:divBdr>
    </w:div>
    <w:div w:id="1991783316">
      <w:bodyDiv w:val="1"/>
      <w:marLeft w:val="0"/>
      <w:marRight w:val="0"/>
      <w:marTop w:val="0"/>
      <w:marBottom w:val="0"/>
      <w:divBdr>
        <w:top w:val="none" w:sz="0" w:space="0" w:color="auto"/>
        <w:left w:val="none" w:sz="0" w:space="0" w:color="auto"/>
        <w:bottom w:val="none" w:sz="0" w:space="0" w:color="auto"/>
        <w:right w:val="none" w:sz="0" w:space="0" w:color="auto"/>
      </w:divBdr>
    </w:div>
    <w:div w:id="2041471976">
      <w:bodyDiv w:val="1"/>
      <w:marLeft w:val="0"/>
      <w:marRight w:val="0"/>
      <w:marTop w:val="0"/>
      <w:marBottom w:val="0"/>
      <w:divBdr>
        <w:top w:val="none" w:sz="0" w:space="0" w:color="auto"/>
        <w:left w:val="none" w:sz="0" w:space="0" w:color="auto"/>
        <w:bottom w:val="none" w:sz="0" w:space="0" w:color="auto"/>
        <w:right w:val="none" w:sz="0" w:space="0" w:color="auto"/>
      </w:divBdr>
    </w:div>
    <w:div w:id="2055419293">
      <w:bodyDiv w:val="1"/>
      <w:marLeft w:val="0"/>
      <w:marRight w:val="0"/>
      <w:marTop w:val="0"/>
      <w:marBottom w:val="0"/>
      <w:divBdr>
        <w:top w:val="none" w:sz="0" w:space="0" w:color="auto"/>
        <w:left w:val="none" w:sz="0" w:space="0" w:color="auto"/>
        <w:bottom w:val="none" w:sz="0" w:space="0" w:color="auto"/>
        <w:right w:val="none" w:sz="0" w:space="0" w:color="auto"/>
      </w:divBdr>
      <w:divsChild>
        <w:div w:id="242223198">
          <w:marLeft w:val="0"/>
          <w:marRight w:val="0"/>
          <w:marTop w:val="0"/>
          <w:marBottom w:val="0"/>
          <w:divBdr>
            <w:top w:val="none" w:sz="0" w:space="0" w:color="auto"/>
            <w:left w:val="none" w:sz="0" w:space="0" w:color="auto"/>
            <w:bottom w:val="none" w:sz="0" w:space="0" w:color="auto"/>
            <w:right w:val="none" w:sz="0" w:space="0" w:color="auto"/>
          </w:divBdr>
        </w:div>
      </w:divsChild>
    </w:div>
    <w:div w:id="2069957432">
      <w:bodyDiv w:val="1"/>
      <w:marLeft w:val="0"/>
      <w:marRight w:val="0"/>
      <w:marTop w:val="0"/>
      <w:marBottom w:val="0"/>
      <w:divBdr>
        <w:top w:val="none" w:sz="0" w:space="0" w:color="auto"/>
        <w:left w:val="none" w:sz="0" w:space="0" w:color="auto"/>
        <w:bottom w:val="none" w:sz="0" w:space="0" w:color="auto"/>
        <w:right w:val="none" w:sz="0" w:space="0" w:color="auto"/>
      </w:divBdr>
    </w:div>
    <w:div w:id="2094007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87170-EADD-4351-ABE2-2C7613D01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3373</Words>
  <Characters>76229</Characters>
  <Application>Microsoft Office Word</Application>
  <DocSecurity>4</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SICS</Company>
  <LinksUpToDate>false</LinksUpToDate>
  <CharactersWithSpaces>8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t</dc:creator>
  <cp:keywords/>
  <dc:description/>
  <cp:lastModifiedBy>Karen Drake</cp:lastModifiedBy>
  <cp:revision>2</cp:revision>
  <cp:lastPrinted>2021-09-23T09:39:00Z</cp:lastPrinted>
  <dcterms:created xsi:type="dcterms:W3CDTF">2021-09-23T10:38:00Z</dcterms:created>
  <dcterms:modified xsi:type="dcterms:W3CDTF">2021-09-23T10:38:00Z</dcterms:modified>
</cp:coreProperties>
</file>